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9A0E7" w14:textId="77777777" w:rsidR="00F84504" w:rsidRPr="00C67093" w:rsidRDefault="00616428" w:rsidP="005F6203">
      <w:pPr>
        <w:pStyle w:val="TOCHeading"/>
        <w:spacing w:line="360" w:lineRule="auto"/>
        <w:ind w:left="0" w:firstLine="0"/>
        <w:jc w:val="both"/>
        <w:rPr>
          <w:rFonts w:cs="Times New Roman"/>
          <w:noProof/>
        </w:rPr>
      </w:pPr>
      <w:r w:rsidRPr="00C67093">
        <w:rPr>
          <w:rFonts w:eastAsiaTheme="minorHAnsi" w:cs="Times New Roman"/>
          <w:b w:val="0"/>
          <w:noProof/>
          <w:sz w:val="22"/>
          <w:szCs w:val="22"/>
        </w:rPr>
        <mc:AlternateContent>
          <mc:Choice Requires="wps">
            <w:drawing>
              <wp:anchor distT="45720" distB="45720" distL="114300" distR="114300" simplePos="0" relativeHeight="251699200" behindDoc="0" locked="0" layoutInCell="1" allowOverlap="1" wp14:anchorId="57725832" wp14:editId="43CF0EE9">
                <wp:simplePos x="0" y="0"/>
                <wp:positionH relativeFrom="margin">
                  <wp:align>left</wp:align>
                </wp:positionH>
                <wp:positionV relativeFrom="paragraph">
                  <wp:posOffset>2331086</wp:posOffset>
                </wp:positionV>
                <wp:extent cx="2360930" cy="876300"/>
                <wp:effectExtent l="0" t="0" r="0" b="0"/>
                <wp:wrapNone/>
                <wp:docPr id="1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876300"/>
                        </a:xfrm>
                        <a:prstGeom prst="rect">
                          <a:avLst/>
                        </a:prstGeom>
                        <a:noFill/>
                        <a:ln w="9525">
                          <a:noFill/>
                          <a:miter lim="800000"/>
                          <a:headEnd/>
                          <a:tailEnd/>
                        </a:ln>
                      </wps:spPr>
                      <wps:txbx>
                        <w:txbxContent>
                          <w:p w14:paraId="466008EE" w14:textId="77777777" w:rsidR="00625734" w:rsidRDefault="00625734"/>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57725832" id="_x0000_t202" coordsize="21600,21600" o:spt="202" path="m,l,21600r21600,l21600,xe">
                <v:stroke joinstyle="miter"/>
                <v:path gradientshapeok="t" o:connecttype="rect"/>
              </v:shapetype>
              <v:shape id="Text Box 2" o:spid="_x0000_s1026" type="#_x0000_t202" style="position:absolute;left:0;text-align:left;margin-left:0;margin-top:183.55pt;width:185.9pt;height:69pt;z-index:251699200;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D9tCwIAAPQDAAAOAAAAZHJzL2Uyb0RvYy54bWysU9tu2zAMfR+wfxD0vthxLm2MOEXXrsOA&#10;7gK0+wBZlmNhkqhJSuzs60fJaWpsb8P0IEgiechzSG1vBq3IUTgvwVR0PsspEYZDI82+ot+fH95d&#10;U+IDMw1TYERFT8LTm93bN9velqKADlQjHEEQ48veVrQLwZZZ5nknNPMzsMKgsQWnWcCr22eNYz2i&#10;a5UVeb7OenCNdcCF9/h6PxrpLuG3reDha9t6EYiqKNYW0u7SXsc9221ZuXfMdpKfy2D/UIVm0mDS&#10;C9Q9C4wcnPwLSkvuwEMbZhx0Bm0ruUgckM08/4PNU8esSFxQHG8vMvn/B8u/HL85IhvsXT6nxDCN&#10;TXoWQyDvYSBF1Ke3vkS3J4uOYcBn9E1cvX0E/sMTA3cdM3tx6xz0nWAN1jePkdkkdMTxEaTuP0OD&#10;adghQAIaWqejeCgHQXTs0+nSm1gKx8disc43CzRxtF1frRd5al7Gypdo63z4KECTeKiow94ndHZ8&#10;9CFWw8oXl5jMwINUKvVfGdJXdLMqVilgYtEy4HgqqTFnHtc4MJHkB9Ok4MCkGs+YQJkz60h0pByG&#10;ekDHKEUNzQn5OxjHEL8NHjpwvyjpcQQr6n8emBOUqE8GNdzMl8s4s+myXF0VeHFTSz21MMMRqqKB&#10;kvF4F9Kcj1xvUetWJhleKznXiqOV1Dl/gzi703vyev2su98AAAD//wMAUEsDBBQABgAIAAAAIQBl&#10;O5qT3gAAAAgBAAAPAAAAZHJzL2Rvd25yZXYueG1sTI/LTsMwEEX3SPyDNUjsqBNKGhQyqRAqCyQW&#10;UMretScPiMdR7KSBr8esYDm6o3vPKbeL7cVMo+8cI6SrBASxdqbjBuHw9nh1C8IHxUb1jgnhizxs&#10;q/OzUhXGnfiV5n1oRCxhXyiENoShkNLrlqzyKzcQx6x2o1UhnmMjzahOsdz28jpJNtKqjuNCqwZ6&#10;aEl/7ieLUD+95/b5pt4ddlP2/TFnenlpNOLlxXJ/ByLQEv6e4Rc/okMVmY5uYuNFjxBFAsJ6k6cg&#10;YrzO02hyRMiSLAVZlfK/QPUDAAD//wMAUEsBAi0AFAAGAAgAAAAhALaDOJL+AAAA4QEAABMAAAAA&#10;AAAAAAAAAAAAAAAAAFtDb250ZW50X1R5cGVzXS54bWxQSwECLQAUAAYACAAAACEAOP0h/9YAAACU&#10;AQAACwAAAAAAAAAAAAAAAAAvAQAAX3JlbHMvLnJlbHNQSwECLQAUAAYACAAAACEAJBg/bQsCAAD0&#10;AwAADgAAAAAAAAAAAAAAAAAuAgAAZHJzL2Uyb0RvYy54bWxQSwECLQAUAAYACAAAACEAZTuak94A&#10;AAAIAQAADwAAAAAAAAAAAAAAAABlBAAAZHJzL2Rvd25yZXYueG1sUEsFBgAAAAAEAAQA8wAAAHAF&#10;AAAAAA==&#10;" filled="f" stroked="f">
                <v:textbox>
                  <w:txbxContent>
                    <w:p w14:paraId="466008EE" w14:textId="77777777" w:rsidR="00625734" w:rsidRDefault="00625734"/>
                  </w:txbxContent>
                </v:textbox>
                <w10:wrap anchorx="margin"/>
              </v:shape>
            </w:pict>
          </mc:Fallback>
        </mc:AlternateContent>
      </w:r>
    </w:p>
    <w:p w14:paraId="328993C9" w14:textId="021CCEC9" w:rsidR="00616428" w:rsidRPr="00C67093" w:rsidRDefault="00026350" w:rsidP="00026350">
      <w:pPr>
        <w:pStyle w:val="TOCHeading"/>
        <w:spacing w:line="360" w:lineRule="auto"/>
        <w:jc w:val="center"/>
        <w:rPr>
          <w:rFonts w:eastAsiaTheme="minorHAnsi" w:cs="Times New Roman"/>
          <w:b w:val="0"/>
          <w:sz w:val="22"/>
          <w:szCs w:val="22"/>
        </w:rPr>
      </w:pPr>
      <w:r>
        <w:rPr>
          <w:rFonts w:eastAsiaTheme="minorHAnsi" w:cs="Times New Roman"/>
          <w:b w:val="0"/>
          <w:noProof/>
          <w:sz w:val="22"/>
          <w:szCs w:val="22"/>
        </w:rPr>
        <w:drawing>
          <wp:inline distT="0" distB="0" distL="0" distR="0" wp14:anchorId="2635A4FA" wp14:editId="470271F8">
            <wp:extent cx="3782949" cy="1837721"/>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iiiiiiiiiiiii.JPG"/>
                    <pic:cNvPicPr/>
                  </pic:nvPicPr>
                  <pic:blipFill>
                    <a:blip r:embed="rId8">
                      <a:extLst>
                        <a:ext uri="{28A0092B-C50C-407E-A947-70E740481C1C}">
                          <a14:useLocalDpi xmlns:a14="http://schemas.microsoft.com/office/drawing/2010/main" val="0"/>
                        </a:ext>
                      </a:extLst>
                    </a:blip>
                    <a:stretch>
                      <a:fillRect/>
                    </a:stretch>
                  </pic:blipFill>
                  <pic:spPr>
                    <a:xfrm>
                      <a:off x="0" y="0"/>
                      <a:ext cx="3818080" cy="1854787"/>
                    </a:xfrm>
                    <a:prstGeom prst="rect">
                      <a:avLst/>
                    </a:prstGeom>
                  </pic:spPr>
                </pic:pic>
              </a:graphicData>
            </a:graphic>
          </wp:inline>
        </w:drawing>
      </w:r>
    </w:p>
    <w:p w14:paraId="5A906C39" w14:textId="77777777" w:rsidR="00616428" w:rsidRPr="00C67093" w:rsidRDefault="00616428" w:rsidP="00325CAE">
      <w:pPr>
        <w:jc w:val="both"/>
        <w:rPr>
          <w:rFonts w:ascii="Times New Roman" w:hAnsi="Times New Roman" w:cs="Times New Roman"/>
        </w:rPr>
      </w:pPr>
    </w:p>
    <w:p w14:paraId="2752E361" w14:textId="77777777" w:rsidR="0035544C" w:rsidRPr="00C67093" w:rsidRDefault="0035544C" w:rsidP="00325CAE">
      <w:pPr>
        <w:jc w:val="center"/>
        <w:rPr>
          <w:rFonts w:ascii="Times New Roman" w:hAnsi="Times New Roman" w:cs="Times New Roman"/>
          <w:color w:val="000000" w:themeColor="text1"/>
          <w:sz w:val="70"/>
          <w:szCs w:val="70"/>
          <w:u w:val="single"/>
        </w:rPr>
      </w:pPr>
      <w:r w:rsidRPr="00C67093">
        <w:rPr>
          <w:rFonts w:ascii="Times New Roman" w:hAnsi="Times New Roman" w:cs="Times New Roman"/>
          <w:color w:val="000000" w:themeColor="text1"/>
          <w:sz w:val="70"/>
          <w:szCs w:val="70"/>
          <w:u w:val="single"/>
        </w:rPr>
        <w:t>Developer’s Manual</w:t>
      </w:r>
    </w:p>
    <w:p w14:paraId="093B595E" w14:textId="7DB9FDC6" w:rsidR="00616428" w:rsidRPr="00C67093" w:rsidRDefault="00616428" w:rsidP="00325CAE">
      <w:pPr>
        <w:spacing w:after="60"/>
        <w:jc w:val="center"/>
        <w:rPr>
          <w:rFonts w:ascii="Times New Roman" w:hAnsi="Times New Roman" w:cs="Times New Roman"/>
          <w:color w:val="000000" w:themeColor="text1"/>
          <w:sz w:val="30"/>
          <w:szCs w:val="30"/>
        </w:rPr>
      </w:pPr>
      <w:r w:rsidRPr="00C67093">
        <w:rPr>
          <w:rFonts w:ascii="Times New Roman" w:hAnsi="Times New Roman" w:cs="Times New Roman"/>
          <w:color w:val="000000" w:themeColor="text1"/>
          <w:sz w:val="30"/>
          <w:szCs w:val="30"/>
        </w:rPr>
        <w:t>Developed by:</w:t>
      </w:r>
    </w:p>
    <w:p w14:paraId="50E776A7" w14:textId="5D74477D" w:rsidR="00616428" w:rsidRPr="00C67093" w:rsidRDefault="00616428" w:rsidP="00325CAE">
      <w:pPr>
        <w:spacing w:after="60" w:line="240" w:lineRule="auto"/>
        <w:jc w:val="center"/>
        <w:rPr>
          <w:rFonts w:ascii="Times New Roman" w:hAnsi="Times New Roman" w:cs="Times New Roman"/>
          <w:color w:val="000000" w:themeColor="text1"/>
          <w:sz w:val="30"/>
          <w:szCs w:val="30"/>
        </w:rPr>
      </w:pPr>
      <w:r w:rsidRPr="00C67093">
        <w:rPr>
          <w:rFonts w:ascii="Times New Roman" w:hAnsi="Times New Roman" w:cs="Times New Roman"/>
          <w:color w:val="000000" w:themeColor="text1"/>
          <w:sz w:val="30"/>
          <w:szCs w:val="30"/>
        </w:rPr>
        <w:t>Arya Shahdi</w:t>
      </w:r>
    </w:p>
    <w:p w14:paraId="171A89B0" w14:textId="192B106A" w:rsidR="00616428" w:rsidRPr="00C67093" w:rsidRDefault="00616428" w:rsidP="00325CAE">
      <w:pPr>
        <w:spacing w:after="60" w:line="240" w:lineRule="auto"/>
        <w:jc w:val="center"/>
        <w:rPr>
          <w:rFonts w:ascii="Times New Roman" w:hAnsi="Times New Roman" w:cs="Times New Roman"/>
          <w:color w:val="000000" w:themeColor="text1"/>
          <w:sz w:val="30"/>
          <w:szCs w:val="30"/>
        </w:rPr>
      </w:pPr>
      <w:proofErr w:type="spellStart"/>
      <w:r w:rsidRPr="00C67093">
        <w:rPr>
          <w:rFonts w:ascii="Times New Roman" w:hAnsi="Times New Roman" w:cs="Times New Roman"/>
          <w:color w:val="000000" w:themeColor="text1"/>
          <w:sz w:val="30"/>
          <w:szCs w:val="30"/>
        </w:rPr>
        <w:t>Ekarit</w:t>
      </w:r>
      <w:proofErr w:type="spellEnd"/>
      <w:r w:rsidRPr="00C67093">
        <w:rPr>
          <w:rFonts w:ascii="Times New Roman" w:hAnsi="Times New Roman" w:cs="Times New Roman"/>
          <w:color w:val="000000" w:themeColor="text1"/>
          <w:sz w:val="30"/>
          <w:szCs w:val="30"/>
        </w:rPr>
        <w:t xml:space="preserve"> </w:t>
      </w:r>
      <w:proofErr w:type="spellStart"/>
      <w:r w:rsidRPr="00C67093">
        <w:rPr>
          <w:rFonts w:ascii="Times New Roman" w:hAnsi="Times New Roman" w:cs="Times New Roman"/>
          <w:color w:val="000000" w:themeColor="text1"/>
          <w:sz w:val="30"/>
          <w:szCs w:val="30"/>
        </w:rPr>
        <w:t>Panacharoensawad</w:t>
      </w:r>
      <w:proofErr w:type="spellEnd"/>
    </w:p>
    <w:p w14:paraId="3513981B" w14:textId="4BBF17E1" w:rsidR="00616428" w:rsidRPr="00C67093" w:rsidRDefault="00616428" w:rsidP="00325CAE">
      <w:pPr>
        <w:jc w:val="both"/>
        <w:rPr>
          <w:rFonts w:ascii="Times New Roman" w:hAnsi="Times New Roman" w:cs="Times New Roman"/>
          <w:color w:val="000000" w:themeColor="text1"/>
          <w:sz w:val="70"/>
          <w:szCs w:val="70"/>
          <w:u w:val="single"/>
        </w:rPr>
      </w:pPr>
    </w:p>
    <w:p w14:paraId="7D03E4EE" w14:textId="121EBDCD" w:rsidR="00616428" w:rsidRDefault="00616428" w:rsidP="00325CAE">
      <w:pPr>
        <w:jc w:val="both"/>
        <w:rPr>
          <w:rFonts w:ascii="Times New Roman" w:hAnsi="Times New Roman" w:cs="Times New Roman"/>
          <w:color w:val="000000" w:themeColor="text1"/>
          <w:sz w:val="70"/>
          <w:szCs w:val="70"/>
          <w:u w:val="single"/>
        </w:rPr>
      </w:pPr>
    </w:p>
    <w:p w14:paraId="4064250F" w14:textId="5CEE8425" w:rsidR="006C06B1" w:rsidRDefault="006C06B1" w:rsidP="00325CAE">
      <w:pPr>
        <w:jc w:val="both"/>
        <w:rPr>
          <w:rFonts w:ascii="Times New Roman" w:hAnsi="Times New Roman" w:cs="Times New Roman"/>
          <w:color w:val="000000" w:themeColor="text1"/>
          <w:sz w:val="70"/>
          <w:szCs w:val="70"/>
          <w:u w:val="single"/>
        </w:rPr>
      </w:pPr>
    </w:p>
    <w:p w14:paraId="45505529" w14:textId="77777777" w:rsidR="006C06B1" w:rsidRPr="00C67093" w:rsidRDefault="006C06B1" w:rsidP="00325CAE">
      <w:pPr>
        <w:jc w:val="both"/>
        <w:rPr>
          <w:rFonts w:ascii="Times New Roman" w:hAnsi="Times New Roman" w:cs="Times New Roman"/>
          <w:color w:val="000000" w:themeColor="text1"/>
          <w:sz w:val="70"/>
          <w:szCs w:val="70"/>
          <w:u w:val="single"/>
        </w:rPr>
      </w:pPr>
    </w:p>
    <w:p w14:paraId="54E2C3F0" w14:textId="79970E2F" w:rsidR="00762F1E" w:rsidRPr="00C67093" w:rsidRDefault="00762F1E" w:rsidP="00325CAE">
      <w:pPr>
        <w:jc w:val="both"/>
        <w:rPr>
          <w:rFonts w:ascii="Times New Roman" w:hAnsi="Times New Roman" w:cs="Times New Roman"/>
          <w:color w:val="000000" w:themeColor="text1"/>
          <w:sz w:val="30"/>
          <w:szCs w:val="30"/>
          <w:u w:val="single"/>
        </w:rPr>
      </w:pPr>
    </w:p>
    <w:p w14:paraId="330814FD" w14:textId="47FD626D" w:rsidR="00762F1E" w:rsidRPr="00C67093" w:rsidRDefault="00762F1E" w:rsidP="00325CAE">
      <w:pPr>
        <w:jc w:val="both"/>
        <w:rPr>
          <w:rFonts w:ascii="Times New Roman" w:hAnsi="Times New Roman" w:cs="Times New Roman"/>
          <w:color w:val="000000" w:themeColor="text1"/>
          <w:sz w:val="30"/>
          <w:szCs w:val="30"/>
          <w:u w:val="single"/>
        </w:rPr>
      </w:pPr>
    </w:p>
    <w:p w14:paraId="76B61A32" w14:textId="77777777" w:rsidR="00762F1E" w:rsidRPr="00C67093" w:rsidRDefault="00762F1E" w:rsidP="00325CAE">
      <w:pPr>
        <w:jc w:val="both"/>
        <w:rPr>
          <w:rFonts w:ascii="Times New Roman" w:hAnsi="Times New Roman" w:cs="Times New Roman"/>
          <w:color w:val="000000" w:themeColor="text1"/>
          <w:sz w:val="30"/>
          <w:szCs w:val="30"/>
          <w:u w:val="single"/>
        </w:rPr>
      </w:pPr>
    </w:p>
    <w:sdt>
      <w:sdtPr>
        <w:rPr>
          <w:rFonts w:asciiTheme="minorHAnsi" w:eastAsiaTheme="minorHAnsi" w:hAnsiTheme="minorHAnsi" w:cs="Times New Roman"/>
          <w:b w:val="0"/>
          <w:color w:val="auto"/>
          <w:sz w:val="22"/>
          <w:szCs w:val="22"/>
        </w:rPr>
        <w:id w:val="-656064250"/>
        <w:docPartObj>
          <w:docPartGallery w:val="Table of Contents"/>
          <w:docPartUnique/>
        </w:docPartObj>
      </w:sdtPr>
      <w:sdtEndPr>
        <w:rPr>
          <w:bCs/>
          <w:noProof/>
        </w:rPr>
      </w:sdtEndPr>
      <w:sdtContent>
        <w:p w14:paraId="0D4F4D66" w14:textId="4DA3ABBE" w:rsidR="0029674E" w:rsidRPr="00C67093" w:rsidRDefault="0029674E" w:rsidP="00325CAE">
          <w:pPr>
            <w:pStyle w:val="TOCHeading"/>
            <w:spacing w:line="360" w:lineRule="auto"/>
            <w:jc w:val="both"/>
            <w:rPr>
              <w:rFonts w:cs="Times New Roman"/>
            </w:rPr>
          </w:pPr>
          <w:r w:rsidRPr="00C67093">
            <w:rPr>
              <w:rFonts w:cs="Times New Roman"/>
            </w:rPr>
            <w:t>Contents</w:t>
          </w:r>
        </w:p>
        <w:p w14:paraId="362C3F30" w14:textId="6394B8A3" w:rsidR="0002693B" w:rsidRDefault="0029674E">
          <w:pPr>
            <w:pStyle w:val="TOC1"/>
            <w:tabs>
              <w:tab w:val="left" w:pos="440"/>
              <w:tab w:val="right" w:leader="dot" w:pos="9350"/>
            </w:tabs>
            <w:rPr>
              <w:rFonts w:asciiTheme="minorHAnsi" w:eastAsiaTheme="minorEastAsia" w:hAnsiTheme="minorHAnsi" w:cstheme="minorBidi"/>
              <w:b w:val="0"/>
              <w:bCs w:val="0"/>
              <w:caps w:val="0"/>
              <w:noProof/>
              <w:szCs w:val="22"/>
            </w:rPr>
          </w:pPr>
          <w:r w:rsidRPr="00C67093">
            <w:rPr>
              <w:rFonts w:cs="Times New Roman"/>
              <w:noProof/>
              <w:color w:val="000000" w:themeColor="text1"/>
            </w:rPr>
            <w:fldChar w:fldCharType="begin"/>
          </w:r>
          <w:r w:rsidRPr="00C67093">
            <w:rPr>
              <w:rFonts w:cs="Times New Roman"/>
              <w:noProof/>
              <w:color w:val="000000" w:themeColor="text1"/>
            </w:rPr>
            <w:instrText xml:space="preserve"> TOC \o "1-3" \h \z \u </w:instrText>
          </w:r>
          <w:r w:rsidRPr="00C67093">
            <w:rPr>
              <w:rFonts w:cs="Times New Roman"/>
              <w:noProof/>
              <w:color w:val="000000" w:themeColor="text1"/>
            </w:rPr>
            <w:fldChar w:fldCharType="separate"/>
          </w:r>
          <w:hyperlink w:anchor="_Toc527626665" w:history="1">
            <w:r w:rsidR="0002693B" w:rsidRPr="0083408D">
              <w:rPr>
                <w:rStyle w:val="Hyperlink"/>
                <w:rFonts w:ascii="Wingdings" w:hAnsi="Wingdings" w:cs="Times New Roman"/>
                <w:noProof/>
                <w14:scene3d>
                  <w14:camera w14:prst="orthographicFront"/>
                  <w14:lightRig w14:rig="threePt" w14:dir="t">
                    <w14:rot w14:lat="0" w14:lon="0" w14:rev="0"/>
                  </w14:lightRig>
                </w14:scene3d>
              </w:rPr>
              <w:t></w:t>
            </w:r>
            <w:r w:rsidR="0002693B">
              <w:rPr>
                <w:rFonts w:asciiTheme="minorHAnsi" w:eastAsiaTheme="minorEastAsia" w:hAnsiTheme="minorHAnsi" w:cstheme="minorBidi"/>
                <w:b w:val="0"/>
                <w:bCs w:val="0"/>
                <w:caps w:val="0"/>
                <w:noProof/>
                <w:szCs w:val="22"/>
              </w:rPr>
              <w:tab/>
            </w:r>
            <w:r w:rsidR="0002693B" w:rsidRPr="0083408D">
              <w:rPr>
                <w:rStyle w:val="Hyperlink"/>
                <w:rFonts w:cs="Times New Roman"/>
                <w:noProof/>
              </w:rPr>
              <w:t>Overview</w:t>
            </w:r>
            <w:r w:rsidR="0002693B">
              <w:rPr>
                <w:noProof/>
                <w:webHidden/>
              </w:rPr>
              <w:tab/>
            </w:r>
            <w:r w:rsidR="0002693B">
              <w:rPr>
                <w:noProof/>
                <w:webHidden/>
              </w:rPr>
              <w:fldChar w:fldCharType="begin"/>
            </w:r>
            <w:r w:rsidR="0002693B">
              <w:rPr>
                <w:noProof/>
                <w:webHidden/>
              </w:rPr>
              <w:instrText xml:space="preserve"> PAGEREF _Toc527626665 \h </w:instrText>
            </w:r>
            <w:r w:rsidR="0002693B">
              <w:rPr>
                <w:noProof/>
                <w:webHidden/>
              </w:rPr>
            </w:r>
            <w:r w:rsidR="0002693B">
              <w:rPr>
                <w:noProof/>
                <w:webHidden/>
              </w:rPr>
              <w:fldChar w:fldCharType="separate"/>
            </w:r>
            <w:r w:rsidR="008A3807">
              <w:rPr>
                <w:noProof/>
                <w:webHidden/>
              </w:rPr>
              <w:t>3</w:t>
            </w:r>
            <w:r w:rsidR="0002693B">
              <w:rPr>
                <w:noProof/>
                <w:webHidden/>
              </w:rPr>
              <w:fldChar w:fldCharType="end"/>
            </w:r>
          </w:hyperlink>
        </w:p>
        <w:p w14:paraId="5A80D8C5" w14:textId="06ABF693" w:rsidR="0002693B" w:rsidRDefault="001C4EC1">
          <w:pPr>
            <w:pStyle w:val="TOC1"/>
            <w:tabs>
              <w:tab w:val="left" w:pos="440"/>
              <w:tab w:val="right" w:leader="dot" w:pos="9350"/>
            </w:tabs>
            <w:rPr>
              <w:rFonts w:asciiTheme="minorHAnsi" w:eastAsiaTheme="minorEastAsia" w:hAnsiTheme="minorHAnsi" w:cstheme="minorBidi"/>
              <w:b w:val="0"/>
              <w:bCs w:val="0"/>
              <w:caps w:val="0"/>
              <w:noProof/>
              <w:szCs w:val="22"/>
            </w:rPr>
          </w:pPr>
          <w:hyperlink w:anchor="_Toc527626666" w:history="1">
            <w:r w:rsidR="0002693B" w:rsidRPr="0083408D">
              <w:rPr>
                <w:rStyle w:val="Hyperlink"/>
                <w:rFonts w:ascii="Wingdings" w:hAnsi="Wingdings"/>
                <w:noProof/>
                <w14:scene3d>
                  <w14:camera w14:prst="orthographicFront"/>
                  <w14:lightRig w14:rig="threePt" w14:dir="t">
                    <w14:rot w14:lat="0" w14:lon="0" w14:rev="0"/>
                  </w14:lightRig>
                </w14:scene3d>
              </w:rPr>
              <w:t></w:t>
            </w:r>
            <w:r w:rsidR="0002693B">
              <w:rPr>
                <w:rFonts w:asciiTheme="minorHAnsi" w:eastAsiaTheme="minorEastAsia" w:hAnsiTheme="minorHAnsi" w:cstheme="minorBidi"/>
                <w:b w:val="0"/>
                <w:bCs w:val="0"/>
                <w:caps w:val="0"/>
                <w:noProof/>
                <w:szCs w:val="22"/>
              </w:rPr>
              <w:tab/>
            </w:r>
            <w:r w:rsidR="0002693B" w:rsidRPr="0083408D">
              <w:rPr>
                <w:rStyle w:val="Hyperlink"/>
                <w:noProof/>
              </w:rPr>
              <w:t>SP-Wax Provided Files</w:t>
            </w:r>
            <w:r w:rsidR="0002693B">
              <w:rPr>
                <w:noProof/>
                <w:webHidden/>
              </w:rPr>
              <w:tab/>
            </w:r>
            <w:r w:rsidR="0002693B">
              <w:rPr>
                <w:noProof/>
                <w:webHidden/>
              </w:rPr>
              <w:fldChar w:fldCharType="begin"/>
            </w:r>
            <w:r w:rsidR="0002693B">
              <w:rPr>
                <w:noProof/>
                <w:webHidden/>
              </w:rPr>
              <w:instrText xml:space="preserve"> PAGEREF _Toc527626666 \h </w:instrText>
            </w:r>
            <w:r w:rsidR="0002693B">
              <w:rPr>
                <w:noProof/>
                <w:webHidden/>
              </w:rPr>
            </w:r>
            <w:r w:rsidR="0002693B">
              <w:rPr>
                <w:noProof/>
                <w:webHidden/>
              </w:rPr>
              <w:fldChar w:fldCharType="separate"/>
            </w:r>
            <w:r w:rsidR="008A3807">
              <w:rPr>
                <w:noProof/>
                <w:webHidden/>
              </w:rPr>
              <w:t>3</w:t>
            </w:r>
            <w:r w:rsidR="0002693B">
              <w:rPr>
                <w:noProof/>
                <w:webHidden/>
              </w:rPr>
              <w:fldChar w:fldCharType="end"/>
            </w:r>
          </w:hyperlink>
        </w:p>
        <w:p w14:paraId="1C08F095" w14:textId="590D4CCA" w:rsidR="0002693B" w:rsidRDefault="001C4EC1">
          <w:pPr>
            <w:pStyle w:val="TOC1"/>
            <w:tabs>
              <w:tab w:val="left" w:pos="440"/>
              <w:tab w:val="right" w:leader="dot" w:pos="9350"/>
            </w:tabs>
            <w:rPr>
              <w:rFonts w:asciiTheme="minorHAnsi" w:eastAsiaTheme="minorEastAsia" w:hAnsiTheme="minorHAnsi" w:cstheme="minorBidi"/>
              <w:b w:val="0"/>
              <w:bCs w:val="0"/>
              <w:caps w:val="0"/>
              <w:noProof/>
              <w:szCs w:val="22"/>
            </w:rPr>
          </w:pPr>
          <w:hyperlink w:anchor="_Toc527626667" w:history="1">
            <w:r w:rsidR="0002693B" w:rsidRPr="0083408D">
              <w:rPr>
                <w:rStyle w:val="Hyperlink"/>
                <w:rFonts w:ascii="Wingdings" w:hAnsi="Wingdings" w:cs="Times New Roman"/>
                <w:noProof/>
                <w14:scene3d>
                  <w14:camera w14:prst="orthographicFront"/>
                  <w14:lightRig w14:rig="threePt" w14:dir="t">
                    <w14:rot w14:lat="0" w14:lon="0" w14:rev="0"/>
                  </w14:lightRig>
                </w14:scene3d>
              </w:rPr>
              <w:t></w:t>
            </w:r>
            <w:r w:rsidR="0002693B">
              <w:rPr>
                <w:rFonts w:asciiTheme="minorHAnsi" w:eastAsiaTheme="minorEastAsia" w:hAnsiTheme="minorHAnsi" w:cstheme="minorBidi"/>
                <w:b w:val="0"/>
                <w:bCs w:val="0"/>
                <w:caps w:val="0"/>
                <w:noProof/>
                <w:szCs w:val="22"/>
              </w:rPr>
              <w:tab/>
            </w:r>
            <w:r w:rsidR="0002693B" w:rsidRPr="0083408D">
              <w:rPr>
                <w:rStyle w:val="Hyperlink"/>
                <w:rFonts w:cs="Times New Roman"/>
                <w:noProof/>
              </w:rPr>
              <w:t>Theoretical Framework</w:t>
            </w:r>
            <w:r w:rsidR="0002693B">
              <w:rPr>
                <w:noProof/>
                <w:webHidden/>
              </w:rPr>
              <w:tab/>
            </w:r>
            <w:r w:rsidR="0002693B">
              <w:rPr>
                <w:noProof/>
                <w:webHidden/>
              </w:rPr>
              <w:fldChar w:fldCharType="begin"/>
            </w:r>
            <w:r w:rsidR="0002693B">
              <w:rPr>
                <w:noProof/>
                <w:webHidden/>
              </w:rPr>
              <w:instrText xml:space="preserve"> PAGEREF _Toc527626667 \h </w:instrText>
            </w:r>
            <w:r w:rsidR="0002693B">
              <w:rPr>
                <w:noProof/>
                <w:webHidden/>
              </w:rPr>
            </w:r>
            <w:r w:rsidR="0002693B">
              <w:rPr>
                <w:noProof/>
                <w:webHidden/>
              </w:rPr>
              <w:fldChar w:fldCharType="separate"/>
            </w:r>
            <w:r w:rsidR="008A3807">
              <w:rPr>
                <w:noProof/>
                <w:webHidden/>
              </w:rPr>
              <w:t>5</w:t>
            </w:r>
            <w:r w:rsidR="0002693B">
              <w:rPr>
                <w:noProof/>
                <w:webHidden/>
              </w:rPr>
              <w:fldChar w:fldCharType="end"/>
            </w:r>
          </w:hyperlink>
        </w:p>
        <w:p w14:paraId="1E025701" w14:textId="536FEE26" w:rsidR="0002693B" w:rsidRDefault="001C4EC1">
          <w:pPr>
            <w:pStyle w:val="TOC1"/>
            <w:tabs>
              <w:tab w:val="left" w:pos="440"/>
              <w:tab w:val="right" w:leader="dot" w:pos="9350"/>
            </w:tabs>
            <w:rPr>
              <w:rFonts w:asciiTheme="minorHAnsi" w:eastAsiaTheme="minorEastAsia" w:hAnsiTheme="minorHAnsi" w:cstheme="minorBidi"/>
              <w:b w:val="0"/>
              <w:bCs w:val="0"/>
              <w:caps w:val="0"/>
              <w:noProof/>
              <w:szCs w:val="22"/>
            </w:rPr>
          </w:pPr>
          <w:hyperlink w:anchor="_Toc527626668" w:history="1">
            <w:r w:rsidR="0002693B" w:rsidRPr="0083408D">
              <w:rPr>
                <w:rStyle w:val="Hyperlink"/>
                <w:rFonts w:ascii="Wingdings" w:hAnsi="Wingdings" w:cs="Times New Roman"/>
                <w:noProof/>
                <w14:scene3d>
                  <w14:camera w14:prst="orthographicFront"/>
                  <w14:lightRig w14:rig="threePt" w14:dir="t">
                    <w14:rot w14:lat="0" w14:lon="0" w14:rev="0"/>
                  </w14:lightRig>
                </w14:scene3d>
              </w:rPr>
              <w:t></w:t>
            </w:r>
            <w:r w:rsidR="0002693B">
              <w:rPr>
                <w:rFonts w:asciiTheme="minorHAnsi" w:eastAsiaTheme="minorEastAsia" w:hAnsiTheme="minorHAnsi" w:cstheme="minorBidi"/>
                <w:b w:val="0"/>
                <w:bCs w:val="0"/>
                <w:caps w:val="0"/>
                <w:noProof/>
                <w:szCs w:val="22"/>
              </w:rPr>
              <w:tab/>
            </w:r>
            <w:r w:rsidR="0002693B" w:rsidRPr="0083408D">
              <w:rPr>
                <w:rStyle w:val="Hyperlink"/>
                <w:rFonts w:cs="Times New Roman"/>
                <w:noProof/>
              </w:rPr>
              <w:t>Program Structure and Implementation</w:t>
            </w:r>
            <w:r w:rsidR="0002693B">
              <w:rPr>
                <w:noProof/>
                <w:webHidden/>
              </w:rPr>
              <w:tab/>
            </w:r>
            <w:r w:rsidR="0002693B">
              <w:rPr>
                <w:noProof/>
                <w:webHidden/>
              </w:rPr>
              <w:fldChar w:fldCharType="begin"/>
            </w:r>
            <w:r w:rsidR="0002693B">
              <w:rPr>
                <w:noProof/>
                <w:webHidden/>
              </w:rPr>
              <w:instrText xml:space="preserve"> PAGEREF _Toc527626668 \h </w:instrText>
            </w:r>
            <w:r w:rsidR="0002693B">
              <w:rPr>
                <w:noProof/>
                <w:webHidden/>
              </w:rPr>
            </w:r>
            <w:r w:rsidR="0002693B">
              <w:rPr>
                <w:noProof/>
                <w:webHidden/>
              </w:rPr>
              <w:fldChar w:fldCharType="separate"/>
            </w:r>
            <w:r w:rsidR="008A3807">
              <w:rPr>
                <w:noProof/>
                <w:webHidden/>
              </w:rPr>
              <w:t>12</w:t>
            </w:r>
            <w:r w:rsidR="0002693B">
              <w:rPr>
                <w:noProof/>
                <w:webHidden/>
              </w:rPr>
              <w:fldChar w:fldCharType="end"/>
            </w:r>
          </w:hyperlink>
        </w:p>
        <w:p w14:paraId="5AD070CB" w14:textId="6D323989"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69"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SPWaxInt.exe</w:t>
            </w:r>
            <w:r w:rsidR="0002693B">
              <w:rPr>
                <w:noProof/>
                <w:webHidden/>
              </w:rPr>
              <w:tab/>
            </w:r>
            <w:r w:rsidR="0002693B">
              <w:rPr>
                <w:noProof/>
                <w:webHidden/>
              </w:rPr>
              <w:fldChar w:fldCharType="begin"/>
            </w:r>
            <w:r w:rsidR="0002693B">
              <w:rPr>
                <w:noProof/>
                <w:webHidden/>
              </w:rPr>
              <w:instrText xml:space="preserve"> PAGEREF _Toc527626669 \h </w:instrText>
            </w:r>
            <w:r w:rsidR="0002693B">
              <w:rPr>
                <w:noProof/>
                <w:webHidden/>
              </w:rPr>
            </w:r>
            <w:r w:rsidR="0002693B">
              <w:rPr>
                <w:noProof/>
                <w:webHidden/>
              </w:rPr>
              <w:fldChar w:fldCharType="separate"/>
            </w:r>
            <w:r w:rsidR="008A3807">
              <w:rPr>
                <w:noProof/>
                <w:webHidden/>
              </w:rPr>
              <w:t>13</w:t>
            </w:r>
            <w:r w:rsidR="0002693B">
              <w:rPr>
                <w:noProof/>
                <w:webHidden/>
              </w:rPr>
              <w:fldChar w:fldCharType="end"/>
            </w:r>
          </w:hyperlink>
        </w:p>
        <w:p w14:paraId="0983F4C4" w14:textId="474735B4"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70"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SPWaxFn.cpp and Header.h</w:t>
            </w:r>
            <w:r w:rsidR="0002693B">
              <w:rPr>
                <w:noProof/>
                <w:webHidden/>
              </w:rPr>
              <w:tab/>
            </w:r>
            <w:r w:rsidR="0002693B">
              <w:rPr>
                <w:noProof/>
                <w:webHidden/>
              </w:rPr>
              <w:fldChar w:fldCharType="begin"/>
            </w:r>
            <w:r w:rsidR="0002693B">
              <w:rPr>
                <w:noProof/>
                <w:webHidden/>
              </w:rPr>
              <w:instrText xml:space="preserve"> PAGEREF _Toc527626670 \h </w:instrText>
            </w:r>
            <w:r w:rsidR="0002693B">
              <w:rPr>
                <w:noProof/>
                <w:webHidden/>
              </w:rPr>
            </w:r>
            <w:r w:rsidR="0002693B">
              <w:rPr>
                <w:noProof/>
                <w:webHidden/>
              </w:rPr>
              <w:fldChar w:fldCharType="separate"/>
            </w:r>
            <w:r w:rsidR="008A3807">
              <w:rPr>
                <w:noProof/>
                <w:webHidden/>
              </w:rPr>
              <w:t>13</w:t>
            </w:r>
            <w:r w:rsidR="0002693B">
              <w:rPr>
                <w:noProof/>
                <w:webHidden/>
              </w:rPr>
              <w:fldChar w:fldCharType="end"/>
            </w:r>
          </w:hyperlink>
        </w:p>
        <w:p w14:paraId="2651AE97" w14:textId="78363297"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71"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SPWaxBinary (.exe &amp; .cpp)</w:t>
            </w:r>
            <w:r w:rsidR="0002693B">
              <w:rPr>
                <w:noProof/>
                <w:webHidden/>
              </w:rPr>
              <w:tab/>
            </w:r>
            <w:r w:rsidR="0002693B">
              <w:rPr>
                <w:noProof/>
                <w:webHidden/>
              </w:rPr>
              <w:fldChar w:fldCharType="begin"/>
            </w:r>
            <w:r w:rsidR="0002693B">
              <w:rPr>
                <w:noProof/>
                <w:webHidden/>
              </w:rPr>
              <w:instrText xml:space="preserve"> PAGEREF _Toc527626671 \h </w:instrText>
            </w:r>
            <w:r w:rsidR="0002693B">
              <w:rPr>
                <w:noProof/>
                <w:webHidden/>
              </w:rPr>
            </w:r>
            <w:r w:rsidR="0002693B">
              <w:rPr>
                <w:noProof/>
                <w:webHidden/>
              </w:rPr>
              <w:fldChar w:fldCharType="separate"/>
            </w:r>
            <w:r w:rsidR="008A3807">
              <w:rPr>
                <w:noProof/>
                <w:webHidden/>
              </w:rPr>
              <w:t>18</w:t>
            </w:r>
            <w:r w:rsidR="0002693B">
              <w:rPr>
                <w:noProof/>
                <w:webHidden/>
              </w:rPr>
              <w:fldChar w:fldCharType="end"/>
            </w:r>
          </w:hyperlink>
        </w:p>
        <w:p w14:paraId="26A390DA" w14:textId="742CF277"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72"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SPWaxKInitialization (.exe &amp; .cpp)</w:t>
            </w:r>
            <w:r w:rsidR="0002693B">
              <w:rPr>
                <w:noProof/>
                <w:webHidden/>
              </w:rPr>
              <w:tab/>
            </w:r>
            <w:r w:rsidR="0002693B">
              <w:rPr>
                <w:noProof/>
                <w:webHidden/>
              </w:rPr>
              <w:fldChar w:fldCharType="begin"/>
            </w:r>
            <w:r w:rsidR="0002693B">
              <w:rPr>
                <w:noProof/>
                <w:webHidden/>
              </w:rPr>
              <w:instrText xml:space="preserve"> PAGEREF _Toc527626672 \h </w:instrText>
            </w:r>
            <w:r w:rsidR="0002693B">
              <w:rPr>
                <w:noProof/>
                <w:webHidden/>
              </w:rPr>
            </w:r>
            <w:r w:rsidR="0002693B">
              <w:rPr>
                <w:noProof/>
                <w:webHidden/>
              </w:rPr>
              <w:fldChar w:fldCharType="separate"/>
            </w:r>
            <w:r w:rsidR="008A3807">
              <w:rPr>
                <w:noProof/>
                <w:webHidden/>
              </w:rPr>
              <w:t>20</w:t>
            </w:r>
            <w:r w:rsidR="0002693B">
              <w:rPr>
                <w:noProof/>
                <w:webHidden/>
              </w:rPr>
              <w:fldChar w:fldCharType="end"/>
            </w:r>
          </w:hyperlink>
        </w:p>
        <w:p w14:paraId="6BF8C54C" w14:textId="7DE86B60"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73"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SPWaxPrecipitation (.exe &amp; .cpp)</w:t>
            </w:r>
            <w:r w:rsidR="0002693B">
              <w:rPr>
                <w:noProof/>
                <w:webHidden/>
              </w:rPr>
              <w:tab/>
            </w:r>
            <w:r w:rsidR="0002693B">
              <w:rPr>
                <w:noProof/>
                <w:webHidden/>
              </w:rPr>
              <w:fldChar w:fldCharType="begin"/>
            </w:r>
            <w:r w:rsidR="0002693B">
              <w:rPr>
                <w:noProof/>
                <w:webHidden/>
              </w:rPr>
              <w:instrText xml:space="preserve"> PAGEREF _Toc527626673 \h </w:instrText>
            </w:r>
            <w:r w:rsidR="0002693B">
              <w:rPr>
                <w:noProof/>
                <w:webHidden/>
              </w:rPr>
            </w:r>
            <w:r w:rsidR="0002693B">
              <w:rPr>
                <w:noProof/>
                <w:webHidden/>
              </w:rPr>
              <w:fldChar w:fldCharType="separate"/>
            </w:r>
            <w:r w:rsidR="008A3807">
              <w:rPr>
                <w:noProof/>
                <w:webHidden/>
              </w:rPr>
              <w:t>22</w:t>
            </w:r>
            <w:r w:rsidR="0002693B">
              <w:rPr>
                <w:noProof/>
                <w:webHidden/>
              </w:rPr>
              <w:fldChar w:fldCharType="end"/>
            </w:r>
          </w:hyperlink>
        </w:p>
        <w:p w14:paraId="41B5E71A" w14:textId="49C2E6F2"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74"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SPWaxOneTemperatureCase (.exe &amp; .cpp)</w:t>
            </w:r>
            <w:r w:rsidR="0002693B">
              <w:rPr>
                <w:noProof/>
                <w:webHidden/>
              </w:rPr>
              <w:tab/>
            </w:r>
            <w:r w:rsidR="0002693B">
              <w:rPr>
                <w:noProof/>
                <w:webHidden/>
              </w:rPr>
              <w:fldChar w:fldCharType="begin"/>
            </w:r>
            <w:r w:rsidR="0002693B">
              <w:rPr>
                <w:noProof/>
                <w:webHidden/>
              </w:rPr>
              <w:instrText xml:space="preserve"> PAGEREF _Toc527626674 \h </w:instrText>
            </w:r>
            <w:r w:rsidR="0002693B">
              <w:rPr>
                <w:noProof/>
                <w:webHidden/>
              </w:rPr>
            </w:r>
            <w:r w:rsidR="0002693B">
              <w:rPr>
                <w:noProof/>
                <w:webHidden/>
              </w:rPr>
              <w:fldChar w:fldCharType="separate"/>
            </w:r>
            <w:r w:rsidR="008A3807">
              <w:rPr>
                <w:noProof/>
                <w:webHidden/>
              </w:rPr>
              <w:t>23</w:t>
            </w:r>
            <w:r w:rsidR="0002693B">
              <w:rPr>
                <w:noProof/>
                <w:webHidden/>
              </w:rPr>
              <w:fldChar w:fldCharType="end"/>
            </w:r>
          </w:hyperlink>
        </w:p>
        <w:p w14:paraId="7A6F98E6" w14:textId="3048E416"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75"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SPWaxCCN (.exe &amp; .cpp)</w:t>
            </w:r>
            <w:r w:rsidR="0002693B">
              <w:rPr>
                <w:noProof/>
                <w:webHidden/>
              </w:rPr>
              <w:tab/>
            </w:r>
            <w:r w:rsidR="0002693B">
              <w:rPr>
                <w:noProof/>
                <w:webHidden/>
              </w:rPr>
              <w:fldChar w:fldCharType="begin"/>
            </w:r>
            <w:r w:rsidR="0002693B">
              <w:rPr>
                <w:noProof/>
                <w:webHidden/>
              </w:rPr>
              <w:instrText xml:space="preserve"> PAGEREF _Toc527626675 \h </w:instrText>
            </w:r>
            <w:r w:rsidR="0002693B">
              <w:rPr>
                <w:noProof/>
                <w:webHidden/>
              </w:rPr>
            </w:r>
            <w:r w:rsidR="0002693B">
              <w:rPr>
                <w:noProof/>
                <w:webHidden/>
              </w:rPr>
              <w:fldChar w:fldCharType="separate"/>
            </w:r>
            <w:r w:rsidR="008A3807">
              <w:rPr>
                <w:noProof/>
                <w:webHidden/>
              </w:rPr>
              <w:t>24</w:t>
            </w:r>
            <w:r w:rsidR="0002693B">
              <w:rPr>
                <w:noProof/>
                <w:webHidden/>
              </w:rPr>
              <w:fldChar w:fldCharType="end"/>
            </w:r>
          </w:hyperlink>
        </w:p>
        <w:p w14:paraId="2649A232" w14:textId="280C351A" w:rsidR="0002693B" w:rsidRDefault="001C4EC1">
          <w:pPr>
            <w:pStyle w:val="TOC1"/>
            <w:tabs>
              <w:tab w:val="left" w:pos="440"/>
              <w:tab w:val="right" w:leader="dot" w:pos="9350"/>
            </w:tabs>
            <w:rPr>
              <w:rFonts w:asciiTheme="minorHAnsi" w:eastAsiaTheme="minorEastAsia" w:hAnsiTheme="minorHAnsi" w:cstheme="minorBidi"/>
              <w:b w:val="0"/>
              <w:bCs w:val="0"/>
              <w:caps w:val="0"/>
              <w:noProof/>
              <w:szCs w:val="22"/>
            </w:rPr>
          </w:pPr>
          <w:hyperlink w:anchor="_Toc527626676" w:history="1">
            <w:r w:rsidR="0002693B" w:rsidRPr="0083408D">
              <w:rPr>
                <w:rStyle w:val="Hyperlink"/>
                <w:rFonts w:ascii="Wingdings" w:hAnsi="Wingdings"/>
                <w:noProof/>
                <w14:scene3d>
                  <w14:camera w14:prst="orthographicFront"/>
                  <w14:lightRig w14:rig="threePt" w14:dir="t">
                    <w14:rot w14:lat="0" w14:lon="0" w14:rev="0"/>
                  </w14:lightRig>
                </w14:scene3d>
              </w:rPr>
              <w:t></w:t>
            </w:r>
            <w:r w:rsidR="0002693B">
              <w:rPr>
                <w:rFonts w:asciiTheme="minorHAnsi" w:eastAsiaTheme="minorEastAsia" w:hAnsiTheme="minorHAnsi" w:cstheme="minorBidi"/>
                <w:b w:val="0"/>
                <w:bCs w:val="0"/>
                <w:caps w:val="0"/>
                <w:noProof/>
                <w:szCs w:val="22"/>
              </w:rPr>
              <w:tab/>
            </w:r>
            <w:r w:rsidR="0002693B" w:rsidRPr="0083408D">
              <w:rPr>
                <w:rStyle w:val="Hyperlink"/>
                <w:noProof/>
              </w:rPr>
              <w:t>Validation of empirical correlations</w:t>
            </w:r>
            <w:r w:rsidR="0002693B">
              <w:rPr>
                <w:noProof/>
                <w:webHidden/>
              </w:rPr>
              <w:tab/>
            </w:r>
            <w:r w:rsidR="0002693B">
              <w:rPr>
                <w:noProof/>
                <w:webHidden/>
              </w:rPr>
              <w:fldChar w:fldCharType="begin"/>
            </w:r>
            <w:r w:rsidR="0002693B">
              <w:rPr>
                <w:noProof/>
                <w:webHidden/>
              </w:rPr>
              <w:instrText xml:space="preserve"> PAGEREF _Toc527626676 \h </w:instrText>
            </w:r>
            <w:r w:rsidR="0002693B">
              <w:rPr>
                <w:noProof/>
                <w:webHidden/>
              </w:rPr>
            </w:r>
            <w:r w:rsidR="0002693B">
              <w:rPr>
                <w:noProof/>
                <w:webHidden/>
              </w:rPr>
              <w:fldChar w:fldCharType="separate"/>
            </w:r>
            <w:r w:rsidR="008A3807">
              <w:rPr>
                <w:noProof/>
                <w:webHidden/>
              </w:rPr>
              <w:t>25</w:t>
            </w:r>
            <w:r w:rsidR="0002693B">
              <w:rPr>
                <w:noProof/>
                <w:webHidden/>
              </w:rPr>
              <w:fldChar w:fldCharType="end"/>
            </w:r>
          </w:hyperlink>
        </w:p>
        <w:p w14:paraId="71E02EB4" w14:textId="67137DAE"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77"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Molar volume correlations</w:t>
            </w:r>
            <w:r w:rsidR="0002693B">
              <w:rPr>
                <w:noProof/>
                <w:webHidden/>
              </w:rPr>
              <w:tab/>
            </w:r>
            <w:r w:rsidR="0002693B">
              <w:rPr>
                <w:noProof/>
                <w:webHidden/>
              </w:rPr>
              <w:fldChar w:fldCharType="begin"/>
            </w:r>
            <w:r w:rsidR="0002693B">
              <w:rPr>
                <w:noProof/>
                <w:webHidden/>
              </w:rPr>
              <w:instrText xml:space="preserve"> PAGEREF _Toc527626677 \h </w:instrText>
            </w:r>
            <w:r w:rsidR="0002693B">
              <w:rPr>
                <w:noProof/>
                <w:webHidden/>
              </w:rPr>
            </w:r>
            <w:r w:rsidR="0002693B">
              <w:rPr>
                <w:noProof/>
                <w:webHidden/>
              </w:rPr>
              <w:fldChar w:fldCharType="separate"/>
            </w:r>
            <w:r w:rsidR="008A3807">
              <w:rPr>
                <w:noProof/>
                <w:webHidden/>
              </w:rPr>
              <w:t>25</w:t>
            </w:r>
            <w:r w:rsidR="0002693B">
              <w:rPr>
                <w:noProof/>
                <w:webHidden/>
              </w:rPr>
              <w:fldChar w:fldCharType="end"/>
            </w:r>
          </w:hyperlink>
        </w:p>
        <w:p w14:paraId="406CA7BA" w14:textId="564CE77E" w:rsidR="0002693B" w:rsidRDefault="001C4EC1">
          <w:pPr>
            <w:pStyle w:val="TOC2"/>
            <w:tabs>
              <w:tab w:val="left" w:pos="880"/>
              <w:tab w:val="right" w:leader="dot" w:pos="9350"/>
            </w:tabs>
            <w:rPr>
              <w:rFonts w:asciiTheme="minorHAnsi" w:eastAsiaTheme="minorEastAsia" w:hAnsiTheme="minorHAnsi" w:cstheme="minorBidi"/>
              <w:smallCaps w:val="0"/>
              <w:noProof/>
              <w:sz w:val="22"/>
              <w:szCs w:val="22"/>
            </w:rPr>
          </w:pPr>
          <w:hyperlink w:anchor="_Toc527626678" w:history="1">
            <w:r w:rsidR="0002693B" w:rsidRPr="0083408D">
              <w:rPr>
                <w:rStyle w:val="Hyperlink"/>
                <w:rFonts w:ascii="Wingdings" w:hAnsi="Wingdings"/>
                <w:noProof/>
              </w:rPr>
              <w:t></w:t>
            </w:r>
            <w:r w:rsidR="0002693B">
              <w:rPr>
                <w:rFonts w:asciiTheme="minorHAnsi" w:eastAsiaTheme="minorEastAsia" w:hAnsiTheme="minorHAnsi" w:cstheme="minorBidi"/>
                <w:smallCaps w:val="0"/>
                <w:noProof/>
                <w:sz w:val="22"/>
                <w:szCs w:val="22"/>
              </w:rPr>
              <w:tab/>
            </w:r>
            <w:r w:rsidR="0002693B" w:rsidRPr="0083408D">
              <w:rPr>
                <w:rStyle w:val="Hyperlink"/>
                <w:noProof/>
              </w:rPr>
              <w:t>Thermo-physical properties</w:t>
            </w:r>
            <w:r w:rsidR="0002693B">
              <w:rPr>
                <w:noProof/>
                <w:webHidden/>
              </w:rPr>
              <w:tab/>
            </w:r>
            <w:r w:rsidR="0002693B">
              <w:rPr>
                <w:noProof/>
                <w:webHidden/>
              </w:rPr>
              <w:fldChar w:fldCharType="begin"/>
            </w:r>
            <w:r w:rsidR="0002693B">
              <w:rPr>
                <w:noProof/>
                <w:webHidden/>
              </w:rPr>
              <w:instrText xml:space="preserve"> PAGEREF _Toc527626678 \h </w:instrText>
            </w:r>
            <w:r w:rsidR="0002693B">
              <w:rPr>
                <w:noProof/>
                <w:webHidden/>
              </w:rPr>
            </w:r>
            <w:r w:rsidR="0002693B">
              <w:rPr>
                <w:noProof/>
                <w:webHidden/>
              </w:rPr>
              <w:fldChar w:fldCharType="separate"/>
            </w:r>
            <w:r w:rsidR="008A3807">
              <w:rPr>
                <w:noProof/>
                <w:webHidden/>
              </w:rPr>
              <w:t>27</w:t>
            </w:r>
            <w:r w:rsidR="0002693B">
              <w:rPr>
                <w:noProof/>
                <w:webHidden/>
              </w:rPr>
              <w:fldChar w:fldCharType="end"/>
            </w:r>
          </w:hyperlink>
        </w:p>
        <w:p w14:paraId="236B599F" w14:textId="1113FBC6" w:rsidR="0002693B" w:rsidRDefault="001C4EC1">
          <w:pPr>
            <w:pStyle w:val="TOC1"/>
            <w:tabs>
              <w:tab w:val="left" w:pos="440"/>
              <w:tab w:val="right" w:leader="dot" w:pos="9350"/>
            </w:tabs>
            <w:rPr>
              <w:rFonts w:asciiTheme="minorHAnsi" w:eastAsiaTheme="minorEastAsia" w:hAnsiTheme="minorHAnsi" w:cstheme="minorBidi"/>
              <w:b w:val="0"/>
              <w:bCs w:val="0"/>
              <w:caps w:val="0"/>
              <w:noProof/>
              <w:szCs w:val="22"/>
            </w:rPr>
          </w:pPr>
          <w:hyperlink w:anchor="_Toc527626679" w:history="1">
            <w:r w:rsidR="0002693B" w:rsidRPr="0083408D">
              <w:rPr>
                <w:rStyle w:val="Hyperlink"/>
                <w:rFonts w:ascii="Wingdings" w:hAnsi="Wingdings"/>
                <w:noProof/>
                <w14:scene3d>
                  <w14:camera w14:prst="orthographicFront"/>
                  <w14:lightRig w14:rig="threePt" w14:dir="t">
                    <w14:rot w14:lat="0" w14:lon="0" w14:rev="0"/>
                  </w14:lightRig>
                </w14:scene3d>
              </w:rPr>
              <w:t></w:t>
            </w:r>
            <w:r w:rsidR="0002693B">
              <w:rPr>
                <w:rFonts w:asciiTheme="minorHAnsi" w:eastAsiaTheme="minorEastAsia" w:hAnsiTheme="minorHAnsi" w:cstheme="minorBidi"/>
                <w:b w:val="0"/>
                <w:bCs w:val="0"/>
                <w:caps w:val="0"/>
                <w:noProof/>
                <w:szCs w:val="22"/>
              </w:rPr>
              <w:tab/>
            </w:r>
            <w:r w:rsidR="0002693B" w:rsidRPr="0083408D">
              <w:rPr>
                <w:rStyle w:val="Hyperlink"/>
                <w:noProof/>
              </w:rPr>
              <w:t>Experimental data sets</w:t>
            </w:r>
            <w:r w:rsidR="0002693B">
              <w:rPr>
                <w:noProof/>
                <w:webHidden/>
              </w:rPr>
              <w:tab/>
            </w:r>
            <w:r w:rsidR="0002693B">
              <w:rPr>
                <w:noProof/>
                <w:webHidden/>
              </w:rPr>
              <w:fldChar w:fldCharType="begin"/>
            </w:r>
            <w:r w:rsidR="0002693B">
              <w:rPr>
                <w:noProof/>
                <w:webHidden/>
              </w:rPr>
              <w:instrText xml:space="preserve"> PAGEREF _Toc527626679 \h </w:instrText>
            </w:r>
            <w:r w:rsidR="0002693B">
              <w:rPr>
                <w:noProof/>
                <w:webHidden/>
              </w:rPr>
            </w:r>
            <w:r w:rsidR="0002693B">
              <w:rPr>
                <w:noProof/>
                <w:webHidden/>
              </w:rPr>
              <w:fldChar w:fldCharType="separate"/>
            </w:r>
            <w:r w:rsidR="008A3807">
              <w:rPr>
                <w:noProof/>
                <w:webHidden/>
              </w:rPr>
              <w:t>30</w:t>
            </w:r>
            <w:r w:rsidR="0002693B">
              <w:rPr>
                <w:noProof/>
                <w:webHidden/>
              </w:rPr>
              <w:fldChar w:fldCharType="end"/>
            </w:r>
          </w:hyperlink>
        </w:p>
        <w:p w14:paraId="6859F470" w14:textId="337727FC" w:rsidR="0002693B" w:rsidRDefault="001C4EC1">
          <w:pPr>
            <w:pStyle w:val="TOC1"/>
            <w:tabs>
              <w:tab w:val="left" w:pos="440"/>
              <w:tab w:val="right" w:leader="dot" w:pos="9350"/>
            </w:tabs>
            <w:rPr>
              <w:rFonts w:asciiTheme="minorHAnsi" w:eastAsiaTheme="minorEastAsia" w:hAnsiTheme="minorHAnsi" w:cstheme="minorBidi"/>
              <w:b w:val="0"/>
              <w:bCs w:val="0"/>
              <w:caps w:val="0"/>
              <w:noProof/>
              <w:szCs w:val="22"/>
            </w:rPr>
          </w:pPr>
          <w:hyperlink w:anchor="_Toc527626680" w:history="1">
            <w:r w:rsidR="0002693B" w:rsidRPr="0083408D">
              <w:rPr>
                <w:rStyle w:val="Hyperlink"/>
                <w:rFonts w:ascii="Wingdings" w:hAnsi="Wingdings"/>
                <w:noProof/>
                <w14:scene3d>
                  <w14:camera w14:prst="orthographicFront"/>
                  <w14:lightRig w14:rig="threePt" w14:dir="t">
                    <w14:rot w14:lat="0" w14:lon="0" w14:rev="0"/>
                  </w14:lightRig>
                </w14:scene3d>
              </w:rPr>
              <w:t></w:t>
            </w:r>
            <w:r w:rsidR="0002693B">
              <w:rPr>
                <w:rFonts w:asciiTheme="minorHAnsi" w:eastAsiaTheme="minorEastAsia" w:hAnsiTheme="minorHAnsi" w:cstheme="minorBidi"/>
                <w:b w:val="0"/>
                <w:bCs w:val="0"/>
                <w:caps w:val="0"/>
                <w:noProof/>
                <w:szCs w:val="22"/>
              </w:rPr>
              <w:tab/>
            </w:r>
            <w:r w:rsidR="0002693B" w:rsidRPr="0083408D">
              <w:rPr>
                <w:rStyle w:val="Hyperlink"/>
                <w:noProof/>
              </w:rPr>
              <w:t>Nomenclature</w:t>
            </w:r>
            <w:r w:rsidR="0002693B">
              <w:rPr>
                <w:noProof/>
                <w:webHidden/>
              </w:rPr>
              <w:tab/>
            </w:r>
            <w:r w:rsidR="0002693B">
              <w:rPr>
                <w:noProof/>
                <w:webHidden/>
              </w:rPr>
              <w:fldChar w:fldCharType="begin"/>
            </w:r>
            <w:r w:rsidR="0002693B">
              <w:rPr>
                <w:noProof/>
                <w:webHidden/>
              </w:rPr>
              <w:instrText xml:space="preserve"> PAGEREF _Toc527626680 \h </w:instrText>
            </w:r>
            <w:r w:rsidR="0002693B">
              <w:rPr>
                <w:noProof/>
                <w:webHidden/>
              </w:rPr>
            </w:r>
            <w:r w:rsidR="0002693B">
              <w:rPr>
                <w:noProof/>
                <w:webHidden/>
              </w:rPr>
              <w:fldChar w:fldCharType="separate"/>
            </w:r>
            <w:r w:rsidR="008A3807">
              <w:rPr>
                <w:noProof/>
                <w:webHidden/>
              </w:rPr>
              <w:t>34</w:t>
            </w:r>
            <w:r w:rsidR="0002693B">
              <w:rPr>
                <w:noProof/>
                <w:webHidden/>
              </w:rPr>
              <w:fldChar w:fldCharType="end"/>
            </w:r>
          </w:hyperlink>
        </w:p>
        <w:p w14:paraId="5E03580F" w14:textId="7A0B454A" w:rsidR="0002693B" w:rsidRDefault="001C4EC1">
          <w:pPr>
            <w:pStyle w:val="TOC1"/>
            <w:tabs>
              <w:tab w:val="left" w:pos="440"/>
              <w:tab w:val="right" w:leader="dot" w:pos="9350"/>
            </w:tabs>
            <w:rPr>
              <w:rFonts w:asciiTheme="minorHAnsi" w:eastAsiaTheme="minorEastAsia" w:hAnsiTheme="minorHAnsi" w:cstheme="minorBidi"/>
              <w:b w:val="0"/>
              <w:bCs w:val="0"/>
              <w:caps w:val="0"/>
              <w:noProof/>
              <w:szCs w:val="22"/>
            </w:rPr>
          </w:pPr>
          <w:hyperlink w:anchor="_Toc527626681" w:history="1">
            <w:r w:rsidR="0002693B" w:rsidRPr="0083408D">
              <w:rPr>
                <w:rStyle w:val="Hyperlink"/>
                <w:rFonts w:ascii="Wingdings" w:hAnsi="Wingdings"/>
                <w:noProof/>
                <w14:scene3d>
                  <w14:camera w14:prst="orthographicFront"/>
                  <w14:lightRig w14:rig="threePt" w14:dir="t">
                    <w14:rot w14:lat="0" w14:lon="0" w14:rev="0"/>
                  </w14:lightRig>
                </w14:scene3d>
              </w:rPr>
              <w:t></w:t>
            </w:r>
            <w:r w:rsidR="0002693B">
              <w:rPr>
                <w:rFonts w:asciiTheme="minorHAnsi" w:eastAsiaTheme="minorEastAsia" w:hAnsiTheme="minorHAnsi" w:cstheme="minorBidi"/>
                <w:b w:val="0"/>
                <w:bCs w:val="0"/>
                <w:caps w:val="0"/>
                <w:noProof/>
                <w:szCs w:val="22"/>
              </w:rPr>
              <w:tab/>
            </w:r>
            <w:r w:rsidR="0002693B" w:rsidRPr="0083408D">
              <w:rPr>
                <w:rStyle w:val="Hyperlink"/>
                <w:noProof/>
              </w:rPr>
              <w:t>References</w:t>
            </w:r>
            <w:r w:rsidR="0002693B">
              <w:rPr>
                <w:noProof/>
                <w:webHidden/>
              </w:rPr>
              <w:tab/>
            </w:r>
            <w:r w:rsidR="0002693B">
              <w:rPr>
                <w:noProof/>
                <w:webHidden/>
              </w:rPr>
              <w:fldChar w:fldCharType="begin"/>
            </w:r>
            <w:r w:rsidR="0002693B">
              <w:rPr>
                <w:noProof/>
                <w:webHidden/>
              </w:rPr>
              <w:instrText xml:space="preserve"> PAGEREF _Toc527626681 \h </w:instrText>
            </w:r>
            <w:r w:rsidR="0002693B">
              <w:rPr>
                <w:noProof/>
                <w:webHidden/>
              </w:rPr>
            </w:r>
            <w:r w:rsidR="0002693B">
              <w:rPr>
                <w:noProof/>
                <w:webHidden/>
              </w:rPr>
              <w:fldChar w:fldCharType="separate"/>
            </w:r>
            <w:r w:rsidR="008A3807">
              <w:rPr>
                <w:noProof/>
                <w:webHidden/>
              </w:rPr>
              <w:t>36</w:t>
            </w:r>
            <w:r w:rsidR="0002693B">
              <w:rPr>
                <w:noProof/>
                <w:webHidden/>
              </w:rPr>
              <w:fldChar w:fldCharType="end"/>
            </w:r>
          </w:hyperlink>
        </w:p>
        <w:p w14:paraId="3658F934" w14:textId="0A994D04" w:rsidR="0029674E" w:rsidRPr="00C67093" w:rsidRDefault="0029674E" w:rsidP="00325CAE">
          <w:pPr>
            <w:spacing w:line="360" w:lineRule="auto"/>
            <w:jc w:val="both"/>
            <w:rPr>
              <w:rFonts w:ascii="Times New Roman" w:hAnsi="Times New Roman" w:cs="Times New Roman"/>
              <w:color w:val="000000" w:themeColor="text1"/>
            </w:rPr>
          </w:pPr>
          <w:r w:rsidRPr="00C67093">
            <w:rPr>
              <w:rFonts w:ascii="Times New Roman" w:hAnsi="Times New Roman" w:cs="Times New Roman"/>
              <w:b/>
              <w:bCs/>
              <w:noProof/>
              <w:color w:val="000000" w:themeColor="text1"/>
            </w:rPr>
            <w:fldChar w:fldCharType="end"/>
          </w:r>
        </w:p>
      </w:sdtContent>
    </w:sdt>
    <w:p w14:paraId="456E5539" w14:textId="34C83AE8" w:rsidR="005F7C70" w:rsidRDefault="005F7C70" w:rsidP="005F7C70">
      <w:pPr>
        <w:pStyle w:val="Heading1"/>
        <w:numPr>
          <w:ilvl w:val="0"/>
          <w:numId w:val="0"/>
        </w:numPr>
        <w:spacing w:line="360" w:lineRule="auto"/>
        <w:ind w:left="360"/>
        <w:jc w:val="both"/>
        <w:rPr>
          <w:rFonts w:cs="Times New Roman"/>
        </w:rPr>
      </w:pPr>
    </w:p>
    <w:p w14:paraId="0088AFE6" w14:textId="16D0C753" w:rsidR="005F7C70" w:rsidRDefault="005F7C70" w:rsidP="005F7C70"/>
    <w:p w14:paraId="627B7A8B" w14:textId="3618FF1A" w:rsidR="005F7C70" w:rsidRDefault="005F7C70" w:rsidP="005F7C70"/>
    <w:p w14:paraId="77FF4715" w14:textId="1756EB24" w:rsidR="005F7C70" w:rsidRDefault="005F7C70" w:rsidP="005F7C70"/>
    <w:p w14:paraId="7C8776F3" w14:textId="73EB554A" w:rsidR="005F7C70" w:rsidRDefault="005F7C70" w:rsidP="005F7C70"/>
    <w:p w14:paraId="2633F264" w14:textId="31E6BF92" w:rsidR="005F7C70" w:rsidRDefault="005F7C70" w:rsidP="005F7C70"/>
    <w:p w14:paraId="7C500453" w14:textId="24C2DE83" w:rsidR="005F7C70" w:rsidRDefault="005F7C70" w:rsidP="005F7C70"/>
    <w:p w14:paraId="62DF12E4" w14:textId="22E4A3B9" w:rsidR="005F7C70" w:rsidRDefault="005F7C70" w:rsidP="005F7C70"/>
    <w:p w14:paraId="3869C374" w14:textId="4C7C0B69" w:rsidR="005F7C70" w:rsidRDefault="005F7C70" w:rsidP="005F7C70"/>
    <w:p w14:paraId="4DCEA5EB" w14:textId="0BBFFBFF" w:rsidR="005F7C70" w:rsidRDefault="005F7C70" w:rsidP="005F7C70"/>
    <w:p w14:paraId="5E411871" w14:textId="0253865D" w:rsidR="003F0323" w:rsidRDefault="003F0323" w:rsidP="005F7C70"/>
    <w:p w14:paraId="5956530F" w14:textId="5FBD45E9" w:rsidR="003F0323" w:rsidRDefault="003F0323" w:rsidP="005F7C70"/>
    <w:p w14:paraId="7B2FD5DB" w14:textId="77777777" w:rsidR="003F0323" w:rsidRDefault="003F0323" w:rsidP="005F7C70"/>
    <w:p w14:paraId="68FE9DAC" w14:textId="77777777" w:rsidR="005F7C70" w:rsidRPr="005F7C70" w:rsidRDefault="005F7C70" w:rsidP="005F7C70"/>
    <w:p w14:paraId="7603BE7F" w14:textId="65889FFB" w:rsidR="00C03C11" w:rsidRPr="00C67093" w:rsidRDefault="001B4CE1" w:rsidP="00325CAE">
      <w:pPr>
        <w:pStyle w:val="Heading1"/>
        <w:spacing w:line="360" w:lineRule="auto"/>
        <w:jc w:val="both"/>
        <w:rPr>
          <w:rFonts w:cs="Times New Roman"/>
        </w:rPr>
      </w:pPr>
      <w:bookmarkStart w:id="0" w:name="_Toc527626665"/>
      <w:r w:rsidRPr="00C67093">
        <w:rPr>
          <w:rFonts w:cs="Times New Roman"/>
        </w:rPr>
        <w:t>Overview</w:t>
      </w:r>
      <w:bookmarkEnd w:id="0"/>
    </w:p>
    <w:p w14:paraId="3F650F06" w14:textId="5B6DD97C" w:rsidR="00B56160" w:rsidRPr="00C67093" w:rsidRDefault="0035544C"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In this </w:t>
      </w:r>
      <w:r w:rsidR="00E718C4" w:rsidRPr="00C67093">
        <w:rPr>
          <w:rFonts w:ascii="Times New Roman" w:hAnsi="Times New Roman" w:cs="Times New Roman"/>
          <w:sz w:val="24"/>
          <w:szCs w:val="24"/>
        </w:rPr>
        <w:t>manual</w:t>
      </w:r>
      <w:r w:rsidRPr="00C67093">
        <w:rPr>
          <w:rFonts w:ascii="Times New Roman" w:hAnsi="Times New Roman" w:cs="Times New Roman"/>
          <w:sz w:val="24"/>
          <w:szCs w:val="24"/>
        </w:rPr>
        <w:t xml:space="preserve">, different aspects of SP-Wax are discussed </w:t>
      </w:r>
      <w:r w:rsidR="00E40F14" w:rsidRPr="00C67093">
        <w:rPr>
          <w:rFonts w:ascii="Times New Roman" w:hAnsi="Times New Roman" w:cs="Times New Roman"/>
          <w:sz w:val="24"/>
          <w:szCs w:val="24"/>
        </w:rPr>
        <w:t>for any potential developer. All codes are written in C-family computer language</w:t>
      </w:r>
      <w:r w:rsidR="009F552A" w:rsidRPr="00C67093">
        <w:rPr>
          <w:rFonts w:ascii="Times New Roman" w:hAnsi="Times New Roman" w:cs="Times New Roman"/>
          <w:sz w:val="24"/>
          <w:szCs w:val="24"/>
        </w:rPr>
        <w:t>. C</w:t>
      </w:r>
      <w:r w:rsidR="00E40F14" w:rsidRPr="00C67093">
        <w:rPr>
          <w:rFonts w:ascii="Times New Roman" w:hAnsi="Times New Roman" w:cs="Times New Roman"/>
          <w:sz w:val="24"/>
          <w:szCs w:val="24"/>
        </w:rPr>
        <w:t xml:space="preserve">omputation parts are in C++ and user interface is coded in C#. </w:t>
      </w:r>
      <w:r w:rsidR="009F552A" w:rsidRPr="00C67093">
        <w:rPr>
          <w:rFonts w:ascii="Times New Roman" w:hAnsi="Times New Roman" w:cs="Times New Roman"/>
          <w:sz w:val="24"/>
          <w:szCs w:val="24"/>
        </w:rPr>
        <w:t xml:space="preserve">This combination guarantees good performance and allows everyone (technical and non-technical users) to use SP-Wax. </w:t>
      </w:r>
      <w:r w:rsidR="00B56160" w:rsidRPr="00C67093">
        <w:rPr>
          <w:rFonts w:ascii="Times New Roman" w:hAnsi="Times New Roman" w:cs="Times New Roman"/>
          <w:sz w:val="24"/>
          <w:szCs w:val="24"/>
        </w:rPr>
        <w:t>This document can be useful for potential developers who want:</w:t>
      </w:r>
    </w:p>
    <w:p w14:paraId="22FE3678" w14:textId="22BBA4D0" w:rsidR="00B56160" w:rsidRPr="00C67093" w:rsidRDefault="00B56160" w:rsidP="00B95BA2">
      <w:pPr>
        <w:pStyle w:val="ListParagraph"/>
        <w:numPr>
          <w:ilvl w:val="0"/>
          <w:numId w:val="4"/>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To improve SLE modeling of paraffin in their existing </w:t>
      </w:r>
      <w:r w:rsidR="0047159E">
        <w:rPr>
          <w:rFonts w:ascii="Times New Roman" w:hAnsi="Times New Roman" w:cs="Times New Roman"/>
          <w:sz w:val="24"/>
          <w:szCs w:val="24"/>
        </w:rPr>
        <w:t>paraffine</w:t>
      </w:r>
      <w:r w:rsidRPr="00C67093">
        <w:rPr>
          <w:rFonts w:ascii="Times New Roman" w:hAnsi="Times New Roman" w:cs="Times New Roman"/>
          <w:sz w:val="24"/>
          <w:szCs w:val="24"/>
        </w:rPr>
        <w:t xml:space="preserve"> software</w:t>
      </w:r>
    </w:p>
    <w:p w14:paraId="0D7C528B" w14:textId="13AE8F4A" w:rsidR="00B56160" w:rsidRPr="00C67093" w:rsidRDefault="00B56160" w:rsidP="00B95BA2">
      <w:pPr>
        <w:pStyle w:val="ListParagraph"/>
        <w:numPr>
          <w:ilvl w:val="0"/>
          <w:numId w:val="4"/>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To employ certain parts of the code for specific research objective</w:t>
      </w:r>
      <w:r w:rsidR="0047159E">
        <w:rPr>
          <w:rFonts w:ascii="Times New Roman" w:hAnsi="Times New Roman" w:cs="Times New Roman"/>
          <w:sz w:val="24"/>
          <w:szCs w:val="24"/>
        </w:rPr>
        <w:t>s</w:t>
      </w:r>
    </w:p>
    <w:p w14:paraId="757753C4" w14:textId="77777777" w:rsidR="00B56160" w:rsidRPr="00C67093" w:rsidRDefault="00B56160" w:rsidP="00B95BA2">
      <w:pPr>
        <w:pStyle w:val="ListParagraph"/>
        <w:numPr>
          <w:ilvl w:val="0"/>
          <w:numId w:val="4"/>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To modify SP-WAX by introducing different activity coefficients or different correlations for thermo-physical properties</w:t>
      </w:r>
    </w:p>
    <w:p w14:paraId="4FCED140" w14:textId="10A4AED5" w:rsidR="0035544C" w:rsidRDefault="00B56160" w:rsidP="00B95BA2">
      <w:pPr>
        <w:pStyle w:val="ListParagraph"/>
        <w:numPr>
          <w:ilvl w:val="0"/>
          <w:numId w:val="4"/>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To include this work to wax deposition modeling</w:t>
      </w:r>
    </w:p>
    <w:p w14:paraId="6D585AC2" w14:textId="00A39236" w:rsidR="00625734" w:rsidRDefault="00625734" w:rsidP="00625734">
      <w:pPr>
        <w:spacing w:line="360" w:lineRule="auto"/>
        <w:jc w:val="both"/>
        <w:rPr>
          <w:rFonts w:ascii="Times New Roman" w:hAnsi="Times New Roman" w:cs="Times New Roman"/>
          <w:sz w:val="24"/>
          <w:szCs w:val="24"/>
        </w:rPr>
      </w:pPr>
    </w:p>
    <w:p w14:paraId="1E2CC9EE" w14:textId="33AEF552" w:rsidR="00625734" w:rsidRDefault="00625734" w:rsidP="00625734">
      <w:pPr>
        <w:pStyle w:val="Heading1"/>
      </w:pPr>
      <w:bookmarkStart w:id="1" w:name="_Toc527626666"/>
      <w:r>
        <w:t>SP-Wax Provided Files</w:t>
      </w:r>
      <w:bookmarkEnd w:id="1"/>
      <w:r>
        <w:t xml:space="preserve"> </w:t>
      </w:r>
    </w:p>
    <w:p w14:paraId="22DF3CA5" w14:textId="2FCF1FA3" w:rsidR="00625734" w:rsidRDefault="00625734" w:rsidP="00625734">
      <w:pPr>
        <w:spacing w:line="360" w:lineRule="auto"/>
        <w:jc w:val="both"/>
        <w:rPr>
          <w:rFonts w:ascii="Times New Roman" w:hAnsi="Times New Roman" w:cs="Times New Roman"/>
          <w:sz w:val="24"/>
          <w:szCs w:val="24"/>
        </w:rPr>
      </w:pPr>
    </w:p>
    <w:p w14:paraId="37FD6B7C" w14:textId="5C4A58BE" w:rsidR="00625734" w:rsidRDefault="00625734" w:rsidP="00625734">
      <w:pPr>
        <w:spacing w:line="360" w:lineRule="auto"/>
        <w:jc w:val="both"/>
        <w:rPr>
          <w:rFonts w:ascii="Times New Roman" w:hAnsi="Times New Roman" w:cs="Times New Roman"/>
          <w:sz w:val="24"/>
          <w:szCs w:val="24"/>
        </w:rPr>
      </w:pPr>
      <w:r w:rsidRPr="00C67093">
        <w:rPr>
          <w:rFonts w:ascii="Times New Roman" w:hAnsi="Times New Roman" w:cs="Times New Roman"/>
          <w:noProof/>
          <w:sz w:val="24"/>
          <w:szCs w:val="24"/>
        </w:rPr>
        <mc:AlternateContent>
          <mc:Choice Requires="wps">
            <w:drawing>
              <wp:anchor distT="45720" distB="45720" distL="114300" distR="114300" simplePos="0" relativeHeight="251891712" behindDoc="0" locked="0" layoutInCell="1" allowOverlap="1" wp14:anchorId="2C3E2841" wp14:editId="543B043B">
                <wp:simplePos x="0" y="0"/>
                <wp:positionH relativeFrom="margin">
                  <wp:posOffset>666806</wp:posOffset>
                </wp:positionH>
                <wp:positionV relativeFrom="paragraph">
                  <wp:posOffset>608330</wp:posOffset>
                </wp:positionV>
                <wp:extent cx="190919" cy="241160"/>
                <wp:effectExtent l="0" t="0" r="0" b="0"/>
                <wp:wrapNone/>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4C316468" w14:textId="30E0A30C" w:rsidR="00625734" w:rsidRPr="00673FEF" w:rsidRDefault="00625734" w:rsidP="00625734">
                            <w:pPr>
                              <w:rPr>
                                <w:color w:val="FF0000"/>
                              </w:rPr>
                            </w:pPr>
                            <w:r>
                              <w:rPr>
                                <w:color w:val="FF0000"/>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3E2841" id="_x0000_s1027" type="#_x0000_t202" style="position:absolute;left:0;text-align:left;margin-left:52.5pt;margin-top:47.9pt;width:15.05pt;height:19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4fDAIAAPoDAAAOAAAAZHJzL2Uyb0RvYy54bWysU9tuGyEQfa/Uf0C813uRncYr4yhNmqpS&#10;mlZK8gGYZb2owFDA3nW/vgPrOFb7FnUfEOwwZ845M6yuRqPJXvqgwDJazUpKpBXQKrtl9Pnp7sMl&#10;JSFy23INVjJ6kIFerd+/Ww2ukTX0oFvpCYLY0AyO0T5G1xRFEL00PMzASYvBDrzhEY9+W7SeD4hu&#10;dFGX5UUxgG+dByFDwL+3U5CuM37XSRG/d12QkWhGkVvMq8/rJq3FesWbreeuV+JIg7+BheHKYtET&#10;1C2PnOy8+gfKKOEhQBdnAkwBXaeEzBpQTVX+peax505mLWhOcCebwv+DFQ/7H56oltF6gf5YbrBJ&#10;T3KM5BOMpE7+DC40eO3R4cU44m/sc9Ya3D2In4FYuOm53cpr72HoJW+RX5Uyi7PUCSckkM3wDVos&#10;w3cRMtDYeZPMQzsIoiOPw6k3iYpIJZflslpSIjBUz6vqIveu4M1LsvMhfpFgSNow6rH1GZzv70NM&#10;ZHjzciXVsnCntM7t15YMjC4X9SInnEWMijidWhlGL8v0TfOSNH62bU6OXOlpjwW0PYpOOifFcdyM&#10;2d/sSDJkA+0BXfAwDSM+Htz04H9TMuAgMhp+7biXlOivFp1cVvN5mtx8mC8+1njw55HNeYRbgVCM&#10;Rkqm7U3M0z5JvkbHO5XdeGVypIwDlk06PoY0wefnfOv1ya7/AAAA//8DAFBLAwQUAAYACAAAACEA&#10;GnlnhN0AAAAKAQAADwAAAGRycy9kb3ducmV2LnhtbEyPzU7DMBCE70i8g7VI3KhdSlAb4lQIxBVE&#10;+ZG4beNtEhGvo9htwtuzOcFtRzuama/YTr5TJxpiG9jCcmFAEVfBtVxbeH97ulqDignZYReYLPxQ&#10;hG15flZg7sLIr3TapVpJCMccLTQp9bnWsWrIY1yEnlh+hzB4TCKHWrsBRwn3nb425lZ7bFkaGuzp&#10;oaHqe3f0Fj6eD1+fN+alfvRZP4bJaPYbbe3lxXR/ByrRlP7MMM+X6VDKpn04souqE20yYUkWNpkg&#10;zIZVtgS1n4/VGnRZ6P8I5S8AAAD//wMAUEsBAi0AFAAGAAgAAAAhALaDOJL+AAAA4QEAABMAAAAA&#10;AAAAAAAAAAAAAAAAAFtDb250ZW50X1R5cGVzXS54bWxQSwECLQAUAAYACAAAACEAOP0h/9YAAACU&#10;AQAACwAAAAAAAAAAAAAAAAAvAQAAX3JlbHMvLnJlbHNQSwECLQAUAAYACAAAACEAv97uHwwCAAD6&#10;AwAADgAAAAAAAAAAAAAAAAAuAgAAZHJzL2Uyb0RvYy54bWxQSwECLQAUAAYACAAAACEAGnlnhN0A&#10;AAAKAQAADwAAAAAAAAAAAAAAAABmBAAAZHJzL2Rvd25yZXYueG1sUEsFBgAAAAAEAAQA8wAAAHAF&#10;AAAAAA==&#10;" filled="f" stroked="f">
                <v:textbox>
                  <w:txbxContent>
                    <w:p w14:paraId="4C316468" w14:textId="30E0A30C" w:rsidR="00625734" w:rsidRPr="00673FEF" w:rsidRDefault="00625734" w:rsidP="00625734">
                      <w:pPr>
                        <w:rPr>
                          <w:color w:val="FF0000"/>
                        </w:rPr>
                      </w:pPr>
                      <w:r>
                        <w:rPr>
                          <w:color w:val="FF0000"/>
                        </w:rPr>
                        <w:t>1</w:t>
                      </w:r>
                    </w:p>
                  </w:txbxContent>
                </v:textbox>
                <w10:wrap anchorx="margin"/>
              </v:shape>
            </w:pict>
          </mc:Fallback>
        </mc:AlternateContent>
      </w:r>
      <w:r>
        <w:rPr>
          <w:rFonts w:ascii="Times New Roman" w:hAnsi="Times New Roman" w:cs="Times New Roman"/>
          <w:sz w:val="24"/>
          <w:szCs w:val="24"/>
        </w:rPr>
        <w:t>In this section, all provided files as part of SP-Wax software package are explained. SP-Wax package contains nine Folders as shown:</w:t>
      </w:r>
    </w:p>
    <w:p w14:paraId="3A07589D" w14:textId="5BA236F5" w:rsidR="00625734" w:rsidRDefault="0002693B" w:rsidP="00625734">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921408" behindDoc="0" locked="0" layoutInCell="1" allowOverlap="1" wp14:anchorId="06498339" wp14:editId="47293F8F">
                <wp:simplePos x="0" y="0"/>
                <wp:positionH relativeFrom="column">
                  <wp:posOffset>874671</wp:posOffset>
                </wp:positionH>
                <wp:positionV relativeFrom="paragraph">
                  <wp:posOffset>1329442</wp:posOffset>
                </wp:positionV>
                <wp:extent cx="182880" cy="0"/>
                <wp:effectExtent l="0" t="76200" r="26670" b="95250"/>
                <wp:wrapNone/>
                <wp:docPr id="270" name="Straight Arrow Connector 270"/>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6D1995C" id="_x0000_t32" coordsize="21600,21600" o:spt="32" o:oned="t" path="m,l21600,21600e" filled="f">
                <v:path arrowok="t" fillok="f" o:connecttype="none"/>
                <o:lock v:ext="edit" shapetype="t"/>
              </v:shapetype>
              <v:shape id="Straight Arrow Connector 270" o:spid="_x0000_s1026" type="#_x0000_t32" style="position:absolute;margin-left:68.85pt;margin-top:104.7pt;width:14.4pt;height:0;z-index:251921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Ra20gEAAAMEAAAOAAAAZHJzL2Uyb0RvYy54bWysU02P0zAQvSPxHyzfadoeoKqarlAXuCCo&#10;WPYHeJ1xY8lfGg9N+u8Zu2kWARICcZnE9ryZ957Hu7vRO3EGzDaGVq4WSykg6NjZcGrl49f3rzZS&#10;ZFKhUy4GaOUFsrzbv3yxG9IW1rGPrgMUXCTk7ZBa2ROlbdNk3YNXeRETBD40Eb0iXuKp6VANXN27&#10;Zr1cvm6GiF3CqCFn3r2/Hsp9rW8MaPpsTAYSrpXMjWrEGp9KbPY7tT2hSr3VEw31Dyy8soGbzqXu&#10;FSnxDe0vpbzVGHM0tNDRN9EYq6FqYDWr5U9qHnqVoGphc3Kabcr/r6z+dD6isF0r12/Yn6A8X9ID&#10;obKnnsRbxDiIQwyBjYwoSg47NqS8ZeAhHHFa5XTEIn806MuXhYmxunyZXYaRhObN1Wa92XAvfTtq&#10;nnEJM32A6EX5aWWeiMwMVtVkdf6YiTsz8AYoTV0okZR170In6JJYCqFV4eSg0Ob0ktIU+lfC9Y8u&#10;Dq7wL2DYikKxtqlDCAeH4qx4fJTWEGg1V+LsAjPWuRm4/DNwyi9QqAP6N+AZUTvHQDPY2xDxd91p&#10;vFE21/ybA1fdxYKn2F3qVVZreNKqV9OrKKP847rCn9/u/jsAAAD//wMAUEsDBBQABgAIAAAAIQBX&#10;fIon3gAAAAsBAAAPAAAAZHJzL2Rvd25yZXYueG1sTI/BTsMwDIbvSHuHyEjcWEqBjpWm04TEjqAN&#10;Dtsta7ykWuNUTdYWnp5MQtqOv/3p9+diMdqG9dj52pGAh2kCDKlyqiYt4Pvr/f4FmA+SlGwcoYAf&#10;9LAoJzeFzJUbaI39JmgWS8jnUoAJoc0595VBK/3UtUhxd3CdlSHGTnPVySGW24anSZJxK2uKF4xs&#10;8c1gddycrIBPve1tSquaH+a735X+UEczBCHubsflK7CAY7jAcNaP6lBGp707kfKsiflxNouogDSZ&#10;PwE7E1n2DGz/P+Flwa9/KP8AAAD//wMAUEsBAi0AFAAGAAgAAAAhALaDOJL+AAAA4QEAABMAAAAA&#10;AAAAAAAAAAAAAAAAAFtDb250ZW50X1R5cGVzXS54bWxQSwECLQAUAAYACAAAACEAOP0h/9YAAACU&#10;AQAACwAAAAAAAAAAAAAAAAAvAQAAX3JlbHMvLnJlbHNQSwECLQAUAAYACAAAACEAoNUWttIBAAAD&#10;BAAADgAAAAAAAAAAAAAAAAAuAgAAZHJzL2Uyb0RvYy54bWxQSwECLQAUAAYACAAAACEAV3yKJ94A&#10;AAALAQAADwAAAAAAAAAAAAAAAAAsBAAAZHJzL2Rvd25yZXYueG1sUEsFBgAAAAAEAAQA8wAAADcF&#10;A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925504" behindDoc="0" locked="0" layoutInCell="1" allowOverlap="1" wp14:anchorId="27303B90" wp14:editId="5E889755">
                <wp:simplePos x="0" y="0"/>
                <wp:positionH relativeFrom="column">
                  <wp:posOffset>708411</wp:posOffset>
                </wp:positionH>
                <wp:positionV relativeFrom="paragraph">
                  <wp:posOffset>1718283</wp:posOffset>
                </wp:positionV>
                <wp:extent cx="182880" cy="0"/>
                <wp:effectExtent l="0" t="76200" r="26670" b="95250"/>
                <wp:wrapNone/>
                <wp:docPr id="273" name="Straight Arrow Connector 273"/>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64CEAB" id="Straight Arrow Connector 273" o:spid="_x0000_s1026" type="#_x0000_t32" style="position:absolute;margin-left:55.8pt;margin-top:135.3pt;width:14.4pt;height:0;z-index:251925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iI70wEAAAMEAAAOAAAAZHJzL2Uyb0RvYy54bWysU9uO0zAQfUfiHyy/0zRFgqpqukJd4AVB&#10;xcIHeJ1xYsk3jYem/XvGbptFgIRAvExie87MOcfj7d3JO3EEzDaGTraLpRQQdOxtGDr59cu7F2sp&#10;MqnQKxcDdPIMWd7tnj/bTmkDqzhG1wMKLhLyZkqdHInSpmmyHsGrvIgJAh+aiF4RL3FoelQTV/eu&#10;WS2Xr5opYp8wasiZd+8vh3JX6xsDmj4Zk4GE6yRzoxqxxscSm91WbQZUabT6SkP9AwuvbOCmc6l7&#10;RUp8Q/tLKW81xhwNLXT0TTTGaqgaWE27/EnNw6gSVC1sTk6zTfn/ldUfjwcUtu/k6vVLKYLyfEkP&#10;hMoOI4k3iHES+xgCGxlRlBx2bEp5w8B9OOB1ldMBi/yTQV++LEycqsvn2WU4kdC82a5X6zXfhb4d&#10;NU+4hJneQ/Si/HQyX4nMDNpqsjp+yMSdGXgDlKYulEjKurehF3ROLIXQqjA4KLQ5vaQ0hf6FcP2j&#10;s4ML/DMYtqJQrG3qEMLeoTgqHh+lNQRq50qcXWDGOjcDl38GXvMLFOqA/g14RtTOMdAM9jZE/F13&#10;Ot0om0v+zYGL7mLBY+zP9SqrNTxp1avrqyij/OO6wp/e7u47AAAA//8DAFBLAwQUAAYACAAAACEA&#10;v54LUN0AAAALAQAADwAAAGRycy9kb3ducmV2LnhtbEyPQU/DMAyF70j8h8hI3FjaahpQmk4IiR1B&#10;bBzgljVeUq1xqiZrC78eT0KCm5/99Py9aj37Tow4xDaQgnyRgUBqgmnJKnjfPd/cgYhJk9FdIFTw&#10;hRHW9eVFpUsTJnrDcZus4BCKpVbgUupLKWPj0Ou4CD0S3w5h8DqxHKw0g5443HeyyLKV9Lol/uB0&#10;j08Om+P25BW82o/RF7Rp5eH+83tjX8zRTUmp66v58QFEwjn9meGMz+hQM9M+nMhE0bHO8xVbFRS3&#10;GQ9nxzJbgtj/bmRdyf8d6h8AAAD//wMAUEsBAi0AFAAGAAgAAAAhALaDOJL+AAAA4QEAABMAAAAA&#10;AAAAAAAAAAAAAAAAAFtDb250ZW50X1R5cGVzXS54bWxQSwECLQAUAAYACAAAACEAOP0h/9YAAACU&#10;AQAACwAAAAAAAAAAAAAAAAAvAQAAX3JlbHMvLnJlbHNQSwECLQAUAAYACAAAACEAwXIiO9MBAAAD&#10;BAAADgAAAAAAAAAAAAAAAAAuAgAAZHJzL2Uyb0RvYy54bWxQSwECLQAUAAYACAAAACEAv54LUN0A&#10;AAALAQAADwAAAAAAAAAAAAAAAAAtBAAAZHJzL2Rvd25yZXYueG1sUEsFBgAAAAAEAAQA8wAAADcF&#10;AAAAAA==&#10;" strokecolor="#4472c4 [3204]" strokeweight=".5pt">
                <v:stroke endarrow="block" joinstyle="miter"/>
              </v:shape>
            </w:pict>
          </mc:Fallback>
        </mc:AlternateContent>
      </w:r>
      <w:r w:rsidR="00AE4D17" w:rsidRPr="00C67093">
        <w:rPr>
          <w:rFonts w:ascii="Times New Roman" w:hAnsi="Times New Roman" w:cs="Times New Roman"/>
          <w:noProof/>
          <w:sz w:val="24"/>
          <w:szCs w:val="24"/>
        </w:rPr>
        <mc:AlternateContent>
          <mc:Choice Requires="wps">
            <w:drawing>
              <wp:anchor distT="45720" distB="45720" distL="114300" distR="114300" simplePos="0" relativeHeight="251906048" behindDoc="0" locked="0" layoutInCell="1" allowOverlap="1" wp14:anchorId="5827DA64" wp14:editId="4ADD5589">
                <wp:simplePos x="0" y="0"/>
                <wp:positionH relativeFrom="margin">
                  <wp:posOffset>2472359</wp:posOffset>
                </wp:positionH>
                <wp:positionV relativeFrom="paragraph">
                  <wp:posOffset>1372539</wp:posOffset>
                </wp:positionV>
                <wp:extent cx="190919" cy="24116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233764BB" w14:textId="5B5F24E8" w:rsidR="00625734" w:rsidRPr="00673FEF" w:rsidRDefault="00625734" w:rsidP="00625734">
                            <w:pPr>
                              <w:rPr>
                                <w:color w:val="FF0000"/>
                              </w:rPr>
                            </w:pPr>
                            <w:r>
                              <w:rPr>
                                <w:color w:val="FF0000"/>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27DA64" id="_x0000_s1028" type="#_x0000_t202" style="position:absolute;left:0;text-align:left;margin-left:194.65pt;margin-top:108.05pt;width:15.05pt;height:19pt;z-index:251906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EGhCwIAAPkDAAAOAAAAZHJzL2Uyb0RvYy54bWysU9uO2yAQfa/Uf0C8N74o2a6tkNV2t1tV&#10;2l6k3X4AwThGBYYCiZ1+fQecTaP2raofEHiYM3POGdY3k9HkIH1QYBmtFiUl0grolN0x+u354c01&#10;JSFy23ENVjJ6lIHebF6/Wo+ulTUMoDvpCYLY0I6O0SFG1xZFEIM0PCzASYvBHrzhEY9+V3Sej4hu&#10;dFGX5VUxgu+cByFDwL/3c5BuMn7fSxG/9H2QkWhGsbeYV5/XbVqLzZq3O8/doMSpDf4PXRiuLBY9&#10;Q93zyMneq7+gjBIeAvRxIcAU0PdKyMwB2VTlH2yeBu5k5oLiBHeWKfw/WPH58NUT1TG6RKcsN+jR&#10;s5wieQcTqZM8owst3npyeC9O+BttzlSDewTxPRALdwO3O3nrPYyD5B22V6XM4iJ1xgkJZDt+gg7L&#10;8H2EDDT13iTtUA2C6GjT8WxNakWkkk3ZVA0lAkP1sqqusnUFb1+SnQ/xgwRD0oZRj85ncH54DDE1&#10;w9uXK6mWhQeldXZfWzIy2qzqVU64iBgVcTi1Moxel+mbxyVxfG+7nBy50vMeC2h7Ip14zozjtJ2y&#10;vGctt9AdUQUP8yzi28HNAP4nJSPOIaPhx557SYn+aFHJplou0+Dmw3L1tsaDv4xsLyPcCoRiNFIy&#10;b+9iHvaZ8i0q3qusRrJm7uTUMs5XFun0FtIAX57zrd8vdvMLAAD//wMAUEsDBBQABgAIAAAAIQBA&#10;S+Gz3wAAAAsBAAAPAAAAZHJzL2Rvd25yZXYueG1sTI9NT8MwDIbvSPyHyEjcWJKtm9bSdEIgriDG&#10;h8Qta7y2onGqJlvLv8ec4Gj70evnLXez78UZx9gFMqAXCgRSHVxHjYG318ebLYiYLDnbB0ID3xhh&#10;V11elLZwYaIXPO9TIziEYmENtCkNhZSxbtHbuAgDEt+OYfQ28Tg20o124nDfy6VSG+ltR/yhtQPe&#10;t1h/7U/ewPvT8fMjU8/Ng18PU5iVJJ9LY66v5rtbEAnn9AfDrz6rQ8VOh3AiF0VvYLXNV4waWOqN&#10;BsFEpvMMxIE360yDrEr5v0P1AwAA//8DAFBLAQItABQABgAIAAAAIQC2gziS/gAAAOEBAAATAAAA&#10;AAAAAAAAAAAAAAAAAABbQ29udGVudF9UeXBlc10ueG1sUEsBAi0AFAAGAAgAAAAhADj9If/WAAAA&#10;lAEAAAsAAAAAAAAAAAAAAAAALwEAAF9yZWxzLy5yZWxzUEsBAi0AFAAGAAgAAAAhAAcMQaELAgAA&#10;+QMAAA4AAAAAAAAAAAAAAAAALgIAAGRycy9lMm9Eb2MueG1sUEsBAi0AFAAGAAgAAAAhAEBL4bPf&#10;AAAACwEAAA8AAAAAAAAAAAAAAAAAZQQAAGRycy9kb3ducmV2LnhtbFBLBQYAAAAABAAEAPMAAABx&#10;BQAAAAA=&#10;" filled="f" stroked="f">
                <v:textbox>
                  <w:txbxContent>
                    <w:p w14:paraId="233764BB" w14:textId="5B5F24E8" w:rsidR="00625734" w:rsidRPr="00673FEF" w:rsidRDefault="00625734" w:rsidP="00625734">
                      <w:pPr>
                        <w:rPr>
                          <w:color w:val="FF0000"/>
                        </w:rPr>
                      </w:pPr>
                      <w:r>
                        <w:rPr>
                          <w:color w:val="FF0000"/>
                        </w:rPr>
                        <w:t>8</w:t>
                      </w:r>
                    </w:p>
                  </w:txbxContent>
                </v:textbox>
                <w10:wrap anchorx="margin"/>
              </v:shape>
            </w:pict>
          </mc:Fallback>
        </mc:AlternateContent>
      </w:r>
      <w:r w:rsidR="00AE4D17">
        <w:rPr>
          <w:rFonts w:ascii="Times New Roman" w:hAnsi="Times New Roman" w:cs="Times New Roman"/>
          <w:noProof/>
          <w:sz w:val="24"/>
          <w:szCs w:val="24"/>
        </w:rPr>
        <mc:AlternateContent>
          <mc:Choice Requires="wps">
            <w:drawing>
              <wp:anchor distT="0" distB="0" distL="114300" distR="114300" simplePos="0" relativeHeight="251923456" behindDoc="0" locked="0" layoutInCell="1" allowOverlap="1" wp14:anchorId="78C4C016" wp14:editId="447397E5">
                <wp:simplePos x="0" y="0"/>
                <wp:positionH relativeFrom="column">
                  <wp:posOffset>2320621</wp:posOffset>
                </wp:positionH>
                <wp:positionV relativeFrom="paragraph">
                  <wp:posOffset>1517650</wp:posOffset>
                </wp:positionV>
                <wp:extent cx="182880" cy="0"/>
                <wp:effectExtent l="0" t="76200" r="26670" b="95250"/>
                <wp:wrapNone/>
                <wp:docPr id="271" name="Straight Arrow Connector 271"/>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C2BCACA" id="Straight Arrow Connector 271" o:spid="_x0000_s1026" type="#_x0000_t32" style="position:absolute;margin-left:182.75pt;margin-top:119.5pt;width:14.4pt;height:0;z-index:251923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dV70wEAAAMEAAAOAAAAZHJzL2Uyb0RvYy54bWysU02P0zAQvSPxHyzfadoeoKqarlAXuCCo&#10;WPYHeJ1xY8lfGg9N+u8Zu2kWARICcZnE9ryZ957Hu7vRO3EGzDaGVq4WSykg6NjZcGrl49f3rzZS&#10;ZFKhUy4GaOUFsrzbv3yxG9IW1rGPrgMUXCTk7ZBa2ROlbdNk3YNXeRETBD40Eb0iXuKp6VANXN27&#10;Zr1cvm6GiF3CqCFn3r2/Hsp9rW8MaPpsTAYSrpXMjWrEGp9KbPY7tT2hSr3VEw31Dyy8soGbzqXu&#10;FSnxDe0vpbzVGHM0tNDRN9EYq6FqYDWr5U9qHnqVoGphc3Kabcr/r6z+dD6isF0r129WUgTl+ZIe&#10;CJU99STeIsZBHGIIbGREUXLYsSHlLQMP4YjTKqcjFvmjQV++LEyM1eXL7DKMJDRvrjbrzYbvQt+O&#10;mmdcwkwfIHpRflqZJyIzg1U1WZ0/ZuLODLwBSlMXSiRl3bvQCboklkJoVTg5KLQ5vaQ0hf6VcP2j&#10;i4Mr/AsYtqJQrG3qEMLBoTgrHh+lNQSqBtRKnF1gxjo3A5d/Bk75BQp1QP8GPCNq5xhoBnsbIv6u&#10;O403yuaaf3PgqrtY8BS7S73Kag1PWvVqehVllH9cV/jz291/BwAA//8DAFBLAwQUAAYACAAAACEA&#10;qEXKeN4AAAALAQAADwAAAGRycy9kb3ducmV2LnhtbEyPwU7DMAyG70i8Q2QkbiylZRPtmk4IiR1B&#10;DA7sljVeU61xqiZrC0+PkZDgaPvT7+8vN7PrxIhDaD0puF0kIJBqb1pqFLy/Pd3cgwhRk9GdJ1Tw&#10;iQE21eVFqQvjJ3rFcRcbwSEUCq3AxtgXUobaotNh4Xskvh394HTkcWikGfTE4a6TaZKspNMt8Qer&#10;e3y0WJ92Z6fgpfkYXUrbVh7z/de2eTYnO0Wlrq/mhzWIiHP8g+FHn9WhYqeDP5MJolOQrZZLRhWk&#10;Wc6lmMjyuwzE4Xcjq1L+71B9AwAA//8DAFBLAQItABQABgAIAAAAIQC2gziS/gAAAOEBAAATAAAA&#10;AAAAAAAAAAAAAAAAAABbQ29udGVudF9UeXBlc10ueG1sUEsBAi0AFAAGAAgAAAAhADj9If/WAAAA&#10;lAEAAAsAAAAAAAAAAAAAAAAALwEAAF9yZWxzLy5yZWxzUEsBAi0AFAAGAAgAAAAhAEC11XvTAQAA&#10;AwQAAA4AAAAAAAAAAAAAAAAALgIAAGRycy9lMm9Eb2MueG1sUEsBAi0AFAAGAAgAAAAhAKhFynje&#10;AAAACwEAAA8AAAAAAAAAAAAAAAAALQQAAGRycy9kb3ducmV2LnhtbFBLBQYAAAAABAAEAPMAAAA4&#10;BQAAAAA=&#10;" strokecolor="#4472c4 [3204]" strokeweight=".5pt">
                <v:stroke endarrow="block" joinstyle="miter"/>
              </v:shape>
            </w:pict>
          </mc:Fallback>
        </mc:AlternateContent>
      </w:r>
      <w:r w:rsidR="00AE4D17" w:rsidRPr="00C67093">
        <w:rPr>
          <w:rFonts w:ascii="Times New Roman" w:hAnsi="Times New Roman" w:cs="Times New Roman"/>
          <w:noProof/>
          <w:sz w:val="24"/>
          <w:szCs w:val="24"/>
        </w:rPr>
        <mc:AlternateContent>
          <mc:Choice Requires="wps">
            <w:drawing>
              <wp:anchor distT="45720" distB="45720" distL="114300" distR="114300" simplePos="0" relativeHeight="251904000" behindDoc="0" locked="0" layoutInCell="1" allowOverlap="1" wp14:anchorId="3F264C7C" wp14:editId="302EC9DB">
                <wp:simplePos x="0" y="0"/>
                <wp:positionH relativeFrom="margin">
                  <wp:posOffset>1161415</wp:posOffset>
                </wp:positionH>
                <wp:positionV relativeFrom="paragraph">
                  <wp:posOffset>1162381</wp:posOffset>
                </wp:positionV>
                <wp:extent cx="190919" cy="241160"/>
                <wp:effectExtent l="0" t="0" r="0" b="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649D54C5" w14:textId="669A1071" w:rsidR="00625734" w:rsidRPr="00673FEF" w:rsidRDefault="00625734" w:rsidP="00625734">
                            <w:pPr>
                              <w:rPr>
                                <w:color w:val="FF0000"/>
                              </w:rPr>
                            </w:pPr>
                            <w:r>
                              <w:rPr>
                                <w:color w:val="FF0000"/>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264C7C" id="_x0000_s1029" type="#_x0000_t202" style="position:absolute;left:0;text-align:left;margin-left:91.45pt;margin-top:91.55pt;width:15.05pt;height:19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xBIDQIAAPkDAAAOAAAAZHJzL2Uyb0RvYy54bWysU9tu2zAMfR+wfxD0vviypGuMKEXXrsOA&#10;7gK0+wBFlmNhkqhJSuzs60vJSRZsb8P8IIgmechzSK1uRqPJXvqgwDJazUpKpBXQKrtl9Pvzw5tr&#10;SkLktuUarGT0IAO9Wb9+tRpcI2voQbfSEwSxoRkco32MrimKIHppeJiBkxadHXjDI5p+W7SeD4hu&#10;dFGX5VUxgG+dByFDwL/3k5OuM37XSRG/dl2QkWhGsbeYT5/PTTqL9Yo3W89dr8SxDf4PXRiuLBY9&#10;Q93zyMnOq7+gjBIeAnRxJsAU0HVKyMwB2VTlH2yeeu5k5oLiBHeWKfw/WPFl/80T1TL6dkGJ5QZn&#10;9CzHSN7DSOokz+BCg1FPDuPiiL9xzJlqcI8gfgRi4a7nditvvYehl7zF9qqUWVykTjghgWyGz9Bi&#10;Gb6LkIHGzpukHapBEB3HdDiPJrUiUslluayWlAh01fOqusqjK3hzSnY+xI8SDEkXRj1OPoPz/WOI&#10;qRnenEJSLQsPSus8fW3JwOhyUS9ywoXHqIjLqZVh9LpM37QuieMH2+bkyJWe7lhA2yPpxHNiHMfN&#10;OMl70nID7QFV8DDtIr4dvPTgf1Ey4B4yGn7uuJeU6E8WlVxW83la3GzMF+9qNPylZ3Pp4VYgFKOR&#10;kul6F/OyT5RvUfFOZTXSaKZOji3jfmWRjm8hLfClnaN+v9j1CwAAAP//AwBQSwMEFAAGAAgAAAAh&#10;ACL1UybdAAAACwEAAA8AAABkcnMvZG93bnJldi54bWxMj81OwzAQhO9IfQdrK3GjtlNAbYhTVSCu&#10;IMqPxM2Nt0nUeB3FbhPenu0JbjPaT7MzxWbynTjjENtABvRCgUCqgmupNvDx/nyzAhGTJWe7QGjg&#10;ByNsytlVYXMXRnrD8y7VgkMo5tZAk1KfSxmrBr2Ni9Aj8e0QBm8T26GWbrAjh/tOZkrdS29b4g+N&#10;7fGxweq4O3kDny+H769b9Vo/+bt+DJOS5NfSmOv5tH0AkXBKfzBc6nN1KLnTPpzIRdGxX2VrRi9i&#10;qUEwkeklr9uzyLQGWRby/4byFwAA//8DAFBLAQItABQABgAIAAAAIQC2gziS/gAAAOEBAAATAAAA&#10;AAAAAAAAAAAAAAAAAABbQ29udGVudF9UeXBlc10ueG1sUEsBAi0AFAAGAAgAAAAhADj9If/WAAAA&#10;lAEAAAsAAAAAAAAAAAAAAAAALwEAAF9yZWxzLy5yZWxzUEsBAi0AFAAGAAgAAAAhANrDEEgNAgAA&#10;+QMAAA4AAAAAAAAAAAAAAAAALgIAAGRycy9lMm9Eb2MueG1sUEsBAi0AFAAGAAgAAAAhACL1Uybd&#10;AAAACwEAAA8AAAAAAAAAAAAAAAAAZwQAAGRycy9kb3ducmV2LnhtbFBLBQYAAAAABAAEAPMAAABx&#10;BQAAAAA=&#10;" filled="f" stroked="f">
                <v:textbox>
                  <w:txbxContent>
                    <w:p w14:paraId="649D54C5" w14:textId="669A1071" w:rsidR="00625734" w:rsidRPr="00673FEF" w:rsidRDefault="00625734" w:rsidP="00625734">
                      <w:pPr>
                        <w:rPr>
                          <w:color w:val="FF0000"/>
                        </w:rPr>
                      </w:pPr>
                      <w:r>
                        <w:rPr>
                          <w:color w:val="FF0000"/>
                        </w:rPr>
                        <w:t>7</w:t>
                      </w:r>
                    </w:p>
                  </w:txbxContent>
                </v:textbox>
                <w10:wrap anchorx="margin"/>
              </v:shape>
            </w:pict>
          </mc:Fallback>
        </mc:AlternateContent>
      </w:r>
      <w:r w:rsidR="00AE4D17" w:rsidRPr="00C67093">
        <w:rPr>
          <w:rFonts w:ascii="Times New Roman" w:hAnsi="Times New Roman" w:cs="Times New Roman"/>
          <w:noProof/>
          <w:sz w:val="24"/>
          <w:szCs w:val="24"/>
        </w:rPr>
        <mc:AlternateContent>
          <mc:Choice Requires="wps">
            <w:drawing>
              <wp:anchor distT="45720" distB="45720" distL="114300" distR="114300" simplePos="0" relativeHeight="251901952" behindDoc="0" locked="0" layoutInCell="1" allowOverlap="1" wp14:anchorId="47FD162B" wp14:editId="3582C99D">
                <wp:simplePos x="0" y="0"/>
                <wp:positionH relativeFrom="margin">
                  <wp:posOffset>1255588</wp:posOffset>
                </wp:positionH>
                <wp:positionV relativeFrom="paragraph">
                  <wp:posOffset>975111</wp:posOffset>
                </wp:positionV>
                <wp:extent cx="190919" cy="24116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35ED9246" w14:textId="258B8C6B" w:rsidR="00625734" w:rsidRPr="00673FEF" w:rsidRDefault="00625734" w:rsidP="00625734">
                            <w:pPr>
                              <w:rPr>
                                <w:color w:val="FF0000"/>
                              </w:rPr>
                            </w:pPr>
                            <w:r>
                              <w:rPr>
                                <w:color w:val="FF0000"/>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FD162B" id="_x0000_s1030" type="#_x0000_t202" style="position:absolute;left:0;text-align:left;margin-left:98.85pt;margin-top:76.8pt;width:15.05pt;height:19pt;z-index:251901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YGLDQIAAPkDAAAOAAAAZHJzL2Uyb0RvYy54bWysU9tu2zAMfR+wfxD0vvgyp6uNOEXXrsOA&#10;7gK0+wBFlmNhkqhJSuzs60vJSRZsb8P8IIgmechzSK1uJq3IXjgvwbS0WOSUCMOhk2bb0u/PD2+u&#10;KfGBmY4pMKKlB+Hpzfr1q9VoG1HCAKoTjiCI8c1oWzqEYJss83wQmvkFWGHQ2YPTLKDptlnn2Ijo&#10;WmVlnl9lI7jOOuDCe/x7PzvpOuH3veDha997EYhqKfYW0unSuYlntl6xZuuYHSQ/tsH+oQvNpMGi&#10;Z6h7FhjZOfkXlJbcgYc+LDjoDPpecpE4IJsi/4PN08CsSFxQHG/PMvn/B8u/7L85IruWvq0oMUzj&#10;jJ7FFMh7mEgZ5RmtbzDqyWJcmPA3jjlR9fYR+A9PDNwNzGzFrXMwDoJ12F4RM7OL1BnHR5DN+Bk6&#10;LMN2ARLQ1DsdtUM1CKLjmA7n0cRWeCxZ53VRU8LRVVZFcZVGl7HmlGydDx8FaBIvLXU4+QTO9o8+&#10;xGZYcwqJtQw8SKXS9JUhY0vrZblMCRceLQMup5K6pdd5/OZ1iRw/mC4lBybVfMcCyhxJR54z4zBt&#10;piRvddJyA90BVXAw7yK+HbwM4H5RMuIettT/3DEnKFGfDCpZF1UVFzcZ1fJdiYa79GwuPcxwhGpp&#10;oGS+3oW07DPlW1S8l0mNOJq5k2PLuF9JpONbiAt8aaeo3y92/QIAAP//AwBQSwMEFAAGAAgAAAAh&#10;ANipmy7eAAAACwEAAA8AAABkcnMvZG93bnJldi54bWxMj8FOwzAQRO9I/QdrkbhRu4EmNMSpEIgr&#10;iLYgcXPjbRI1Xkex24S/Z3uC247maXamWE+uE2ccQutJw2KuQCBV3rZUa9htX28fQIRoyJrOE2r4&#10;wQDrcnZVmNz6kT7wvIm14BAKudHQxNjnUoaqQWfC3PdI7B384ExkOdTSDmbkcNfJRKlUOtMSf2hM&#10;j88NVsfNyWn4fDt8f92r9/rFLfvRT0qSW0mtb66np0cQEaf4B8OlPleHkjvt/YlsEB3rVZYxysfy&#10;LgXBRJJkPGZ/sRYpyLKQ/zeUvwAAAP//AwBQSwECLQAUAAYACAAAACEAtoM4kv4AAADhAQAAEwAA&#10;AAAAAAAAAAAAAAAAAAAAW0NvbnRlbnRfVHlwZXNdLnhtbFBLAQItABQABgAIAAAAIQA4/SH/1gAA&#10;AJQBAAALAAAAAAAAAAAAAAAAAC8BAABfcmVscy8ucmVsc1BLAQItABQABgAIAAAAIQDDcYGLDQIA&#10;APkDAAAOAAAAAAAAAAAAAAAAAC4CAABkcnMvZTJvRG9jLnhtbFBLAQItABQABgAIAAAAIQDYqZsu&#10;3gAAAAsBAAAPAAAAAAAAAAAAAAAAAGcEAABkcnMvZG93bnJldi54bWxQSwUGAAAAAAQABADzAAAA&#10;cgUAAAAA&#10;" filled="f" stroked="f">
                <v:textbox>
                  <w:txbxContent>
                    <w:p w14:paraId="35ED9246" w14:textId="258B8C6B" w:rsidR="00625734" w:rsidRPr="00673FEF" w:rsidRDefault="00625734" w:rsidP="00625734">
                      <w:pPr>
                        <w:rPr>
                          <w:color w:val="FF0000"/>
                        </w:rPr>
                      </w:pPr>
                      <w:r>
                        <w:rPr>
                          <w:color w:val="FF0000"/>
                        </w:rPr>
                        <w:t>6</w:t>
                      </w:r>
                    </w:p>
                  </w:txbxContent>
                </v:textbox>
                <w10:wrap anchorx="margin"/>
              </v:shape>
            </w:pict>
          </mc:Fallback>
        </mc:AlternateContent>
      </w:r>
      <w:r w:rsidR="00AE4D17" w:rsidRPr="00C67093">
        <w:rPr>
          <w:rFonts w:ascii="Times New Roman" w:hAnsi="Times New Roman" w:cs="Times New Roman"/>
          <w:noProof/>
          <w:sz w:val="24"/>
          <w:szCs w:val="24"/>
        </w:rPr>
        <mc:AlternateContent>
          <mc:Choice Requires="wps">
            <w:drawing>
              <wp:anchor distT="45720" distB="45720" distL="114300" distR="114300" simplePos="0" relativeHeight="251899904" behindDoc="0" locked="0" layoutInCell="1" allowOverlap="1" wp14:anchorId="3EDE5594" wp14:editId="04B7D333">
                <wp:simplePos x="0" y="0"/>
                <wp:positionH relativeFrom="margin">
                  <wp:posOffset>1033560</wp:posOffset>
                </wp:positionH>
                <wp:positionV relativeFrom="paragraph">
                  <wp:posOffset>755043</wp:posOffset>
                </wp:positionV>
                <wp:extent cx="190919" cy="24116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285E8C31" w14:textId="1D735B45" w:rsidR="00625734" w:rsidRPr="00673FEF" w:rsidRDefault="00625734" w:rsidP="00625734">
                            <w:pPr>
                              <w:rPr>
                                <w:color w:val="FF0000"/>
                              </w:rPr>
                            </w:pPr>
                            <w:r>
                              <w:rPr>
                                <w:color w:val="FF0000"/>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DE5594" id="_x0000_s1031" type="#_x0000_t202" style="position:absolute;left:0;text-align:left;margin-left:81.4pt;margin-top:59.45pt;width:15.05pt;height:19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6ylDQIAAPkDAAAOAAAAZHJzL2Uyb0RvYy54bWysU9tu2zAMfR+wfxD0vvjSpGuMKEXXrsOA&#10;7gK0+wBFlmNhkqhJSuzs60fJSRZsb8P8IIgmechzSK1uR6PJXvqgwDJazUpKpBXQKrtl9NvL45sb&#10;SkLktuUarGT0IAO9Xb9+tRpcI2voQbfSEwSxoRkco32MrimKIHppeJiBkxadHXjDI5p+W7SeD4hu&#10;dFGX5XUxgG+dByFDwL8Pk5OuM37XSRG/dF2QkWhGsbeYT5/PTTqL9Yo3W89dr8SxDf4PXRiuLBY9&#10;Qz3wyMnOq7+gjBIeAnRxJsAU0HVKyMwB2VTlH2yee+5k5oLiBHeWKfw/WPF5/9UT1TJ6dUWJ5QZn&#10;9CLHSN7BSOokz+BCg1HPDuPiiL9xzJlqcE8gvgdi4b7ndivvvIehl7zF9qqUWVykTjghgWyGT9Bi&#10;Gb6LkIHGzpukHapBEB3HdDiPJrUiUslluayWlAh01fOqus6jK3hzSnY+xA8SDEkXRj1OPoPz/VOI&#10;qRnenEJSLQuPSus8fW3JwOhyUS9ywoXHqIjLqZVh9KZM37QuieN72+bkyJWe7lhA2yPpxHNiHMfN&#10;mOVdnLTcQHtAFTxMu4hvBy89+J+UDLiHjIYfO+4lJfqjRSWX1XyeFjcb88XbGg1/6dlcergVCMVo&#10;pGS63se87BPlO1S8U1mNNJqpk2PLuF9ZpONbSAt8aeeo3y92/QsAAP//AwBQSwMEFAAGAAgAAAAh&#10;ANgUhG/dAAAACwEAAA8AAABkcnMvZG93bnJldi54bWxMj81uwjAQhO+VeAdrK/UGNlGJSIiDUKte&#10;W5X+SNxMvCRR43UUG5K+fZcTvc1oR7PfFNvJdeKCQ2g9aVguFAikytuWag2fHy/zNYgQDVnTeUIN&#10;vxhgW87uCpNbP9I7XvaxFlxCITcamhj7XMpQNehMWPgeiW8nPzgT2Q61tIMZudx1MlEqlc60xB8a&#10;0+NTg9XP/uw0fL2eDt+P6q1+dqt+9JOS5DKp9cP9tNuAiDjFWxiu+IwOJTMd/ZlsEB37NGH0yGK5&#10;zkBcE1nC4shilWYgy0L+31D+AQAA//8DAFBLAQItABQABgAIAAAAIQC2gziS/gAAAOEBAAATAAAA&#10;AAAAAAAAAAAAAAAAAABbQ29udGVudF9UeXBlc10ueG1sUEsBAi0AFAAGAAgAAAAhADj9If/WAAAA&#10;lAEAAAsAAAAAAAAAAAAAAAAALwEAAF9yZWxzLy5yZWxzUEsBAi0AFAAGAAgAAAAhAOz/rKUNAgAA&#10;+QMAAA4AAAAAAAAAAAAAAAAALgIAAGRycy9lMm9Eb2MueG1sUEsBAi0AFAAGAAgAAAAhANgUhG/d&#10;AAAACwEAAA8AAAAAAAAAAAAAAAAAZwQAAGRycy9kb3ducmV2LnhtbFBLBQYAAAAABAAEAPMAAABx&#10;BQAAAAA=&#10;" filled="f" stroked="f">
                <v:textbox>
                  <w:txbxContent>
                    <w:p w14:paraId="285E8C31" w14:textId="1D735B45" w:rsidR="00625734" w:rsidRPr="00673FEF" w:rsidRDefault="00625734" w:rsidP="00625734">
                      <w:pPr>
                        <w:rPr>
                          <w:color w:val="FF0000"/>
                        </w:rPr>
                      </w:pPr>
                      <w:r>
                        <w:rPr>
                          <w:color w:val="FF0000"/>
                        </w:rPr>
                        <w:t>5</w:t>
                      </w:r>
                    </w:p>
                  </w:txbxContent>
                </v:textbox>
                <w10:wrap anchorx="margin"/>
              </v:shape>
            </w:pict>
          </mc:Fallback>
        </mc:AlternateContent>
      </w:r>
      <w:r w:rsidR="00AE4D17" w:rsidRPr="00C67093">
        <w:rPr>
          <w:rFonts w:ascii="Times New Roman" w:hAnsi="Times New Roman" w:cs="Times New Roman"/>
          <w:noProof/>
          <w:sz w:val="24"/>
          <w:szCs w:val="24"/>
        </w:rPr>
        <mc:AlternateContent>
          <mc:Choice Requires="wps">
            <w:drawing>
              <wp:anchor distT="45720" distB="45720" distL="114300" distR="114300" simplePos="0" relativeHeight="251897856" behindDoc="0" locked="0" layoutInCell="1" allowOverlap="1" wp14:anchorId="5D567CBF" wp14:editId="3C576ECD">
                <wp:simplePos x="0" y="0"/>
                <wp:positionH relativeFrom="margin">
                  <wp:posOffset>1629410</wp:posOffset>
                </wp:positionH>
                <wp:positionV relativeFrom="paragraph">
                  <wp:posOffset>602919</wp:posOffset>
                </wp:positionV>
                <wp:extent cx="190919" cy="241160"/>
                <wp:effectExtent l="0" t="0" r="0" b="0"/>
                <wp:wrapNone/>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0DFF3A3E" w14:textId="47505982" w:rsidR="00625734" w:rsidRPr="00673FEF" w:rsidRDefault="00625734" w:rsidP="00625734">
                            <w:pPr>
                              <w:rPr>
                                <w:color w:val="FF0000"/>
                              </w:rPr>
                            </w:pPr>
                            <w:r>
                              <w:rPr>
                                <w:color w:val="FF0000"/>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67CBF" id="_x0000_s1032" type="#_x0000_t202" style="position:absolute;left:0;text-align:left;margin-left:128.3pt;margin-top:47.45pt;width:15.05pt;height:19pt;z-index:2518978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UJDQIAAPkDAAAOAAAAZHJzL2Uyb0RvYy54bWysU9tu2zAMfR+wfxD0vviyJGuMKEXXrsOA&#10;7gK0+wBFlmNhkqhJSuzu60vJSRZsb8P8IIgmechzSK2vR6PJQfqgwDJazUpKpBXQKrtj9PvT/Zsr&#10;SkLktuUarGT0WQZ6vXn9aj24RtbQg26lJwhiQzM4RvsYXVMUQfTS8DADJy06O/CGRzT9rmg9HxDd&#10;6KIuy2UxgG+dByFDwL93k5NuMn7XSRG/dl2QkWhGsbeYT5/PbTqLzZo3O89dr8SxDf4PXRiuLBY9&#10;Q93xyMneq7+gjBIeAnRxJsAU0HVKyMwB2VTlH2wee+5k5oLiBHeWKfw/WPHl8M0T1TL6tqbEcoMz&#10;epJjJO9hJHWSZ3ChwahHh3FxxN845kw1uAcQPwKxcNtzu5M33sPQS95ie1XKLC5SJ5yQQLbDZ2ix&#10;DN9HyEBj503SDtUgiI5jej6PJrUiUslVuapWlAh01fOqWubRFbw5JTsf4kcJhqQLox4nn8H54SHE&#10;1AxvTiGploV7pXWevrZkYHS1qBc54cJjVMTl1MowelWmb1qXxPGDbXNy5EpPdyyg7ZF04jkxjuN2&#10;zPIuT1puoX1GFTxMu4hvBy89+F+UDLiHjIafe+4lJfqTRSVX1XyeFjcb88W7Gg1/6dleergVCMVo&#10;pGS63sa87BPlG1S8U1mNNJqpk2PLuF9ZpONbSAt8aeeo3y928wIAAP//AwBQSwMEFAAGAAgAAAAh&#10;APoLI1rfAAAACgEAAA8AAABkcnMvZG93bnJldi54bWxMj8tOwzAQRfdI/QdrkNhRm9CGJsSpEIgt&#10;qOUhsXPjaRI1Hkex24S/73QFy9E9uvdMsZ5cJ044hNaThru5AoFUedtSreHz4/V2BSJEQ9Z0nlDD&#10;LwZYl7OrwuTWj7TB0zbWgkso5EZDE2OfSxmqBp0Jc98jcbb3gzORz6GWdjAjl7tOJkql0pmWeKEx&#10;PT43WB22R6fh623/871Q7/WLW/ajn5Qkl0mtb66np0cQEaf4B8NFn9WhZKedP5INotOQLNOUUQ3Z&#10;IgPBQLJKH0DsmLxPMpBlIf+/UJ4BAAD//wMAUEsBAi0AFAAGAAgAAAAhALaDOJL+AAAA4QEAABMA&#10;AAAAAAAAAAAAAAAAAAAAAFtDb250ZW50X1R5cGVzXS54bWxQSwECLQAUAAYACAAAACEAOP0h/9YA&#10;AACUAQAACwAAAAAAAAAAAAAAAAAvAQAAX3JlbHMvLnJlbHNQSwECLQAUAAYACAAAACEAP55lCQ0C&#10;AAD5AwAADgAAAAAAAAAAAAAAAAAuAgAAZHJzL2Uyb0RvYy54bWxQSwECLQAUAAYACAAAACEA+gsj&#10;Wt8AAAAKAQAADwAAAAAAAAAAAAAAAABnBAAAZHJzL2Rvd25yZXYueG1sUEsFBgAAAAAEAAQA8wAA&#10;AHMFAAAAAA==&#10;" filled="f" stroked="f">
                <v:textbox>
                  <w:txbxContent>
                    <w:p w14:paraId="0DFF3A3E" w14:textId="47505982" w:rsidR="00625734" w:rsidRPr="00673FEF" w:rsidRDefault="00625734" w:rsidP="00625734">
                      <w:pPr>
                        <w:rPr>
                          <w:color w:val="FF0000"/>
                        </w:rPr>
                      </w:pPr>
                      <w:r>
                        <w:rPr>
                          <w:color w:val="FF0000"/>
                        </w:rPr>
                        <w:t>4</w:t>
                      </w:r>
                    </w:p>
                  </w:txbxContent>
                </v:textbox>
                <w10:wrap anchorx="margin"/>
              </v:shape>
            </w:pict>
          </mc:Fallback>
        </mc:AlternateContent>
      </w:r>
      <w:r w:rsidR="00AE4D17">
        <w:rPr>
          <w:rFonts w:ascii="Times New Roman" w:hAnsi="Times New Roman" w:cs="Times New Roman"/>
          <w:noProof/>
          <w:sz w:val="24"/>
          <w:szCs w:val="24"/>
        </w:rPr>
        <mc:AlternateContent>
          <mc:Choice Requires="wps">
            <w:drawing>
              <wp:anchor distT="0" distB="0" distL="114300" distR="114300" simplePos="0" relativeHeight="251915264" behindDoc="0" locked="0" layoutInCell="1" allowOverlap="1" wp14:anchorId="331A66B5" wp14:editId="7E86CA0A">
                <wp:simplePos x="0" y="0"/>
                <wp:positionH relativeFrom="column">
                  <wp:posOffset>1465911</wp:posOffset>
                </wp:positionH>
                <wp:positionV relativeFrom="paragraph">
                  <wp:posOffset>737870</wp:posOffset>
                </wp:positionV>
                <wp:extent cx="182880" cy="0"/>
                <wp:effectExtent l="0" t="76200" r="26670" b="95250"/>
                <wp:wrapNone/>
                <wp:docPr id="265" name="Straight Arrow Connector 265"/>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2CCD5DD" id="Straight Arrow Connector 265" o:spid="_x0000_s1026" type="#_x0000_t32" style="position:absolute;margin-left:115.45pt;margin-top:58.1pt;width:14.4pt;height:0;z-index:251915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1a0wEAAAMEAAAOAAAAZHJzL2Uyb0RvYy54bWysU9uO0zAQfUfiHyy/0zSVWFVV0xXqAi8I&#10;KhY+wOuMG0u+aTw0zd8zdtssAiQE4mUS23Nmzjkeb+/P3okTYLYxdLJdLKWAoGNvw7GTX7+8e7WW&#10;IpMKvXIxQCcnyPJ+9/LFdkwbWMUhuh5QcJGQN2Pq5ECUNk2T9QBe5UVMEPjQRPSKeInHpkc1cnXv&#10;mtVyedeMEfuEUUPOvPtwOZS7Wt8Y0PTJmAwkXCeZG9WINT6V2Oy2anNElQarrzTUP7DwygZuOpd6&#10;UKTEN7S/lPJWY8zR0EJH30RjrIaqgdW0y5/UPA4qQdXC5uQ025T/X1n98XRAYftOru5eSxGU50t6&#10;JFT2OJB4gxhHsY8hsJERRclhx8aUNwzchwNeVzkdsMg/G/Tly8LEubo8zS7DmYTmzXa9Wq/5LvTt&#10;qHnGJcz0HqIX5aeT+UpkZtBWk9XpQybuzMAboDR1oURS1r0NvaApsRRCq8LRQaHN6SWlKfQvhOsf&#10;TQ4u8M9g2IpCsbapQwh7h+KkeHyU1hConStxdoEZ69wMXP4ZeM0vUKgD+jfgGVE7x0Az2NsQ8Xfd&#10;6XyjbC75NwcuuosFT7Gf6lVWa3jSqlfXV1FG+cd1hT+/3d13AAAA//8DAFBLAwQUAAYACAAAACEA&#10;kQ8QBd0AAAALAQAADwAAAGRycy9kb3ducmV2LnhtbEyPwU7DMAyG70i8Q2QkbixdEYOWphNCYkcQ&#10;gwPcssZLqjVO1WRt4ekxEtI42v+n35+r9ew7MeIQ20AKlosMBFITTEtWwfvb09UdiJg0Gd0FQgVf&#10;GGFdn59VujRholcct8kKLqFYagUupb6UMjYOvY6L0CNxtg+D14nHwUoz6InLfSfzLFtJr1viC073&#10;+OiwOWyPXsGL/Rh9TptW7ovP7419Ngc3JaUuL+aHexAJ53SC4Vef1aFmp104komiU5BfZwWjHCxX&#10;OQgm8pviFsTubyPrSv7/of4BAAD//wMAUEsBAi0AFAAGAAgAAAAhALaDOJL+AAAA4QEAABMAAAAA&#10;AAAAAAAAAAAAAAAAAFtDb250ZW50X1R5cGVzXS54bWxQSwECLQAUAAYACAAAACEAOP0h/9YAAACU&#10;AQAACwAAAAAAAAAAAAAAAAAvAQAAX3JlbHMvLnJlbHNQSwECLQAUAAYACAAAACEAWhv9WtMBAAAD&#10;BAAADgAAAAAAAAAAAAAAAAAuAgAAZHJzL2Uyb0RvYy54bWxQSwECLQAUAAYACAAAACEAkQ8QBd0A&#10;AAALAQAADwAAAAAAAAAAAAAAAAAtBAAAZHJzL2Rvd25yZXYueG1sUEsFBgAAAAAEAAQA8wAAADcF&#10;AAAAAA==&#10;" strokecolor="#4472c4 [3204]" strokeweight=".5pt">
                <v:stroke endarrow="block" joinstyle="miter"/>
              </v:shape>
            </w:pict>
          </mc:Fallback>
        </mc:AlternateContent>
      </w:r>
      <w:r w:rsidR="00AE4D17" w:rsidRPr="00C67093">
        <w:rPr>
          <w:rFonts w:ascii="Times New Roman" w:hAnsi="Times New Roman" w:cs="Times New Roman"/>
          <w:noProof/>
          <w:sz w:val="24"/>
          <w:szCs w:val="24"/>
        </w:rPr>
        <mc:AlternateContent>
          <mc:Choice Requires="wps">
            <w:drawing>
              <wp:anchor distT="45720" distB="45720" distL="114300" distR="114300" simplePos="0" relativeHeight="251895808" behindDoc="0" locked="0" layoutInCell="1" allowOverlap="1" wp14:anchorId="7250434B" wp14:editId="7D981098">
                <wp:simplePos x="0" y="0"/>
                <wp:positionH relativeFrom="margin">
                  <wp:posOffset>1065254</wp:posOffset>
                </wp:positionH>
                <wp:positionV relativeFrom="paragraph">
                  <wp:posOffset>389034</wp:posOffset>
                </wp:positionV>
                <wp:extent cx="190919" cy="241160"/>
                <wp:effectExtent l="0" t="0" r="0" b="0"/>
                <wp:wrapNone/>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79E81B75" w14:textId="28C42D0F" w:rsidR="00625734" w:rsidRPr="00673FEF" w:rsidRDefault="00625734" w:rsidP="00625734">
                            <w:pPr>
                              <w:rPr>
                                <w:color w:val="FF0000"/>
                              </w:rPr>
                            </w:pPr>
                            <w:r>
                              <w:rPr>
                                <w:color w:val="FF0000"/>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0434B" id="_x0000_s1033" type="#_x0000_t202" style="position:absolute;left:0;text-align:left;margin-left:83.9pt;margin-top:30.65pt;width:15.05pt;height:19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UUoDgIAAPoDAAAOAAAAZHJzL2Uyb0RvYy54bWysU9tu2zAMfR+wfxD0vviCpG2MKEXXrsOA&#10;rhvQ7gMUWY6FSaImKbGzrx8lJ1mwvQ3zgyCa5CHPIbW6HY0me+mDAstoNSspkVZAq+yW0W+vj+9u&#10;KAmR25ZrsJLRgwz0dv32zWpwjayhB91KTxDEhmZwjPYxuqYoguil4WEGTlp0duANj2j6bdF6PiC6&#10;0UVdllfFAL51HoQMAf8+TE66zvhdJ0X80nVBRqIZxd5iPn0+N+ks1ivebD13vRLHNvg/dGG4slj0&#10;DPXAIyc7r/6CMkp4CNDFmQBTQNcpITMHZFOVf7B56bmTmQuKE9xZpvD/YMXz/qsnqmW0Xswpsdzg&#10;kF7lGMl7GEmd9BlcaDDsxWFgHPE3zjlzDe4JxPdALNz33G7lnfcw9JK32F+VMouL1AknJJDN8Bla&#10;LMN3ETLQ2HmTxEM5CKLjnA7n2aRWRCq5LJfVkhKBrnpeVVd5dgVvTsnOh/hRgiHpwqjH0Wdwvn8K&#10;MTXDm1NIqmXhUWmdx68tGRhdLupFTrjwGBVxO7UyjN6U6Zv2JXH8YNucHLnS0x0LaHsknXhOjOO4&#10;GbO+1yctN9AeUAUP0zLi48FLD/4nJQMuIqPhx457SYn+ZFHJZTWfp83NxnxxXaPhLz2bSw+3AqEY&#10;jZRM1/uYt32ifIeKdyqrkUYzdXJsGRcsi3R8DGmDL+0c9fvJrn8BAAD//wMAUEsDBBQABgAIAAAA&#10;IQCsOoLr3QAAAAkBAAAPAAAAZHJzL2Rvd25yZXYueG1sTI/BTsMwEETvSPyDtUjc6LoU0jrEqRCI&#10;K6gFKnFz420SEa+j2G3C3+Oe4Dia0cybYj25TpxoCK1nDfOZBEFcedtyreHj/eVmBSJEw9Z0nknD&#10;DwVYl5cXhcmtH3lDp22sRSrhkBsNTYx9jhiqhpwJM98TJ+/gB2dikkONdjBjKncd3kqZoTMtp4XG&#10;9PTUUPW9PToNn6+Hr92dfKuf3X0/+kkiO4VaX19Njw8gIk3xLwxn/IQOZWLa+yPbILqks2VCjxqy&#10;+QLEOaCWCsReg1ILwLLA/w/KXwAAAP//AwBQSwECLQAUAAYACAAAACEAtoM4kv4AAADhAQAAEwAA&#10;AAAAAAAAAAAAAAAAAAAAW0NvbnRlbnRfVHlwZXNdLnhtbFBLAQItABQABgAIAAAAIQA4/SH/1gAA&#10;AJQBAAALAAAAAAAAAAAAAAAAAC8BAABfcmVscy8ucmVsc1BLAQItABQABgAIAAAAIQBBnUUoDgIA&#10;APoDAAAOAAAAAAAAAAAAAAAAAC4CAABkcnMvZTJvRG9jLnhtbFBLAQItABQABgAIAAAAIQCsOoLr&#10;3QAAAAkBAAAPAAAAAAAAAAAAAAAAAGgEAABkcnMvZG93bnJldi54bWxQSwUGAAAAAAQABADzAAAA&#10;cgUAAAAA&#10;" filled="f" stroked="f">
                <v:textbox>
                  <w:txbxContent>
                    <w:p w14:paraId="79E81B75" w14:textId="28C42D0F" w:rsidR="00625734" w:rsidRPr="00673FEF" w:rsidRDefault="00625734" w:rsidP="00625734">
                      <w:pPr>
                        <w:rPr>
                          <w:color w:val="FF0000"/>
                        </w:rPr>
                      </w:pPr>
                      <w:r>
                        <w:rPr>
                          <w:color w:val="FF0000"/>
                        </w:rPr>
                        <w:t>3</w:t>
                      </w:r>
                    </w:p>
                  </w:txbxContent>
                </v:textbox>
                <w10:wrap anchorx="margin"/>
              </v:shape>
            </w:pict>
          </mc:Fallback>
        </mc:AlternateContent>
      </w:r>
      <w:r w:rsidR="00AE4D17">
        <w:rPr>
          <w:rFonts w:ascii="Times New Roman" w:hAnsi="Times New Roman" w:cs="Times New Roman"/>
          <w:noProof/>
          <w:sz w:val="24"/>
          <w:szCs w:val="24"/>
        </w:rPr>
        <mc:AlternateContent>
          <mc:Choice Requires="wps">
            <w:drawing>
              <wp:anchor distT="0" distB="0" distL="114300" distR="114300" simplePos="0" relativeHeight="251913216" behindDoc="0" locked="0" layoutInCell="1" allowOverlap="1" wp14:anchorId="4EF50AEA" wp14:editId="337288C8">
                <wp:simplePos x="0" y="0"/>
                <wp:positionH relativeFrom="column">
                  <wp:posOffset>921716</wp:posOffset>
                </wp:positionH>
                <wp:positionV relativeFrom="paragraph">
                  <wp:posOffset>541020</wp:posOffset>
                </wp:positionV>
                <wp:extent cx="182880" cy="0"/>
                <wp:effectExtent l="0" t="76200" r="26670" b="95250"/>
                <wp:wrapNone/>
                <wp:docPr id="53" name="Straight Arrow Connector 53"/>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12B077" id="Straight Arrow Connector 53" o:spid="_x0000_s1026" type="#_x0000_t32" style="position:absolute;margin-left:72.6pt;margin-top:42.6pt;width:14.4pt;height:0;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ZdBw0gEAAAEEAAAOAAAAZHJzL2Uyb0RvYy54bWysU9uO0zAQfUfiHyy/0zRFoKpqukJd4AVB&#10;xcIHeJ1xYsk3jYem/XvGbptFgIRAvExie87MOcfj7d3JO3EEzDaGTraLpRQQdOxtGDr59cu7F2sp&#10;MqnQKxcDdPIMWd7tnj/bTmkDqzhG1wMKLhLyZkqdHInSpmmyHsGrvIgJAh+aiF4RL3FoelQTV/eu&#10;WS2Xr5spYp8wasiZd+8vh3JX6xsDmj4Zk4GE6yRzoxqxxscSm91WbQZUabT6SkP9AwuvbOCmc6l7&#10;RUp8Q/tLKW81xhwNLXT0TTTGaqgaWE27/EnNw6gSVC1sTk6zTfn/ldUfjwcUtu/kq5dSBOX5jh4I&#10;lR1GEm8Q4yT2MQT2MaLgFPZrSnnDsH044HWV0wGL+JNBX74sS5yqx+fZYziR0LzZrlfrNd+Evh01&#10;T7iEmd5D9KL8dDJfecwE2mqxOn7IxJ0ZeAOUpi6USMq6t6EXdE6shNCqMDgotDm9pDSF/oVw/aOz&#10;gwv8Mxg2olCsbeoIwt6hOCoeHqU1BGrnSpxdYMY6NwOXfwZe8wsU6nj+DXhG1M4x0Az2NkT8XXc6&#10;3SibS/7NgYvuYsFj7M/1Kqs1PGfVq+ubKIP847rCn17u7jsAAAD//wMAUEsDBBQABgAIAAAAIQC1&#10;/CBD2wAAAAkBAAAPAAAAZHJzL2Rvd25yZXYueG1sTI9BT8MwDIXvSPyHyEjcWEo1YJSmE0JiRxCD&#10;A9yyxkuqNU7VZG3h1+OKwzhZz356/l65nnwrBuxjE0jB9SIDgVQH05BV8PH+fLUCEZMmo9tAqOAb&#10;I6yr87NSFyaM9IbDNlnBIRQLrcCl1BVSxtqh13EROiS+7UPvdWLZW2l6PXK4b2WeZbfS64b4g9Md&#10;PjmsD9ujV/BqPwef06aR+/uvn419MQc3JqUuL6bHBxAJp3Qyw4zP6FAx0y4cyUTRsl7e5GxVsJrn&#10;bLhbcrnd30JWpfzfoPoFAAD//wMAUEsBAi0AFAAGAAgAAAAhALaDOJL+AAAA4QEAABMAAAAAAAAA&#10;AAAAAAAAAAAAAFtDb250ZW50X1R5cGVzXS54bWxQSwECLQAUAAYACAAAACEAOP0h/9YAAACUAQAA&#10;CwAAAAAAAAAAAAAAAAAvAQAAX3JlbHMvLnJlbHNQSwECLQAUAAYACAAAACEAuWXQcNIBAAABBAAA&#10;DgAAAAAAAAAAAAAAAAAuAgAAZHJzL2Uyb0RvYy54bWxQSwECLQAUAAYACAAAACEAtfwgQ9sAAAAJ&#10;AQAADwAAAAAAAAAAAAAAAAAsBAAAZHJzL2Rvd25yZXYueG1sUEsFBgAAAAAEAAQA8wAAADQFAAAA&#10;AA==&#10;" strokecolor="#4472c4 [3204]" strokeweight=".5pt">
                <v:stroke endarrow="block" joinstyle="miter"/>
              </v:shape>
            </w:pict>
          </mc:Fallback>
        </mc:AlternateContent>
      </w:r>
      <w:r w:rsidR="00AE4D17" w:rsidRPr="00C67093">
        <w:rPr>
          <w:rFonts w:ascii="Times New Roman" w:hAnsi="Times New Roman" w:cs="Times New Roman"/>
          <w:noProof/>
          <w:sz w:val="24"/>
          <w:szCs w:val="24"/>
        </w:rPr>
        <mc:AlternateContent>
          <mc:Choice Requires="wps">
            <w:drawing>
              <wp:anchor distT="45720" distB="45720" distL="114300" distR="114300" simplePos="0" relativeHeight="251893760" behindDoc="0" locked="0" layoutInCell="1" allowOverlap="1" wp14:anchorId="7A29F80C" wp14:editId="277C1AA5">
                <wp:simplePos x="0" y="0"/>
                <wp:positionH relativeFrom="margin">
                  <wp:posOffset>1400148</wp:posOffset>
                </wp:positionH>
                <wp:positionV relativeFrom="paragraph">
                  <wp:posOffset>184232</wp:posOffset>
                </wp:positionV>
                <wp:extent cx="190919" cy="241160"/>
                <wp:effectExtent l="0" t="0" r="0" b="0"/>
                <wp:wrapNone/>
                <wp:docPr id="2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1D41F47D" w14:textId="1641D84A" w:rsidR="00625734" w:rsidRPr="00673FEF" w:rsidRDefault="00625734" w:rsidP="00625734">
                            <w:pPr>
                              <w:rPr>
                                <w:color w:val="FF0000"/>
                              </w:rPr>
                            </w:pPr>
                            <w:r>
                              <w:rPr>
                                <w:color w:val="FF0000"/>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29F80C" id="_x0000_s1034" type="#_x0000_t202" style="position:absolute;left:0;text-align:left;margin-left:110.25pt;margin-top:14.5pt;width:15.05pt;height:19pt;z-index:251893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SbtDgIAAPoDAAAOAAAAZHJzL2Uyb0RvYy54bWysU9tu2zAMfR+wfxD0vviCpEuMKEXXrsOA&#10;7gK0+wBFlmNhkqhJSuzs60fJSRZsb8P8IIgmechzSK1vR6PJQfqgwDJazUpKpBXQKrtj9NvL45sl&#10;JSFy23INVjJ6lIHebl6/Wg+ukTX0oFvpCYLY0AyO0T5G1xRFEL00PMzASYvODrzhEU2/K1rPB0Q3&#10;uqjL8qYYwLfOg5Ah4N+HyUk3Gb/rpIhfui7ISDSj2FvMp8/nNp3FZs2bneeuV+LUBv+HLgxXFote&#10;oB545GTv1V9QRgkPAbo4E2AK6DolZOaAbKryDzbPPXcyc0FxgrvIFP4frPh8+OqJahmtFzUllhsc&#10;0oscI3kHI6mTPoMLDYY9OwyMI/7GOWeuwT2B+B6Ihfue25288x6GXvIW+6tSZnGVOuGEBLIdPkGL&#10;Zfg+QgYaO2+SeCgHQXSc0/Eym9SKSCVX5apaUSLQVc+r6ibPruDNOdn5ED9IMCRdGPU4+gzOD08h&#10;pmZ4cw5JtSw8Kq3z+LUlA6OrRb3ICVceoyJup1aG0WWZvmlfEsf3ts3JkSs93bGAtifSiefEOI7b&#10;Meu7PGu5hfaIKniYlhEfD1568D8pGXARGQ0/9txLSvRHi0quqvk8bW425ou3NRr+2rO99nArEIrR&#10;SMl0vY952yfKd6h4p7IaaTRTJ6eWccGySKfHkDb42s5Rv5/s5hcAAAD//wMAUEsDBBQABgAIAAAA&#10;IQDMDuYc3AAAAAkBAAAPAAAAZHJzL2Rvd25yZXYueG1sTI9NT8MwDIbvSPyHyEjcWEJFCyt1JwTi&#10;CmJ8SNyyxmsrGqdqsrX8e8wJbrb86PXzVpvFD+pIU+wDI1yuDCjiJrieW4S318eLG1AxWXZ2CEwI&#10;3xRhU5+eVLZ0YeYXOm5TqySEY2kRupTGUuvYdORtXIWRWG77MHmbZJ1a7SY7S7gfdGZMob3tWT50&#10;dqT7jpqv7cEjvD/tPz+uzHP74PNxDovR7Nca8fxsubsFlWhJfzD86os61OK0Cwd2UQ0IWWZyQWVY&#10;SycBstwUoHYIxbUBXVf6f4P6BwAA//8DAFBLAQItABQABgAIAAAAIQC2gziS/gAAAOEBAAATAAAA&#10;AAAAAAAAAAAAAAAAAABbQ29udGVudF9UeXBlc10ueG1sUEsBAi0AFAAGAAgAAAAhADj9If/WAAAA&#10;lAEAAAsAAAAAAAAAAAAAAAAALwEAAF9yZWxzLy5yZWxzUEsBAi0AFAAGAAgAAAAhADGxJu0OAgAA&#10;+gMAAA4AAAAAAAAAAAAAAAAALgIAAGRycy9lMm9Eb2MueG1sUEsBAi0AFAAGAAgAAAAhAMwO5hzc&#10;AAAACQEAAA8AAAAAAAAAAAAAAAAAaAQAAGRycy9kb3ducmV2LnhtbFBLBQYAAAAABAAEAPMAAABx&#10;BQAAAAA=&#10;" filled="f" stroked="f">
                <v:textbox>
                  <w:txbxContent>
                    <w:p w14:paraId="1D41F47D" w14:textId="1641D84A" w:rsidR="00625734" w:rsidRPr="00673FEF" w:rsidRDefault="00625734" w:rsidP="00625734">
                      <w:pPr>
                        <w:rPr>
                          <w:color w:val="FF0000"/>
                        </w:rPr>
                      </w:pPr>
                      <w:r>
                        <w:rPr>
                          <w:color w:val="FF0000"/>
                        </w:rPr>
                        <w:t>2</w:t>
                      </w:r>
                    </w:p>
                  </w:txbxContent>
                </v:textbox>
                <w10:wrap anchorx="margin"/>
              </v:shape>
            </w:pict>
          </mc:Fallback>
        </mc:AlternateContent>
      </w:r>
      <w:r w:rsidR="00AE4D17">
        <w:rPr>
          <w:rFonts w:ascii="Times New Roman" w:hAnsi="Times New Roman" w:cs="Times New Roman"/>
          <w:noProof/>
          <w:sz w:val="24"/>
          <w:szCs w:val="24"/>
        </w:rPr>
        <mc:AlternateContent>
          <mc:Choice Requires="wps">
            <w:drawing>
              <wp:anchor distT="0" distB="0" distL="114300" distR="114300" simplePos="0" relativeHeight="251911168" behindDoc="0" locked="0" layoutInCell="1" allowOverlap="1" wp14:anchorId="09544428" wp14:editId="752D7B41">
                <wp:simplePos x="0" y="0"/>
                <wp:positionH relativeFrom="column">
                  <wp:posOffset>1207135</wp:posOffset>
                </wp:positionH>
                <wp:positionV relativeFrom="paragraph">
                  <wp:posOffset>338759</wp:posOffset>
                </wp:positionV>
                <wp:extent cx="182880" cy="0"/>
                <wp:effectExtent l="0" t="76200" r="26670" b="95250"/>
                <wp:wrapNone/>
                <wp:docPr id="52" name="Straight Arrow Connector 52"/>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6CE8A0" id="Straight Arrow Connector 52" o:spid="_x0000_s1026" type="#_x0000_t32" style="position:absolute;margin-left:95.05pt;margin-top:26.65pt;width:14.4pt;height:0;z-index:25191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DrC50gEAAAEEAAAOAAAAZHJzL2Uyb0RvYy54bWysU9uO0zAQfUfiHyy/07SVQFXVdIW6wAuC&#10;imU/wOuMG0u+aTw06d8zdtMsAiQE4mUS23Nmzjke7+5G78QZMNsYWrlaLKWAoGNnw6mVj1/fv9pI&#10;kUmFTrkYoJUXyPJu//LFbkhbWMc+ug5QcJGQt0NqZU+Utk2TdQ9e5UVMEPjQRPSKeImnpkM1cHXv&#10;mvVy+aYZInYJo4aceff+eij3tb4xoOmzMRlIuFYyN6oRa3wqsdnv1PaEKvVWTzTUP7DwygZuOpe6&#10;V6TEN7S/lPJWY8zR0EJH30RjrIaqgdWslj+peehVgqqFzclptin/v7L60/mIwnatfL2WIijPd/RA&#10;qOypJ/EWMQ7iEENgHyMKTmG/hpS3DDuEI06rnI5YxI8GffmyLDFWjy+zxzCS0Ly52qw3G74JfTtq&#10;nnEJM32A6EX5aWWeeMwEVtVidf6YiTsz8AYoTV0okZR170In6JJYCaFV4eSg0Ob0ktIU+lfC9Y8u&#10;Dq7wL2DYiEKxtqkjCAeH4qx4eJTWEGg1V+LsAjPWuRm4/DNwyi9QqOP5N+AZUTvHQDPY2xDxd91p&#10;vFE21/ybA1fdxYKn2F3qVVZreM6qV9ObKIP847rCn1/u/jsAAAD//wMAUEsDBBQABgAIAAAAIQBK&#10;83in3AAAAAkBAAAPAAAAZHJzL2Rvd25yZXYueG1sTI/BTsMwDIbvSHuHyJO4sbSdQGtpOiEkdgSx&#10;cYBb1nhNtcapmqwtPD1GHOD4259+fy63s+vEiENoPSlIVwkIpNqblhoFb4enmw2IEDUZ3XlCBZ8Y&#10;YFstrkpdGD/RK4772AguoVBoBTbGvpAy1BadDivfI/Hu5AenI8ehkWbQE5e7TmZJciedbokvWN3j&#10;o8X6vL84BS/N++gy2rXylH987Zpnc7ZTVOp6OT/cg4g4xz8YfvRZHSp2OvoLmSA6znmSMqrgdr0G&#10;wUCWbnIQx9+BrEr5/4PqGwAA//8DAFBLAQItABQABgAIAAAAIQC2gziS/gAAAOEBAAATAAAAAAAA&#10;AAAAAAAAAAAAAABbQ29udGVudF9UeXBlc10ueG1sUEsBAi0AFAAGAAgAAAAhADj9If/WAAAAlAEA&#10;AAsAAAAAAAAAAAAAAAAALwEAAF9yZWxzLy5yZWxzUEsBAi0AFAAGAAgAAAAhACYOsLnSAQAAAQQA&#10;AA4AAAAAAAAAAAAAAAAALgIAAGRycy9lMm9Eb2MueG1sUEsBAi0AFAAGAAgAAAAhAErzeKfcAAAA&#10;CQEAAA8AAAAAAAAAAAAAAAAALAQAAGRycy9kb3ducmV2LnhtbFBLBQYAAAAABAAEAPMAAAA1BQAA&#10;AAA=&#10;" strokecolor="#4472c4 [3204]" strokeweight=".5pt">
                <v:stroke endarrow="block" joinstyle="miter"/>
              </v:shape>
            </w:pict>
          </mc:Fallback>
        </mc:AlternateContent>
      </w:r>
      <w:r w:rsidR="00AE4D17">
        <w:rPr>
          <w:rFonts w:ascii="Times New Roman" w:hAnsi="Times New Roman" w:cs="Times New Roman"/>
          <w:noProof/>
          <w:sz w:val="24"/>
          <w:szCs w:val="24"/>
        </w:rPr>
        <mc:AlternateContent>
          <mc:Choice Requires="wps">
            <w:drawing>
              <wp:anchor distT="0" distB="0" distL="114300" distR="114300" simplePos="0" relativeHeight="251909120" behindDoc="0" locked="0" layoutInCell="1" allowOverlap="1" wp14:anchorId="24DE3CA5" wp14:editId="270F1482">
                <wp:simplePos x="0" y="0"/>
                <wp:positionH relativeFrom="column">
                  <wp:posOffset>524648</wp:posOffset>
                </wp:positionH>
                <wp:positionV relativeFrom="paragraph">
                  <wp:posOffset>143565</wp:posOffset>
                </wp:positionV>
                <wp:extent cx="182880" cy="0"/>
                <wp:effectExtent l="0" t="76200" r="26670" b="95250"/>
                <wp:wrapNone/>
                <wp:docPr id="51" name="Straight Arrow Connector 51"/>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D084D0" id="Straight Arrow Connector 51" o:spid="_x0000_s1026" type="#_x0000_t32" style="position:absolute;margin-left:41.3pt;margin-top:11.3pt;width:14.4pt;height:0;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GE50gEAAAEEAAAOAAAAZHJzL2Uyb0RvYy54bWysU9uO0zAQfUfiHyy/0zSVQFXVdIW6wAuC&#10;imU/wOuME0u+aTw07d8zdtssAiQE4mUS23Nmzjkeb+9O3okjYLYxdLJdLKWAoGNvw9DJx6/vX62l&#10;yKRCr1wM0MkzZHm3e/liO6UNrOIYXQ8ouEjImyl1ciRKm6bJegSv8iImCHxoInpFvMSh6VFNXN27&#10;ZrVcvmmmiH3CqCFn3r2/HMpdrW8MaPpsTAYSrpPMjWrEGp9KbHZbtRlQpdHqKw31Dyy8soGbzqXu&#10;FSnxDe0vpbzVGHM0tNDRN9EYq6FqYDXt8ic1D6NKULWwOTnNNuX/V1Z/Oh5Q2L6Tr1spgvJ8Rw+E&#10;yg4jibeIcRL7GAL7GFFwCvs1pbxh2D4c8LrK6YBF/MmgL1+WJU7V4/PsMZxIaN5s16v1mm9C346a&#10;Z1zCTB8gelF+OpmvPGYCbbVYHT9m4s4MvAFKUxdKJGXdu9ALOidWQmhVGBwU2pxeUppC/0K4/tHZ&#10;wQX+BQwbUSjWNnUEYe9QHBUPj9IaAlUDaiXOLjBjnZuByz8Dr/kFCnU8/wY8I2rnGGgGexsi/q47&#10;nW6UzSX/5sBFd7HgKfbnepXVGp6z6tX1TZRB/nFd4c8vd/cdAAD//wMAUEsDBBQABgAIAAAAIQCn&#10;tIeH2wAAAAgBAAAPAAAAZHJzL2Rvd25yZXYueG1sTI9BT8MwDIXvSPyHyEjcWNoKTaPUnRASO4IY&#10;HOCWNV5SrXGqJmsLv55UHOBk2e/p+XvVdnadGGkIrWeEfJWBIG68btkgvL893WxAhKhYq84zIXxR&#10;gG19eVGpUvuJX2ncRyNSCIdSIdgY+1LK0FhyKqx8T5y0ox+cimkdjNSDmlK462SRZWvpVMvpg1U9&#10;PVpqTvuzQ3gxH6MreNfK493n984865OdIuL11fxwDyLSHP/MsOAndKgT08GfWQfRIWyKdXIiFMtc&#10;9Dy/BXH4Pci6kv8L1D8AAAD//wMAUEsBAi0AFAAGAAgAAAAhALaDOJL+AAAA4QEAABMAAAAAAAAA&#10;AAAAAAAAAAAAAFtDb250ZW50X1R5cGVzXS54bWxQSwECLQAUAAYACAAAACEAOP0h/9YAAACUAQAA&#10;CwAAAAAAAAAAAAAAAAAvAQAAX3JlbHMvLnJlbHNQSwECLQAUAAYACAAAACEAxrRhOdIBAAABBAAA&#10;DgAAAAAAAAAAAAAAAAAuAgAAZHJzL2Uyb0RvYy54bWxQSwECLQAUAAYACAAAACEAp7SHh9sAAAAI&#10;AQAADwAAAAAAAAAAAAAAAAAsBAAAZHJzL2Rvd25yZXYueG1sUEsFBgAAAAAEAAQA8wAAADQFAAAA&#10;AA==&#10;" strokecolor="#4472c4 [3204]" strokeweight=".5pt">
                <v:stroke endarrow="block" joinstyle="miter"/>
              </v:shape>
            </w:pict>
          </mc:Fallback>
        </mc:AlternateContent>
      </w:r>
      <w:r w:rsidR="00625734" w:rsidRPr="00C67093">
        <w:rPr>
          <w:rFonts w:ascii="Times New Roman" w:hAnsi="Times New Roman" w:cs="Times New Roman"/>
          <w:noProof/>
          <w:sz w:val="24"/>
          <w:szCs w:val="24"/>
        </w:rPr>
        <mc:AlternateContent>
          <mc:Choice Requires="wps">
            <w:drawing>
              <wp:anchor distT="45720" distB="45720" distL="114300" distR="114300" simplePos="0" relativeHeight="251908096" behindDoc="0" locked="0" layoutInCell="1" allowOverlap="1" wp14:anchorId="42DD3B8C" wp14:editId="2FDA1165">
                <wp:simplePos x="0" y="0"/>
                <wp:positionH relativeFrom="margin">
                  <wp:posOffset>810895</wp:posOffset>
                </wp:positionH>
                <wp:positionV relativeFrom="paragraph">
                  <wp:posOffset>1590122</wp:posOffset>
                </wp:positionV>
                <wp:extent cx="190919" cy="24116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05E265F1" w14:textId="6CE3F854" w:rsidR="00625734" w:rsidRPr="00673FEF" w:rsidRDefault="00625734" w:rsidP="00625734">
                            <w:pPr>
                              <w:rPr>
                                <w:color w:val="FF0000"/>
                              </w:rPr>
                            </w:pPr>
                            <w:r>
                              <w:rPr>
                                <w:color w:val="FF0000"/>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DD3B8C" id="_x0000_s1035" type="#_x0000_t202" style="position:absolute;left:0;text-align:left;margin-left:63.85pt;margin-top:125.2pt;width:15.05pt;height:19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4fHDAIAAPkDAAAOAAAAZHJzL2Uyb0RvYy54bWysU9uO2yAQfa/Uf0C8N74o2a6tkNV2t1tV&#10;2l6k3X4AwThGBYYCib39+g44SaP2raofEHiYM+ecGdY3k9HkIH1QYBmtFiUl0grolN0x+u354c01&#10;JSFy23ENVjL6IgO92bx+tR5dK2sYQHfSEwSxoR0do0OMri2KIAZpeFiAkxaDPXjDIx79rug8HxHd&#10;6KIuy6tiBN85D0KGgH/v5yDdZPy+lyJ+6fsgI9GMIreYV5/XbVqLzZq3O8/doMSRBv8HFoYri0XP&#10;UPc8crL36i8oo4SHAH1cCDAF9L0SMmtANVX5h5qngTuZtaA5wZ1tCv8PVnw+fPVEdYyu0B7LDfbo&#10;WU6RvIOJ1Mme0YUWbz05vBcn/I1tzlKDewTxPRALdwO3O3nrPYyD5B3Sq1JmcZE644QEsh0/QYdl&#10;+D5CBpp6b5J36AZBdOTxcm5NoiJSyaZsqoYSgaF6WVVXuXUFb0/Jzof4QYIhacOox85ncH54DDGR&#10;4e3pSqpl4UFpnbuvLRkZbVb1KidcRIyKOJxaGUavy/TN45I0vrddTo5c6XmPBbQ9ik46Z8Vx2k7Z&#10;3ubk5Ra6F3TBwzyL+HZwM4D/ScmIc8ho+LHnXlKiP1p0sqmWyzS4+bBcva3x4C8j28sItwKhGI2U&#10;zNu7mId9lnyLjvcqu5FaMzM5Usb5yiYd30Ia4MtzvvX7xW5+AQAA//8DAFBLAwQUAAYACAAAACEA&#10;HTHSb90AAAALAQAADwAAAGRycy9kb3ducmV2LnhtbEyPwU7DMBBE70j8g7VI3KhNlJAQ4lQIxBVE&#10;gUq9ufE2iYjXUew24e/ZnuA4s0+zM9V6cYM44RR6TxpuVwoEUuNtT62Gz4+XmwJEiIasGTyhhh8M&#10;sK4vLypTWj/TO542sRUcQqE0GroYx1LK0HToTFj5EYlvBz85E1lOrbSTmTncDTJR6k460xN/6MyI&#10;Tx0235uj0/D1ethtU/XWPrtsnP2iJLl7qfX11fL4ACLiEv9gONfn6lBzp70/kg1iYJ3kOaMakkyl&#10;IM5ElvOYPTtFkYKsK/l/Q/0LAAD//wMAUEsBAi0AFAAGAAgAAAAhALaDOJL+AAAA4QEAABMAAAAA&#10;AAAAAAAAAAAAAAAAAFtDb250ZW50X1R5cGVzXS54bWxQSwECLQAUAAYACAAAACEAOP0h/9YAAACU&#10;AQAACwAAAAAAAAAAAAAAAAAvAQAAX3JlbHMvLnJlbHNQSwECLQAUAAYACAAAACEA2KuHxwwCAAD5&#10;AwAADgAAAAAAAAAAAAAAAAAuAgAAZHJzL2Uyb0RvYy54bWxQSwECLQAUAAYACAAAACEAHTHSb90A&#10;AAALAQAADwAAAAAAAAAAAAAAAABmBAAAZHJzL2Rvd25yZXYueG1sUEsFBgAAAAAEAAQA8wAAAHAF&#10;AAAAAA==&#10;" filled="f" stroked="f">
                <v:textbox>
                  <w:txbxContent>
                    <w:p w14:paraId="05E265F1" w14:textId="6CE3F854" w:rsidR="00625734" w:rsidRPr="00673FEF" w:rsidRDefault="00625734" w:rsidP="00625734">
                      <w:pPr>
                        <w:rPr>
                          <w:color w:val="FF0000"/>
                        </w:rPr>
                      </w:pPr>
                      <w:r>
                        <w:rPr>
                          <w:color w:val="FF0000"/>
                        </w:rPr>
                        <w:t>9</w:t>
                      </w:r>
                    </w:p>
                  </w:txbxContent>
                </v:textbox>
                <w10:wrap anchorx="margin"/>
              </v:shape>
            </w:pict>
          </mc:Fallback>
        </mc:AlternateContent>
      </w:r>
      <w:r w:rsidR="00625734">
        <w:rPr>
          <w:rFonts w:ascii="Times New Roman" w:hAnsi="Times New Roman" w:cs="Times New Roman"/>
          <w:noProof/>
          <w:sz w:val="24"/>
          <w:szCs w:val="24"/>
        </w:rPr>
        <mc:AlternateContent>
          <mc:Choice Requires="wps">
            <w:drawing>
              <wp:anchor distT="0" distB="0" distL="114300" distR="114300" simplePos="0" relativeHeight="251919360" behindDoc="0" locked="0" layoutInCell="1" allowOverlap="1" wp14:anchorId="6AD1BBB2" wp14:editId="3CD05BA6">
                <wp:simplePos x="0" y="0"/>
                <wp:positionH relativeFrom="column">
                  <wp:posOffset>971329</wp:posOffset>
                </wp:positionH>
                <wp:positionV relativeFrom="paragraph">
                  <wp:posOffset>1122486</wp:posOffset>
                </wp:positionV>
                <wp:extent cx="182880" cy="0"/>
                <wp:effectExtent l="0" t="76200" r="26670" b="95250"/>
                <wp:wrapNone/>
                <wp:docPr id="269" name="Straight Arrow Connector 269"/>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DF06E8" id="Straight Arrow Connector 269" o:spid="_x0000_s1026" type="#_x0000_t32" style="position:absolute;margin-left:76.5pt;margin-top:88.4pt;width:14.4pt;height:0;z-index:251919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LwD0gEAAAMEAAAOAAAAZHJzL2Uyb0RvYy54bWysU02P0zAQvSPxHyzfaZoeVqVqukJd4IKg&#10;YuEHeJ1xY8lfGg9N++8Zu2kWARICcZnE9ryZ957H2/uzd+IEmG0MnWwXSykg6NjbcOzk1y/vXq2l&#10;yKRCr1wM0MkLZHm/e/liO6YNrOIQXQ8ouEjImzF1ciBKm6bJegCv8iImCHxoInpFvMRj06Maubp3&#10;zWq5vGvGiH3CqCFn3n24HspdrW8MaPpkTAYSrpPMjWrEGp9KbHZbtTmiSoPVEw31Dyy8soGbzqUe&#10;FCnxDe0vpbzVGHM0tNDRN9EYq6FqYDXt8ic1j4NKULWwOTnNNuX/V1Z/PB1Q2L6Tq7vXUgTl+ZIe&#10;CZU9DiTeIMZR7GMIbGREUXLYsTHlDQP34YDTKqcDFvlng758WZg4V5cvs8twJqF5s12v1mu+C307&#10;ap5xCTO9h+hF+elknojMDNpqsjp9yMSdGXgDlKYulEjKurehF3RJLIXQqnB0UGhzeklpCv0r4fpH&#10;FwdX+GcwbEWhWNvUIYS9Q3FSPD5KawjUzpU4u8CMdW4GLv8MnPILFOqA/g14RtTOMdAM9jZE/F13&#10;Ot8om2v+zYGr7mLBU+wv9SqrNTxp1avpVZRR/nFd4c9vd/cdAAD//wMAUEsDBBQABgAIAAAAIQBM&#10;dl7+3AAAAAsBAAAPAAAAZHJzL2Rvd25yZXYueG1sTE9BTsMwELwj8QdrkbhRp0W0JcSpqkr0CKL0&#10;ADc33tpR43UUu0ng9WwlJLjN7IxmZ4rV6BvRYxfrQAqmkwwEUhVMTVbB/v35bgkiJk1GN4FQwRdG&#10;WJXXV4XOTRjoDftdsoJDKOZagUupzaWMlUOv4yS0SKwdQ+d1YtpZaTo9cLhv5CzL5tLrmviD0y1u&#10;HFan3dkreLUfvZ/RtpbHx8/vrX0xJzckpW5vxvUTiIRj+jPDpT5Xh5I7HcKZTBQN84d73pIYLOa8&#10;4eJYThkcfi+yLOT/DeUPAAAA//8DAFBLAQItABQABgAIAAAAIQC2gziS/gAAAOEBAAATAAAAAAAA&#10;AAAAAAAAAAAAAABbQ29udGVudF9UeXBlc10ueG1sUEsBAi0AFAAGAAgAAAAhADj9If/WAAAAlAEA&#10;AAsAAAAAAAAAAAAAAAAALwEAAF9yZWxzLy5yZWxzUEsBAi0AFAAGAAgAAAAhAB2MvAPSAQAAAwQA&#10;AA4AAAAAAAAAAAAAAAAALgIAAGRycy9lMm9Eb2MueG1sUEsBAi0AFAAGAAgAAAAhAEx2Xv7cAAAA&#10;CwEAAA8AAAAAAAAAAAAAAAAALAQAAGRycy9kb3ducmV2LnhtbFBLBQYAAAAABAAEAPMAAAA1BQAA&#10;AAA=&#10;" strokecolor="#4472c4 [3204]" strokeweight=".5pt">
                <v:stroke endarrow="block" joinstyle="miter"/>
              </v:shape>
            </w:pict>
          </mc:Fallback>
        </mc:AlternateContent>
      </w:r>
      <w:r w:rsidR="00625734">
        <w:rPr>
          <w:rFonts w:ascii="Times New Roman" w:hAnsi="Times New Roman" w:cs="Times New Roman"/>
          <w:noProof/>
          <w:sz w:val="24"/>
          <w:szCs w:val="24"/>
        </w:rPr>
        <mc:AlternateContent>
          <mc:Choice Requires="wps">
            <w:drawing>
              <wp:anchor distT="0" distB="0" distL="114300" distR="114300" simplePos="0" relativeHeight="251917312" behindDoc="0" locked="0" layoutInCell="1" allowOverlap="1" wp14:anchorId="571865E3" wp14:editId="31EAA2C8">
                <wp:simplePos x="0" y="0"/>
                <wp:positionH relativeFrom="column">
                  <wp:posOffset>764264</wp:posOffset>
                </wp:positionH>
                <wp:positionV relativeFrom="paragraph">
                  <wp:posOffset>892175</wp:posOffset>
                </wp:positionV>
                <wp:extent cx="182880" cy="0"/>
                <wp:effectExtent l="0" t="76200" r="26670" b="95250"/>
                <wp:wrapNone/>
                <wp:docPr id="266" name="Straight Arrow Connector 266"/>
                <wp:cNvGraphicFramePr/>
                <a:graphic xmlns:a="http://schemas.openxmlformats.org/drawingml/2006/main">
                  <a:graphicData uri="http://schemas.microsoft.com/office/word/2010/wordprocessingShape">
                    <wps:wsp>
                      <wps:cNvCnPr/>
                      <wps:spPr>
                        <a:xfrm>
                          <a:off x="0" y="0"/>
                          <a:ext cx="1828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96869B" id="Straight Arrow Connector 266" o:spid="_x0000_s1026" type="#_x0000_t32" style="position:absolute;margin-left:60.2pt;margin-top:70.25pt;width:14.4pt;height:0;z-index:251917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vMnX0wEAAAMEAAAOAAAAZHJzL2Uyb0RvYy54bWysU02P0zAQvSPxHyzfadoeqqpqulp1gQuC&#10;ioUf4HXGjSV/aTw0zb9n7LZZxCIh0F4msT1v5r3n8fbu7J04AWYbQysXs7kUEHTsbDi28vu3D+/W&#10;UmRSoVMuBmjlCFne7d6+2Q5pA8vYR9cBCi4S8mZIreyJ0qZpsu7BqzyLCQIfmoheES/x2HSoBq7u&#10;XbOcz1fNELFLGDXkzLsPl0O5q/WNAU1fjMlAwrWSuVGNWONTic1uqzZHVKm3+kpD/QcLr2zgplOp&#10;B0VK/ED7opS3GmOOhmY6+iYaYzVUDaxmMf9NzWOvElQtbE5Ok0359crqz6cDCtu1crlaSRGU50t6&#10;JFT22JO4R4yD2McQ2MiIouSwY0PKGwbuwwGvq5wOWOSfDfryZWHiXF0eJ5fhTELz5mK9XK/5LvTt&#10;qHnGJcz0EaIX5aeV+UpkYrCoJqvTp0zcmYE3QGnqQomkrHsfOkFjYimEVoWjg0Kb00tKU+hfCNc/&#10;Gh1c4F/BsBWFYm1ThxD2DsVJ8fgorSHQYqrE2QVmrHMTcP534DW/QKEO6L+AJ0TtHANNYG9DxD91&#10;p/ONsrnk3xy46C4WPMVurFdZreFJq15dX0UZ5V/XFf78dnc/AQAA//8DAFBLAwQUAAYACAAAACEA&#10;Sb8iCt0AAAALAQAADwAAAGRycy9kb3ducmV2LnhtbEyPQU/DMAyF70j8h8iTuLFkVUGsNJ0QEjuC&#10;GBzgljVeWq1xqiZrC78eT0KCm5/99Py9cjP7Tow4xDaQhtVSgUCqg23JaXh/e7q+AxGTIWu6QKjh&#10;CyNsqsuL0hQ2TPSK4y45wSEUC6OhSakvpIx1g97EZeiR+HYIgzeJ5eCkHczE4b6TmVK30puW+ENj&#10;enxssD7uTl7Di/sYfUbbVh7Wn99b92yPzZS0vlrMD/cgEs7pzwxnfEaHipn24UQ2io51pnK28pCr&#10;GxBnR77OQOx/N7Iq5f8O1Q8AAAD//wMAUEsBAi0AFAAGAAgAAAAhALaDOJL+AAAA4QEAABMAAAAA&#10;AAAAAAAAAAAAAAAAAFtDb250ZW50X1R5cGVzXS54bWxQSwECLQAUAAYACAAAACEAOP0h/9YAAACU&#10;AQAACwAAAAAAAAAAAAAAAAAvAQAAX3JlbHMvLnJlbHNQSwECLQAUAAYACAAAACEAO7zJ19MBAAAD&#10;BAAADgAAAAAAAAAAAAAAAAAuAgAAZHJzL2Uyb0RvYy54bWxQSwECLQAUAAYACAAAACEASb8iCt0A&#10;AAALAQAADwAAAAAAAAAAAAAAAAAtBAAAZHJzL2Rvd25yZXYueG1sUEsFBgAAAAAEAAQA8wAAADcF&#10;AAAAAA==&#10;" strokecolor="#4472c4 [3204]" strokeweight=".5pt">
                <v:stroke endarrow="block" joinstyle="miter"/>
              </v:shape>
            </w:pict>
          </mc:Fallback>
        </mc:AlternateContent>
      </w:r>
      <w:r w:rsidR="00AE4D17" w:rsidRPr="00AE4D17">
        <w:rPr>
          <w:noProof/>
        </w:rPr>
        <w:t xml:space="preserve"> </w:t>
      </w:r>
      <w:r w:rsidR="00AE4D17">
        <w:rPr>
          <w:noProof/>
        </w:rPr>
        <w:drawing>
          <wp:inline distT="0" distB="0" distL="0" distR="0" wp14:anchorId="72735981" wp14:editId="3845FDB2">
            <wp:extent cx="2372852" cy="2062121"/>
            <wp:effectExtent l="0" t="0" r="8890" b="0"/>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52676" cy="2131491"/>
                    </a:xfrm>
                    <a:prstGeom prst="rect">
                      <a:avLst/>
                    </a:prstGeom>
                  </pic:spPr>
                </pic:pic>
              </a:graphicData>
            </a:graphic>
          </wp:inline>
        </w:drawing>
      </w:r>
    </w:p>
    <w:p w14:paraId="02B7909E" w14:textId="6468F60D" w:rsidR="0064252F" w:rsidRDefault="00E55440" w:rsidP="0064252F">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C#. In this folder all different parts of C# codes are included. More than 6000 lines of code have been written for C# Window Form user-friendly interface. “</w:t>
      </w:r>
      <w:proofErr w:type="spellStart"/>
      <w:r w:rsidRPr="00E55440">
        <w:rPr>
          <w:rFonts w:ascii="Times New Roman" w:hAnsi="Times New Roman" w:cs="Times New Roman"/>
          <w:sz w:val="24"/>
          <w:szCs w:val="24"/>
        </w:rPr>
        <w:t>waxPrecipitationFinalFormat.csproj</w:t>
      </w:r>
      <w:proofErr w:type="spellEnd"/>
      <w:r>
        <w:rPr>
          <w:rFonts w:ascii="Times New Roman" w:hAnsi="Times New Roman" w:cs="Times New Roman"/>
          <w:sz w:val="24"/>
          <w:szCs w:val="24"/>
        </w:rPr>
        <w:t xml:space="preserve">” can be opened and run in Microsoft Visual Studio. </w:t>
      </w:r>
      <w:r>
        <w:rPr>
          <w:rFonts w:ascii="Times New Roman" w:hAnsi="Times New Roman" w:cs="Times New Roman"/>
          <w:sz w:val="24"/>
          <w:szCs w:val="24"/>
        </w:rPr>
        <w:lastRenderedPageBreak/>
        <w:t xml:space="preserve">Please make sure that all required exe and txt files are present in either Debug or Release folders to be able to run. Those files are available </w:t>
      </w:r>
      <w:r w:rsidR="0064252F">
        <w:rPr>
          <w:rFonts w:ascii="Times New Roman" w:hAnsi="Times New Roman" w:cs="Times New Roman"/>
          <w:sz w:val="24"/>
          <w:szCs w:val="24"/>
        </w:rPr>
        <w:t>in “</w:t>
      </w:r>
      <w:r w:rsidR="0064252F" w:rsidRPr="0064252F">
        <w:rPr>
          <w:rFonts w:ascii="Times New Roman" w:hAnsi="Times New Roman" w:cs="Times New Roman"/>
          <w:sz w:val="24"/>
          <w:szCs w:val="24"/>
        </w:rPr>
        <w:t>Exe files (SP-Wax run)</w:t>
      </w:r>
      <w:r w:rsidR="0064252F">
        <w:rPr>
          <w:rFonts w:ascii="Times New Roman" w:hAnsi="Times New Roman" w:cs="Times New Roman"/>
          <w:sz w:val="24"/>
          <w:szCs w:val="24"/>
        </w:rPr>
        <w:t xml:space="preserve">”. All sources files (.cs) are explained by many lines of comments. </w:t>
      </w:r>
    </w:p>
    <w:p w14:paraId="29B43F78" w14:textId="7057EAAF" w:rsidR="0064252F" w:rsidRDefault="0064252F" w:rsidP="0064252F">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C++ Source file. In this folder, all source files of SP-Wax are included. In SP-Wax, computations are performed in C++ so, thermodynamic modeling is calculated through .</w:t>
      </w:r>
      <w:proofErr w:type="spellStart"/>
      <w:r>
        <w:rPr>
          <w:rFonts w:ascii="Times New Roman" w:hAnsi="Times New Roman" w:cs="Times New Roman"/>
          <w:sz w:val="24"/>
          <w:szCs w:val="24"/>
        </w:rPr>
        <w:t>cpp</w:t>
      </w:r>
      <w:proofErr w:type="spellEnd"/>
      <w:r>
        <w:rPr>
          <w:rFonts w:ascii="Times New Roman" w:hAnsi="Times New Roman" w:cs="Times New Roman"/>
          <w:sz w:val="24"/>
          <w:szCs w:val="24"/>
        </w:rPr>
        <w:t xml:space="preserve"> files. </w:t>
      </w:r>
      <w:r w:rsidR="00D57360">
        <w:rPr>
          <w:rFonts w:ascii="Times New Roman" w:hAnsi="Times New Roman" w:cs="Times New Roman"/>
          <w:sz w:val="24"/>
          <w:szCs w:val="24"/>
        </w:rPr>
        <w:t xml:space="preserve">Later in this manual, each of source files is thoroughly explained. </w:t>
      </w:r>
    </w:p>
    <w:p w14:paraId="5661E238" w14:textId="77777777" w:rsidR="00AE4D17" w:rsidRDefault="00D57360" w:rsidP="0064252F">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EXCEL files. In this folder</w:t>
      </w:r>
      <w:r w:rsidR="00AE4D17">
        <w:rPr>
          <w:rFonts w:ascii="Times New Roman" w:hAnsi="Times New Roman" w:cs="Times New Roman"/>
          <w:sz w:val="24"/>
          <w:szCs w:val="24"/>
        </w:rPr>
        <w:t>, there are two EXCEL files that contain in-depth analysis of different parameters. “</w:t>
      </w:r>
      <w:r w:rsidR="00AE4D17" w:rsidRPr="00AE4D17">
        <w:rPr>
          <w:rFonts w:ascii="Times New Roman" w:hAnsi="Times New Roman" w:cs="Times New Roman"/>
          <w:sz w:val="24"/>
          <w:szCs w:val="24"/>
        </w:rPr>
        <w:t>SP-Wax Results.xlsx</w:t>
      </w:r>
      <w:r w:rsidR="00AE4D17">
        <w:rPr>
          <w:rFonts w:ascii="Times New Roman" w:hAnsi="Times New Roman" w:cs="Times New Roman"/>
          <w:sz w:val="24"/>
          <w:szCs w:val="24"/>
        </w:rPr>
        <w:t>” contain numerical values of all graphs in the main paper. “</w:t>
      </w:r>
      <w:proofErr w:type="spellStart"/>
      <w:r w:rsidR="00AE4D17" w:rsidRPr="00AE4D17">
        <w:rPr>
          <w:rFonts w:ascii="Times New Roman" w:hAnsi="Times New Roman" w:cs="Times New Roman"/>
          <w:sz w:val="24"/>
          <w:szCs w:val="24"/>
        </w:rPr>
        <w:t>Correalation</w:t>
      </w:r>
      <w:proofErr w:type="spellEnd"/>
      <w:r w:rsidR="00AE4D17" w:rsidRPr="00AE4D17">
        <w:rPr>
          <w:rFonts w:ascii="Times New Roman" w:hAnsi="Times New Roman" w:cs="Times New Roman"/>
          <w:sz w:val="24"/>
          <w:szCs w:val="24"/>
        </w:rPr>
        <w:t xml:space="preserve"> Validation.xlsx</w:t>
      </w:r>
      <w:r w:rsidR="00AE4D17">
        <w:rPr>
          <w:rFonts w:ascii="Times New Roman" w:hAnsi="Times New Roman" w:cs="Times New Roman"/>
          <w:sz w:val="24"/>
          <w:szCs w:val="24"/>
        </w:rPr>
        <w:t>”, in this EXCEL file, used correlations in SP-Wax have been analyzed and verified by some experimental data. The analyzed properties are: enthalpy and temperature of solid-phase transition, enthalpy and temperature of fusion, enthalpy of vaporization, and molar volume,</w:t>
      </w:r>
    </w:p>
    <w:p w14:paraId="77D31E7A" w14:textId="45F5A5A8" w:rsidR="00D57360" w:rsidRDefault="00AE4D17" w:rsidP="0064252F">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AE4D17">
        <w:rPr>
          <w:rFonts w:ascii="Times New Roman" w:hAnsi="Times New Roman" w:cs="Times New Roman"/>
          <w:sz w:val="24"/>
          <w:szCs w:val="24"/>
        </w:rPr>
        <w:t>Exe files (SP-Wax run)</w:t>
      </w:r>
      <w:r>
        <w:rPr>
          <w:rFonts w:ascii="Times New Roman" w:hAnsi="Times New Roman" w:cs="Times New Roman"/>
          <w:sz w:val="24"/>
          <w:szCs w:val="24"/>
        </w:rPr>
        <w:t>. In this fol</w:t>
      </w:r>
      <w:r w:rsidR="005C3687">
        <w:rPr>
          <w:rFonts w:ascii="Times New Roman" w:hAnsi="Times New Roman" w:cs="Times New Roman"/>
          <w:sz w:val="24"/>
          <w:szCs w:val="24"/>
        </w:rPr>
        <w:t xml:space="preserve">der, SP-Wax should be run because all required files are available. The following picture shows the requires files which </w:t>
      </w:r>
      <w:proofErr w:type="gramStart"/>
      <w:r w:rsidR="005C3687">
        <w:rPr>
          <w:rFonts w:ascii="Times New Roman" w:hAnsi="Times New Roman" w:cs="Times New Roman"/>
          <w:sz w:val="24"/>
          <w:szCs w:val="24"/>
        </w:rPr>
        <w:t>have to</w:t>
      </w:r>
      <w:proofErr w:type="gramEnd"/>
      <w:r w:rsidR="005C3687">
        <w:rPr>
          <w:rFonts w:ascii="Times New Roman" w:hAnsi="Times New Roman" w:cs="Times New Roman"/>
          <w:sz w:val="24"/>
          <w:szCs w:val="24"/>
        </w:rPr>
        <w:t xml:space="preserve"> be present in the same directory for SP-Wax simulation run. </w:t>
      </w:r>
    </w:p>
    <w:p w14:paraId="7BE0F65E" w14:textId="668E70F8" w:rsidR="005C3687" w:rsidRDefault="001D4645" w:rsidP="005C3687">
      <w:pPr>
        <w:pStyle w:val="ListParagraph"/>
        <w:spacing w:line="360" w:lineRule="auto"/>
        <w:rPr>
          <w:rFonts w:ascii="Times New Roman" w:hAnsi="Times New Roman" w:cs="Times New Roman"/>
          <w:sz w:val="24"/>
          <w:szCs w:val="24"/>
        </w:rPr>
      </w:pPr>
      <w:r>
        <w:rPr>
          <w:noProof/>
        </w:rPr>
        <w:drawing>
          <wp:inline distT="0" distB="0" distL="0" distR="0" wp14:anchorId="0190C7CB" wp14:editId="2A4D673A">
            <wp:extent cx="2200275" cy="2486025"/>
            <wp:effectExtent l="0" t="0" r="9525" b="952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00275" cy="2486025"/>
                    </a:xfrm>
                    <a:prstGeom prst="rect">
                      <a:avLst/>
                    </a:prstGeom>
                  </pic:spPr>
                </pic:pic>
              </a:graphicData>
            </a:graphic>
          </wp:inline>
        </w:drawing>
      </w:r>
    </w:p>
    <w:p w14:paraId="2A19226E" w14:textId="30CC5D6A" w:rsidR="00D4165F" w:rsidRDefault="00D4165F" w:rsidP="005C3687">
      <w:pPr>
        <w:pStyle w:val="ListParagraph"/>
        <w:spacing w:line="360" w:lineRule="auto"/>
        <w:rPr>
          <w:rFonts w:ascii="Times New Roman" w:hAnsi="Times New Roman" w:cs="Times New Roman"/>
          <w:sz w:val="24"/>
          <w:szCs w:val="24"/>
        </w:rPr>
      </w:pPr>
      <w:r>
        <w:rPr>
          <w:rFonts w:ascii="Times New Roman" w:hAnsi="Times New Roman" w:cs="Times New Roman"/>
          <w:sz w:val="24"/>
          <w:szCs w:val="24"/>
        </w:rPr>
        <w:t>SP-WaxInt.exe directs users to the software interface</w:t>
      </w:r>
    </w:p>
    <w:p w14:paraId="1828AE20" w14:textId="3095E2E2" w:rsidR="00116878" w:rsidRDefault="001170DF" w:rsidP="00116878">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Un)licensing statement</w:t>
      </w:r>
    </w:p>
    <w:p w14:paraId="012DB65F" w14:textId="40065E27" w:rsidR="001170DF" w:rsidRDefault="001170DF" w:rsidP="00116878">
      <w:pPr>
        <w:pStyle w:val="ListParagraph"/>
        <w:numPr>
          <w:ilvl w:val="0"/>
          <w:numId w:val="11"/>
        </w:numPr>
        <w:spacing w:line="360" w:lineRule="auto"/>
        <w:rPr>
          <w:rFonts w:ascii="Times New Roman" w:hAnsi="Times New Roman" w:cs="Times New Roman"/>
          <w:sz w:val="24"/>
          <w:szCs w:val="24"/>
        </w:rPr>
      </w:pPr>
      <w:r w:rsidRPr="001170DF">
        <w:rPr>
          <w:rFonts w:ascii="Times New Roman" w:hAnsi="Times New Roman" w:cs="Times New Roman"/>
          <w:sz w:val="24"/>
          <w:szCs w:val="24"/>
        </w:rPr>
        <w:t>Main paper</w:t>
      </w:r>
    </w:p>
    <w:p w14:paraId="4F56DFE0" w14:textId="430D136A" w:rsidR="001170DF" w:rsidRDefault="001170DF" w:rsidP="00116878">
      <w:pPr>
        <w:pStyle w:val="ListParagraph"/>
        <w:numPr>
          <w:ilvl w:val="0"/>
          <w:numId w:val="11"/>
        </w:numPr>
        <w:spacing w:line="360" w:lineRule="auto"/>
        <w:rPr>
          <w:rFonts w:ascii="Times New Roman" w:hAnsi="Times New Roman" w:cs="Times New Roman"/>
          <w:sz w:val="24"/>
          <w:szCs w:val="24"/>
        </w:rPr>
      </w:pPr>
      <w:r w:rsidRPr="001170DF">
        <w:rPr>
          <w:rFonts w:ascii="Times New Roman" w:hAnsi="Times New Roman" w:cs="Times New Roman"/>
          <w:sz w:val="24"/>
          <w:szCs w:val="24"/>
        </w:rPr>
        <w:t>Manuals</w:t>
      </w:r>
      <w:r>
        <w:rPr>
          <w:rFonts w:ascii="Times New Roman" w:hAnsi="Times New Roman" w:cs="Times New Roman"/>
          <w:sz w:val="24"/>
          <w:szCs w:val="24"/>
        </w:rPr>
        <w:t>. Two user’s manual and developer’s manual are provided.</w:t>
      </w:r>
    </w:p>
    <w:p w14:paraId="67AE95B5" w14:textId="4F040DAF" w:rsidR="001170DF" w:rsidRDefault="001170DF" w:rsidP="00116878">
      <w:pPr>
        <w:pStyle w:val="ListParagraph"/>
        <w:numPr>
          <w:ilvl w:val="0"/>
          <w:numId w:val="11"/>
        </w:numPr>
        <w:spacing w:line="360" w:lineRule="auto"/>
        <w:rPr>
          <w:rFonts w:ascii="Times New Roman" w:hAnsi="Times New Roman" w:cs="Times New Roman"/>
          <w:sz w:val="24"/>
          <w:szCs w:val="24"/>
        </w:rPr>
      </w:pPr>
      <w:r w:rsidRPr="001170DF">
        <w:rPr>
          <w:rFonts w:ascii="Times New Roman" w:hAnsi="Times New Roman" w:cs="Times New Roman"/>
          <w:sz w:val="24"/>
          <w:szCs w:val="24"/>
        </w:rPr>
        <w:t>Saved Runs- Shown results in the paper</w:t>
      </w:r>
      <w:r>
        <w:rPr>
          <w:rFonts w:ascii="Times New Roman" w:hAnsi="Times New Roman" w:cs="Times New Roman"/>
          <w:sz w:val="24"/>
          <w:szCs w:val="24"/>
        </w:rPr>
        <w:t>. In this file, saved SP-Wax run files are included. Please note that all graphs and outputs in the main paper are from simulation runs in this</w:t>
      </w:r>
      <w:r w:rsidR="0002693B">
        <w:rPr>
          <w:rFonts w:ascii="Times New Roman" w:hAnsi="Times New Roman" w:cs="Times New Roman"/>
          <w:sz w:val="24"/>
          <w:szCs w:val="24"/>
        </w:rPr>
        <w:t xml:space="preserve"> </w:t>
      </w:r>
      <w:r>
        <w:rPr>
          <w:rFonts w:ascii="Times New Roman" w:hAnsi="Times New Roman" w:cs="Times New Roman"/>
          <w:sz w:val="24"/>
          <w:szCs w:val="24"/>
        </w:rPr>
        <w:lastRenderedPageBreak/>
        <w:t>folder. For more analysis of outputs, please refer to “</w:t>
      </w:r>
      <w:r w:rsidRPr="001170DF">
        <w:rPr>
          <w:rFonts w:ascii="Times New Roman" w:hAnsi="Times New Roman" w:cs="Times New Roman"/>
          <w:sz w:val="24"/>
          <w:szCs w:val="24"/>
        </w:rPr>
        <w:t>SP-Wax Results.xlsx</w:t>
      </w:r>
      <w:r>
        <w:rPr>
          <w:rFonts w:ascii="Times New Roman" w:hAnsi="Times New Roman" w:cs="Times New Roman"/>
          <w:sz w:val="24"/>
          <w:szCs w:val="24"/>
        </w:rPr>
        <w:t xml:space="preserve">”. In other words, </w:t>
      </w:r>
      <w:r w:rsidR="0002693B">
        <w:rPr>
          <w:rFonts w:ascii="Times New Roman" w:hAnsi="Times New Roman" w:cs="Times New Roman"/>
          <w:sz w:val="24"/>
          <w:szCs w:val="24"/>
        </w:rPr>
        <w:t>all provided outputs can be reproduced by saved files from this folder.</w:t>
      </w:r>
    </w:p>
    <w:p w14:paraId="698DCBE3" w14:textId="4581073E" w:rsidR="0002693B" w:rsidRPr="0064252F" w:rsidRDefault="001D4645" w:rsidP="00116878">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One</w:t>
      </w:r>
      <w:r w:rsidR="0002693B">
        <w:rPr>
          <w:rFonts w:ascii="Times New Roman" w:hAnsi="Times New Roman" w:cs="Times New Roman"/>
          <w:sz w:val="24"/>
          <w:szCs w:val="24"/>
        </w:rPr>
        <w:t xml:space="preserve"> video</w:t>
      </w:r>
      <w:r>
        <w:rPr>
          <w:rFonts w:ascii="Times New Roman" w:hAnsi="Times New Roman" w:cs="Times New Roman"/>
          <w:sz w:val="24"/>
          <w:szCs w:val="24"/>
        </w:rPr>
        <w:t xml:space="preserve"> is</w:t>
      </w:r>
      <w:r w:rsidR="0002693B">
        <w:rPr>
          <w:rFonts w:ascii="Times New Roman" w:hAnsi="Times New Roman" w:cs="Times New Roman"/>
          <w:sz w:val="24"/>
          <w:szCs w:val="24"/>
        </w:rPr>
        <w:t xml:space="preserve"> provided to show the functionalities of SP-Wax and to show how to run it.</w:t>
      </w:r>
      <w:bookmarkStart w:id="2" w:name="_GoBack"/>
      <w:bookmarkEnd w:id="2"/>
      <w:r w:rsidR="0002693B">
        <w:rPr>
          <w:rFonts w:ascii="Times New Roman" w:hAnsi="Times New Roman" w:cs="Times New Roman"/>
          <w:sz w:val="24"/>
          <w:szCs w:val="24"/>
        </w:rPr>
        <w:t xml:space="preserve"> </w:t>
      </w:r>
    </w:p>
    <w:p w14:paraId="43AE793A" w14:textId="55D37E8B" w:rsidR="00904C15" w:rsidRPr="0047159E" w:rsidRDefault="0035544C" w:rsidP="0047159E">
      <w:pPr>
        <w:pStyle w:val="Heading1"/>
        <w:spacing w:line="480" w:lineRule="auto"/>
        <w:jc w:val="both"/>
        <w:rPr>
          <w:rFonts w:cs="Times New Roman"/>
        </w:rPr>
      </w:pPr>
      <w:bookmarkStart w:id="3" w:name="_Toc527626667"/>
      <w:r w:rsidRPr="00C67093">
        <w:rPr>
          <w:rFonts w:cs="Times New Roman"/>
        </w:rPr>
        <w:t>Theoretical Framework</w:t>
      </w:r>
      <w:bookmarkEnd w:id="3"/>
      <w:r w:rsidRPr="00C67093">
        <w:rPr>
          <w:rFonts w:cs="Times New Roman"/>
        </w:rPr>
        <w:t xml:space="preserve"> </w:t>
      </w:r>
    </w:p>
    <w:p w14:paraId="3806D2B2" w14:textId="2C2AD758" w:rsidR="003A5D95" w:rsidRPr="00C67093" w:rsidRDefault="00904C15" w:rsidP="00596594">
      <w:pPr>
        <w:pStyle w:val="Caption"/>
        <w:spacing w:line="360" w:lineRule="auto"/>
        <w:jc w:val="both"/>
        <w:rPr>
          <w:rFonts w:ascii="Times New Roman" w:eastAsiaTheme="minorEastAsia" w:hAnsi="Times New Roman" w:cs="Times New Roman"/>
          <w:i w:val="0"/>
          <w:color w:val="000000" w:themeColor="text1"/>
          <w:sz w:val="24"/>
          <w:szCs w:val="24"/>
        </w:rPr>
      </w:pPr>
      <w:r w:rsidRPr="00C67093">
        <w:rPr>
          <w:rFonts w:ascii="Times New Roman" w:eastAsiaTheme="minorEastAsia" w:hAnsi="Times New Roman" w:cs="Times New Roman"/>
          <w:i w:val="0"/>
          <w:color w:val="000000" w:themeColor="text1"/>
          <w:sz w:val="24"/>
          <w:szCs w:val="24"/>
        </w:rPr>
        <w:t>Weight fractions of precipitated</w:t>
      </w:r>
      <w:r w:rsidR="005F24DB" w:rsidRPr="00C67093">
        <w:rPr>
          <w:rFonts w:ascii="Times New Roman" w:eastAsiaTheme="minorEastAsia" w:hAnsi="Times New Roman" w:cs="Times New Roman"/>
          <w:i w:val="0"/>
          <w:color w:val="000000" w:themeColor="text1"/>
          <w:sz w:val="24"/>
          <w:szCs w:val="24"/>
        </w:rPr>
        <w:t xml:space="preserve"> </w:t>
      </w:r>
      <w:r w:rsidR="0047159E">
        <w:rPr>
          <w:rFonts w:ascii="Times New Roman" w:eastAsiaTheme="minorEastAsia" w:hAnsi="Times New Roman" w:cs="Times New Roman"/>
          <w:i w:val="0"/>
          <w:color w:val="000000" w:themeColor="text1"/>
          <w:sz w:val="24"/>
          <w:szCs w:val="24"/>
        </w:rPr>
        <w:t>wax</w:t>
      </w:r>
      <w:r w:rsidRPr="00C67093">
        <w:rPr>
          <w:rFonts w:ascii="Times New Roman" w:eastAsiaTheme="minorEastAsia" w:hAnsi="Times New Roman" w:cs="Times New Roman"/>
          <w:i w:val="0"/>
          <w:color w:val="000000" w:themeColor="text1"/>
          <w:sz w:val="24"/>
          <w:szCs w:val="24"/>
        </w:rPr>
        <w:t xml:space="preserve"> at different temperatures </w:t>
      </w:r>
      <w:r w:rsidR="005F24DB" w:rsidRPr="00C67093">
        <w:rPr>
          <w:rFonts w:ascii="Times New Roman" w:eastAsiaTheme="minorEastAsia" w:hAnsi="Times New Roman" w:cs="Times New Roman"/>
          <w:i w:val="0"/>
          <w:color w:val="000000" w:themeColor="text1"/>
          <w:sz w:val="24"/>
          <w:szCs w:val="24"/>
        </w:rPr>
        <w:t xml:space="preserve">are calculated and plotted. Generated curve is called precipitation curve and it is different for different oil compositions. The first important input data </w:t>
      </w:r>
      <w:r w:rsidR="0047159E">
        <w:rPr>
          <w:rFonts w:ascii="Times New Roman" w:eastAsiaTheme="minorEastAsia" w:hAnsi="Times New Roman" w:cs="Times New Roman"/>
          <w:i w:val="0"/>
          <w:color w:val="000000" w:themeColor="text1"/>
          <w:sz w:val="24"/>
          <w:szCs w:val="24"/>
        </w:rPr>
        <w:t>is</w:t>
      </w:r>
      <w:r w:rsidR="005F24DB" w:rsidRPr="00C67093">
        <w:rPr>
          <w:rFonts w:ascii="Times New Roman" w:eastAsiaTheme="minorEastAsia" w:hAnsi="Times New Roman" w:cs="Times New Roman"/>
          <w:i w:val="0"/>
          <w:color w:val="000000" w:themeColor="text1"/>
          <w:sz w:val="24"/>
          <w:szCs w:val="24"/>
        </w:rPr>
        <w:t xml:space="preserve"> composition of n-alkane components</w:t>
      </w:r>
      <w:r w:rsidR="00612DB6" w:rsidRPr="00C67093">
        <w:rPr>
          <w:rFonts w:ascii="Times New Roman" w:eastAsiaTheme="minorEastAsia" w:hAnsi="Times New Roman" w:cs="Times New Roman"/>
          <w:i w:val="0"/>
          <w:color w:val="000000" w:themeColor="text1"/>
          <w:sz w:val="24"/>
          <w:szCs w:val="24"/>
        </w:rPr>
        <w:t xml:space="preserve">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z</m:t>
            </m:r>
          </m:e>
          <m:sub>
            <m:r>
              <w:rPr>
                <w:rFonts w:ascii="Cambria Math" w:eastAsiaTheme="minorEastAsia" w:hAnsi="Cambria Math" w:cs="Times New Roman"/>
                <w:color w:val="000000" w:themeColor="text1"/>
                <w:sz w:val="24"/>
                <w:szCs w:val="24"/>
              </w:rPr>
              <m:t>i</m:t>
            </m:r>
          </m:sub>
        </m:sSub>
      </m:oMath>
      <w:r w:rsidR="00612DB6" w:rsidRPr="00C67093">
        <w:rPr>
          <w:rFonts w:ascii="Times New Roman" w:eastAsiaTheme="minorEastAsia" w:hAnsi="Times New Roman" w:cs="Times New Roman"/>
          <w:i w:val="0"/>
          <w:color w:val="000000" w:themeColor="text1"/>
          <w:sz w:val="24"/>
          <w:szCs w:val="24"/>
        </w:rPr>
        <w:t>)</w:t>
      </w:r>
      <w:r w:rsidR="005F24DB" w:rsidRPr="00C67093">
        <w:rPr>
          <w:rFonts w:ascii="Times New Roman" w:eastAsiaTheme="minorEastAsia" w:hAnsi="Times New Roman" w:cs="Times New Roman"/>
          <w:i w:val="0"/>
          <w:color w:val="000000" w:themeColor="text1"/>
          <w:sz w:val="24"/>
          <w:szCs w:val="24"/>
        </w:rPr>
        <w:t>. Provided compositions should be</w:t>
      </w:r>
      <w:r w:rsidR="00D73B2D" w:rsidRPr="00C67093">
        <w:rPr>
          <w:rFonts w:ascii="Times New Roman" w:eastAsiaTheme="minorEastAsia" w:hAnsi="Times New Roman" w:cs="Times New Roman"/>
          <w:i w:val="0"/>
          <w:color w:val="000000" w:themeColor="text1"/>
          <w:sz w:val="24"/>
          <w:szCs w:val="24"/>
        </w:rPr>
        <w:t xml:space="preserve"> in mole fraction and summation of all compositions should add up to unity. SP-Wax can only predict characteristics of n-alkane system. Therefore, composition of the total fluid is not required. User should only provide the weight percentage of n-alkane</w:t>
      </w:r>
      <w:r w:rsidR="0047159E">
        <w:rPr>
          <w:rFonts w:ascii="Times New Roman" w:eastAsiaTheme="minorEastAsia" w:hAnsi="Times New Roman" w:cs="Times New Roman"/>
          <w:i w:val="0"/>
          <w:color w:val="000000" w:themeColor="text1"/>
          <w:sz w:val="24"/>
          <w:szCs w:val="24"/>
        </w:rPr>
        <w:t xml:space="preserve">s </w:t>
      </w:r>
      <w:r w:rsidR="00D73B2D" w:rsidRPr="00C67093">
        <w:rPr>
          <w:rFonts w:ascii="Times New Roman" w:eastAsiaTheme="minorEastAsia" w:hAnsi="Times New Roman" w:cs="Times New Roman"/>
          <w:i w:val="0"/>
          <w:color w:val="000000" w:themeColor="text1"/>
          <w:sz w:val="24"/>
          <w:szCs w:val="24"/>
        </w:rPr>
        <w:t>in the total fluid</w:t>
      </w:r>
      <w:r w:rsidR="003A5D95" w:rsidRPr="00C67093">
        <w:rPr>
          <w:rFonts w:ascii="Times New Roman" w:eastAsiaTheme="minorEastAsia" w:hAnsi="Times New Roman" w:cs="Times New Roman"/>
          <w:i w:val="0"/>
          <w:color w:val="000000" w:themeColor="text1"/>
          <w:sz w:val="24"/>
          <w:szCs w:val="24"/>
        </w:rPr>
        <w:t xml:space="preserve">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NA</m:t>
            </m:r>
          </m:sub>
        </m:sSub>
      </m:oMath>
      <w:r w:rsidR="003A5D95" w:rsidRPr="00C67093">
        <w:rPr>
          <w:rFonts w:ascii="Times New Roman" w:eastAsiaTheme="minorEastAsia" w:hAnsi="Times New Roman" w:cs="Times New Roman"/>
          <w:i w:val="0"/>
          <w:color w:val="000000" w:themeColor="text1"/>
          <w:sz w:val="24"/>
          <w:szCs w:val="24"/>
        </w:rPr>
        <w:t>)</w:t>
      </w:r>
      <w:r w:rsidR="00D73B2D" w:rsidRPr="00C67093">
        <w:rPr>
          <w:rFonts w:ascii="Times New Roman" w:eastAsiaTheme="minorEastAsia" w:hAnsi="Times New Roman" w:cs="Times New Roman"/>
          <w:i w:val="0"/>
          <w:color w:val="000000" w:themeColor="text1"/>
          <w:sz w:val="24"/>
          <w:szCs w:val="24"/>
        </w:rPr>
        <w:t xml:space="preserve">.  </w:t>
      </w:r>
      <w:r w:rsidR="00612DB6" w:rsidRPr="00C67093">
        <w:rPr>
          <w:rFonts w:ascii="Times New Roman" w:eastAsiaTheme="minorEastAsia" w:hAnsi="Times New Roman" w:cs="Times New Roman"/>
          <w:i w:val="0"/>
          <w:color w:val="000000" w:themeColor="text1"/>
          <w:sz w:val="24"/>
          <w:szCs w:val="24"/>
        </w:rPr>
        <w:t>Eq</w:t>
      </w:r>
      <w:r w:rsidRPr="00C67093">
        <w:rPr>
          <w:rFonts w:ascii="Times New Roman" w:eastAsiaTheme="minorEastAsia" w:hAnsi="Times New Roman" w:cs="Times New Roman"/>
          <w:i w:val="0"/>
          <w:color w:val="000000" w:themeColor="text1"/>
          <w:sz w:val="24"/>
          <w:szCs w:val="24"/>
        </w:rPr>
        <w:t>-</w:t>
      </w:r>
      <w:r w:rsidR="009B77BE" w:rsidRPr="00C67093">
        <w:rPr>
          <w:rFonts w:ascii="Times New Roman" w:eastAsiaTheme="minorEastAsia" w:hAnsi="Times New Roman" w:cs="Times New Roman"/>
          <w:i w:val="0"/>
          <w:color w:val="000000" w:themeColor="text1"/>
          <w:sz w:val="24"/>
          <w:szCs w:val="24"/>
        </w:rPr>
        <w:t xml:space="preserve"> </w:t>
      </w:r>
      <w:r w:rsidRPr="00C67093">
        <w:rPr>
          <w:rFonts w:ascii="Times New Roman" w:eastAsiaTheme="minorEastAsia" w:hAnsi="Times New Roman" w:cs="Times New Roman"/>
          <w:i w:val="0"/>
          <w:color w:val="000000" w:themeColor="text1"/>
          <w:sz w:val="24"/>
          <w:szCs w:val="24"/>
        </w:rPr>
        <w:fldChar w:fldCharType="begin"/>
      </w:r>
      <w:r w:rsidRPr="00C67093">
        <w:rPr>
          <w:rFonts w:ascii="Times New Roman" w:eastAsiaTheme="minorEastAsia" w:hAnsi="Times New Roman" w:cs="Times New Roman"/>
          <w:i w:val="0"/>
          <w:color w:val="000000" w:themeColor="text1"/>
          <w:sz w:val="24"/>
          <w:szCs w:val="24"/>
        </w:rPr>
        <w:instrText xml:space="preserve"> REF Eq1 \h </w:instrText>
      </w:r>
      <w:r w:rsidR="00325CAE" w:rsidRPr="00C67093">
        <w:rPr>
          <w:rFonts w:ascii="Times New Roman" w:eastAsiaTheme="minorEastAsia" w:hAnsi="Times New Roman" w:cs="Times New Roman"/>
          <w:i w:val="0"/>
          <w:color w:val="000000" w:themeColor="text1"/>
          <w:sz w:val="24"/>
          <w:szCs w:val="24"/>
        </w:rPr>
        <w:instrText xml:space="preserve"> \* MERGEFORMAT </w:instrText>
      </w:r>
      <w:r w:rsidRPr="00C67093">
        <w:rPr>
          <w:rFonts w:ascii="Times New Roman" w:eastAsiaTheme="minorEastAsia" w:hAnsi="Times New Roman" w:cs="Times New Roman"/>
          <w:i w:val="0"/>
          <w:color w:val="000000" w:themeColor="text1"/>
          <w:sz w:val="24"/>
          <w:szCs w:val="24"/>
        </w:rPr>
      </w:r>
      <w:r w:rsidRPr="00C67093">
        <w:rPr>
          <w:rFonts w:ascii="Times New Roman" w:eastAsiaTheme="minorEastAsia"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w:t>
      </w:r>
      <w:r w:rsidRPr="00C67093">
        <w:rPr>
          <w:rFonts w:ascii="Times New Roman" w:eastAsiaTheme="minorEastAsia" w:hAnsi="Times New Roman" w:cs="Times New Roman"/>
          <w:i w:val="0"/>
          <w:color w:val="000000" w:themeColor="text1"/>
          <w:sz w:val="24"/>
          <w:szCs w:val="24"/>
        </w:rPr>
        <w:fldChar w:fldCharType="end"/>
      </w:r>
      <w:r w:rsidRPr="00C67093">
        <w:rPr>
          <w:rFonts w:ascii="Times New Roman" w:eastAsiaTheme="minorEastAsia" w:hAnsi="Times New Roman" w:cs="Times New Roman"/>
          <w:i w:val="0"/>
          <w:color w:val="000000" w:themeColor="text1"/>
          <w:sz w:val="24"/>
          <w:szCs w:val="24"/>
        </w:rPr>
        <w:t xml:space="preserve"> </w:t>
      </w:r>
      <w:r w:rsidRPr="00C67093">
        <w:rPr>
          <w:rFonts w:ascii="Times New Roman" w:hAnsi="Times New Roman" w:cs="Times New Roman"/>
          <w:i w:val="0"/>
          <w:color w:val="000000" w:themeColor="text1"/>
          <w:sz w:val="24"/>
          <w:szCs w:val="24"/>
        </w:rPr>
        <w:t>to Eq</w:t>
      </w:r>
      <w:r w:rsidR="009B77BE" w:rsidRPr="00C67093">
        <w:rPr>
          <w:rFonts w:ascii="Times New Roman" w:hAnsi="Times New Roman" w:cs="Times New Roman"/>
          <w:i w:val="0"/>
          <w:color w:val="000000" w:themeColor="text1"/>
          <w:sz w:val="24"/>
          <w:szCs w:val="24"/>
        </w:rPr>
        <w:t xml:space="preserve">- </w:t>
      </w:r>
      <w:r w:rsidR="009B77BE" w:rsidRPr="00C67093">
        <w:rPr>
          <w:rFonts w:ascii="Times New Roman" w:hAnsi="Times New Roman" w:cs="Times New Roman"/>
          <w:i w:val="0"/>
          <w:color w:val="000000" w:themeColor="text1"/>
          <w:sz w:val="24"/>
          <w:szCs w:val="24"/>
        </w:rPr>
        <w:fldChar w:fldCharType="begin"/>
      </w:r>
      <w:r w:rsidR="009B77BE" w:rsidRPr="00C67093">
        <w:rPr>
          <w:rFonts w:ascii="Times New Roman" w:hAnsi="Times New Roman" w:cs="Times New Roman"/>
          <w:i w:val="0"/>
          <w:color w:val="000000" w:themeColor="text1"/>
          <w:sz w:val="24"/>
          <w:szCs w:val="24"/>
        </w:rPr>
        <w:instrText xml:space="preserve"> REF Eq3 \h </w:instrText>
      </w:r>
      <w:r w:rsidR="00325CAE" w:rsidRPr="00C67093">
        <w:rPr>
          <w:rFonts w:ascii="Times New Roman" w:hAnsi="Times New Roman" w:cs="Times New Roman"/>
          <w:i w:val="0"/>
          <w:color w:val="000000" w:themeColor="text1"/>
          <w:sz w:val="24"/>
          <w:szCs w:val="24"/>
        </w:rPr>
        <w:instrText xml:space="preserve"> \* MERGEFORMAT </w:instrText>
      </w:r>
      <w:r w:rsidR="009B77BE" w:rsidRPr="00C67093">
        <w:rPr>
          <w:rFonts w:ascii="Times New Roman" w:hAnsi="Times New Roman" w:cs="Times New Roman"/>
          <w:i w:val="0"/>
          <w:color w:val="000000" w:themeColor="text1"/>
          <w:sz w:val="24"/>
          <w:szCs w:val="24"/>
        </w:rPr>
      </w:r>
      <w:r w:rsidR="009B77BE"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w:t>
      </w:r>
      <w:r w:rsidR="009B77BE" w:rsidRPr="00C67093">
        <w:rPr>
          <w:rFonts w:ascii="Times New Roman" w:hAnsi="Times New Roman" w:cs="Times New Roman"/>
          <w:i w:val="0"/>
          <w:color w:val="000000" w:themeColor="text1"/>
          <w:sz w:val="24"/>
          <w:szCs w:val="24"/>
        </w:rPr>
        <w:fldChar w:fldCharType="end"/>
      </w:r>
      <w:r w:rsidR="00612DB6" w:rsidRPr="00C67093">
        <w:rPr>
          <w:rFonts w:ascii="Times New Roman" w:eastAsiaTheme="minorEastAsia" w:hAnsi="Times New Roman" w:cs="Times New Roman"/>
          <w:i w:val="0"/>
          <w:color w:val="000000" w:themeColor="text1"/>
          <w:sz w:val="24"/>
          <w:szCs w:val="24"/>
        </w:rPr>
        <w:t xml:space="preserve"> are used to calculate precipitated mole fraction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n</m:t>
            </m:r>
          </m:e>
          <m:sub>
            <m:r>
              <w:rPr>
                <w:rFonts w:ascii="Cambria Math" w:eastAsiaTheme="minorEastAsia" w:hAnsi="Cambria Math" w:cs="Times New Roman"/>
                <w:color w:val="000000" w:themeColor="text1"/>
                <w:sz w:val="24"/>
                <w:szCs w:val="24"/>
              </w:rPr>
              <m:t>s</m:t>
            </m:r>
          </m:sub>
        </m:sSub>
      </m:oMath>
      <w:r w:rsidR="00612DB6" w:rsidRPr="00C67093">
        <w:rPr>
          <w:rFonts w:ascii="Times New Roman" w:eastAsiaTheme="minorEastAsia" w:hAnsi="Times New Roman" w:cs="Times New Roman"/>
          <w:i w:val="0"/>
          <w:color w:val="000000" w:themeColor="text1"/>
          <w:sz w:val="24"/>
          <w:szCs w:val="24"/>
        </w:rPr>
        <w:t xml:space="preserve">) and compositions of liquid and solid phases </w:t>
      </w:r>
      <w:r w:rsidR="00612DB6" w:rsidRPr="00C67093">
        <w:rPr>
          <w:rFonts w:ascii="Times New Roman" w:eastAsiaTheme="minorEastAsia" w:hAnsi="Times New Roman" w:cs="Times New Roman"/>
          <w:i w:val="0"/>
          <w:color w:val="000000" w:themeColor="text1"/>
          <w:sz w:val="24"/>
          <w:szCs w:val="24"/>
          <w:u w:val="single"/>
        </w:rPr>
        <w:t>for n-alkane system.</w:t>
      </w:r>
      <w:r w:rsidR="00612DB6" w:rsidRPr="00C67093">
        <w:rPr>
          <w:rFonts w:ascii="Times New Roman" w:eastAsiaTheme="minorEastAsia" w:hAnsi="Times New Roman" w:cs="Times New Roman"/>
          <w:i w:val="0"/>
          <w:color w:val="000000" w:themeColor="text1"/>
          <w:sz w:val="24"/>
          <w:szCs w:val="24"/>
        </w:rPr>
        <w:t xml:space="preserve"> </w:t>
      </w:r>
      <w:r w:rsidR="003A5D95" w:rsidRPr="00C67093">
        <w:rPr>
          <w:rFonts w:ascii="Times New Roman" w:eastAsiaTheme="minorEastAsia" w:hAnsi="Times New Roman" w:cs="Times New Roman"/>
          <w:i w:val="0"/>
          <w:color w:val="000000" w:themeColor="text1"/>
          <w:sz w:val="24"/>
          <w:szCs w:val="24"/>
        </w:rPr>
        <w:t xml:space="preserve">Then, Eq- </w:t>
      </w:r>
      <w:r w:rsidR="003A5D95" w:rsidRPr="00C67093">
        <w:rPr>
          <w:rFonts w:ascii="Times New Roman" w:eastAsiaTheme="minorEastAsia" w:hAnsi="Times New Roman" w:cs="Times New Roman"/>
          <w:i w:val="0"/>
          <w:color w:val="000000" w:themeColor="text1"/>
          <w:sz w:val="24"/>
          <w:szCs w:val="24"/>
        </w:rPr>
        <w:fldChar w:fldCharType="begin"/>
      </w:r>
      <w:r w:rsidR="003A5D95" w:rsidRPr="00C67093">
        <w:rPr>
          <w:rFonts w:ascii="Times New Roman" w:eastAsiaTheme="minorEastAsia" w:hAnsi="Times New Roman" w:cs="Times New Roman"/>
          <w:i w:val="0"/>
          <w:color w:val="000000" w:themeColor="text1"/>
          <w:sz w:val="24"/>
          <w:szCs w:val="24"/>
        </w:rPr>
        <w:instrText xml:space="preserve"> REF Eq6 \h </w:instrText>
      </w:r>
      <w:r w:rsidR="00325CAE" w:rsidRPr="00C67093">
        <w:rPr>
          <w:rFonts w:ascii="Times New Roman" w:eastAsiaTheme="minorEastAsia" w:hAnsi="Times New Roman" w:cs="Times New Roman"/>
          <w:i w:val="0"/>
          <w:color w:val="000000" w:themeColor="text1"/>
          <w:sz w:val="24"/>
          <w:szCs w:val="24"/>
        </w:rPr>
        <w:instrText xml:space="preserve"> \* MERGEFORMAT </w:instrText>
      </w:r>
      <w:r w:rsidR="003A5D95" w:rsidRPr="00C67093">
        <w:rPr>
          <w:rFonts w:ascii="Times New Roman" w:eastAsiaTheme="minorEastAsia" w:hAnsi="Times New Roman" w:cs="Times New Roman"/>
          <w:i w:val="0"/>
          <w:color w:val="000000" w:themeColor="text1"/>
          <w:sz w:val="24"/>
          <w:szCs w:val="24"/>
        </w:rPr>
      </w:r>
      <w:r w:rsidR="003A5D95" w:rsidRPr="00C67093">
        <w:rPr>
          <w:rFonts w:ascii="Times New Roman" w:eastAsiaTheme="minorEastAsia"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6</w:t>
      </w:r>
      <w:r w:rsidR="003A5D95" w:rsidRPr="00C67093">
        <w:rPr>
          <w:rFonts w:ascii="Times New Roman" w:eastAsiaTheme="minorEastAsia" w:hAnsi="Times New Roman" w:cs="Times New Roman"/>
          <w:i w:val="0"/>
          <w:color w:val="000000" w:themeColor="text1"/>
          <w:sz w:val="24"/>
          <w:szCs w:val="24"/>
        </w:rPr>
        <w:fldChar w:fldCharType="end"/>
      </w:r>
      <w:r w:rsidR="003A5D95" w:rsidRPr="00C67093">
        <w:rPr>
          <w:rFonts w:ascii="Times New Roman" w:eastAsiaTheme="minorEastAsia" w:hAnsi="Times New Roman" w:cs="Times New Roman"/>
          <w:i w:val="0"/>
          <w:color w:val="000000" w:themeColor="text1"/>
          <w:sz w:val="24"/>
          <w:szCs w:val="24"/>
        </w:rPr>
        <w:t xml:space="preserve"> is used to calculate weight fraction of precipitated phase in the total fluid (</w:t>
      </w:r>
      <m:oMath>
        <m:r>
          <w:rPr>
            <w:rFonts w:ascii="Cambria Math" w:eastAsiaTheme="minorEastAsia" w:hAnsi="Cambria Math" w:cs="Times New Roman"/>
            <w:color w:val="000000" w:themeColor="text1"/>
            <w:sz w:val="24"/>
            <w:szCs w:val="24"/>
          </w:rPr>
          <m:t>WF)</m:t>
        </m:r>
      </m:oMath>
      <w:r w:rsidR="003A5D95" w:rsidRPr="00C67093">
        <w:rPr>
          <w:rFonts w:ascii="Times New Roman" w:eastAsiaTheme="minorEastAsia" w:hAnsi="Times New Roman" w:cs="Times New Roman"/>
          <w:i w:val="0"/>
          <w:color w:val="000000" w:themeColor="text1"/>
          <w:sz w:val="24"/>
          <w:szCs w:val="24"/>
        </w:rPr>
        <w:t xml:space="preserve">. </w:t>
      </w:r>
    </w:p>
    <w:p w14:paraId="3A0A7E3F" w14:textId="7EB98229" w:rsidR="00B56160" w:rsidRPr="00C67093" w:rsidRDefault="003A5D95" w:rsidP="00596594">
      <w:pPr>
        <w:pStyle w:val="Caption"/>
        <w:spacing w:line="360" w:lineRule="auto"/>
        <w:jc w:val="both"/>
        <w:rPr>
          <w:rFonts w:ascii="Times New Roman" w:eastAsiaTheme="minorEastAsia" w:hAnsi="Times New Roman" w:cs="Times New Roman"/>
          <w:i w:val="0"/>
          <w:color w:val="000000" w:themeColor="text1"/>
          <w:sz w:val="24"/>
          <w:szCs w:val="24"/>
        </w:rPr>
      </w:pPr>
      <w:r w:rsidRPr="00C67093">
        <w:rPr>
          <w:rFonts w:ascii="Times New Roman" w:eastAsiaTheme="minorEastAsia" w:hAnsi="Times New Roman" w:cs="Times New Roman"/>
          <w:i w:val="0"/>
          <w:color w:val="000000" w:themeColor="text1"/>
          <w:sz w:val="24"/>
          <w:szCs w:val="24"/>
        </w:rPr>
        <w:t>In the first step,</w:t>
      </w:r>
      <w:r w:rsidR="005577F7" w:rsidRPr="00C67093">
        <w:rPr>
          <w:rFonts w:ascii="Times New Roman" w:eastAsiaTheme="minorEastAsia" w:hAnsi="Times New Roman" w:cs="Times New Roman"/>
          <w:i w:val="0"/>
          <w:color w:val="000000" w:themeColor="text1"/>
          <w:sz w:val="24"/>
          <w:szCs w:val="24"/>
        </w:rPr>
        <w:t xml:space="preserve"> set of initial values for equilibrium constants are </w:t>
      </w:r>
      <w:r w:rsidR="00C406A0">
        <w:rPr>
          <w:rFonts w:ascii="Times New Roman" w:eastAsiaTheme="minorEastAsia" w:hAnsi="Times New Roman" w:cs="Times New Roman"/>
          <w:i w:val="0"/>
          <w:color w:val="000000" w:themeColor="text1"/>
          <w:sz w:val="24"/>
          <w:szCs w:val="24"/>
        </w:rPr>
        <w:t>calculated and provided</w:t>
      </w:r>
      <w:r w:rsidR="005577F7" w:rsidRPr="00C67093">
        <w:rPr>
          <w:rFonts w:ascii="Times New Roman" w:eastAsiaTheme="minorEastAsia" w:hAnsi="Times New Roman" w:cs="Times New Roman"/>
          <w:i w:val="0"/>
          <w:color w:val="000000" w:themeColor="text1"/>
          <w:sz w:val="24"/>
          <w:szCs w:val="24"/>
        </w:rPr>
        <w:t xml:space="preserve">. Please note that </w:t>
      </w:r>
      <w:r w:rsidR="00C406A0">
        <w:rPr>
          <w:rFonts w:ascii="Times New Roman" w:eastAsiaTheme="minorEastAsia" w:hAnsi="Times New Roman" w:cs="Times New Roman"/>
          <w:i w:val="0"/>
          <w:color w:val="000000" w:themeColor="text1"/>
          <w:sz w:val="24"/>
          <w:szCs w:val="24"/>
        </w:rPr>
        <w:t xml:space="preserve">the </w:t>
      </w:r>
      <w:r w:rsidR="005577F7" w:rsidRPr="00C67093">
        <w:rPr>
          <w:rFonts w:ascii="Times New Roman" w:eastAsiaTheme="minorEastAsia" w:hAnsi="Times New Roman" w:cs="Times New Roman"/>
          <w:i w:val="0"/>
          <w:color w:val="000000" w:themeColor="text1"/>
          <w:sz w:val="24"/>
          <w:szCs w:val="24"/>
        </w:rPr>
        <w:t xml:space="preserve">convergence problem is mainly due to </w:t>
      </w:r>
      <w:r w:rsidR="0047159E">
        <w:rPr>
          <w:rFonts w:ascii="Times New Roman" w:eastAsiaTheme="minorEastAsia" w:hAnsi="Times New Roman" w:cs="Times New Roman"/>
          <w:i w:val="0"/>
          <w:color w:val="000000" w:themeColor="text1"/>
          <w:sz w:val="24"/>
          <w:szCs w:val="24"/>
        </w:rPr>
        <w:t xml:space="preserve">incorrect </w:t>
      </w:r>
      <w:r w:rsidR="008344B9" w:rsidRPr="00C67093">
        <w:rPr>
          <w:rFonts w:ascii="Times New Roman" w:eastAsiaTheme="minorEastAsia" w:hAnsi="Times New Roman" w:cs="Times New Roman"/>
          <w:i w:val="0"/>
          <w:color w:val="000000" w:themeColor="text1"/>
          <w:sz w:val="24"/>
          <w:szCs w:val="24"/>
        </w:rPr>
        <w:t xml:space="preserve">initial guesses of </w:t>
      </w:r>
      <m:oMath>
        <m:sSub>
          <m:sSubPr>
            <m:ctrlPr>
              <w:rPr>
                <w:rFonts w:ascii="Cambria Math" w:eastAsiaTheme="minorEastAsia" w:hAnsi="Cambria Math" w:cs="Times New Roman"/>
                <w:color w:val="000000" w:themeColor="text1"/>
                <w:sz w:val="24"/>
                <w:szCs w:val="24"/>
              </w:rPr>
            </m:ctrlPr>
          </m:sSubPr>
          <m:e>
            <m:r>
              <w:rPr>
                <w:rFonts w:ascii="Cambria Math" w:eastAsiaTheme="minorEastAsia" w:hAnsi="Cambria Math" w:cs="Times New Roman"/>
                <w:color w:val="000000" w:themeColor="text1"/>
                <w:sz w:val="24"/>
                <w:szCs w:val="24"/>
              </w:rPr>
              <m:t>k</m:t>
            </m:r>
          </m:e>
          <m:sub>
            <m:r>
              <w:rPr>
                <w:rFonts w:ascii="Cambria Math" w:eastAsiaTheme="minorEastAsia" w:hAnsi="Cambria Math" w:cs="Times New Roman"/>
                <w:color w:val="000000" w:themeColor="text1"/>
                <w:sz w:val="24"/>
                <w:szCs w:val="24"/>
              </w:rPr>
              <m:t>i</m:t>
            </m:r>
          </m:sub>
        </m:sSub>
      </m:oMath>
      <w:r w:rsidR="005577F7" w:rsidRPr="00C67093">
        <w:rPr>
          <w:rFonts w:ascii="Times New Roman" w:eastAsiaTheme="minorEastAsia" w:hAnsi="Times New Roman" w:cs="Times New Roman"/>
          <w:i w:val="0"/>
          <w:color w:val="000000" w:themeColor="text1"/>
          <w:sz w:val="24"/>
          <w:szCs w:val="24"/>
        </w:rPr>
        <w:t xml:space="preserve"> values. In SP-Wax</w:t>
      </w:r>
      <w:r w:rsidR="00A74907" w:rsidRPr="00C67093">
        <w:rPr>
          <w:rFonts w:ascii="Times New Roman" w:eastAsiaTheme="minorEastAsia" w:hAnsi="Times New Roman" w:cs="Times New Roman"/>
          <w:i w:val="0"/>
          <w:color w:val="000000" w:themeColor="text1"/>
          <w:sz w:val="24"/>
          <w:szCs w:val="24"/>
        </w:rPr>
        <w:t>,</w:t>
      </w:r>
      <w:r w:rsidR="005577F7" w:rsidRPr="00C67093">
        <w:rPr>
          <w:rFonts w:ascii="Times New Roman" w:eastAsiaTheme="minorEastAsia" w:hAnsi="Times New Roman" w:cs="Times New Roman"/>
          <w:i w:val="0"/>
          <w:color w:val="000000" w:themeColor="text1"/>
          <w:sz w:val="24"/>
          <w:szCs w:val="24"/>
        </w:rPr>
        <w:t xml:space="preserve"> </w:t>
      </w:r>
      <w:r w:rsidR="00C406A0">
        <w:rPr>
          <w:rFonts w:ascii="Times New Roman" w:eastAsiaTheme="minorEastAsia" w:hAnsi="Times New Roman" w:cs="Times New Roman"/>
          <w:i w:val="0"/>
          <w:color w:val="000000" w:themeColor="text1"/>
          <w:sz w:val="24"/>
          <w:szCs w:val="24"/>
        </w:rPr>
        <w:t xml:space="preserve">there is an executable file (SPWaxKInitialization.exe) which provides equilibrium constant values. </w:t>
      </w:r>
      <w:r w:rsidR="008344B9" w:rsidRPr="00C67093">
        <w:rPr>
          <w:rFonts w:ascii="Times New Roman" w:eastAsiaTheme="minorEastAsia" w:hAnsi="Times New Roman" w:cs="Times New Roman"/>
          <w:i w:val="0"/>
          <w:color w:val="000000" w:themeColor="text1"/>
          <w:sz w:val="24"/>
          <w:szCs w:val="24"/>
        </w:rPr>
        <w:t>These values are used as initial guesses for equilibrium constants</w:t>
      </w:r>
      <w:r w:rsidR="003868CC" w:rsidRPr="00C67093">
        <w:rPr>
          <w:rFonts w:ascii="Times New Roman" w:eastAsiaTheme="minorEastAsia" w:hAnsi="Times New Roman" w:cs="Times New Roman"/>
          <w:i w:val="0"/>
          <w:color w:val="000000" w:themeColor="text1"/>
          <w:sz w:val="24"/>
          <w:szCs w:val="24"/>
        </w:rPr>
        <w:t>.</w:t>
      </w:r>
      <w:r w:rsidR="00A74907" w:rsidRPr="00C67093">
        <w:rPr>
          <w:rFonts w:ascii="Times New Roman" w:eastAsiaTheme="minorEastAsia" w:hAnsi="Times New Roman" w:cs="Times New Roman"/>
          <w:i w:val="0"/>
          <w:color w:val="000000" w:themeColor="text1"/>
          <w:sz w:val="24"/>
          <w:szCs w:val="24"/>
        </w:rPr>
        <w:t xml:space="preserve"> </w:t>
      </w:r>
      <w:r w:rsidR="003868CC" w:rsidRPr="00C67093">
        <w:rPr>
          <w:rFonts w:ascii="Times New Roman" w:eastAsiaTheme="minorEastAsia" w:hAnsi="Times New Roman" w:cs="Times New Roman"/>
          <w:i w:val="0"/>
          <w:color w:val="000000" w:themeColor="text1"/>
          <w:sz w:val="24"/>
          <w:szCs w:val="24"/>
        </w:rPr>
        <w:t xml:space="preserve">This excludes any possibility of convergence problem. </w:t>
      </w:r>
      <w:r w:rsidR="00FB34A7" w:rsidRPr="00C67093">
        <w:rPr>
          <w:rFonts w:ascii="Times New Roman" w:eastAsiaTheme="minorEastAsia" w:hAnsi="Times New Roman" w:cs="Times New Roman"/>
          <w:i w:val="0"/>
          <w:color w:val="000000" w:themeColor="text1"/>
          <w:sz w:val="24"/>
          <w:szCs w:val="24"/>
        </w:rPr>
        <w:t xml:space="preserve">After choosing initial values for equilibrium constants, </w:t>
      </w:r>
      <w:r w:rsidR="00F0134A" w:rsidRPr="00C67093">
        <w:rPr>
          <w:rFonts w:ascii="Times New Roman" w:eastAsiaTheme="minorEastAsia" w:hAnsi="Times New Roman" w:cs="Times New Roman"/>
          <w:i w:val="0"/>
          <w:color w:val="000000" w:themeColor="text1"/>
          <w:sz w:val="24"/>
          <w:szCs w:val="24"/>
        </w:rPr>
        <w:t>t</w:t>
      </w:r>
      <w:r w:rsidR="00B56160" w:rsidRPr="00C67093">
        <w:rPr>
          <w:rFonts w:ascii="Times New Roman" w:eastAsiaTheme="minorEastAsia" w:hAnsi="Times New Roman" w:cs="Times New Roman"/>
          <w:i w:val="0"/>
          <w:color w:val="000000" w:themeColor="text1"/>
          <w:sz w:val="24"/>
          <w:szCs w:val="24"/>
        </w:rPr>
        <w:t>hree following equations are used to calculate precipitated wax fraction, solid and liquid phase compositions</w:t>
      </w:r>
      <w:r w:rsidR="008C5684">
        <w:rPr>
          <w:rFonts w:ascii="Times New Roman" w:eastAsiaTheme="minorEastAsia" w:hAnsi="Times New Roman" w:cs="Times New Roman"/>
          <w:i w:val="0"/>
          <w:color w:val="000000" w:themeColor="text1"/>
          <w:sz w:val="24"/>
          <w:szCs w:val="24"/>
        </w:rPr>
        <w:t xml:space="preserve"> </w:t>
      </w:r>
      <w:r w:rsidR="00C06D67">
        <w:rPr>
          <w:rFonts w:ascii="Times New Roman" w:eastAsiaTheme="minorEastAsia" w:hAnsi="Times New Roman" w:cs="Times New Roman"/>
          <w:i w:val="0"/>
          <w:color w:val="000000" w:themeColor="text1"/>
          <w:sz w:val="24"/>
          <w:szCs w:val="24"/>
        </w:rPr>
        <w:fldChar w:fldCharType="begin" w:fldLock="1"/>
      </w:r>
      <w:r w:rsidR="003A61B2">
        <w:rPr>
          <w:rFonts w:ascii="Times New Roman" w:eastAsiaTheme="minorEastAsia" w:hAnsi="Times New Roman" w:cs="Times New Roman"/>
          <w:i w:val="0"/>
          <w:color w:val="000000" w:themeColor="text1"/>
          <w:sz w:val="24"/>
          <w:szCs w:val="24"/>
        </w:rPr>
        <w:instrText>ADDIN CSL_CITATION {"citationItems":[{"id":"ITEM-1","itemData":{"author":[{"dropping-particle":"","family":"Pedersen","given":"KS","non-dropping-particle":"","parse-names":false,"suffix":""},{"dropping-particle":"","family":"Christensen","given":"PL","non-dropping-particle":"","parse-names":false,"suffix":""},{"dropping-particle":"","family":"Shaikh","given":"JA","non-dropping-particle":"","parse-names":false,"suffix":""}],"id":"ITEM-1","issued":{"date-parts":[["2014"]]},"title":"Phase behavior of petroleum reservoir fluids","type":"book"},"uris":["http://www.mendeley.com/documents/?uuid=727663bb-7133-3bdb-919b-284f92c8b52b"]}],"mendeley":{"formattedCitation":"[1]","plainTextFormattedCitation":"[1]","previouslyFormattedCitation":"[1]"},"properties":{"noteIndex":0},"schema":"https://github.com/citation-style-language/schema/raw/master/csl-citation.json"}</w:instrText>
      </w:r>
      <w:r w:rsidR="00C06D67">
        <w:rPr>
          <w:rFonts w:ascii="Times New Roman" w:eastAsiaTheme="minorEastAsia" w:hAnsi="Times New Roman" w:cs="Times New Roman"/>
          <w:i w:val="0"/>
          <w:color w:val="000000" w:themeColor="text1"/>
          <w:sz w:val="24"/>
          <w:szCs w:val="24"/>
        </w:rPr>
        <w:fldChar w:fldCharType="separate"/>
      </w:r>
      <w:r w:rsidR="008C5684" w:rsidRPr="008C5684">
        <w:rPr>
          <w:rFonts w:ascii="Times New Roman" w:eastAsiaTheme="minorEastAsia" w:hAnsi="Times New Roman" w:cs="Times New Roman"/>
          <w:i w:val="0"/>
          <w:noProof/>
          <w:color w:val="000000" w:themeColor="text1"/>
          <w:sz w:val="24"/>
          <w:szCs w:val="24"/>
        </w:rPr>
        <w:t>[1]</w:t>
      </w:r>
      <w:r w:rsidR="00C06D67">
        <w:rPr>
          <w:rFonts w:ascii="Times New Roman" w:eastAsiaTheme="minorEastAsia" w:hAnsi="Times New Roman" w:cs="Times New Roman"/>
          <w:i w:val="0"/>
          <w:color w:val="000000" w:themeColor="text1"/>
          <w:sz w:val="24"/>
          <w:szCs w:val="24"/>
        </w:rPr>
        <w:fldChar w:fldCharType="end"/>
      </w:r>
      <w:r w:rsidR="00FB34A7" w:rsidRPr="00C67093">
        <w:rPr>
          <w:rFonts w:ascii="Times New Roman" w:eastAsiaTheme="minorEastAsia" w:hAnsi="Times New Roman" w:cs="Times New Roman"/>
          <w:i w:val="0"/>
          <w:color w:val="000000" w:themeColor="text1"/>
          <w:sz w:val="24"/>
          <w:szCs w:val="24"/>
        </w:rPr>
        <w:t xml:space="preserve">. </w:t>
      </w:r>
    </w:p>
    <w:tbl>
      <w:tblPr>
        <w:tblStyle w:val="TableGrid"/>
        <w:tblW w:w="0" w:type="auto"/>
        <w:tblLook w:val="04A0" w:firstRow="1" w:lastRow="0" w:firstColumn="1" w:lastColumn="0" w:noHBand="0" w:noVBand="1"/>
      </w:tblPr>
      <w:tblGrid>
        <w:gridCol w:w="8370"/>
        <w:gridCol w:w="980"/>
      </w:tblGrid>
      <w:tr w:rsidR="00B56160" w:rsidRPr="00C67093" w14:paraId="507E860D" w14:textId="77777777" w:rsidTr="00B56160">
        <w:tc>
          <w:tcPr>
            <w:tcW w:w="8370" w:type="dxa"/>
            <w:tcBorders>
              <w:top w:val="nil"/>
              <w:left w:val="nil"/>
              <w:bottom w:val="nil"/>
              <w:right w:val="nil"/>
            </w:tcBorders>
            <w:hideMark/>
          </w:tcPr>
          <w:p w14:paraId="3F99FB99" w14:textId="68E5E268" w:rsidR="00B56160" w:rsidRPr="00C67093" w:rsidRDefault="001C4EC1" w:rsidP="00325CAE">
            <w:pPr>
              <w:spacing w:after="240" w:line="276" w:lineRule="auto"/>
              <w:jc w:val="both"/>
              <w:rPr>
                <w:rFonts w:ascii="Times New Roman" w:hAnsi="Times New Roman" w:cs="Times New Roman"/>
                <w:i/>
                <w:color w:val="000000" w:themeColor="text1"/>
                <w:sz w:val="24"/>
                <w:szCs w:val="24"/>
              </w:rPr>
            </w:pPr>
            <m:oMathPara>
              <m:oMathParaPr>
                <m:jc m:val="left"/>
              </m:oMathParaPr>
              <m:oMath>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i=N</m:t>
                    </m:r>
                  </m:sup>
                  <m:e>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z</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K</m:t>
                                </m:r>
                                <m:ctrlPr>
                                  <w:rPr>
                                    <w:rFonts w:ascii="Cambria Math" w:hAnsi="Cambria Math" w:cs="Times New Roman"/>
                                    <w:i/>
                                    <w:color w:val="000000" w:themeColor="text1"/>
                                    <w:sz w:val="24"/>
                                    <w:szCs w:val="24"/>
                                    <w:highlight w:val="white"/>
                                  </w:rPr>
                                </m:ctrlP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highlight w:val="white"/>
                              </w:rPr>
                              <m:t>- 1</m:t>
                            </m:r>
                            <m:ctrlPr>
                              <w:rPr>
                                <w:rFonts w:ascii="Cambria Math" w:hAnsi="Cambria Math" w:cs="Times New Roman"/>
                                <w:i/>
                                <w:color w:val="000000" w:themeColor="text1"/>
                                <w:sz w:val="24"/>
                                <w:szCs w:val="24"/>
                                <w:highlight w:val="white"/>
                              </w:rPr>
                            </m:ctrlPr>
                          </m:num>
                          <m:den>
                            <m:r>
                              <w:rPr>
                                <w:rFonts w:ascii="Cambria Math" w:hAnsi="Cambria Math" w:cs="Times New Roman"/>
                                <w:color w:val="000000" w:themeColor="text1"/>
                                <w:sz w:val="24"/>
                                <w:szCs w:val="24"/>
                                <w:highlight w:val="white"/>
                              </w:rPr>
                              <m:t xml:space="preserve">1 +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r>
                              <w:rPr>
                                <w:rFonts w:ascii="Cambria Math" w:hAnsi="Cambria Math" w:cs="Times New Roman"/>
                                <w:color w:val="000000" w:themeColor="text1"/>
                                <w:sz w:val="24"/>
                                <w:szCs w:val="24"/>
                                <w:highlight w:val="white"/>
                              </w:rPr>
                              <m:t>*</m:t>
                            </m:r>
                            <m:d>
                              <m:dPr>
                                <m:ctrlPr>
                                  <w:rPr>
                                    <w:rFonts w:ascii="Cambria Math" w:hAnsi="Cambria Math" w:cs="Times New Roman"/>
                                    <w:i/>
                                    <w:color w:val="000000" w:themeColor="text1"/>
                                    <w:sz w:val="24"/>
                                    <w:szCs w:val="24"/>
                                  </w:rPr>
                                </m:ctrlPr>
                              </m:dPr>
                              <m:e>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K</m:t>
                                    </m:r>
                                    <m:ctrlPr>
                                      <w:rPr>
                                        <w:rFonts w:ascii="Cambria Math" w:hAnsi="Cambria Math" w:cs="Times New Roman"/>
                                        <w:i/>
                                        <w:color w:val="000000" w:themeColor="text1"/>
                                        <w:sz w:val="24"/>
                                        <w:szCs w:val="24"/>
                                        <w:highlight w:val="white"/>
                                      </w:rPr>
                                    </m:ctrlP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highlight w:val="white"/>
                                  </w:rPr>
                                  <m:t>- 1</m:t>
                                </m:r>
                              </m:e>
                            </m:d>
                          </m:den>
                        </m:f>
                      </m:e>
                    </m:d>
                  </m:e>
                </m:nary>
                <m:r>
                  <w:rPr>
                    <w:rFonts w:ascii="Cambria Math" w:eastAsiaTheme="minorEastAsia" w:hAnsi="Cambria Math" w:cs="Times New Roman"/>
                    <w:color w:val="000000" w:themeColor="text1"/>
                    <w:sz w:val="24"/>
                    <w:szCs w:val="24"/>
                  </w:rPr>
                  <m:t>=0</m:t>
                </m:r>
              </m:oMath>
            </m:oMathPara>
          </w:p>
        </w:tc>
        <w:tc>
          <w:tcPr>
            <w:tcW w:w="980" w:type="dxa"/>
            <w:tcBorders>
              <w:top w:val="nil"/>
              <w:left w:val="nil"/>
              <w:bottom w:val="nil"/>
              <w:right w:val="nil"/>
            </w:tcBorders>
          </w:tcPr>
          <w:p w14:paraId="1155E5B7" w14:textId="51DD69C4" w:rsidR="00B56160" w:rsidRPr="00C67093" w:rsidRDefault="00B56160" w:rsidP="00325CAE">
            <w:pPr>
              <w:pStyle w:val="Caption"/>
              <w:spacing w:line="276" w:lineRule="auto"/>
              <w:jc w:val="both"/>
              <w:rPr>
                <w:rFonts w:ascii="Times New Roman" w:hAnsi="Times New Roman" w:cs="Times New Roman"/>
                <w:i w:val="0"/>
                <w:color w:val="000000" w:themeColor="text1"/>
                <w:sz w:val="24"/>
                <w:szCs w:val="24"/>
              </w:rPr>
            </w:pPr>
            <w:bookmarkStart w:id="4" w:name="_Ref513474229"/>
            <w:r w:rsidRPr="00C67093">
              <w:rPr>
                <w:rFonts w:ascii="Times New Roman" w:hAnsi="Times New Roman" w:cs="Times New Roman"/>
                <w:i w:val="0"/>
                <w:color w:val="000000" w:themeColor="text1"/>
                <w:sz w:val="24"/>
                <w:szCs w:val="24"/>
              </w:rPr>
              <w:t xml:space="preserve">Eq- </w:t>
            </w:r>
            <w:bookmarkStart w:id="5" w:name="Eq1"/>
            <w:r w:rsidRPr="00C67093">
              <w:rPr>
                <w:rFonts w:ascii="Times New Roman" w:hAnsi="Times New Roman" w:cs="Times New Roman"/>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rPr>
              <w:fldChar w:fldCharType="separate"/>
            </w:r>
            <w:r w:rsidR="008A3807">
              <w:rPr>
                <w:rFonts w:ascii="Times New Roman" w:hAnsi="Times New Roman" w:cs="Times New Roman"/>
                <w:i w:val="0"/>
                <w:noProof/>
                <w:color w:val="000000" w:themeColor="text1"/>
                <w:sz w:val="24"/>
                <w:szCs w:val="24"/>
              </w:rPr>
              <w:t>1</w:t>
            </w:r>
            <w:r w:rsidRPr="00C67093">
              <w:rPr>
                <w:rFonts w:ascii="Times New Roman" w:hAnsi="Times New Roman" w:cs="Times New Roman"/>
              </w:rPr>
              <w:fldChar w:fldCharType="end"/>
            </w:r>
            <w:bookmarkEnd w:id="4"/>
            <w:bookmarkEnd w:id="5"/>
          </w:p>
          <w:p w14:paraId="275A5BBF" w14:textId="77777777" w:rsidR="00B56160" w:rsidRPr="00C67093" w:rsidRDefault="00B56160" w:rsidP="00325CAE">
            <w:pPr>
              <w:pStyle w:val="Caption"/>
              <w:keepNext/>
              <w:spacing w:line="276" w:lineRule="auto"/>
              <w:jc w:val="both"/>
              <w:rPr>
                <w:rFonts w:ascii="Times New Roman" w:hAnsi="Times New Roman" w:cs="Times New Roman"/>
                <w:i w:val="0"/>
                <w:color w:val="000000" w:themeColor="text1"/>
                <w:sz w:val="24"/>
                <w:szCs w:val="24"/>
              </w:rPr>
            </w:pPr>
          </w:p>
        </w:tc>
      </w:tr>
      <w:tr w:rsidR="00B56160" w:rsidRPr="00C67093" w14:paraId="1478765A" w14:textId="77777777" w:rsidTr="00B56160">
        <w:tc>
          <w:tcPr>
            <w:tcW w:w="8370" w:type="dxa"/>
            <w:tcBorders>
              <w:top w:val="nil"/>
              <w:left w:val="nil"/>
              <w:bottom w:val="nil"/>
              <w:right w:val="nil"/>
            </w:tcBorders>
            <w:hideMark/>
          </w:tcPr>
          <w:p w14:paraId="20E98E7F" w14:textId="53126BA5" w:rsidR="00B56160" w:rsidRPr="00C67093" w:rsidRDefault="001C4EC1" w:rsidP="00325CAE">
            <w:pPr>
              <w:spacing w:after="240" w:line="276" w:lineRule="auto"/>
              <w:jc w:val="both"/>
              <w:rPr>
                <w:rFonts w:ascii="Times New Roman" w:hAnsi="Times New Roman" w:cs="Times New Roman"/>
                <w:color w:val="000000" w:themeColor="text1"/>
                <w:sz w:val="24"/>
                <w:szCs w:val="24"/>
              </w:rPr>
            </w:pPr>
            <m:oMathPara>
              <m:oMathParaPr>
                <m:jc m:val="left"/>
              </m:oMathParaPr>
              <m:oMath>
                <m:sSubSup>
                  <m:sSubSupPr>
                    <m:ctrlPr>
                      <w:rPr>
                        <w:rFonts w:ascii="Cambria Math" w:eastAsiaTheme="minorEastAsia" w:hAnsi="Cambria Math" w:cs="Times New Roman"/>
                        <w:i/>
                        <w:sz w:val="24"/>
                        <w:szCs w:val="24"/>
                        <w:lang w:val=""/>
                      </w:rPr>
                    </m:ctrlPr>
                  </m:sSubSupPr>
                  <m:e>
                    <m:r>
                      <w:rPr>
                        <w:rFonts w:ascii="Cambria Math" w:eastAsiaTheme="minorEastAsia" w:hAnsi="Cambria Math" w:cs="Times New Roman"/>
                        <w:sz w:val="24"/>
                        <w:szCs w:val="24"/>
                        <w:lang w:val=""/>
                      </w:rPr>
                      <m:t>x</m:t>
                    </m:r>
                  </m:e>
                  <m:sub>
                    <m:r>
                      <w:rPr>
                        <w:rFonts w:ascii="Cambria Math" w:eastAsiaTheme="minorEastAsia" w:hAnsi="Cambria Math" w:cs="Times New Roman"/>
                        <w:sz w:val="24"/>
                        <w:szCs w:val="24"/>
                        <w:lang w:val=""/>
                      </w:rPr>
                      <m:t>i</m:t>
                    </m:r>
                  </m:sub>
                  <m:sup>
                    <m:r>
                      <w:rPr>
                        <w:rFonts w:ascii="Cambria Math" w:eastAsiaTheme="minorEastAsia" w:hAnsi="Cambria Math" w:cs="Times New Roman"/>
                        <w:sz w:val="24"/>
                        <w:szCs w:val="24"/>
                        <w:lang w:val=""/>
                      </w:rPr>
                      <m:t>L</m:t>
                    </m:r>
                  </m:sup>
                </m:sSubSup>
                <m:r>
                  <w:rPr>
                    <w:rFonts w:ascii="Cambria Math" w:eastAsiaTheme="minorEastAsia" w:hAnsi="Cambria Math" w:cs="Times New Roman"/>
                    <w:sz w:val="24"/>
                    <w:szCs w:val="24"/>
                    <w:lang w:val=""/>
                  </w:rPr>
                  <m:t>=</m:t>
                </m:r>
                <m:f>
                  <m:fPr>
                    <m:ctrlPr>
                      <w:rPr>
                        <w:rFonts w:ascii="Cambria Math" w:eastAsiaTheme="minorEastAsia" w:hAnsi="Cambria Math" w:cs="Times New Roman"/>
                        <w:i/>
                        <w:sz w:val="24"/>
                        <w:szCs w:val="24"/>
                        <w:lang w:val=""/>
                      </w:rPr>
                    </m:ctrlPr>
                  </m:fPr>
                  <m:num>
                    <m:sSub>
                      <m:sSubPr>
                        <m:ctrlPr>
                          <w:rPr>
                            <w:rFonts w:ascii="Cambria Math" w:eastAsiaTheme="minorEastAsia" w:hAnsi="Cambria Math" w:cs="Times New Roman"/>
                            <w:i/>
                            <w:sz w:val="24"/>
                            <w:szCs w:val="24"/>
                            <w:lang w:val=""/>
                          </w:rPr>
                        </m:ctrlPr>
                      </m:sSubPr>
                      <m:e>
                        <m:r>
                          <w:rPr>
                            <w:rFonts w:ascii="Cambria Math" w:eastAsiaTheme="minorEastAsia" w:hAnsi="Cambria Math" w:cs="Times New Roman"/>
                            <w:sz w:val="24"/>
                            <w:szCs w:val="24"/>
                            <w:lang w:val=""/>
                          </w:rPr>
                          <m:t>z</m:t>
                        </m:r>
                      </m:e>
                      <m:sub>
                        <m:r>
                          <w:rPr>
                            <w:rFonts w:ascii="Cambria Math" w:eastAsiaTheme="minorEastAsia" w:hAnsi="Cambria Math" w:cs="Times New Roman"/>
                            <w:sz w:val="24"/>
                            <w:szCs w:val="24"/>
                            <w:lang w:val=""/>
                          </w:rPr>
                          <m:t>i</m:t>
                        </m:r>
                      </m:sub>
                    </m:sSub>
                  </m:num>
                  <m:den>
                    <m:r>
                      <w:rPr>
                        <w:rFonts w:ascii="Cambria Math" w:eastAsiaTheme="minorEastAsia" w:hAnsi="Cambria Math" w:cs="Times New Roman"/>
                        <w:sz w:val="24"/>
                        <w:szCs w:val="24"/>
                        <w:lang w:val=""/>
                      </w:rPr>
                      <m:t>1+</m:t>
                    </m:r>
                    <m:sSub>
                      <m:sSubPr>
                        <m:ctrlPr>
                          <w:rPr>
                            <w:rFonts w:ascii="Cambria Math" w:eastAsiaTheme="minorEastAsia" w:hAnsi="Cambria Math" w:cs="Times New Roman"/>
                            <w:i/>
                            <w:sz w:val="24"/>
                            <w:szCs w:val="24"/>
                            <w:lang w:val=""/>
                          </w:rPr>
                        </m:ctrlPr>
                      </m:sSubPr>
                      <m:e>
                        <m:r>
                          <w:rPr>
                            <w:rFonts w:ascii="Cambria Math" w:eastAsiaTheme="minorEastAsia" w:hAnsi="Cambria Math" w:cs="Times New Roman"/>
                            <w:sz w:val="24"/>
                            <w:szCs w:val="24"/>
                            <w:lang w:val=""/>
                          </w:rPr>
                          <m:t>n</m:t>
                        </m:r>
                      </m:e>
                      <m:sub>
                        <m:r>
                          <w:rPr>
                            <w:rFonts w:ascii="Cambria Math" w:eastAsiaTheme="minorEastAsia" w:hAnsi="Cambria Math" w:cs="Times New Roman"/>
                            <w:sz w:val="24"/>
                            <w:szCs w:val="24"/>
                            <w:lang w:val=""/>
                          </w:rPr>
                          <m:t>s</m:t>
                        </m:r>
                      </m:sub>
                    </m:sSub>
                    <m:r>
                      <w:rPr>
                        <w:rFonts w:ascii="Cambria Math" w:eastAsiaTheme="minorEastAsia" w:hAnsi="Cambria Math" w:cs="Times New Roman"/>
                        <w:sz w:val="24"/>
                        <w:szCs w:val="24"/>
                        <w:lang w:val=""/>
                      </w:rPr>
                      <m:t>*</m:t>
                    </m:r>
                    <m:d>
                      <m:dPr>
                        <m:ctrlPr>
                          <w:rPr>
                            <w:rFonts w:ascii="Cambria Math" w:eastAsiaTheme="minorEastAsia" w:hAnsi="Cambria Math" w:cs="Times New Roman"/>
                            <w:i/>
                            <w:sz w:val="24"/>
                            <w:szCs w:val="24"/>
                            <w:lang w:val=""/>
                          </w:rPr>
                        </m:ctrlPr>
                      </m:dPr>
                      <m:e>
                        <m:sSub>
                          <m:sSubPr>
                            <m:ctrlPr>
                              <w:rPr>
                                <w:rFonts w:ascii="Cambria Math" w:eastAsiaTheme="minorEastAsia" w:hAnsi="Cambria Math" w:cs="Times New Roman"/>
                                <w:i/>
                                <w:sz w:val="24"/>
                                <w:szCs w:val="24"/>
                                <w:lang w:val=""/>
                              </w:rPr>
                            </m:ctrlPr>
                          </m:sSubPr>
                          <m:e>
                            <m:r>
                              <w:rPr>
                                <w:rFonts w:ascii="Cambria Math" w:eastAsiaTheme="minorEastAsia" w:hAnsi="Cambria Math" w:cs="Times New Roman"/>
                                <w:sz w:val="24"/>
                                <w:szCs w:val="24"/>
                                <w:lang w:val=""/>
                              </w:rPr>
                              <m:t>K</m:t>
                            </m:r>
                          </m:e>
                          <m:sub>
                            <m:r>
                              <w:rPr>
                                <w:rFonts w:ascii="Cambria Math" w:eastAsiaTheme="minorEastAsia" w:hAnsi="Cambria Math" w:cs="Times New Roman"/>
                                <w:sz w:val="24"/>
                                <w:szCs w:val="24"/>
                                <w:lang w:val=""/>
                              </w:rPr>
                              <m:t>i</m:t>
                            </m:r>
                          </m:sub>
                        </m:sSub>
                        <m:r>
                          <w:rPr>
                            <w:rFonts w:ascii="Cambria Math" w:eastAsiaTheme="minorEastAsia" w:hAnsi="Cambria Math" w:cs="Times New Roman"/>
                            <w:sz w:val="24"/>
                            <w:szCs w:val="24"/>
                            <w:lang w:val=""/>
                          </w:rPr>
                          <m:t>-1</m:t>
                        </m:r>
                      </m:e>
                    </m:d>
                  </m:den>
                </m:f>
              </m:oMath>
            </m:oMathPara>
          </w:p>
        </w:tc>
        <w:tc>
          <w:tcPr>
            <w:tcW w:w="980" w:type="dxa"/>
            <w:tcBorders>
              <w:top w:val="nil"/>
              <w:left w:val="nil"/>
              <w:bottom w:val="nil"/>
              <w:right w:val="nil"/>
            </w:tcBorders>
          </w:tcPr>
          <w:p w14:paraId="3B0C5596" w14:textId="16A6E16C" w:rsidR="00B56160" w:rsidRPr="00C67093" w:rsidRDefault="00B56160" w:rsidP="00325CAE">
            <w:pPr>
              <w:pStyle w:val="Caption"/>
              <w:spacing w:line="276"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Eq- </w:t>
            </w:r>
            <w:bookmarkStart w:id="6" w:name="Eq2"/>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w:t>
            </w:r>
            <w:r w:rsidRPr="00C67093">
              <w:rPr>
                <w:rFonts w:ascii="Times New Roman" w:hAnsi="Times New Roman" w:cs="Times New Roman"/>
                <w:i w:val="0"/>
                <w:color w:val="000000" w:themeColor="text1"/>
                <w:sz w:val="24"/>
                <w:szCs w:val="24"/>
              </w:rPr>
              <w:fldChar w:fldCharType="end"/>
            </w:r>
            <w:bookmarkEnd w:id="6"/>
          </w:p>
          <w:p w14:paraId="633C1EDA" w14:textId="77777777" w:rsidR="00B56160" w:rsidRPr="00C67093" w:rsidRDefault="00B56160" w:rsidP="00325CAE">
            <w:pPr>
              <w:pStyle w:val="Caption"/>
              <w:keepNext/>
              <w:spacing w:line="276" w:lineRule="auto"/>
              <w:jc w:val="both"/>
              <w:rPr>
                <w:rFonts w:ascii="Times New Roman" w:hAnsi="Times New Roman" w:cs="Times New Roman"/>
                <w:i w:val="0"/>
                <w:color w:val="000000" w:themeColor="text1"/>
                <w:sz w:val="24"/>
                <w:szCs w:val="24"/>
              </w:rPr>
            </w:pPr>
          </w:p>
        </w:tc>
      </w:tr>
      <w:tr w:rsidR="00B56160" w:rsidRPr="00C67093" w14:paraId="7CE11F35" w14:textId="77777777" w:rsidTr="00B56160">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8370" w:type="dxa"/>
            <w:hideMark/>
          </w:tcPr>
          <w:p w14:paraId="63A5B16E" w14:textId="7B1C8469" w:rsidR="00B56160" w:rsidRPr="00C67093" w:rsidRDefault="001C4EC1" w:rsidP="00325CAE">
            <w:pPr>
              <w:spacing w:line="276" w:lineRule="auto"/>
              <w:jc w:val="both"/>
              <w:rPr>
                <w:rFonts w:ascii="Times New Roman" w:hAnsi="Times New Roman" w:cs="Times New Roman"/>
                <w:sz w:val="24"/>
                <w:szCs w:val="24"/>
              </w:rPr>
            </w:pPr>
            <m:oMathPara>
              <m:oMathParaPr>
                <m:jc m:val="left"/>
              </m:oMathParaPr>
              <m:oMath>
                <m:sSubSup>
                  <m:sSubSupPr>
                    <m:ctrlPr>
                      <w:rPr>
                        <w:rFonts w:ascii="Cambria Math" w:eastAsiaTheme="minorEastAsia" w:hAnsi="Cambria Math" w:cs="Times New Roman"/>
                        <w:i/>
                        <w:sz w:val="24"/>
                        <w:szCs w:val="24"/>
                        <w:lang w:val=""/>
                      </w:rPr>
                    </m:ctrlPr>
                  </m:sSubSupPr>
                  <m:e>
                    <m:r>
                      <w:rPr>
                        <w:rFonts w:ascii="Cambria Math" w:eastAsiaTheme="minorEastAsia" w:hAnsi="Cambria Math" w:cs="Times New Roman"/>
                        <w:sz w:val="24"/>
                        <w:szCs w:val="24"/>
                        <w:lang w:val=""/>
                      </w:rPr>
                      <m:t>x</m:t>
                    </m:r>
                  </m:e>
                  <m:sub>
                    <m:r>
                      <w:rPr>
                        <w:rFonts w:ascii="Cambria Math" w:eastAsiaTheme="minorEastAsia" w:hAnsi="Cambria Math" w:cs="Times New Roman"/>
                        <w:sz w:val="24"/>
                        <w:szCs w:val="24"/>
                        <w:lang w:val=""/>
                      </w:rPr>
                      <m:t>i</m:t>
                    </m:r>
                  </m:sub>
                  <m:sup>
                    <m:r>
                      <w:rPr>
                        <w:rFonts w:ascii="Cambria Math" w:eastAsiaTheme="minorEastAsia" w:hAnsi="Cambria Math" w:cs="Times New Roman"/>
                        <w:sz w:val="24"/>
                        <w:szCs w:val="24"/>
                        <w:lang w:val=""/>
                      </w:rPr>
                      <m:t>S</m:t>
                    </m:r>
                  </m:sup>
                </m:sSubSup>
                <m:r>
                  <w:rPr>
                    <w:rFonts w:ascii="Cambria Math" w:eastAsiaTheme="minorEastAsia" w:hAnsi="Cambria Math" w:cs="Times New Roman"/>
                    <w:sz w:val="24"/>
                    <w:szCs w:val="24"/>
                    <w:lang w:val=""/>
                  </w:rPr>
                  <m:t>=</m:t>
                </m:r>
                <m:f>
                  <m:fPr>
                    <m:ctrlPr>
                      <w:rPr>
                        <w:rFonts w:ascii="Cambria Math" w:eastAsiaTheme="minorEastAsia" w:hAnsi="Cambria Math" w:cs="Times New Roman"/>
                        <w:i/>
                        <w:sz w:val="24"/>
                        <w:szCs w:val="24"/>
                        <w:lang w:val=""/>
                      </w:rPr>
                    </m:ctrlPr>
                  </m:fPr>
                  <m:num>
                    <m:sSub>
                      <m:sSubPr>
                        <m:ctrlPr>
                          <w:rPr>
                            <w:rFonts w:ascii="Cambria Math" w:eastAsiaTheme="minorEastAsia" w:hAnsi="Cambria Math" w:cs="Times New Roman"/>
                            <w:i/>
                            <w:sz w:val="24"/>
                            <w:szCs w:val="24"/>
                            <w:lang w:val=""/>
                          </w:rPr>
                        </m:ctrlPr>
                      </m:sSubPr>
                      <m:e>
                        <m:r>
                          <w:rPr>
                            <w:rFonts w:ascii="Cambria Math" w:eastAsiaTheme="minorEastAsia" w:hAnsi="Cambria Math" w:cs="Times New Roman"/>
                            <w:sz w:val="24"/>
                            <w:szCs w:val="24"/>
                            <w:lang w:val=""/>
                          </w:rPr>
                          <m:t>z</m:t>
                        </m:r>
                      </m:e>
                      <m:sub>
                        <m:r>
                          <w:rPr>
                            <w:rFonts w:ascii="Cambria Math" w:eastAsiaTheme="minorEastAsia" w:hAnsi="Cambria Math" w:cs="Times New Roman"/>
                            <w:sz w:val="24"/>
                            <w:szCs w:val="24"/>
                            <w:lang w:val=""/>
                          </w:rPr>
                          <m:t>i</m:t>
                        </m:r>
                      </m:sub>
                    </m:sSub>
                    <m:r>
                      <w:rPr>
                        <w:rFonts w:ascii="Cambria Math" w:eastAsiaTheme="minorEastAsia" w:hAnsi="Cambria Math" w:cs="Times New Roman"/>
                        <w:sz w:val="24"/>
                        <w:szCs w:val="24"/>
                        <w:lang w:val=""/>
                      </w:rPr>
                      <m:t>*</m:t>
                    </m:r>
                    <m:sSub>
                      <m:sSubPr>
                        <m:ctrlPr>
                          <w:rPr>
                            <w:rFonts w:ascii="Cambria Math" w:eastAsiaTheme="minorEastAsia" w:hAnsi="Cambria Math" w:cs="Times New Roman"/>
                            <w:i/>
                            <w:sz w:val="24"/>
                            <w:szCs w:val="24"/>
                            <w:lang w:val=""/>
                          </w:rPr>
                        </m:ctrlPr>
                      </m:sSubPr>
                      <m:e>
                        <m:r>
                          <w:rPr>
                            <w:rFonts w:ascii="Cambria Math" w:eastAsiaTheme="minorEastAsia" w:hAnsi="Cambria Math" w:cs="Times New Roman"/>
                            <w:sz w:val="24"/>
                            <w:szCs w:val="24"/>
                            <w:lang w:val=""/>
                          </w:rPr>
                          <m:t>K</m:t>
                        </m:r>
                      </m:e>
                      <m:sub>
                        <m:r>
                          <w:rPr>
                            <w:rFonts w:ascii="Cambria Math" w:eastAsiaTheme="minorEastAsia" w:hAnsi="Cambria Math" w:cs="Times New Roman"/>
                            <w:sz w:val="24"/>
                            <w:szCs w:val="24"/>
                            <w:lang w:val=""/>
                          </w:rPr>
                          <m:t>i</m:t>
                        </m:r>
                      </m:sub>
                    </m:sSub>
                  </m:num>
                  <m:den>
                    <m:r>
                      <w:rPr>
                        <w:rFonts w:ascii="Cambria Math" w:eastAsiaTheme="minorEastAsia" w:hAnsi="Cambria Math" w:cs="Times New Roman"/>
                        <w:sz w:val="24"/>
                        <w:szCs w:val="24"/>
                        <w:lang w:val=""/>
                      </w:rPr>
                      <m:t>1+</m:t>
                    </m:r>
                    <m:sSub>
                      <m:sSubPr>
                        <m:ctrlPr>
                          <w:rPr>
                            <w:rFonts w:ascii="Cambria Math" w:eastAsiaTheme="minorEastAsia" w:hAnsi="Cambria Math" w:cs="Times New Roman"/>
                            <w:i/>
                            <w:sz w:val="24"/>
                            <w:szCs w:val="24"/>
                            <w:lang w:val=""/>
                          </w:rPr>
                        </m:ctrlPr>
                      </m:sSubPr>
                      <m:e>
                        <m:r>
                          <w:rPr>
                            <w:rFonts w:ascii="Cambria Math" w:eastAsiaTheme="minorEastAsia" w:hAnsi="Cambria Math" w:cs="Times New Roman"/>
                            <w:sz w:val="24"/>
                            <w:szCs w:val="24"/>
                            <w:lang w:val=""/>
                          </w:rPr>
                          <m:t>n</m:t>
                        </m:r>
                      </m:e>
                      <m:sub>
                        <m:r>
                          <w:rPr>
                            <w:rFonts w:ascii="Cambria Math" w:eastAsiaTheme="minorEastAsia" w:hAnsi="Cambria Math" w:cs="Times New Roman"/>
                            <w:sz w:val="24"/>
                            <w:szCs w:val="24"/>
                            <w:lang w:val=""/>
                          </w:rPr>
                          <m:t>s</m:t>
                        </m:r>
                      </m:sub>
                    </m:sSub>
                    <m:r>
                      <w:rPr>
                        <w:rFonts w:ascii="Cambria Math" w:eastAsiaTheme="minorEastAsia" w:hAnsi="Cambria Math" w:cs="Times New Roman"/>
                        <w:sz w:val="24"/>
                        <w:szCs w:val="24"/>
                        <w:lang w:val=""/>
                      </w:rPr>
                      <m:t>*</m:t>
                    </m:r>
                    <m:d>
                      <m:dPr>
                        <m:ctrlPr>
                          <w:rPr>
                            <w:rFonts w:ascii="Cambria Math" w:eastAsiaTheme="minorEastAsia" w:hAnsi="Cambria Math" w:cs="Times New Roman"/>
                            <w:i/>
                            <w:sz w:val="24"/>
                            <w:szCs w:val="24"/>
                            <w:lang w:val=""/>
                          </w:rPr>
                        </m:ctrlPr>
                      </m:dPr>
                      <m:e>
                        <m:sSub>
                          <m:sSubPr>
                            <m:ctrlPr>
                              <w:rPr>
                                <w:rFonts w:ascii="Cambria Math" w:eastAsiaTheme="minorEastAsia" w:hAnsi="Cambria Math" w:cs="Times New Roman"/>
                                <w:i/>
                                <w:sz w:val="24"/>
                                <w:szCs w:val="24"/>
                                <w:lang w:val=""/>
                              </w:rPr>
                            </m:ctrlPr>
                          </m:sSubPr>
                          <m:e>
                            <m:r>
                              <w:rPr>
                                <w:rFonts w:ascii="Cambria Math" w:eastAsiaTheme="minorEastAsia" w:hAnsi="Cambria Math" w:cs="Times New Roman"/>
                                <w:sz w:val="24"/>
                                <w:szCs w:val="24"/>
                                <w:lang w:val=""/>
                              </w:rPr>
                              <m:t>K</m:t>
                            </m:r>
                          </m:e>
                          <m:sub>
                            <m:r>
                              <w:rPr>
                                <w:rFonts w:ascii="Cambria Math" w:eastAsiaTheme="minorEastAsia" w:hAnsi="Cambria Math" w:cs="Times New Roman"/>
                                <w:sz w:val="24"/>
                                <w:szCs w:val="24"/>
                                <w:lang w:val=""/>
                              </w:rPr>
                              <m:t>i</m:t>
                            </m:r>
                          </m:sub>
                        </m:sSub>
                        <m:r>
                          <w:rPr>
                            <w:rFonts w:ascii="Cambria Math" w:eastAsiaTheme="minorEastAsia" w:hAnsi="Cambria Math" w:cs="Times New Roman"/>
                            <w:sz w:val="24"/>
                            <w:szCs w:val="24"/>
                            <w:lang w:val=""/>
                          </w:rPr>
                          <m:t>-1</m:t>
                        </m:r>
                      </m:e>
                    </m:d>
                  </m:den>
                </m:f>
              </m:oMath>
            </m:oMathPara>
          </w:p>
        </w:tc>
        <w:tc>
          <w:tcPr>
            <w:tcW w:w="980" w:type="dxa"/>
          </w:tcPr>
          <w:p w14:paraId="6694A964" w14:textId="38038BF9" w:rsidR="00B56160" w:rsidRPr="00C67093" w:rsidRDefault="00B56160" w:rsidP="00325CAE">
            <w:pPr>
              <w:pStyle w:val="Caption"/>
              <w:spacing w:line="276"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Eq- </w:t>
            </w:r>
            <w:bookmarkStart w:id="7" w:name="Eq3"/>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w:t>
            </w:r>
            <w:r w:rsidRPr="00C67093">
              <w:rPr>
                <w:rFonts w:ascii="Times New Roman" w:hAnsi="Times New Roman" w:cs="Times New Roman"/>
                <w:i w:val="0"/>
                <w:color w:val="000000" w:themeColor="text1"/>
                <w:sz w:val="24"/>
                <w:szCs w:val="24"/>
              </w:rPr>
              <w:fldChar w:fldCharType="end"/>
            </w:r>
            <w:bookmarkEnd w:id="7"/>
          </w:p>
          <w:p w14:paraId="703358C3" w14:textId="77777777" w:rsidR="00B56160" w:rsidRPr="00C67093" w:rsidRDefault="00B56160" w:rsidP="00325CAE">
            <w:pPr>
              <w:pStyle w:val="Caption"/>
              <w:keepNext/>
              <w:spacing w:line="276" w:lineRule="auto"/>
              <w:jc w:val="both"/>
              <w:rPr>
                <w:rFonts w:ascii="Times New Roman" w:hAnsi="Times New Roman" w:cs="Times New Roman"/>
                <w:i w:val="0"/>
                <w:color w:val="000000" w:themeColor="text1"/>
                <w:sz w:val="24"/>
                <w:szCs w:val="24"/>
              </w:rPr>
            </w:pPr>
          </w:p>
        </w:tc>
      </w:tr>
    </w:tbl>
    <w:p w14:paraId="63772385" w14:textId="604EFB6C" w:rsidR="00B56160" w:rsidRPr="00C67093" w:rsidRDefault="00F0134A" w:rsidP="00596594">
      <w:p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lastRenderedPageBreak/>
        <w:t xml:space="preserve">After determinin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r>
          <w:rPr>
            <w:rFonts w:ascii="Cambria Math" w:hAnsi="Cambria Math" w:cs="Times New Roman"/>
            <w:color w:val="000000" w:themeColor="text1"/>
            <w:sz w:val="24"/>
            <w:szCs w:val="24"/>
          </w:rPr>
          <m:t>,</m:t>
        </m:r>
        <m:sSubSup>
          <m:sSubSupPr>
            <m:ctrlPr>
              <w:rPr>
                <w:rFonts w:ascii="Cambria Math" w:eastAsiaTheme="minorEastAsia" w:hAnsi="Cambria Math" w:cs="Times New Roman"/>
                <w:i/>
                <w:sz w:val="24"/>
                <w:szCs w:val="24"/>
                <w:lang w:val=""/>
              </w:rPr>
            </m:ctrlPr>
          </m:sSubSupPr>
          <m:e>
            <m:r>
              <w:rPr>
                <w:rFonts w:ascii="Cambria Math" w:eastAsiaTheme="minorEastAsia" w:hAnsi="Cambria Math" w:cs="Times New Roman"/>
                <w:sz w:val="24"/>
                <w:szCs w:val="24"/>
                <w:lang w:val=""/>
              </w:rPr>
              <m:t>x</m:t>
            </m:r>
          </m:e>
          <m:sub>
            <m:r>
              <w:rPr>
                <w:rFonts w:ascii="Cambria Math" w:eastAsiaTheme="minorEastAsia" w:hAnsi="Cambria Math" w:cs="Times New Roman"/>
                <w:sz w:val="24"/>
                <w:szCs w:val="24"/>
                <w:lang w:val=""/>
              </w:rPr>
              <m:t>i</m:t>
            </m:r>
          </m:sub>
          <m:sup>
            <m:r>
              <w:rPr>
                <w:rFonts w:ascii="Cambria Math" w:eastAsiaTheme="minorEastAsia" w:hAnsi="Cambria Math" w:cs="Times New Roman"/>
                <w:sz w:val="24"/>
                <w:szCs w:val="24"/>
                <w:lang w:val=""/>
              </w:rPr>
              <m:t>L</m:t>
            </m:r>
          </m:sup>
        </m:sSubSup>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m:t>
        </m:r>
        <m:sSubSup>
          <m:sSubSupPr>
            <m:ctrlPr>
              <w:rPr>
                <w:rFonts w:ascii="Cambria Math" w:eastAsiaTheme="minorEastAsia" w:hAnsi="Cambria Math" w:cs="Times New Roman"/>
                <w:i/>
                <w:sz w:val="24"/>
                <w:szCs w:val="24"/>
                <w:lang w:val=""/>
              </w:rPr>
            </m:ctrlPr>
          </m:sSubSupPr>
          <m:e>
            <m:r>
              <w:rPr>
                <w:rFonts w:ascii="Cambria Math" w:eastAsiaTheme="minorEastAsia" w:hAnsi="Cambria Math" w:cs="Times New Roman"/>
                <w:sz w:val="24"/>
                <w:szCs w:val="24"/>
                <w:lang w:val=""/>
              </w:rPr>
              <m:t>x</m:t>
            </m:r>
          </m:e>
          <m:sub>
            <m:r>
              <w:rPr>
                <w:rFonts w:ascii="Cambria Math" w:eastAsiaTheme="minorEastAsia" w:hAnsi="Cambria Math" w:cs="Times New Roman"/>
                <w:sz w:val="24"/>
                <w:szCs w:val="24"/>
                <w:lang w:val=""/>
              </w:rPr>
              <m:t>i</m:t>
            </m:r>
          </m:sub>
          <m:sup>
            <m:r>
              <w:rPr>
                <w:rFonts w:ascii="Cambria Math" w:eastAsiaTheme="minorEastAsia" w:hAnsi="Cambria Math" w:cs="Times New Roman"/>
                <w:sz w:val="24"/>
                <w:szCs w:val="24"/>
                <w:lang w:val=""/>
              </w:rPr>
              <m:t>S</m:t>
            </m:r>
          </m:sup>
        </m:sSubSup>
        <m:r>
          <w:rPr>
            <w:rFonts w:ascii="Cambria Math" w:hAnsi="Cambria Math" w:cs="Times New Roman"/>
            <w:color w:val="000000" w:themeColor="text1"/>
            <w:sz w:val="24"/>
            <w:szCs w:val="24"/>
          </w:rPr>
          <m:t xml:space="preserve"> </m:t>
        </m:r>
      </m:oMath>
      <w:r w:rsidRPr="00C67093">
        <w:rPr>
          <w:rFonts w:ascii="Times New Roman" w:eastAsiaTheme="minorEastAsia" w:hAnsi="Times New Roman" w:cs="Times New Roman"/>
          <w:color w:val="000000" w:themeColor="text1"/>
          <w:sz w:val="24"/>
          <w:szCs w:val="24"/>
        </w:rPr>
        <w:t xml:space="preserve">for all carbon numbers. Activity coefficients are calculated using </w:t>
      </w:r>
      <w:r w:rsidR="0047159E">
        <w:rPr>
          <w:rFonts w:ascii="Times New Roman" w:eastAsiaTheme="minorEastAsia" w:hAnsi="Times New Roman" w:cs="Times New Roman"/>
          <w:sz w:val="24"/>
          <w:szCs w:val="24"/>
        </w:rPr>
        <w:t>Entropic</w:t>
      </w:r>
      <w:r w:rsidRPr="00C67093">
        <w:rPr>
          <w:rFonts w:ascii="Times New Roman" w:eastAsiaTheme="minorEastAsia" w:hAnsi="Times New Roman" w:cs="Times New Roman"/>
          <w:sz w:val="24"/>
          <w:szCs w:val="24"/>
        </w:rPr>
        <w:t xml:space="preserve">-free-volume and Wilson models for liquid and solid phases respectively. Please note that </w:t>
      </w:r>
      <w:r w:rsidR="00DE0E94" w:rsidRPr="00C67093">
        <w:rPr>
          <w:rFonts w:ascii="Times New Roman" w:eastAsiaTheme="minorEastAsia" w:hAnsi="Times New Roman" w:cs="Times New Roman"/>
          <w:sz w:val="24"/>
          <w:szCs w:val="24"/>
        </w:rPr>
        <w:t>activity</w:t>
      </w:r>
      <w:r w:rsidRPr="00C67093">
        <w:rPr>
          <w:rFonts w:ascii="Times New Roman" w:eastAsiaTheme="minorEastAsia" w:hAnsi="Times New Roman" w:cs="Times New Roman"/>
          <w:sz w:val="24"/>
          <w:szCs w:val="24"/>
        </w:rPr>
        <w:t xml:space="preserve"> </w:t>
      </w:r>
      <w:r w:rsidR="00DE0E94" w:rsidRPr="00C67093">
        <w:rPr>
          <w:rFonts w:ascii="Times New Roman" w:eastAsiaTheme="minorEastAsia" w:hAnsi="Times New Roman" w:cs="Times New Roman"/>
          <w:sz w:val="24"/>
          <w:szCs w:val="24"/>
        </w:rPr>
        <w:t>coefficients</w:t>
      </w:r>
      <w:r w:rsidRPr="00C67093">
        <w:rPr>
          <w:rFonts w:ascii="Times New Roman" w:eastAsiaTheme="minorEastAsia" w:hAnsi="Times New Roman" w:cs="Times New Roman"/>
          <w:sz w:val="24"/>
          <w:szCs w:val="24"/>
        </w:rPr>
        <w:t xml:space="preserve"> are dependent on compositions of solid and liquid phases. After calculating </w:t>
      </w:r>
      <m:oMath>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L</m:t>
            </m:r>
          </m:sup>
        </m:sSubSup>
      </m:oMath>
      <w:r w:rsidRPr="00C67093">
        <w:rPr>
          <w:rFonts w:ascii="Times New Roman" w:eastAsiaTheme="minorEastAsia" w:hAnsi="Times New Roman" w:cs="Times New Roman"/>
          <w:iCs/>
          <w:color w:val="000000" w:themeColor="text1"/>
          <w:sz w:val="24"/>
          <w:szCs w:val="24"/>
        </w:rPr>
        <w:t xml:space="preserve"> and </w:t>
      </w:r>
      <m:oMath>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S</m:t>
            </m:r>
          </m:sup>
        </m:sSubSup>
      </m:oMath>
      <w:r w:rsidRPr="00C67093">
        <w:rPr>
          <w:rFonts w:ascii="Times New Roman" w:eastAsiaTheme="minorEastAsia" w:hAnsi="Times New Roman" w:cs="Times New Roman"/>
          <w:iCs/>
          <w:color w:val="000000" w:themeColor="text1"/>
          <w:sz w:val="24"/>
          <w:szCs w:val="24"/>
        </w:rPr>
        <w:t xml:space="preserve"> for all carbon number components, new equilibrium constants are calculated through Eq- </w:t>
      </w:r>
      <w:r w:rsidRPr="00C67093">
        <w:rPr>
          <w:rFonts w:ascii="Times New Roman" w:eastAsiaTheme="minorEastAsia" w:hAnsi="Times New Roman" w:cs="Times New Roman"/>
          <w:iCs/>
          <w:color w:val="000000" w:themeColor="text1"/>
          <w:sz w:val="24"/>
          <w:szCs w:val="24"/>
        </w:rPr>
        <w:fldChar w:fldCharType="begin"/>
      </w:r>
      <w:r w:rsidRPr="00C67093">
        <w:rPr>
          <w:rFonts w:ascii="Times New Roman" w:eastAsiaTheme="minorEastAsia" w:hAnsi="Times New Roman" w:cs="Times New Roman"/>
          <w:iCs/>
          <w:color w:val="000000" w:themeColor="text1"/>
          <w:sz w:val="24"/>
          <w:szCs w:val="24"/>
        </w:rPr>
        <w:instrText xml:space="preserve"> REF Eq4 \h  \* MERGEFORMAT </w:instrText>
      </w:r>
      <w:r w:rsidRPr="00C67093">
        <w:rPr>
          <w:rFonts w:ascii="Times New Roman" w:eastAsiaTheme="minorEastAsia" w:hAnsi="Times New Roman" w:cs="Times New Roman"/>
          <w:iCs/>
          <w:color w:val="000000" w:themeColor="text1"/>
          <w:sz w:val="24"/>
          <w:szCs w:val="24"/>
        </w:rPr>
      </w:r>
      <w:r w:rsidRPr="00C67093">
        <w:rPr>
          <w:rFonts w:ascii="Times New Roman" w:eastAsiaTheme="minorEastAsia" w:hAnsi="Times New Roman" w:cs="Times New Roman"/>
          <w:iCs/>
          <w:color w:val="000000" w:themeColor="text1"/>
          <w:sz w:val="24"/>
          <w:szCs w:val="24"/>
        </w:rPr>
        <w:fldChar w:fldCharType="separate"/>
      </w:r>
      <w:r w:rsidR="008A3807" w:rsidRPr="008A3807">
        <w:rPr>
          <w:rFonts w:ascii="Times New Roman" w:hAnsi="Times New Roman" w:cs="Times New Roman"/>
          <w:noProof/>
          <w:color w:val="000000" w:themeColor="text1"/>
          <w:sz w:val="24"/>
          <w:szCs w:val="24"/>
        </w:rPr>
        <w:t>4</w:t>
      </w:r>
      <w:r w:rsidRPr="00C67093">
        <w:rPr>
          <w:rFonts w:ascii="Times New Roman" w:eastAsiaTheme="minorEastAsia" w:hAnsi="Times New Roman" w:cs="Times New Roman"/>
          <w:iCs/>
          <w:color w:val="000000" w:themeColor="text1"/>
          <w:sz w:val="24"/>
          <w:szCs w:val="24"/>
        </w:rPr>
        <w:fldChar w:fldCharType="end"/>
      </w:r>
      <w:r w:rsidR="008C5684">
        <w:rPr>
          <w:rFonts w:ascii="Times New Roman" w:eastAsiaTheme="minorEastAsia" w:hAnsi="Times New Roman" w:cs="Times New Roman"/>
          <w:iCs/>
          <w:color w:val="000000" w:themeColor="text1"/>
          <w:sz w:val="24"/>
          <w:szCs w:val="24"/>
        </w:rPr>
        <w:t xml:space="preserve"> </w:t>
      </w:r>
      <w:r w:rsidR="00C06D67">
        <w:rPr>
          <w:rFonts w:ascii="Times New Roman" w:eastAsiaTheme="minorEastAsia" w:hAnsi="Times New Roman" w:cs="Times New Roman"/>
          <w:iCs/>
          <w:color w:val="000000" w:themeColor="text1"/>
          <w:sz w:val="24"/>
          <w:szCs w:val="24"/>
        </w:rPr>
        <w:fldChar w:fldCharType="begin" w:fldLock="1"/>
      </w:r>
      <w:r w:rsidR="003A61B2">
        <w:rPr>
          <w:rFonts w:ascii="Times New Roman" w:eastAsiaTheme="minorEastAsia" w:hAnsi="Times New Roman" w:cs="Times New Roman"/>
          <w:iCs/>
          <w:color w:val="000000" w:themeColor="text1"/>
          <w:sz w:val="24"/>
          <w:szCs w:val="24"/>
        </w:rPr>
        <w:instrText>ADDIN CSL_CITATION {"citationItems":[{"id":"ITEM-1","itemData":{"author":[{"dropping-particle":"","family":"Prausnitz","given":"J. M","non-dropping-particle":"","parse-names":false,"suffix":""},{"dropping-particle":"","family":"Lichtenthaler","given":"R. N","non-dropping-particle":"","parse-names":false,"suffix":""},{"dropping-particle":"de","family":"Azevedo","given":"EG","non-dropping-particle":"","parse-names":false,"suffix":""}],"id":"ITEM-1","issued":{"date-parts":[["1998"]]},"title":"Molecular thermodynamics of fluid-phase equilibria","type":"book"},"uris":["http://www.mendeley.com/documents/?uuid=167be2db-8d30-3811-8d08-828387ad63cb"]}],"mendeley":{"formattedCitation":"[2]","plainTextFormattedCitation":"[2]","previouslyFormattedCitation":"[2]"},"properties":{"noteIndex":0},"schema":"https://github.com/citation-style-language/schema/raw/master/csl-citation.json"}</w:instrText>
      </w:r>
      <w:r w:rsidR="00C06D67">
        <w:rPr>
          <w:rFonts w:ascii="Times New Roman" w:eastAsiaTheme="minorEastAsia" w:hAnsi="Times New Roman" w:cs="Times New Roman"/>
          <w:iCs/>
          <w:color w:val="000000" w:themeColor="text1"/>
          <w:sz w:val="24"/>
          <w:szCs w:val="24"/>
        </w:rPr>
        <w:fldChar w:fldCharType="separate"/>
      </w:r>
      <w:r w:rsidR="008C5684" w:rsidRPr="008C5684">
        <w:rPr>
          <w:rFonts w:ascii="Times New Roman" w:eastAsiaTheme="minorEastAsia" w:hAnsi="Times New Roman" w:cs="Times New Roman"/>
          <w:iCs/>
          <w:noProof/>
          <w:color w:val="000000" w:themeColor="text1"/>
          <w:sz w:val="24"/>
          <w:szCs w:val="24"/>
        </w:rPr>
        <w:t>[2]</w:t>
      </w:r>
      <w:r w:rsidR="00C06D67">
        <w:rPr>
          <w:rFonts w:ascii="Times New Roman" w:eastAsiaTheme="minorEastAsia" w:hAnsi="Times New Roman" w:cs="Times New Roman"/>
          <w:iCs/>
          <w:color w:val="000000" w:themeColor="text1"/>
          <w:sz w:val="24"/>
          <w:szCs w:val="24"/>
        </w:rPr>
        <w:fldChar w:fldCharType="end"/>
      </w:r>
      <w:r w:rsidRPr="00C67093">
        <w:rPr>
          <w:rFonts w:ascii="Times New Roman" w:eastAsiaTheme="minorEastAsia" w:hAnsi="Times New Roman" w:cs="Times New Roman"/>
          <w:iCs/>
          <w:color w:val="000000" w:themeColor="text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0"/>
        <w:gridCol w:w="980"/>
      </w:tblGrid>
      <w:tr w:rsidR="00B56160" w:rsidRPr="00C67093" w14:paraId="352F6408" w14:textId="77777777" w:rsidTr="00B56160">
        <w:tc>
          <w:tcPr>
            <w:tcW w:w="8370" w:type="dxa"/>
            <w:hideMark/>
          </w:tcPr>
          <w:p w14:paraId="6C9A9B7A" w14:textId="5F0A0941" w:rsidR="00B56160" w:rsidRPr="00C67093" w:rsidRDefault="001C4EC1" w:rsidP="00325CAE">
            <w:pPr>
              <w:spacing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K</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iCs/>
                        <w:color w:val="000000" w:themeColor="text1"/>
                        <w:sz w:val="24"/>
                        <w:szCs w:val="24"/>
                      </w:rPr>
                    </m:ctrlPr>
                  </m:fPr>
                  <m:num>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L</m:t>
                        </m:r>
                      </m:sup>
                    </m:sSubSup>
                  </m:num>
                  <m:den>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γ</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S</m:t>
                        </m:r>
                      </m:sup>
                    </m:sSubSup>
                  </m:den>
                </m:f>
                <m:func>
                  <m:funcPr>
                    <m:ctrlPr>
                      <w:rPr>
                        <w:rFonts w:ascii="Cambria Math" w:hAnsi="Cambria Math" w:cs="Times New Roman"/>
                        <w:i/>
                        <w:iCs/>
                        <w:color w:val="000000" w:themeColor="text1"/>
                        <w:sz w:val="24"/>
                        <w:szCs w:val="24"/>
                      </w:rPr>
                    </m:ctrlPr>
                  </m:funcPr>
                  <m:fName>
                    <m:r>
                      <m:rPr>
                        <m:sty m:val="p"/>
                      </m:rPr>
                      <w:rPr>
                        <w:rFonts w:ascii="Cambria Math" w:hAnsi="Cambria Math" w:cs="Times New Roman"/>
                        <w:color w:val="000000" w:themeColor="text1"/>
                        <w:sz w:val="24"/>
                        <w:szCs w:val="24"/>
                      </w:rPr>
                      <m:t>exp</m:t>
                    </m:r>
                  </m:fName>
                  <m:e>
                    <m:d>
                      <m:dPr>
                        <m:ctrlPr>
                          <w:rPr>
                            <w:rFonts w:ascii="Cambria Math" w:hAnsi="Cambria Math" w:cs="Times New Roman"/>
                            <w:i/>
                            <w:iCs/>
                            <w:color w:val="000000" w:themeColor="text1"/>
                            <w:sz w:val="24"/>
                            <w:szCs w:val="24"/>
                          </w:rPr>
                        </m:ctrlPr>
                      </m:dPr>
                      <m:e>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Δ</m:t>
                            </m:r>
                            <m:sSubSup>
                              <m:sSubSupPr>
                                <m:ctrlPr>
                                  <w:rPr>
                                    <w:rFonts w:ascii="Cambria Math" w:hAnsi="Cambria Math" w:cs="Times New Roman"/>
                                    <w:i/>
                                    <w:iCs/>
                                    <w:color w:val="000000" w:themeColor="text1"/>
                                    <w:sz w:val="24"/>
                                    <w:szCs w:val="24"/>
                                  </w:rPr>
                                </m:ctrlPr>
                              </m:sSubSup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i</m:t>
                                    </m:r>
                                  </m:sub>
                                </m:sSub>
                              </m:e>
                              <m:sub>
                                <m:r>
                                  <w:rPr>
                                    <w:rFonts w:ascii="Cambria Math" w:hAnsi="Cambria Math" w:cs="Times New Roman"/>
                                    <w:color w:val="000000" w:themeColor="text1"/>
                                    <w:sz w:val="24"/>
                                    <w:szCs w:val="24"/>
                                  </w:rPr>
                                  <m:t> </m:t>
                                </m:r>
                              </m:sub>
                              <m:sup>
                                <m:r>
                                  <w:rPr>
                                    <w:rFonts w:ascii="Cambria Math" w:hAnsi="Cambria Math" w:cs="Times New Roman"/>
                                    <w:color w:val="000000" w:themeColor="text1"/>
                                    <w:sz w:val="24"/>
                                    <w:szCs w:val="24"/>
                                  </w:rPr>
                                  <m:t>f</m:t>
                                </m:r>
                              </m:sup>
                            </m:sSubSup>
                          </m:num>
                          <m:den>
                            <m:r>
                              <w:rPr>
                                <w:rFonts w:ascii="Cambria Math" w:hAnsi="Cambria Math" w:cs="Times New Roman"/>
                                <w:color w:val="000000" w:themeColor="text1"/>
                                <w:sz w:val="24"/>
                                <w:szCs w:val="24"/>
                              </w:rPr>
                              <m:t>R</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f</m:t>
                                </m:r>
                              </m:sup>
                            </m:sSubSup>
                          </m:den>
                        </m:f>
                        <m:d>
                          <m:dPr>
                            <m:ctrlPr>
                              <w:rPr>
                                <w:rFonts w:ascii="Cambria Math" w:hAnsi="Cambria Math" w:cs="Times New Roman"/>
                                <w:i/>
                                <w:iCs/>
                                <w:color w:val="000000" w:themeColor="text1"/>
                                <w:sz w:val="24"/>
                                <w:szCs w:val="24"/>
                              </w:rPr>
                            </m:ctrlPr>
                          </m:dPr>
                          <m:e>
                            <m:f>
                              <m:fPr>
                                <m:ctrlPr>
                                  <w:rPr>
                                    <w:rFonts w:ascii="Cambria Math" w:hAnsi="Cambria Math" w:cs="Times New Roman"/>
                                    <w:i/>
                                    <w:iCs/>
                                    <w:color w:val="000000" w:themeColor="text1"/>
                                    <w:sz w:val="24"/>
                                    <w:szCs w:val="24"/>
                                  </w:rPr>
                                </m:ctrlPr>
                              </m:fPr>
                              <m:num>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f</m:t>
                                    </m:r>
                                  </m:sup>
                                </m:sSubSup>
                              </m:num>
                              <m:den>
                                <m:r>
                                  <w:rPr>
                                    <w:rFonts w:ascii="Cambria Math" w:hAnsi="Cambria Math" w:cs="Times New Roman"/>
                                    <w:color w:val="000000" w:themeColor="text1"/>
                                    <w:sz w:val="24"/>
                                    <w:szCs w:val="24"/>
                                  </w:rPr>
                                  <m:t>T</m:t>
                                </m:r>
                              </m:den>
                            </m:f>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m:t>
                        </m:r>
                        <m:f>
                          <m:fPr>
                            <m:ctrlPr>
                              <w:rPr>
                                <w:rFonts w:ascii="Cambria Math" w:hAnsi="Cambria Math" w:cs="Times New Roman"/>
                                <w:i/>
                                <w:iCs/>
                                <w:color w:val="000000" w:themeColor="text1"/>
                                <w:sz w:val="24"/>
                                <w:szCs w:val="24"/>
                              </w:rPr>
                            </m:ctrlPr>
                          </m:fPr>
                          <m:num>
                            <m:r>
                              <w:rPr>
                                <w:rFonts w:ascii="Cambria Math" w:hAnsi="Cambria Math" w:cs="Times New Roman"/>
                                <w:color w:val="000000" w:themeColor="text1"/>
                                <w:sz w:val="24"/>
                                <w:szCs w:val="24"/>
                              </w:rPr>
                              <m:t>Δ</m:t>
                            </m:r>
                            <m:sSubSup>
                              <m:sSubSupPr>
                                <m:ctrlPr>
                                  <w:rPr>
                                    <w:rFonts w:ascii="Cambria Math" w:hAnsi="Cambria Math" w:cs="Times New Roman"/>
                                    <w:i/>
                                    <w:iCs/>
                                    <w:color w:val="000000" w:themeColor="text1"/>
                                    <w:sz w:val="24"/>
                                    <w:szCs w:val="24"/>
                                  </w:rPr>
                                </m:ctrlPr>
                              </m:sSubSup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i</m:t>
                                    </m:r>
                                  </m:sub>
                                </m:sSub>
                              </m:e>
                              <m:sub>
                                <m:r>
                                  <w:rPr>
                                    <w:rFonts w:ascii="Cambria Math" w:hAnsi="Cambria Math" w:cs="Times New Roman"/>
                                    <w:color w:val="000000" w:themeColor="text1"/>
                                    <w:sz w:val="24"/>
                                    <w:szCs w:val="24"/>
                                  </w:rPr>
                                  <m:t> </m:t>
                                </m:r>
                              </m:sub>
                              <m:sup>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2</m:t>
                                    </m:r>
                                  </m:sub>
                                </m:sSub>
                              </m:sup>
                            </m:sSubSup>
                          </m:num>
                          <m:den>
                            <m:r>
                              <w:rPr>
                                <w:rFonts w:ascii="Cambria Math" w:hAnsi="Cambria Math" w:cs="Times New Roman"/>
                                <w:color w:val="000000" w:themeColor="text1"/>
                                <w:sz w:val="24"/>
                                <w:szCs w:val="24"/>
                              </w:rPr>
                              <m:t>R</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2</m:t>
                                    </m:r>
                                  </m:sub>
                                </m:sSub>
                              </m:sup>
                            </m:sSubSup>
                          </m:den>
                        </m:f>
                        <m:d>
                          <m:dPr>
                            <m:ctrlPr>
                              <w:rPr>
                                <w:rFonts w:ascii="Cambria Math" w:hAnsi="Cambria Math" w:cs="Times New Roman"/>
                                <w:i/>
                                <w:iCs/>
                                <w:color w:val="000000" w:themeColor="text1"/>
                                <w:sz w:val="24"/>
                                <w:szCs w:val="24"/>
                              </w:rPr>
                            </m:ctrlPr>
                          </m:dPr>
                          <m:e>
                            <m:f>
                              <m:fPr>
                                <m:ctrlPr>
                                  <w:rPr>
                                    <w:rFonts w:ascii="Cambria Math" w:hAnsi="Cambria Math" w:cs="Times New Roman"/>
                                    <w:i/>
                                    <w:iCs/>
                                    <w:color w:val="000000" w:themeColor="text1"/>
                                    <w:sz w:val="24"/>
                                    <w:szCs w:val="24"/>
                                  </w:rPr>
                                </m:ctrlPr>
                              </m:fPr>
                              <m:num>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2</m:t>
                                        </m:r>
                                      </m:sub>
                                    </m:sSub>
                                  </m:sup>
                                </m:sSubSup>
                              </m:num>
                              <m:den>
                                <m:r>
                                  <w:rPr>
                                    <w:rFonts w:ascii="Cambria Math" w:hAnsi="Cambria Math" w:cs="Times New Roman"/>
                                    <w:color w:val="000000" w:themeColor="text1"/>
                                    <w:sz w:val="24"/>
                                    <w:szCs w:val="24"/>
                                  </w:rPr>
                                  <m:t>T</m:t>
                                </m:r>
                              </m:den>
                            </m:f>
                            <m:r>
                              <w:rPr>
                                <w:rFonts w:ascii="Cambria Math" w:hAnsi="Cambria Math" w:cs="Times New Roman"/>
                                <w:color w:val="000000" w:themeColor="text1"/>
                                <w:sz w:val="24"/>
                                <w:szCs w:val="24"/>
                              </w:rPr>
                              <m:t>-1</m:t>
                            </m:r>
                          </m:e>
                        </m:d>
                        <m:r>
                          <w:rPr>
                            <w:rFonts w:ascii="Cambria Math" w:hAnsi="Cambria Math" w:cs="Times New Roman"/>
                            <w:color w:val="000000" w:themeColor="text1"/>
                            <w:sz w:val="24"/>
                            <w:szCs w:val="24"/>
                          </w:rPr>
                          <m:t>-</m:t>
                        </m:r>
                        <m:f>
                          <m:fPr>
                            <m:ctrlPr>
                              <w:rPr>
                                <w:rFonts w:ascii="Cambria Math" w:hAnsi="Cambria Math" w:cs="Times New Roman"/>
                                <w:i/>
                                <w:iCs/>
                                <w:color w:val="000000" w:themeColor="text1"/>
                                <w:sz w:val="24"/>
                                <w:szCs w:val="24"/>
                              </w:rPr>
                            </m:ctrlPr>
                          </m:fPr>
                          <m:num>
                            <m:sSub>
                              <m:sSubPr>
                                <m:ctrlPr>
                                  <w:rPr>
                                    <w:rFonts w:ascii="Cambria Math" w:hAnsi="Cambria Math" w:cs="Times New Roman"/>
                                    <w:i/>
                                    <w:iCs/>
                                    <w:color w:val="000000" w:themeColor="text1"/>
                                    <w:sz w:val="24"/>
                                    <w:szCs w:val="24"/>
                                  </w:rPr>
                                </m:ctrlPr>
                              </m:sSub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s</m:t>
                                    </m:r>
                                  </m:sub>
                                  <m:sup>
                                    <m:r>
                                      <w:rPr>
                                        <w:rFonts w:ascii="Cambria Math" w:hAnsi="Cambria Math" w:cs="Times New Roman"/>
                                        <w:color w:val="000000" w:themeColor="text1"/>
                                        <w:sz w:val="24"/>
                                        <w:szCs w:val="24"/>
                                      </w:rPr>
                                      <m:t>l</m:t>
                                    </m:r>
                                  </m:sup>
                                </m:sSubSup>
                                <m:r>
                                  <w:rPr>
                                    <w:rFonts w:ascii="Cambria Math" w:hAnsi="Cambria Math" w:cs="Times New Roman"/>
                                    <w:color w:val="000000" w:themeColor="text1"/>
                                    <w:sz w:val="24"/>
                                    <w:szCs w:val="24"/>
                                  </w:rPr>
                                  <m:t>C</m:t>
                                </m:r>
                              </m:e>
                              <m:sub>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m:t>
                                    </m:r>
                                  </m:sub>
                                </m:sSub>
                              </m:sub>
                            </m:sSub>
                          </m:num>
                          <m:den>
                            <m:r>
                              <w:rPr>
                                <w:rFonts w:ascii="Cambria Math" w:hAnsi="Cambria Math" w:cs="Times New Roman"/>
                                <w:color w:val="000000" w:themeColor="text1"/>
                                <w:sz w:val="24"/>
                                <w:szCs w:val="24"/>
                              </w:rPr>
                              <m:t>R</m:t>
                            </m:r>
                          </m:den>
                        </m:f>
                        <m:r>
                          <w:rPr>
                            <w:rFonts w:ascii="Cambria Math" w:hAnsi="Cambria Math" w:cs="Times New Roman"/>
                            <w:color w:val="000000" w:themeColor="text1"/>
                            <w:sz w:val="24"/>
                            <w:szCs w:val="24"/>
                          </w:rPr>
                          <m:t>*</m:t>
                        </m:r>
                        <m:d>
                          <m:dPr>
                            <m:ctrlPr>
                              <w:rPr>
                                <w:rFonts w:ascii="Cambria Math" w:hAnsi="Cambria Math" w:cs="Times New Roman"/>
                                <w:i/>
                                <w:iCs/>
                                <w:color w:val="000000" w:themeColor="text1"/>
                                <w:sz w:val="24"/>
                                <w:szCs w:val="24"/>
                              </w:rPr>
                            </m:ctrlPr>
                          </m:dPr>
                          <m:e>
                            <m:f>
                              <m:fPr>
                                <m:ctrlPr>
                                  <w:rPr>
                                    <w:rFonts w:ascii="Cambria Math" w:hAnsi="Cambria Math" w:cs="Times New Roman"/>
                                    <w:i/>
                                    <w:iCs/>
                                    <w:color w:val="000000" w:themeColor="text1"/>
                                    <w:sz w:val="24"/>
                                    <w:szCs w:val="24"/>
                                  </w:rPr>
                                </m:ctrlPr>
                              </m:fPr>
                              <m:num>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f</m:t>
                                    </m:r>
                                  </m:sup>
                                </m:sSubSup>
                              </m:num>
                              <m:den>
                                <m:r>
                                  <w:rPr>
                                    <w:rFonts w:ascii="Cambria Math" w:hAnsi="Cambria Math" w:cs="Times New Roman"/>
                                    <w:color w:val="000000" w:themeColor="text1"/>
                                    <w:sz w:val="24"/>
                                    <w:szCs w:val="24"/>
                                  </w:rPr>
                                  <m:t>T</m:t>
                                </m:r>
                              </m:den>
                            </m:f>
                            <m:r>
                              <w:rPr>
                                <w:rFonts w:ascii="Cambria Math" w:hAnsi="Cambria Math" w:cs="Times New Roman"/>
                                <w:color w:val="000000" w:themeColor="text1"/>
                                <w:sz w:val="24"/>
                                <w:szCs w:val="24"/>
                              </w:rPr>
                              <m:t>-</m:t>
                            </m:r>
                            <m:func>
                              <m:funcPr>
                                <m:ctrlPr>
                                  <w:rPr>
                                    <w:rFonts w:ascii="Cambria Math" w:hAnsi="Cambria Math" w:cs="Times New Roman"/>
                                    <w:i/>
                                    <w:iCs/>
                                    <w:color w:val="000000" w:themeColor="text1"/>
                                    <w:sz w:val="24"/>
                                    <w:szCs w:val="24"/>
                                  </w:rPr>
                                </m:ctrlPr>
                              </m:funcPr>
                              <m:fName>
                                <m:r>
                                  <w:rPr>
                                    <w:rFonts w:ascii="Cambria Math" w:hAnsi="Cambria Math" w:cs="Times New Roman"/>
                                    <w:color w:val="000000" w:themeColor="text1"/>
                                    <w:sz w:val="24"/>
                                    <w:szCs w:val="24"/>
                                  </w:rPr>
                                  <m:t>ln</m:t>
                                </m:r>
                              </m:fName>
                              <m:e>
                                <m:d>
                                  <m:dPr>
                                    <m:ctrlPr>
                                      <w:rPr>
                                        <w:rFonts w:ascii="Cambria Math" w:hAnsi="Cambria Math" w:cs="Times New Roman"/>
                                        <w:i/>
                                        <w:iCs/>
                                        <w:color w:val="000000" w:themeColor="text1"/>
                                        <w:sz w:val="24"/>
                                        <w:szCs w:val="24"/>
                                      </w:rPr>
                                    </m:ctrlPr>
                                  </m:dPr>
                                  <m:e>
                                    <m:f>
                                      <m:fPr>
                                        <m:ctrlPr>
                                          <w:rPr>
                                            <w:rFonts w:ascii="Cambria Math" w:hAnsi="Cambria Math" w:cs="Times New Roman"/>
                                            <w:i/>
                                            <w:iCs/>
                                            <w:color w:val="000000" w:themeColor="text1"/>
                                            <w:sz w:val="24"/>
                                            <w:szCs w:val="24"/>
                                          </w:rPr>
                                        </m:ctrlPr>
                                      </m:fPr>
                                      <m:num>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f</m:t>
                                            </m:r>
                                          </m:sup>
                                        </m:sSubSup>
                                      </m:num>
                                      <m:den>
                                        <m:r>
                                          <w:rPr>
                                            <w:rFonts w:ascii="Cambria Math" w:hAnsi="Cambria Math" w:cs="Times New Roman"/>
                                            <w:color w:val="000000" w:themeColor="text1"/>
                                            <w:sz w:val="24"/>
                                            <w:szCs w:val="24"/>
                                          </w:rPr>
                                          <m:t>T</m:t>
                                        </m:r>
                                      </m:den>
                                    </m:f>
                                  </m:e>
                                </m:d>
                              </m:e>
                            </m:func>
                            <m:r>
                              <w:rPr>
                                <w:rFonts w:ascii="Cambria Math" w:hAnsi="Cambria Math" w:cs="Times New Roman"/>
                                <w:color w:val="000000" w:themeColor="text1"/>
                                <w:sz w:val="24"/>
                                <w:szCs w:val="24"/>
                              </w:rPr>
                              <m:t>-1</m:t>
                            </m:r>
                          </m:e>
                        </m:d>
                      </m:e>
                    </m:d>
                  </m:e>
                </m:func>
              </m:oMath>
            </m:oMathPara>
          </w:p>
        </w:tc>
        <w:tc>
          <w:tcPr>
            <w:tcW w:w="980" w:type="dxa"/>
          </w:tcPr>
          <w:p w14:paraId="25D345F4" w14:textId="760CBB3B" w:rsidR="00B56160" w:rsidRPr="00C67093" w:rsidRDefault="00B56160" w:rsidP="00325CAE">
            <w:pPr>
              <w:pStyle w:val="Caption"/>
              <w:spacing w:line="276"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Eq- </w:t>
            </w:r>
            <w:bookmarkStart w:id="8" w:name="Eq4"/>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4</w:t>
            </w:r>
            <w:r w:rsidRPr="00C67093">
              <w:rPr>
                <w:rFonts w:ascii="Times New Roman" w:hAnsi="Times New Roman" w:cs="Times New Roman"/>
                <w:i w:val="0"/>
                <w:color w:val="000000" w:themeColor="text1"/>
                <w:sz w:val="24"/>
                <w:szCs w:val="24"/>
              </w:rPr>
              <w:fldChar w:fldCharType="end"/>
            </w:r>
            <w:bookmarkEnd w:id="8"/>
          </w:p>
        </w:tc>
      </w:tr>
    </w:tbl>
    <w:p w14:paraId="09DAF63C" w14:textId="77777777" w:rsidR="005F7C70" w:rsidRDefault="005F7C70" w:rsidP="00325CAE">
      <w:pPr>
        <w:spacing w:line="276" w:lineRule="auto"/>
        <w:jc w:val="both"/>
        <w:rPr>
          <w:rFonts w:ascii="Times New Roman" w:eastAsiaTheme="minorEastAsia" w:hAnsi="Times New Roman" w:cs="Times New Roman"/>
          <w:color w:val="000000" w:themeColor="text1"/>
          <w:sz w:val="24"/>
          <w:szCs w:val="24"/>
        </w:rPr>
      </w:pPr>
    </w:p>
    <w:p w14:paraId="68D2EA81" w14:textId="6C55B623" w:rsidR="004752CD" w:rsidRPr="00C67093" w:rsidRDefault="00A93A11" w:rsidP="00596594">
      <w:pPr>
        <w:spacing w:line="360" w:lineRule="auto"/>
        <w:jc w:val="both"/>
        <w:rPr>
          <w:rFonts w:ascii="Times New Roman" w:eastAsiaTheme="minorEastAsia" w:hAnsi="Times New Roman" w:cs="Times New Roman"/>
          <w:iCs/>
          <w:color w:val="000000" w:themeColor="text1"/>
          <w:sz w:val="24"/>
          <w:szCs w:val="24"/>
        </w:rPr>
      </w:pPr>
      <w:r w:rsidRPr="00C67093">
        <w:rPr>
          <w:rFonts w:ascii="Times New Roman" w:eastAsiaTheme="minorEastAsia" w:hAnsi="Times New Roman" w:cs="Times New Roman"/>
          <w:color w:val="000000" w:themeColor="text1"/>
          <w:sz w:val="24"/>
          <w:szCs w:val="24"/>
        </w:rPr>
        <w:t xml:space="preserve">Where </w:t>
      </w:r>
      <m:oMath>
        <m:r>
          <w:rPr>
            <w:rFonts w:ascii="Cambria Math" w:hAnsi="Cambria Math" w:cs="Times New Roman"/>
            <w:color w:val="000000" w:themeColor="text1"/>
            <w:sz w:val="24"/>
            <w:szCs w:val="24"/>
          </w:rPr>
          <m:t>Δ</m:t>
        </m:r>
        <m:sSubSup>
          <m:sSubSupPr>
            <m:ctrlPr>
              <w:rPr>
                <w:rFonts w:ascii="Cambria Math" w:hAnsi="Cambria Math" w:cs="Times New Roman"/>
                <w:i/>
                <w:iCs/>
                <w:color w:val="000000" w:themeColor="text1"/>
                <w:sz w:val="24"/>
                <w:szCs w:val="24"/>
              </w:rPr>
            </m:ctrlPr>
          </m:sSubSup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i</m:t>
                </m:r>
              </m:sub>
            </m:sSub>
          </m:e>
          <m:sub>
            <m:r>
              <w:rPr>
                <w:rFonts w:ascii="Cambria Math" w:hAnsi="Cambria Math" w:cs="Times New Roman"/>
                <w:color w:val="000000" w:themeColor="text1"/>
                <w:sz w:val="24"/>
                <w:szCs w:val="24"/>
              </w:rPr>
              <m:t> </m:t>
            </m:r>
          </m:sub>
          <m:sup>
            <m:r>
              <w:rPr>
                <w:rFonts w:ascii="Cambria Math" w:hAnsi="Cambria Math" w:cs="Times New Roman"/>
                <w:color w:val="000000" w:themeColor="text1"/>
                <w:sz w:val="24"/>
                <w:szCs w:val="24"/>
              </w:rPr>
              <m:t>f</m:t>
            </m:r>
          </m:sup>
        </m:sSubSup>
        <m:r>
          <w:rPr>
            <w:rFonts w:ascii="Cambria Math" w:hAnsi="Cambria Math" w:cs="Times New Roman"/>
            <w:color w:val="000000" w:themeColor="text1"/>
            <w:sz w:val="24"/>
            <w:szCs w:val="24"/>
          </w:rPr>
          <m:t>,</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f</m:t>
            </m:r>
          </m:sup>
        </m:sSubSup>
        <m:r>
          <w:rPr>
            <w:rFonts w:ascii="Cambria Math" w:hAnsi="Cambria Math" w:cs="Times New Roman"/>
            <w:color w:val="000000" w:themeColor="text1"/>
            <w:sz w:val="24"/>
            <w:szCs w:val="24"/>
          </w:rPr>
          <m:t>,Δ</m:t>
        </m:r>
        <m:sSubSup>
          <m:sSubSupPr>
            <m:ctrlPr>
              <w:rPr>
                <w:rFonts w:ascii="Cambria Math" w:hAnsi="Cambria Math" w:cs="Times New Roman"/>
                <w:i/>
                <w:iCs/>
                <w:color w:val="000000" w:themeColor="text1"/>
                <w:sz w:val="24"/>
                <w:szCs w:val="24"/>
              </w:rPr>
            </m:ctrlPr>
          </m:sSubSup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i</m:t>
                </m:r>
              </m:sub>
            </m:sSub>
          </m:e>
          <m:sub>
            <m:r>
              <w:rPr>
                <w:rFonts w:ascii="Cambria Math" w:hAnsi="Cambria Math" w:cs="Times New Roman"/>
                <w:color w:val="000000" w:themeColor="text1"/>
                <w:sz w:val="24"/>
                <w:szCs w:val="24"/>
              </w:rPr>
              <m:t> </m:t>
            </m:r>
          </m:sub>
          <m:sup>
            <m:r>
              <w:rPr>
                <w:rFonts w:ascii="Cambria Math" w:hAnsi="Cambria Math" w:cs="Times New Roman"/>
                <w:color w:val="000000" w:themeColor="text1"/>
                <w:sz w:val="24"/>
                <w:szCs w:val="24"/>
              </w:rPr>
              <m:t>tr</m:t>
            </m:r>
          </m:sup>
        </m:sSubSup>
        <m:r>
          <w:rPr>
            <w:rFonts w:ascii="Cambria Math" w:hAnsi="Cambria Math" w:cs="Times New Roman"/>
            <w:color w:val="000000" w:themeColor="text1"/>
            <w:sz w:val="24"/>
            <w:szCs w:val="24"/>
          </w:rPr>
          <m:t>,</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r</m:t>
            </m:r>
          </m:sup>
        </m:sSubSup>
      </m:oMath>
      <w:r w:rsidRPr="00C67093">
        <w:rPr>
          <w:rFonts w:ascii="Times New Roman" w:eastAsiaTheme="minorEastAsia" w:hAnsi="Times New Roman" w:cs="Times New Roman"/>
          <w:iCs/>
          <w:color w:val="000000" w:themeColor="text1"/>
          <w:sz w:val="24"/>
          <w:szCs w:val="24"/>
        </w:rPr>
        <w:t xml:space="preserve"> and </w:t>
      </w:r>
      <m:oMath>
        <m:sSub>
          <m:sSubPr>
            <m:ctrlPr>
              <w:rPr>
                <w:rFonts w:ascii="Cambria Math" w:hAnsi="Cambria Math" w:cs="Times New Roman"/>
                <w:i/>
                <w:iCs/>
                <w:color w:val="000000" w:themeColor="text1"/>
                <w:sz w:val="24"/>
                <w:szCs w:val="24"/>
              </w:rPr>
            </m:ctrlPr>
          </m:sSub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s</m:t>
                </m:r>
              </m:sub>
              <m:sup>
                <m:r>
                  <w:rPr>
                    <w:rFonts w:ascii="Cambria Math" w:hAnsi="Cambria Math" w:cs="Times New Roman"/>
                    <w:color w:val="000000" w:themeColor="text1"/>
                    <w:sz w:val="24"/>
                    <w:szCs w:val="24"/>
                  </w:rPr>
                  <m:t>l</m:t>
                </m:r>
              </m:sup>
            </m:sSubSup>
            <m:r>
              <w:rPr>
                <w:rFonts w:ascii="Cambria Math" w:hAnsi="Cambria Math" w:cs="Times New Roman"/>
                <w:color w:val="000000" w:themeColor="text1"/>
                <w:sz w:val="24"/>
                <w:szCs w:val="24"/>
              </w:rPr>
              <m:t>C</m:t>
            </m:r>
          </m:e>
          <m:sub>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m:t>
                </m:r>
              </m:sub>
            </m:sSub>
          </m:sub>
        </m:sSub>
      </m:oMath>
      <w:r w:rsidRPr="00C67093">
        <w:rPr>
          <w:rFonts w:ascii="Times New Roman" w:eastAsiaTheme="minorEastAsia" w:hAnsi="Times New Roman" w:cs="Times New Roman"/>
          <w:iCs/>
          <w:color w:val="000000" w:themeColor="text1"/>
          <w:sz w:val="24"/>
          <w:szCs w:val="24"/>
        </w:rPr>
        <w:t xml:space="preserve"> are thermo-physical properties and are expressed through empirical correlations (discussed later). </w:t>
      </w:r>
      <w:r w:rsidR="005F7C70">
        <w:rPr>
          <w:rFonts w:ascii="Times New Roman" w:eastAsiaTheme="minorEastAsia" w:hAnsi="Times New Roman" w:cs="Times New Roman"/>
          <w:iCs/>
          <w:color w:val="000000" w:themeColor="text1"/>
          <w:sz w:val="24"/>
          <w:szCs w:val="24"/>
        </w:rPr>
        <w:t xml:space="preserve"> </w:t>
      </w:r>
      <w:r w:rsidR="004752CD" w:rsidRPr="00C67093">
        <w:rPr>
          <w:rFonts w:ascii="Times New Roman" w:eastAsiaTheme="minorEastAsia" w:hAnsi="Times New Roman" w:cs="Times New Roman"/>
          <w:iCs/>
          <w:color w:val="000000" w:themeColor="text1"/>
          <w:sz w:val="24"/>
          <w:szCs w:val="24"/>
        </w:rPr>
        <w:t xml:space="preserve">Newly calculated </w:t>
      </w:r>
      <m:oMath>
        <m:r>
          <w:rPr>
            <w:rFonts w:ascii="Cambria Math" w:eastAsiaTheme="minorEastAsia" w:hAnsi="Cambria Math" w:cs="Times New Roman"/>
            <w:color w:val="000000" w:themeColor="text1"/>
            <w:sz w:val="24"/>
            <w:szCs w:val="24"/>
          </w:rPr>
          <m:t>K</m:t>
        </m:r>
      </m:oMath>
      <w:r w:rsidR="004752CD" w:rsidRPr="00C67093">
        <w:rPr>
          <w:rFonts w:ascii="Times New Roman" w:eastAsiaTheme="minorEastAsia" w:hAnsi="Times New Roman" w:cs="Times New Roman"/>
          <w:iCs/>
          <w:color w:val="000000" w:themeColor="text1"/>
          <w:sz w:val="24"/>
          <w:szCs w:val="24"/>
        </w:rPr>
        <w:t xml:space="preserve"> values are then compared to previous equilibrium constants (</w:t>
      </w:r>
      <m:oMath>
        <m:sSup>
          <m:sSupPr>
            <m:ctrlPr>
              <w:rPr>
                <w:rFonts w:ascii="Cambria Math" w:eastAsiaTheme="minorEastAsia" w:hAnsi="Cambria Math" w:cs="Times New Roman"/>
                <w:i/>
                <w:iCs/>
                <w:color w:val="000000" w:themeColor="text1"/>
                <w:sz w:val="24"/>
                <w:szCs w:val="24"/>
              </w:rPr>
            </m:ctrlPr>
          </m:sSupPr>
          <m:e>
            <m:r>
              <w:rPr>
                <w:rFonts w:ascii="Cambria Math" w:eastAsiaTheme="minorEastAsia" w:hAnsi="Cambria Math" w:cs="Times New Roman"/>
                <w:color w:val="000000" w:themeColor="text1"/>
                <w:sz w:val="24"/>
                <w:szCs w:val="24"/>
              </w:rPr>
              <m:t>K</m:t>
            </m:r>
          </m:e>
          <m:sup>
            <m:r>
              <w:rPr>
                <w:rFonts w:ascii="Cambria Math" w:eastAsiaTheme="minorEastAsia" w:hAnsi="Cambria Math" w:cs="Times New Roman"/>
                <w:color w:val="000000" w:themeColor="text1"/>
                <w:sz w:val="24"/>
                <w:szCs w:val="24"/>
              </w:rPr>
              <m:t>C</m:t>
            </m:r>
          </m:sup>
        </m:sSup>
      </m:oMath>
      <w:r w:rsidR="004752CD" w:rsidRPr="00C67093">
        <w:rPr>
          <w:rFonts w:ascii="Times New Roman" w:eastAsiaTheme="minorEastAsia" w:hAnsi="Times New Roman" w:cs="Times New Roman"/>
          <w:iCs/>
          <w:color w:val="000000" w:themeColor="text1"/>
          <w:sz w:val="24"/>
          <w:szCs w:val="24"/>
        </w:rPr>
        <w:t>) through</w:t>
      </w:r>
      <w:r w:rsidR="00DE0E94" w:rsidRPr="00C67093">
        <w:rPr>
          <w:rFonts w:ascii="Times New Roman" w:eastAsiaTheme="minorEastAsia" w:hAnsi="Times New Roman" w:cs="Times New Roman"/>
          <w:iCs/>
          <w:color w:val="000000" w:themeColor="text1"/>
          <w:sz w:val="24"/>
          <w:szCs w:val="24"/>
        </w:rPr>
        <w:t xml:space="preserve"> the</w:t>
      </w:r>
      <w:r w:rsidR="004752CD" w:rsidRPr="00C67093">
        <w:rPr>
          <w:rFonts w:ascii="Times New Roman" w:eastAsiaTheme="minorEastAsia" w:hAnsi="Times New Roman" w:cs="Times New Roman"/>
          <w:iCs/>
          <w:color w:val="000000" w:themeColor="text1"/>
          <w:sz w:val="24"/>
          <w:szCs w:val="24"/>
        </w:rPr>
        <w:t xml:space="preserv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0"/>
        <w:gridCol w:w="980"/>
      </w:tblGrid>
      <w:tr w:rsidR="004752CD" w:rsidRPr="00C67093" w14:paraId="5EF9E4F6" w14:textId="77777777" w:rsidTr="004752CD">
        <w:tc>
          <w:tcPr>
            <w:tcW w:w="8370" w:type="dxa"/>
            <w:hideMark/>
          </w:tcPr>
          <w:p w14:paraId="72FCB7AE" w14:textId="7A8EF3FB" w:rsidR="004752CD" w:rsidRPr="00C67093" w:rsidRDefault="004752CD" w:rsidP="00325CAE">
            <w:pPr>
              <w:spacing w:line="276" w:lineRule="auto"/>
              <w:jc w:val="both"/>
              <w:rPr>
                <w:rFonts w:ascii="Times New Roman" w:eastAsiaTheme="minorEastAsia" w:hAnsi="Times New Roman" w:cs="Times New Roman"/>
                <w:iCs/>
                <w:color w:val="000000" w:themeColor="text1"/>
                <w:sz w:val="24"/>
                <w:szCs w:val="24"/>
              </w:rPr>
            </w:pPr>
            <m:oMath>
              <m:r>
                <w:rPr>
                  <w:rFonts w:ascii="Cambria Math" w:hAnsi="Cambria Math" w:cs="Times New Roman"/>
                  <w:sz w:val="24"/>
                  <w:szCs w:val="24"/>
                  <w:lang w:val=""/>
                </w:rPr>
                <m:t>ϵ=</m:t>
              </m:r>
              <m:f>
                <m:fPr>
                  <m:ctrlPr>
                    <w:rPr>
                      <w:rFonts w:ascii="Cambria Math" w:hAnsi="Cambria Math" w:cs="Times New Roman"/>
                      <w:i/>
                      <w:sz w:val="24"/>
                      <w:szCs w:val="24"/>
                      <w:lang w:val=""/>
                    </w:rPr>
                  </m:ctrlPr>
                </m:fPr>
                <m:num>
                  <m:r>
                    <m:rPr>
                      <m:sty m:val="p"/>
                    </m:rPr>
                    <w:rPr>
                      <w:rFonts w:ascii="Cambria Math" w:hAnsi="Cambria Math" w:cs="Times New Roman"/>
                      <w:sz w:val="24"/>
                      <w:szCs w:val="24"/>
                      <w:lang w:val=""/>
                    </w:rPr>
                    <m:t>Σ</m:t>
                  </m:r>
                  <m:d>
                    <m:dPr>
                      <m:begChr m:val="|"/>
                      <m:endChr m:val="|"/>
                      <m:ctrlPr>
                        <w:rPr>
                          <w:rFonts w:ascii="Cambria Math" w:hAnsi="Cambria Math" w:cs="Times New Roman"/>
                          <w:i/>
                          <w:sz w:val="24"/>
                          <w:szCs w:val="24"/>
                          <w:lang w:val=""/>
                        </w:rPr>
                      </m:ctrlPr>
                    </m:dPr>
                    <m:e>
                      <m:sSubSup>
                        <m:sSubSupPr>
                          <m:ctrlPr>
                            <w:rPr>
                              <w:rFonts w:ascii="Cambria Math" w:hAnsi="Cambria Math" w:cs="Times New Roman"/>
                              <w:i/>
                              <w:sz w:val="24"/>
                              <w:szCs w:val="24"/>
                              <w:lang w:val=""/>
                            </w:rPr>
                          </m:ctrlPr>
                        </m:sSubSupPr>
                        <m:e>
                          <m:r>
                            <w:rPr>
                              <w:rFonts w:ascii="Cambria Math" w:hAnsi="Cambria Math" w:cs="Times New Roman"/>
                              <w:sz w:val="24"/>
                              <w:szCs w:val="24"/>
                              <w:lang w:val=""/>
                            </w:rPr>
                            <m:t>K</m:t>
                          </m:r>
                        </m:e>
                        <m:sub>
                          <m:r>
                            <w:rPr>
                              <w:rFonts w:ascii="Cambria Math" w:hAnsi="Cambria Math" w:cs="Times New Roman"/>
                              <w:sz w:val="24"/>
                              <w:szCs w:val="24"/>
                              <w:lang w:val=""/>
                            </w:rPr>
                            <m:t>i</m:t>
                          </m:r>
                        </m:sub>
                        <m:sup>
                          <m:r>
                            <w:rPr>
                              <w:rFonts w:ascii="Cambria Math" w:hAnsi="Cambria Math" w:cs="Times New Roman"/>
                              <w:sz w:val="24"/>
                              <w:szCs w:val="24"/>
                              <w:lang w:val=""/>
                            </w:rPr>
                            <m:t>C</m:t>
                          </m:r>
                        </m:sup>
                      </m:sSubSup>
                      <m:r>
                        <w:rPr>
                          <w:rFonts w:ascii="Cambria Math" w:hAnsi="Cambria Math" w:cs="Times New Roman"/>
                          <w:sz w:val="24"/>
                          <w:szCs w:val="24"/>
                          <w:lang w:val=""/>
                        </w:rPr>
                        <m:t>-</m:t>
                      </m:r>
                      <m:sSub>
                        <m:sSubPr>
                          <m:ctrlPr>
                            <w:rPr>
                              <w:rFonts w:ascii="Cambria Math" w:hAnsi="Cambria Math" w:cs="Times New Roman"/>
                              <w:i/>
                              <w:sz w:val="24"/>
                              <w:szCs w:val="24"/>
                              <w:lang w:val=""/>
                            </w:rPr>
                          </m:ctrlPr>
                        </m:sSubPr>
                        <m:e>
                          <m:r>
                            <w:rPr>
                              <w:rFonts w:ascii="Cambria Math" w:hAnsi="Cambria Math" w:cs="Times New Roman"/>
                              <w:sz w:val="24"/>
                              <w:szCs w:val="24"/>
                              <w:lang w:val=""/>
                            </w:rPr>
                            <m:t>K</m:t>
                          </m:r>
                        </m:e>
                        <m:sub>
                          <m:r>
                            <w:rPr>
                              <w:rFonts w:ascii="Cambria Math" w:hAnsi="Cambria Math" w:cs="Times New Roman"/>
                              <w:sz w:val="24"/>
                              <w:szCs w:val="24"/>
                              <w:lang w:val=""/>
                            </w:rPr>
                            <m:t>i</m:t>
                          </m:r>
                        </m:sub>
                      </m:sSub>
                    </m:e>
                  </m:d>
                  <m:ctrlPr>
                    <w:rPr>
                      <w:rFonts w:ascii="Cambria Math" w:hAnsi="Cambria Math" w:cs="Times New Roman"/>
                      <w:sz w:val="24"/>
                      <w:szCs w:val="24"/>
                      <w:lang w:val=""/>
                    </w:rPr>
                  </m:ctrlPr>
                </m:num>
                <m:den>
                  <m:r>
                    <m:rPr>
                      <m:sty m:val="p"/>
                    </m:rPr>
                    <w:rPr>
                      <w:rFonts w:ascii="Cambria Math" w:hAnsi="Cambria Math" w:cs="Times New Roman"/>
                      <w:sz w:val="24"/>
                      <w:szCs w:val="24"/>
                      <w:lang w:val=""/>
                    </w:rPr>
                    <m:t>Σ</m:t>
                  </m:r>
                  <m:sSubSup>
                    <m:sSubSupPr>
                      <m:ctrlPr>
                        <w:rPr>
                          <w:rFonts w:ascii="Cambria Math" w:hAnsi="Cambria Math" w:cs="Times New Roman"/>
                          <w:i/>
                          <w:sz w:val="24"/>
                          <w:szCs w:val="24"/>
                          <w:lang w:val=""/>
                        </w:rPr>
                      </m:ctrlPr>
                    </m:sSubSupPr>
                    <m:e>
                      <m:r>
                        <w:rPr>
                          <w:rFonts w:ascii="Cambria Math" w:hAnsi="Cambria Math" w:cs="Times New Roman"/>
                          <w:sz w:val="24"/>
                          <w:szCs w:val="24"/>
                          <w:lang w:val=""/>
                        </w:rPr>
                        <m:t>K</m:t>
                      </m:r>
                    </m:e>
                    <m:sub>
                      <m:r>
                        <w:rPr>
                          <w:rFonts w:ascii="Cambria Math" w:hAnsi="Cambria Math" w:cs="Times New Roman"/>
                          <w:sz w:val="24"/>
                          <w:szCs w:val="24"/>
                          <w:lang w:val=""/>
                        </w:rPr>
                        <m:t>i</m:t>
                      </m:r>
                    </m:sub>
                    <m:sup>
                      <m:r>
                        <w:rPr>
                          <w:rFonts w:ascii="Cambria Math" w:hAnsi="Cambria Math" w:cs="Times New Roman"/>
                          <w:sz w:val="24"/>
                          <w:szCs w:val="24"/>
                          <w:lang w:val=""/>
                        </w:rPr>
                        <m:t>c</m:t>
                      </m:r>
                    </m:sup>
                  </m:sSubSup>
                </m:den>
              </m:f>
            </m:oMath>
            <w:r w:rsidRPr="00C67093">
              <w:rPr>
                <w:rFonts w:ascii="Times New Roman" w:eastAsiaTheme="minorEastAsia" w:hAnsi="Times New Roman" w:cs="Times New Roman"/>
                <w:iCs/>
                <w:color w:val="000000" w:themeColor="text1"/>
                <w:sz w:val="24"/>
                <w:szCs w:val="24"/>
              </w:rPr>
              <w:t xml:space="preserve"> </w:t>
            </w:r>
          </w:p>
          <w:p w14:paraId="3DC8C705" w14:textId="50108C5E" w:rsidR="004752CD" w:rsidRPr="00C67093" w:rsidRDefault="004752CD" w:rsidP="00325CAE">
            <w:pPr>
              <w:spacing w:line="276" w:lineRule="auto"/>
              <w:jc w:val="both"/>
              <w:rPr>
                <w:rFonts w:ascii="Times New Roman" w:hAnsi="Times New Roman" w:cs="Times New Roman"/>
                <w:sz w:val="24"/>
                <w:szCs w:val="24"/>
              </w:rPr>
            </w:pPr>
          </w:p>
        </w:tc>
        <w:tc>
          <w:tcPr>
            <w:tcW w:w="980" w:type="dxa"/>
          </w:tcPr>
          <w:p w14:paraId="28B265D8" w14:textId="2B66E255" w:rsidR="004752CD" w:rsidRPr="00C67093" w:rsidRDefault="004752CD" w:rsidP="00325CAE">
            <w:pPr>
              <w:pStyle w:val="Caption"/>
              <w:spacing w:line="276"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Eq- </w:t>
            </w:r>
            <w:bookmarkStart w:id="9" w:name="Eq5"/>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5</w:t>
            </w:r>
            <w:r w:rsidRPr="00C67093">
              <w:rPr>
                <w:rFonts w:ascii="Times New Roman" w:hAnsi="Times New Roman" w:cs="Times New Roman"/>
                <w:i w:val="0"/>
                <w:color w:val="000000" w:themeColor="text1"/>
                <w:sz w:val="24"/>
                <w:szCs w:val="24"/>
              </w:rPr>
              <w:fldChar w:fldCharType="end"/>
            </w:r>
            <w:bookmarkEnd w:id="9"/>
          </w:p>
        </w:tc>
      </w:tr>
    </w:tbl>
    <w:p w14:paraId="7DBA7C54" w14:textId="1C8540F7" w:rsidR="00B56160" w:rsidRPr="00C67093" w:rsidRDefault="004752CD" w:rsidP="00596594">
      <w:pPr>
        <w:spacing w:line="360" w:lineRule="auto"/>
        <w:jc w:val="both"/>
        <w:rPr>
          <w:rFonts w:ascii="Times New Roman" w:eastAsiaTheme="minorEastAsia" w:hAnsi="Times New Roman" w:cs="Times New Roman"/>
          <w:iCs/>
          <w:color w:val="000000" w:themeColor="text1"/>
          <w:sz w:val="24"/>
          <w:szCs w:val="24"/>
        </w:rPr>
      </w:pPr>
      <w:r w:rsidRPr="00C67093">
        <w:rPr>
          <w:rFonts w:ascii="Times New Roman" w:eastAsiaTheme="minorEastAsia" w:hAnsi="Times New Roman" w:cs="Times New Roman"/>
          <w:iCs/>
          <w:color w:val="000000" w:themeColor="text1"/>
          <w:sz w:val="24"/>
          <w:szCs w:val="24"/>
        </w:rPr>
        <w:t xml:space="preserve">If </w:t>
      </w:r>
      <w:r w:rsidR="009B77BE" w:rsidRPr="00C67093">
        <w:rPr>
          <w:rFonts w:ascii="Times New Roman" w:eastAsiaTheme="minorEastAsia" w:hAnsi="Times New Roman" w:cs="Times New Roman"/>
          <w:iCs/>
          <w:color w:val="000000" w:themeColor="text1"/>
          <w:sz w:val="24"/>
          <w:szCs w:val="24"/>
        </w:rPr>
        <w:t xml:space="preserve">calculated </w:t>
      </w:r>
      <m:oMath>
        <m:r>
          <w:rPr>
            <w:rFonts w:ascii="Cambria Math" w:hAnsi="Cambria Math" w:cs="Times New Roman"/>
            <w:sz w:val="24"/>
            <w:szCs w:val="24"/>
            <w:lang w:val=""/>
          </w:rPr>
          <m:t>ϵ</m:t>
        </m:r>
      </m:oMath>
      <w:r w:rsidRPr="00C67093">
        <w:rPr>
          <w:rFonts w:ascii="Times New Roman" w:eastAsiaTheme="minorEastAsia" w:hAnsi="Times New Roman" w:cs="Times New Roman"/>
          <w:sz w:val="24"/>
          <w:szCs w:val="24"/>
          <w:lang w:val=""/>
        </w:rPr>
        <w:t xml:space="preserve"> is </w:t>
      </w:r>
      <w:r w:rsidR="009B77BE" w:rsidRPr="00C67093">
        <w:rPr>
          <w:rFonts w:ascii="Times New Roman" w:eastAsiaTheme="minorEastAsia" w:hAnsi="Times New Roman" w:cs="Times New Roman"/>
          <w:sz w:val="24"/>
          <w:szCs w:val="24"/>
          <w:lang w:val=""/>
        </w:rPr>
        <w:t>more</w:t>
      </w:r>
      <w:r w:rsidRPr="00C67093">
        <w:rPr>
          <w:rFonts w:ascii="Times New Roman" w:eastAsiaTheme="minorEastAsia" w:hAnsi="Times New Roman" w:cs="Times New Roman"/>
          <w:sz w:val="24"/>
          <w:szCs w:val="24"/>
          <w:lang w:val=""/>
        </w:rPr>
        <w:t xml:space="preserve"> than</w:t>
      </w:r>
      <w:r w:rsidR="0047159E">
        <w:rPr>
          <w:rFonts w:ascii="Times New Roman" w:eastAsiaTheme="minorEastAsia" w:hAnsi="Times New Roman" w:cs="Times New Roman"/>
          <w:sz w:val="24"/>
          <w:szCs w:val="24"/>
          <w:lang w:val=""/>
        </w:rPr>
        <w:t xml:space="preserve"> the</w:t>
      </w:r>
      <w:r w:rsidR="009B77BE" w:rsidRPr="00C67093">
        <w:rPr>
          <w:rFonts w:ascii="Times New Roman" w:eastAsiaTheme="minorEastAsia" w:hAnsi="Times New Roman" w:cs="Times New Roman"/>
          <w:sz w:val="24"/>
          <w:szCs w:val="24"/>
          <w:lang w:val=""/>
        </w:rPr>
        <w:t xml:space="preserve"> </w:t>
      </w:r>
      <w:r w:rsidR="00DE0E94" w:rsidRPr="00C67093">
        <w:rPr>
          <w:rFonts w:ascii="Times New Roman" w:eastAsiaTheme="minorEastAsia" w:hAnsi="Times New Roman" w:cs="Times New Roman"/>
          <w:sz w:val="24"/>
          <w:szCs w:val="24"/>
          <w:lang w:val=""/>
        </w:rPr>
        <w:t>desired</w:t>
      </w:r>
      <w:r w:rsidR="009B77BE" w:rsidRPr="00C67093">
        <w:rPr>
          <w:rFonts w:ascii="Times New Roman" w:eastAsiaTheme="minorEastAsia" w:hAnsi="Times New Roman" w:cs="Times New Roman"/>
          <w:sz w:val="24"/>
          <w:szCs w:val="24"/>
          <w:lang w:val=""/>
        </w:rPr>
        <w:t xml:space="preserve"> </w:t>
      </w:r>
      <w:r w:rsidRPr="00C67093">
        <w:rPr>
          <w:rFonts w:ascii="Times New Roman" w:eastAsiaTheme="minorEastAsia" w:hAnsi="Times New Roman" w:cs="Times New Roman"/>
          <w:sz w:val="24"/>
          <w:szCs w:val="24"/>
          <w:lang w:val=""/>
        </w:rPr>
        <w:t>threashold,</w:t>
      </w:r>
      <w:r w:rsidR="009B77BE" w:rsidRPr="00C67093">
        <w:rPr>
          <w:rFonts w:ascii="Times New Roman" w:eastAsiaTheme="minorEastAsia" w:hAnsi="Times New Roman" w:cs="Times New Roman"/>
          <w:sz w:val="24"/>
          <w:szCs w:val="24"/>
          <w:lang w:val=""/>
        </w:rPr>
        <w:t xml:space="preserve"> calcualtions starts </w:t>
      </w:r>
      <w:r w:rsidR="00DE0E94" w:rsidRPr="00C67093">
        <w:rPr>
          <w:rFonts w:ascii="Times New Roman" w:eastAsiaTheme="minorEastAsia" w:hAnsi="Times New Roman" w:cs="Times New Roman"/>
          <w:sz w:val="24"/>
          <w:szCs w:val="24"/>
          <w:lang w:val=""/>
        </w:rPr>
        <w:t>over from</w:t>
      </w:r>
      <w:r w:rsidR="009B77BE" w:rsidRPr="00C67093">
        <w:rPr>
          <w:rFonts w:ascii="Times New Roman" w:eastAsiaTheme="minorEastAsia" w:hAnsi="Times New Roman" w:cs="Times New Roman"/>
          <w:sz w:val="24"/>
          <w:szCs w:val="24"/>
          <w:lang w:val=""/>
        </w:rPr>
        <w:t xml:space="preserve"> Eq- </w:t>
      </w:r>
      <w:r w:rsidR="009B77BE" w:rsidRPr="00C67093">
        <w:rPr>
          <w:rFonts w:ascii="Times New Roman" w:eastAsiaTheme="minorEastAsia" w:hAnsi="Times New Roman" w:cs="Times New Roman"/>
          <w:sz w:val="24"/>
          <w:szCs w:val="24"/>
          <w:lang w:val=""/>
        </w:rPr>
        <w:fldChar w:fldCharType="begin"/>
      </w:r>
      <w:r w:rsidR="009B77BE" w:rsidRPr="00C67093">
        <w:rPr>
          <w:rFonts w:ascii="Times New Roman" w:eastAsiaTheme="minorEastAsia" w:hAnsi="Times New Roman" w:cs="Times New Roman"/>
          <w:sz w:val="24"/>
          <w:szCs w:val="24"/>
          <w:lang w:val=""/>
        </w:rPr>
        <w:instrText xml:space="preserve"> REF Eq1 \h  \* MERGEFORMAT </w:instrText>
      </w:r>
      <w:r w:rsidR="009B77BE" w:rsidRPr="00C67093">
        <w:rPr>
          <w:rFonts w:ascii="Times New Roman" w:eastAsiaTheme="minorEastAsia" w:hAnsi="Times New Roman" w:cs="Times New Roman"/>
          <w:sz w:val="24"/>
          <w:szCs w:val="24"/>
          <w:lang w:val=""/>
        </w:rPr>
      </w:r>
      <w:r w:rsidR="009B77BE" w:rsidRPr="00C67093">
        <w:rPr>
          <w:rFonts w:ascii="Times New Roman" w:eastAsiaTheme="minorEastAsia" w:hAnsi="Times New Roman" w:cs="Times New Roman"/>
          <w:sz w:val="24"/>
          <w:szCs w:val="24"/>
          <w:lang w:val=""/>
        </w:rPr>
        <w:fldChar w:fldCharType="separate"/>
      </w:r>
      <w:r w:rsidR="008A3807" w:rsidRPr="008A3807">
        <w:rPr>
          <w:rFonts w:ascii="Times New Roman" w:hAnsi="Times New Roman" w:cs="Times New Roman"/>
          <w:noProof/>
          <w:color w:val="000000" w:themeColor="text1"/>
          <w:sz w:val="24"/>
          <w:szCs w:val="24"/>
        </w:rPr>
        <w:t>1</w:t>
      </w:r>
      <w:r w:rsidR="009B77BE" w:rsidRPr="00C67093">
        <w:rPr>
          <w:rFonts w:ascii="Times New Roman" w:eastAsiaTheme="minorEastAsia" w:hAnsi="Times New Roman" w:cs="Times New Roman"/>
          <w:sz w:val="24"/>
          <w:szCs w:val="24"/>
          <w:lang w:val=""/>
        </w:rPr>
        <w:fldChar w:fldCharType="end"/>
      </w:r>
      <w:r w:rsidR="009B77BE" w:rsidRPr="00C67093">
        <w:rPr>
          <w:rFonts w:ascii="Times New Roman" w:eastAsiaTheme="minorEastAsia" w:hAnsi="Times New Roman" w:cs="Times New Roman"/>
          <w:sz w:val="24"/>
          <w:szCs w:val="24"/>
          <w:lang w:val=""/>
        </w:rPr>
        <w:t xml:space="preserve"> and continues to Eq- </w:t>
      </w:r>
      <w:r w:rsidR="009B77BE" w:rsidRPr="00C67093">
        <w:rPr>
          <w:rFonts w:ascii="Times New Roman" w:eastAsiaTheme="minorEastAsia" w:hAnsi="Times New Roman" w:cs="Times New Roman"/>
          <w:sz w:val="24"/>
          <w:szCs w:val="24"/>
          <w:lang w:val=""/>
        </w:rPr>
        <w:fldChar w:fldCharType="begin"/>
      </w:r>
      <w:r w:rsidR="009B77BE" w:rsidRPr="00C67093">
        <w:rPr>
          <w:rFonts w:ascii="Times New Roman" w:eastAsiaTheme="minorEastAsia" w:hAnsi="Times New Roman" w:cs="Times New Roman"/>
          <w:sz w:val="24"/>
          <w:szCs w:val="24"/>
          <w:lang w:val=""/>
        </w:rPr>
        <w:instrText xml:space="preserve"> REF Eq5 \h  \* MERGEFORMAT </w:instrText>
      </w:r>
      <w:r w:rsidR="009B77BE" w:rsidRPr="00C67093">
        <w:rPr>
          <w:rFonts w:ascii="Times New Roman" w:eastAsiaTheme="minorEastAsia" w:hAnsi="Times New Roman" w:cs="Times New Roman"/>
          <w:sz w:val="24"/>
          <w:szCs w:val="24"/>
          <w:lang w:val=""/>
        </w:rPr>
      </w:r>
      <w:r w:rsidR="009B77BE" w:rsidRPr="00C67093">
        <w:rPr>
          <w:rFonts w:ascii="Times New Roman" w:eastAsiaTheme="minorEastAsia" w:hAnsi="Times New Roman" w:cs="Times New Roman"/>
          <w:sz w:val="24"/>
          <w:szCs w:val="24"/>
          <w:lang w:val=""/>
        </w:rPr>
        <w:fldChar w:fldCharType="separate"/>
      </w:r>
      <w:r w:rsidR="008A3807" w:rsidRPr="008A3807">
        <w:rPr>
          <w:rFonts w:ascii="Times New Roman" w:hAnsi="Times New Roman" w:cs="Times New Roman"/>
          <w:noProof/>
          <w:color w:val="000000" w:themeColor="text1"/>
          <w:sz w:val="24"/>
          <w:szCs w:val="24"/>
        </w:rPr>
        <w:t>5</w:t>
      </w:r>
      <w:r w:rsidR="009B77BE" w:rsidRPr="00C67093">
        <w:rPr>
          <w:rFonts w:ascii="Times New Roman" w:eastAsiaTheme="minorEastAsia" w:hAnsi="Times New Roman" w:cs="Times New Roman"/>
          <w:sz w:val="24"/>
          <w:szCs w:val="24"/>
          <w:lang w:val=""/>
        </w:rPr>
        <w:fldChar w:fldCharType="end"/>
      </w:r>
      <w:r w:rsidR="009B77BE" w:rsidRPr="00C67093">
        <w:rPr>
          <w:rFonts w:ascii="Times New Roman" w:eastAsiaTheme="minorEastAsia" w:hAnsi="Times New Roman" w:cs="Times New Roman"/>
          <w:sz w:val="24"/>
          <w:szCs w:val="24"/>
          <w:lang w:val=""/>
        </w:rPr>
        <w:t>.</w:t>
      </w:r>
      <w:r w:rsidR="00A93A11" w:rsidRPr="00C67093">
        <w:rPr>
          <w:rFonts w:ascii="Times New Roman" w:eastAsiaTheme="minorEastAsia" w:hAnsi="Times New Roman" w:cs="Times New Roman"/>
          <w:sz w:val="24"/>
          <w:szCs w:val="24"/>
          <w:lang w:val=""/>
        </w:rPr>
        <w:t xml:space="preserve"> However, if </w:t>
      </w:r>
      <w:r w:rsidR="00DE0E94" w:rsidRPr="00C67093">
        <w:rPr>
          <w:rFonts w:ascii="Times New Roman" w:eastAsiaTheme="minorEastAsia" w:hAnsi="Times New Roman" w:cs="Times New Roman"/>
          <w:sz w:val="24"/>
          <w:szCs w:val="24"/>
          <w:lang w:val=""/>
        </w:rPr>
        <w:t xml:space="preserve">calculated </w:t>
      </w:r>
      <m:oMath>
        <m:r>
          <w:rPr>
            <w:rFonts w:ascii="Cambria Math" w:hAnsi="Cambria Math" w:cs="Times New Roman"/>
            <w:sz w:val="24"/>
            <w:szCs w:val="24"/>
            <w:lang w:val=""/>
          </w:rPr>
          <m:t>ϵ</m:t>
        </m:r>
      </m:oMath>
      <w:r w:rsidR="00A93A11" w:rsidRPr="00C67093">
        <w:rPr>
          <w:rFonts w:ascii="Times New Roman" w:eastAsiaTheme="minorEastAsia" w:hAnsi="Times New Roman" w:cs="Times New Roman"/>
          <w:sz w:val="24"/>
          <w:szCs w:val="24"/>
          <w:lang w:val=""/>
        </w:rPr>
        <w:t xml:space="preserve"> was less than the desired </w:t>
      </w:r>
      <w:r w:rsidR="0047159E">
        <w:rPr>
          <w:rFonts w:ascii="Times New Roman" w:eastAsiaTheme="minorEastAsia" w:hAnsi="Times New Roman" w:cs="Times New Roman"/>
          <w:sz w:val="24"/>
          <w:szCs w:val="24"/>
          <w:lang w:val=""/>
        </w:rPr>
        <w:t>error</w:t>
      </w:r>
      <w:r w:rsidR="00A93A11" w:rsidRPr="00C67093">
        <w:rPr>
          <w:rFonts w:ascii="Times New Roman" w:eastAsiaTheme="minorEastAsia" w:hAnsi="Times New Roman" w:cs="Times New Roman"/>
          <w:sz w:val="24"/>
          <w:szCs w:val="24"/>
          <w:lang w:val=""/>
        </w:rPr>
        <w:t>,</w:t>
      </w:r>
      <w:r w:rsidR="009B77BE" w:rsidRPr="00C67093">
        <w:rPr>
          <w:rFonts w:ascii="Times New Roman" w:eastAsiaTheme="minorEastAsia" w:hAnsi="Times New Roman" w:cs="Times New Roman"/>
          <w:sz w:val="24"/>
          <w:szCs w:val="24"/>
          <w:lang w:val=""/>
        </w:rPr>
        <w:t xml:space="preserve"> </w:t>
      </w:r>
      <w:r w:rsidRPr="00C67093">
        <w:rPr>
          <w:rFonts w:ascii="Times New Roman" w:eastAsiaTheme="minorEastAsia" w:hAnsi="Times New Roman" w:cs="Times New Roman"/>
          <w:sz w:val="24"/>
          <w:szCs w:val="24"/>
          <w:lang w:val=""/>
        </w:rPr>
        <w:t xml:space="preserve">calculations </w:t>
      </w:r>
      <w:r w:rsidR="00A93A11" w:rsidRPr="00C67093">
        <w:rPr>
          <w:rFonts w:ascii="Times New Roman" w:eastAsiaTheme="minorEastAsia" w:hAnsi="Times New Roman" w:cs="Times New Roman"/>
          <w:sz w:val="24"/>
          <w:szCs w:val="24"/>
          <w:lang w:val=""/>
        </w:rPr>
        <w:t xml:space="preserve">will </w:t>
      </w:r>
      <w:r w:rsidRPr="00C67093">
        <w:rPr>
          <w:rFonts w:ascii="Times New Roman" w:eastAsiaTheme="minorEastAsia" w:hAnsi="Times New Roman" w:cs="Times New Roman"/>
          <w:sz w:val="24"/>
          <w:szCs w:val="24"/>
          <w:lang w:val=""/>
        </w:rPr>
        <w:t xml:space="preserve">stop and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r>
          <w:rPr>
            <w:rFonts w:ascii="Cambria Math" w:hAnsi="Cambria Math" w:cs="Times New Roman"/>
            <w:color w:val="000000" w:themeColor="text1"/>
            <w:sz w:val="24"/>
            <w:szCs w:val="24"/>
          </w:rPr>
          <m:t>,</m:t>
        </m:r>
        <m:sSubSup>
          <m:sSubSupPr>
            <m:ctrlPr>
              <w:rPr>
                <w:rFonts w:ascii="Cambria Math" w:eastAsiaTheme="minorEastAsia" w:hAnsi="Cambria Math" w:cs="Times New Roman"/>
                <w:i/>
                <w:sz w:val="24"/>
                <w:szCs w:val="24"/>
                <w:lang w:val=""/>
              </w:rPr>
            </m:ctrlPr>
          </m:sSubSupPr>
          <m:e>
            <m:r>
              <w:rPr>
                <w:rFonts w:ascii="Cambria Math" w:eastAsiaTheme="minorEastAsia" w:hAnsi="Cambria Math" w:cs="Times New Roman"/>
                <w:sz w:val="24"/>
                <w:szCs w:val="24"/>
                <w:lang w:val=""/>
              </w:rPr>
              <m:t>x</m:t>
            </m:r>
          </m:e>
          <m:sub>
            <m:r>
              <w:rPr>
                <w:rFonts w:ascii="Cambria Math" w:eastAsiaTheme="minorEastAsia" w:hAnsi="Cambria Math" w:cs="Times New Roman"/>
                <w:sz w:val="24"/>
                <w:szCs w:val="24"/>
                <w:lang w:val=""/>
              </w:rPr>
              <m:t>i</m:t>
            </m:r>
          </m:sub>
          <m:sup>
            <m:r>
              <w:rPr>
                <w:rFonts w:ascii="Cambria Math" w:eastAsiaTheme="minorEastAsia" w:hAnsi="Cambria Math" w:cs="Times New Roman"/>
                <w:sz w:val="24"/>
                <w:szCs w:val="24"/>
                <w:lang w:val=""/>
              </w:rPr>
              <m:t>L</m:t>
            </m:r>
          </m:sup>
        </m:sSubSup>
        <m:r>
          <m:rPr>
            <m:sty m:val="p"/>
          </m:rPr>
          <w:rPr>
            <w:rFonts w:ascii="Cambria Math" w:hAnsi="Cambria Math" w:cs="Times New Roman"/>
            <w:color w:val="000000" w:themeColor="text1"/>
            <w:sz w:val="24"/>
            <w:szCs w:val="24"/>
          </w:rPr>
          <m:t>and</m:t>
        </m:r>
        <m:r>
          <w:rPr>
            <w:rFonts w:ascii="Cambria Math" w:hAnsi="Cambria Math" w:cs="Times New Roman"/>
            <w:color w:val="000000" w:themeColor="text1"/>
            <w:sz w:val="24"/>
            <w:szCs w:val="24"/>
          </w:rPr>
          <m:t xml:space="preserve"> </m:t>
        </m:r>
        <m:sSubSup>
          <m:sSubSupPr>
            <m:ctrlPr>
              <w:rPr>
                <w:rFonts w:ascii="Cambria Math" w:eastAsiaTheme="minorEastAsia" w:hAnsi="Cambria Math" w:cs="Times New Roman"/>
                <w:i/>
                <w:sz w:val="24"/>
                <w:szCs w:val="24"/>
                <w:lang w:val=""/>
              </w:rPr>
            </m:ctrlPr>
          </m:sSubSupPr>
          <m:e>
            <m:r>
              <w:rPr>
                <w:rFonts w:ascii="Cambria Math" w:eastAsiaTheme="minorEastAsia" w:hAnsi="Cambria Math" w:cs="Times New Roman"/>
                <w:sz w:val="24"/>
                <w:szCs w:val="24"/>
                <w:lang w:val=""/>
              </w:rPr>
              <m:t>x</m:t>
            </m:r>
          </m:e>
          <m:sub>
            <m:r>
              <w:rPr>
                <w:rFonts w:ascii="Cambria Math" w:eastAsiaTheme="minorEastAsia" w:hAnsi="Cambria Math" w:cs="Times New Roman"/>
                <w:sz w:val="24"/>
                <w:szCs w:val="24"/>
                <w:lang w:val=""/>
              </w:rPr>
              <m:t>i</m:t>
            </m:r>
          </m:sub>
          <m:sup>
            <m:r>
              <w:rPr>
                <w:rFonts w:ascii="Cambria Math" w:eastAsiaTheme="minorEastAsia" w:hAnsi="Cambria Math" w:cs="Times New Roman"/>
                <w:sz w:val="24"/>
                <w:szCs w:val="24"/>
                <w:lang w:val=""/>
              </w:rPr>
              <m:t>S</m:t>
            </m:r>
          </m:sup>
        </m:sSubSup>
      </m:oMath>
      <w:r w:rsidRPr="00C67093">
        <w:rPr>
          <w:rFonts w:ascii="Times New Roman" w:eastAsiaTheme="minorEastAsia" w:hAnsi="Times New Roman" w:cs="Times New Roman"/>
          <w:sz w:val="24"/>
          <w:szCs w:val="24"/>
          <w:lang w:val=""/>
        </w:rPr>
        <w:t xml:space="preserve"> are reported. </w:t>
      </w:r>
      <w:r w:rsidR="00612DB6" w:rsidRPr="00C67093">
        <w:rPr>
          <w:rFonts w:ascii="Times New Roman" w:hAnsi="Times New Roman" w:cs="Times New Roman"/>
          <w:sz w:val="24"/>
          <w:szCs w:val="24"/>
        </w:rPr>
        <w:t>Weight fraction of precipitated wax in total fluid is then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70"/>
        <w:gridCol w:w="980"/>
      </w:tblGrid>
      <w:tr w:rsidR="00612DB6" w:rsidRPr="00C67093" w14:paraId="4191425C" w14:textId="77777777" w:rsidTr="00A93A11">
        <w:tc>
          <w:tcPr>
            <w:tcW w:w="8370" w:type="dxa"/>
          </w:tcPr>
          <w:p w14:paraId="213D5B71" w14:textId="6F45844A" w:rsidR="00612DB6" w:rsidRPr="00C67093" w:rsidRDefault="00612DB6" w:rsidP="00325CAE">
            <w:pPr>
              <w:spacing w:line="480"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WF</m:t>
                </m:r>
                <m:r>
                  <m:rPr>
                    <m:sty m:val="p"/>
                  </m:rPr>
                  <w:rPr>
                    <w:rFonts w:ascii="Cambria Math" w:eastAsiaTheme="minorEastAsia" w:hAnsi="Cambria Math" w:cs="Times New Roman"/>
                    <w:sz w:val="24"/>
                    <w:szCs w:val="24"/>
                  </w:rPr>
                  <m:t xml:space="preserve"> </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Solidified wax weight fraction</m:t>
                    </m:r>
                  </m:e>
                </m:d>
                <m:d>
                  <m:dPr>
                    <m:begChr m:val="["/>
                    <m:endChr m:val="]"/>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weight of solid phase</m:t>
                        </m:r>
                      </m:num>
                      <m:den>
                        <m:r>
                          <m:rPr>
                            <m:sty m:val="p"/>
                          </m:rPr>
                          <w:rPr>
                            <w:rFonts w:ascii="Cambria Math" w:eastAsiaTheme="minorEastAsia" w:hAnsi="Cambria Math" w:cs="Times New Roman"/>
                            <w:sz w:val="24"/>
                            <w:szCs w:val="24"/>
                          </w:rPr>
                          <m:t>weight of total fluid</m:t>
                        </m:r>
                      </m:den>
                    </m:f>
                  </m:e>
                </m:d>
                <m:r>
                  <m:rPr>
                    <m:sty m:val="p"/>
                  </m:rPr>
                  <w:rPr>
                    <w:rFonts w:ascii="Cambria Math" w:eastAsiaTheme="minorEastAsia" w:hAnsi="Cambria Math" w:cs="Times New Roman"/>
                    <w:sz w:val="24"/>
                    <w:szCs w:val="24"/>
                  </w:rPr>
                  <m:t>=</m:t>
                </m:r>
              </m:oMath>
            </m:oMathPara>
          </w:p>
          <w:p w14:paraId="49E9B666" w14:textId="77777777" w:rsidR="00612DB6" w:rsidRPr="00C67093" w:rsidRDefault="00612DB6" w:rsidP="00325CAE">
            <w:pPr>
              <w:tabs>
                <w:tab w:val="left" w:pos="8460"/>
              </w:tabs>
              <w:spacing w:line="480" w:lineRule="auto"/>
              <w:ind w:left="-1440" w:right="90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Σ</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s</m:t>
                    </m:r>
                  </m:sup>
                </m:sSubSup>
                <m:r>
                  <w:rPr>
                    <w:rFonts w:ascii="Cambria Math" w:eastAsiaTheme="minorEastAsia" w:hAnsi="Cambria Math" w:cs="Times New Roman"/>
                    <w:sz w:val="24"/>
                    <w:szCs w:val="24"/>
                  </w:rPr>
                  <m:t>M</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d>
                  <m:dPr>
                    <m:begChr m:val="["/>
                    <m:endChr m:val="]"/>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weight of solid phase</m:t>
                        </m:r>
                      </m:num>
                      <m:den>
                        <m:r>
                          <m:rPr>
                            <m:sty m:val="p"/>
                          </m:rPr>
                          <w:rPr>
                            <w:rFonts w:ascii="Cambria Math" w:eastAsiaTheme="minorEastAsia" w:hAnsi="Cambria Math" w:cs="Times New Roman"/>
                            <w:sz w:val="24"/>
                            <w:szCs w:val="24"/>
                          </w:rPr>
                          <m:t>1 mole of solid phase</m:t>
                        </m:r>
                      </m:den>
                    </m:f>
                  </m:e>
                </m:d>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d>
                  <m:dPr>
                    <m:begChr m:val="["/>
                    <m:endChr m:val="]"/>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mole of solid phase</m:t>
                        </m:r>
                      </m:num>
                      <m:den>
                        <m:r>
                          <m:rPr>
                            <m:sty m:val="p"/>
                          </m:rPr>
                          <w:rPr>
                            <w:rFonts w:ascii="Cambria Math" w:eastAsiaTheme="minorEastAsia" w:hAnsi="Cambria Math" w:cs="Times New Roman"/>
                            <w:sz w:val="24"/>
                            <w:szCs w:val="24"/>
                          </w:rPr>
                          <m:t xml:space="preserve">1 mole of total n-alkanes </m:t>
                        </m:r>
                      </m:den>
                    </m:f>
                  </m:e>
                </m:d>
              </m:oMath>
            </m:oMathPara>
          </w:p>
          <w:p w14:paraId="7CFB7DC2" w14:textId="2A27D352" w:rsidR="00612DB6" w:rsidRPr="00C67093" w:rsidRDefault="00612DB6" w:rsidP="00325CAE">
            <w:pPr>
              <w:tabs>
                <w:tab w:val="left" w:pos="8460"/>
              </w:tabs>
              <w:spacing w:line="480" w:lineRule="auto"/>
              <w:ind w:left="-1440" w:right="900"/>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Σ</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den>
                </m:f>
                <m:d>
                  <m:dPr>
                    <m:begChr m:val="["/>
                    <m:endChr m:val="]"/>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 mole of total n-alkanes</m:t>
                        </m:r>
                      </m:num>
                      <m:den>
                        <m:r>
                          <m:rPr>
                            <m:sty m:val="p"/>
                          </m:rPr>
                          <w:rPr>
                            <w:rFonts w:ascii="Cambria Math" w:eastAsiaTheme="minorEastAsia" w:hAnsi="Cambria Math" w:cs="Times New Roman"/>
                            <w:sz w:val="24"/>
                            <w:szCs w:val="24"/>
                          </w:rPr>
                          <m:t xml:space="preserve"> wieght of nalkanes</m:t>
                        </m:r>
                      </m:den>
                    </m:f>
                  </m:e>
                </m:d>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NA</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weight of nalkanes</m:t>
                    </m:r>
                  </m:num>
                  <m:den>
                    <m:r>
                      <m:rPr>
                        <m:sty m:val="p"/>
                      </m:rPr>
                      <w:rPr>
                        <w:rFonts w:ascii="Cambria Math" w:eastAsiaTheme="minorEastAsia" w:hAnsi="Cambria Math" w:cs="Times New Roman"/>
                        <w:sz w:val="24"/>
                        <w:szCs w:val="24"/>
                      </w:rPr>
                      <m:t>weight of total fluid</m:t>
                    </m:r>
                  </m:den>
                </m:f>
                <m:r>
                  <m:rPr>
                    <m:sty m:val="p"/>
                  </m:rPr>
                  <w:rPr>
                    <w:rFonts w:ascii="Cambria Math" w:eastAsiaTheme="minorEastAsia" w:hAnsi="Cambria Math" w:cs="Times New Roman"/>
                    <w:sz w:val="24"/>
                    <w:szCs w:val="24"/>
                  </w:rPr>
                  <m:t>]</m:t>
                </m:r>
              </m:oMath>
            </m:oMathPara>
          </w:p>
        </w:tc>
        <w:tc>
          <w:tcPr>
            <w:tcW w:w="980" w:type="dxa"/>
          </w:tcPr>
          <w:p w14:paraId="5714886A" w14:textId="77777777" w:rsidR="00612DB6" w:rsidRPr="00C67093" w:rsidRDefault="00612DB6" w:rsidP="00325CAE">
            <w:pPr>
              <w:pStyle w:val="Caption"/>
              <w:jc w:val="both"/>
              <w:rPr>
                <w:rFonts w:ascii="Times New Roman" w:hAnsi="Times New Roman" w:cs="Times New Roman"/>
                <w:i w:val="0"/>
                <w:color w:val="000000" w:themeColor="text1"/>
                <w:sz w:val="24"/>
                <w:szCs w:val="24"/>
              </w:rPr>
            </w:pPr>
          </w:p>
          <w:p w14:paraId="49C23DF9" w14:textId="77777777" w:rsidR="00612DB6" w:rsidRPr="00C67093" w:rsidRDefault="00612DB6" w:rsidP="00325CAE">
            <w:pPr>
              <w:pStyle w:val="Caption"/>
              <w:jc w:val="both"/>
              <w:rPr>
                <w:rFonts w:ascii="Times New Roman" w:hAnsi="Times New Roman" w:cs="Times New Roman"/>
                <w:i w:val="0"/>
                <w:color w:val="000000" w:themeColor="text1"/>
                <w:sz w:val="24"/>
                <w:szCs w:val="24"/>
              </w:rPr>
            </w:pPr>
          </w:p>
          <w:p w14:paraId="3BD04FC6" w14:textId="5BFADDA6" w:rsidR="00612DB6" w:rsidRPr="00C67093" w:rsidRDefault="00612DB6" w:rsidP="00325CAE">
            <w:pPr>
              <w:pStyle w:val="Caption"/>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Eq- </w:t>
            </w:r>
            <w:bookmarkStart w:id="10" w:name="Eq6"/>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6</w:t>
            </w:r>
            <w:r w:rsidRPr="00C67093">
              <w:rPr>
                <w:rFonts w:ascii="Times New Roman" w:hAnsi="Times New Roman" w:cs="Times New Roman"/>
                <w:i w:val="0"/>
                <w:color w:val="000000" w:themeColor="text1"/>
                <w:sz w:val="24"/>
                <w:szCs w:val="24"/>
              </w:rPr>
              <w:fldChar w:fldCharType="end"/>
            </w:r>
            <w:bookmarkEnd w:id="10"/>
          </w:p>
        </w:tc>
      </w:tr>
    </w:tbl>
    <w:p w14:paraId="756AFE66" w14:textId="77777777" w:rsidR="005F7C70" w:rsidRDefault="005F7C70" w:rsidP="00325CAE">
      <w:pPr>
        <w:spacing w:line="276" w:lineRule="auto"/>
        <w:jc w:val="both"/>
        <w:rPr>
          <w:rFonts w:ascii="Times New Roman" w:hAnsi="Times New Roman" w:cs="Times New Roman"/>
          <w:sz w:val="24"/>
          <w:szCs w:val="24"/>
        </w:rPr>
      </w:pPr>
    </w:p>
    <w:p w14:paraId="100648E8" w14:textId="4A228EEB" w:rsidR="005F7C70" w:rsidRDefault="00A93A11"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In the following section, activity coefficients of solid and liquid phases</w:t>
      </w:r>
      <w:r w:rsidR="00E64BAF">
        <w:rPr>
          <w:rFonts w:ascii="Times New Roman" w:hAnsi="Times New Roman" w:cs="Times New Roman"/>
          <w:sz w:val="24"/>
          <w:szCs w:val="24"/>
        </w:rPr>
        <w:t xml:space="preserve"> which are used in SP-Wax</w:t>
      </w:r>
      <w:r w:rsidRPr="00C67093">
        <w:rPr>
          <w:rFonts w:ascii="Times New Roman" w:hAnsi="Times New Roman" w:cs="Times New Roman"/>
          <w:sz w:val="24"/>
          <w:szCs w:val="24"/>
        </w:rPr>
        <w:t xml:space="preserve"> </w:t>
      </w:r>
      <w:r w:rsidR="00E64BAF">
        <w:rPr>
          <w:rFonts w:ascii="Times New Roman" w:hAnsi="Times New Roman" w:cs="Times New Roman"/>
          <w:sz w:val="24"/>
          <w:szCs w:val="24"/>
        </w:rPr>
        <w:t>are describe</w:t>
      </w:r>
      <w:r w:rsidR="00466200">
        <w:rPr>
          <w:rFonts w:ascii="Times New Roman" w:hAnsi="Times New Roman" w:cs="Times New Roman"/>
          <w:sz w:val="24"/>
          <w:szCs w:val="24"/>
        </w:rPr>
        <w:t>d</w:t>
      </w:r>
      <w:r w:rsidR="0047159E">
        <w:rPr>
          <w:rFonts w:ascii="Times New Roman" w:hAnsi="Times New Roman" w:cs="Times New Roman"/>
          <w:sz w:val="24"/>
          <w:szCs w:val="24"/>
        </w:rPr>
        <w:t>.</w:t>
      </w:r>
    </w:p>
    <w:p w14:paraId="3C5390D3" w14:textId="77777777" w:rsidR="00953FE2" w:rsidRPr="00C67093" w:rsidRDefault="00953FE2" w:rsidP="00596594">
      <w:pPr>
        <w:spacing w:line="360" w:lineRule="auto"/>
        <w:jc w:val="both"/>
        <w:rPr>
          <w:rFonts w:ascii="Times New Roman" w:hAnsi="Times New Roman" w:cs="Times New Roman"/>
          <w:sz w:val="24"/>
          <w:szCs w:val="24"/>
        </w:rPr>
      </w:pPr>
    </w:p>
    <w:p w14:paraId="7640A364" w14:textId="4D17ACB9" w:rsidR="00B56160" w:rsidRPr="00C67093" w:rsidRDefault="00B56160" w:rsidP="00B95BA2">
      <w:pPr>
        <w:pStyle w:val="ListParagraph"/>
        <w:numPr>
          <w:ilvl w:val="0"/>
          <w:numId w:val="5"/>
        </w:num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b/>
          <w:sz w:val="24"/>
          <w:szCs w:val="24"/>
        </w:rPr>
        <w:t>Liquid phase non-ideality</w:t>
      </w:r>
    </w:p>
    <w:tbl>
      <w:tblPr>
        <w:tblStyle w:val="TableGrid"/>
        <w:tblW w:w="0" w:type="auto"/>
        <w:tblLook w:val="04A0" w:firstRow="1" w:lastRow="0" w:firstColumn="1" w:lastColumn="0" w:noHBand="0" w:noVBand="1"/>
      </w:tblPr>
      <w:tblGrid>
        <w:gridCol w:w="8280"/>
        <w:gridCol w:w="1070"/>
      </w:tblGrid>
      <w:tr w:rsidR="00B56160" w:rsidRPr="00C67093" w14:paraId="7FE9DAE3" w14:textId="77777777" w:rsidTr="00325CAE">
        <w:tc>
          <w:tcPr>
            <w:tcW w:w="8280" w:type="dxa"/>
            <w:tcBorders>
              <w:top w:val="nil"/>
              <w:left w:val="nil"/>
              <w:bottom w:val="nil"/>
              <w:right w:val="nil"/>
            </w:tcBorders>
            <w:hideMark/>
          </w:tcPr>
          <w:p w14:paraId="1865DA27" w14:textId="67252CE4" w:rsidR="00CF13C8" w:rsidRPr="00C67093" w:rsidRDefault="00E351F1" w:rsidP="00596594">
            <w:p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lastRenderedPageBreak/>
              <w:t>In SP-Wax, liquid-phase non-ideality</w:t>
            </w:r>
            <w:r w:rsidR="008C5684">
              <w:rPr>
                <w:rFonts w:ascii="Times New Roman" w:eastAsiaTheme="minorEastAsia" w:hAnsi="Times New Roman" w:cs="Times New Roman"/>
                <w:sz w:val="24"/>
                <w:szCs w:val="24"/>
              </w:rPr>
              <w:t xml:space="preserve"> </w:t>
            </w:r>
            <w:r w:rsidR="00596594">
              <w:rPr>
                <w:rFonts w:ascii="Times New Roman" w:eastAsiaTheme="minorEastAsia" w:hAnsi="Times New Roman" w:cs="Times New Roman"/>
                <w:b/>
                <w:sz w:val="24"/>
                <w:szCs w:val="24"/>
              </w:rPr>
              <w:fldChar w:fldCharType="begin" w:fldLock="1"/>
            </w:r>
            <w:r w:rsidR="003A61B2">
              <w:rPr>
                <w:rFonts w:ascii="Times New Roman" w:eastAsiaTheme="minorEastAsia" w:hAnsi="Times New Roman" w:cs="Times New Roman"/>
                <w:b/>
                <w:sz w:val="24"/>
                <w:szCs w:val="24"/>
              </w:rPr>
              <w:instrText>ADDIN CSL_CITATION {"citationItems":[{"id":"ITEM-1","itemData":{"author":[{"dropping-particle":"","family":"Coutinho","given":"J","non-dropping-particle":"","parse-names":false,"suffix":""},{"dropping-particle":"","family":"Andersen","given":"S","non-dropping-particle":"","parse-names":false,"suffix":""},{"dropping-particle":"","family":"Stenby","given":"E","non-dropping-particle":"","parse-names":false,"suffix":""}],"container-title":"Fluid Phase Equilibria","id":"ITEM-1","issue":"1","issued":{"date-parts":[["1995"]]},"page":"23-39","title":"Evaluation of Activity Coefficient Models in Prediction of Alkane Solid-liquid Equilibria","type":"article-journal","volume":"103"},"uris":["http://www.mendeley.com/documents/?uuid=38f369c5-5442-302b-adbd-42404da9fd99"]}],"mendeley":{"formattedCitation":"[3]","plainTextFormattedCitation":"[3]","previouslyFormattedCitation":"[3]"},"properties":{"noteIndex":0},"schema":"https://github.com/citation-style-language/schema/raw/master/csl-citation.json"}</w:instrText>
            </w:r>
            <w:r w:rsidR="00596594">
              <w:rPr>
                <w:rFonts w:ascii="Times New Roman" w:eastAsiaTheme="minorEastAsia" w:hAnsi="Times New Roman" w:cs="Times New Roman"/>
                <w:b/>
                <w:sz w:val="24"/>
                <w:szCs w:val="24"/>
              </w:rPr>
              <w:fldChar w:fldCharType="separate"/>
            </w:r>
            <w:r w:rsidR="008C5684" w:rsidRPr="008C5684">
              <w:rPr>
                <w:rFonts w:ascii="Times New Roman" w:eastAsiaTheme="minorEastAsia" w:hAnsi="Times New Roman" w:cs="Times New Roman"/>
                <w:noProof/>
                <w:sz w:val="24"/>
                <w:szCs w:val="24"/>
              </w:rPr>
              <w:t>[3]</w:t>
            </w:r>
            <w:r w:rsidR="00596594">
              <w:rPr>
                <w:rFonts w:ascii="Times New Roman" w:eastAsiaTheme="minorEastAsia" w:hAnsi="Times New Roman" w:cs="Times New Roman"/>
                <w:b/>
                <w:sz w:val="24"/>
                <w:szCs w:val="24"/>
              </w:rPr>
              <w:fldChar w:fldCharType="end"/>
            </w:r>
            <w:r w:rsidRPr="00C67093">
              <w:rPr>
                <w:rFonts w:ascii="Times New Roman" w:eastAsiaTheme="minorEastAsia" w:hAnsi="Times New Roman" w:cs="Times New Roman"/>
                <w:sz w:val="24"/>
                <w:szCs w:val="24"/>
              </w:rPr>
              <w:t xml:space="preserve"> is expressed by:</w:t>
            </w:r>
          </w:p>
          <w:p w14:paraId="28C91D5A" w14:textId="40BEDA31" w:rsidR="00B56160" w:rsidRPr="00C67093" w:rsidRDefault="00CF13C8" w:rsidP="00596594">
            <w:pPr>
              <w:spacing w:line="360"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eastAsiaTheme="minorEastAsia" w:hAnsi="Cambria Math" w:cs="Times New Roman"/>
                    <w:sz w:val="24"/>
                    <w:szCs w:val="24"/>
                  </w:rPr>
                  <m:t>ln</m:t>
                </m:r>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L</m:t>
                    </m:r>
                  </m:sup>
                </m:sSubSup>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ln</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i</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den>
                </m:f>
                <m:r>
                  <m:rPr>
                    <m:sty m:val="p"/>
                  </m:rPr>
                  <w:rPr>
                    <w:rFonts w:ascii="Cambria Math" w:eastAsiaTheme="minorEastAsia" w:hAnsi="Cambria Math" w:cs="Times New Roman"/>
                    <w:sz w:val="24"/>
                    <w:szCs w:val="24"/>
                  </w:rPr>
                  <m:t>+1-</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i</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den>
                </m:f>
              </m:oMath>
            </m:oMathPara>
          </w:p>
        </w:tc>
        <w:tc>
          <w:tcPr>
            <w:tcW w:w="1070" w:type="dxa"/>
            <w:tcBorders>
              <w:top w:val="nil"/>
              <w:left w:val="nil"/>
              <w:bottom w:val="nil"/>
              <w:right w:val="nil"/>
            </w:tcBorders>
            <w:hideMark/>
          </w:tcPr>
          <w:p w14:paraId="4677E06F" w14:textId="57FFA268"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7</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bl>
    <w:p w14:paraId="497F2B21" w14:textId="77777777" w:rsidR="00B56160" w:rsidRPr="00C67093" w:rsidRDefault="00B56160" w:rsidP="00596594">
      <w:p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i</m:t>
            </m:r>
          </m:sub>
        </m:sSub>
      </m:oMath>
      <w:r w:rsidRPr="00C67093">
        <w:rPr>
          <w:rFonts w:ascii="Times New Roman" w:eastAsiaTheme="minorEastAsia" w:hAnsi="Times New Roman" w:cs="Times New Roman"/>
          <w:sz w:val="24"/>
          <w:szCs w:val="24"/>
        </w:rPr>
        <w:t xml:space="preserve"> is composition fraction, </w:t>
      </w:r>
    </w:p>
    <w:tbl>
      <w:tblPr>
        <w:tblStyle w:val="TableGrid"/>
        <w:tblW w:w="0" w:type="auto"/>
        <w:tblLook w:val="04A0" w:firstRow="1" w:lastRow="0" w:firstColumn="1" w:lastColumn="0" w:noHBand="0" w:noVBand="1"/>
      </w:tblPr>
      <w:tblGrid>
        <w:gridCol w:w="8190"/>
        <w:gridCol w:w="1160"/>
      </w:tblGrid>
      <w:tr w:rsidR="00B56160" w:rsidRPr="00C67093" w14:paraId="2DAE0F9B" w14:textId="77777777" w:rsidTr="00325CAE">
        <w:tc>
          <w:tcPr>
            <w:tcW w:w="8190" w:type="dxa"/>
            <w:tcBorders>
              <w:top w:val="nil"/>
              <w:left w:val="nil"/>
              <w:bottom w:val="nil"/>
              <w:right w:val="nil"/>
            </w:tcBorders>
            <w:hideMark/>
          </w:tcPr>
          <w:p w14:paraId="2EA663C9" w14:textId="77777777" w:rsidR="00B56160" w:rsidRPr="00C67093" w:rsidRDefault="001C4EC1" w:rsidP="00596594">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ϕ</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num>
                  <m:den>
                    <m:r>
                      <w:rPr>
                        <w:rFonts w:ascii="Cambria Math" w:eastAsiaTheme="minorEastAsia" w:hAnsi="Cambria Math" w:cs="Times New Roman"/>
                        <w:sz w:val="24"/>
                        <w:szCs w:val="24"/>
                      </w:rPr>
                      <m:t>Σ</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j</m:t>
                        </m:r>
                      </m:sub>
                    </m:sSub>
                  </m:den>
                </m:f>
              </m:oMath>
            </m:oMathPara>
          </w:p>
        </w:tc>
        <w:tc>
          <w:tcPr>
            <w:tcW w:w="1160" w:type="dxa"/>
            <w:tcBorders>
              <w:top w:val="nil"/>
              <w:left w:val="nil"/>
              <w:bottom w:val="nil"/>
              <w:right w:val="nil"/>
            </w:tcBorders>
            <w:hideMark/>
          </w:tcPr>
          <w:p w14:paraId="404EE4D8" w14:textId="6994E21E"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8</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bl>
    <w:p w14:paraId="09997EAF" w14:textId="7451E916" w:rsidR="00B56160" w:rsidRPr="00C67093" w:rsidRDefault="00B56160" w:rsidP="00596594">
      <w:p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t xml:space="preserve">The main difference between all models is the way element </w:t>
      </w:r>
      <m:oMath>
        <m:r>
          <w:rPr>
            <w:rFonts w:ascii="Cambria Math" w:eastAsiaTheme="minorEastAsia" w:hAnsi="Cambria Math" w:cs="Times New Roman"/>
            <w:sz w:val="24"/>
            <w:szCs w:val="24"/>
          </w:rPr>
          <m:t>“S”</m:t>
        </m:r>
      </m:oMath>
      <w:r w:rsidRPr="00C67093">
        <w:rPr>
          <w:rFonts w:ascii="Times New Roman" w:eastAsiaTheme="minorEastAsia" w:hAnsi="Times New Roman" w:cs="Times New Roman"/>
          <w:sz w:val="24"/>
          <w:szCs w:val="24"/>
        </w:rPr>
        <w:t xml:space="preserve"> has been defined.</w:t>
      </w:r>
      <w:r w:rsidR="0047159E">
        <w:rPr>
          <w:rFonts w:ascii="Times New Roman" w:eastAsiaTheme="minorEastAsia" w:hAnsi="Times New Roman" w:cs="Times New Roman"/>
          <w:sz w:val="24"/>
          <w:szCs w:val="24"/>
        </w:rPr>
        <w:t xml:space="preserve"> In SP-</w:t>
      </w:r>
      <w:proofErr w:type="gramStart"/>
      <w:r w:rsidR="0047159E">
        <w:rPr>
          <w:rFonts w:ascii="Times New Roman" w:eastAsiaTheme="minorEastAsia" w:hAnsi="Times New Roman" w:cs="Times New Roman"/>
          <w:sz w:val="24"/>
          <w:szCs w:val="24"/>
        </w:rPr>
        <w:t xml:space="preserve">Wax </w:t>
      </w:r>
      <w:r w:rsidRPr="00C67093">
        <w:rPr>
          <w:rFonts w:ascii="Times New Roman" w:eastAsiaTheme="minorEastAsia" w:hAnsi="Times New Roman" w:cs="Times New Roman"/>
          <w:sz w:val="24"/>
          <w:szCs w:val="24"/>
        </w:rPr>
        <w:t xml:space="preserve"> </w:t>
      </w:r>
      <w:r w:rsidR="00E351F1" w:rsidRPr="00C67093">
        <w:rPr>
          <w:rFonts w:ascii="Times New Roman" w:eastAsiaTheme="minorEastAsia" w:hAnsi="Times New Roman" w:cs="Times New Roman"/>
          <w:sz w:val="24"/>
          <w:szCs w:val="24"/>
        </w:rPr>
        <w:t>Entropic</w:t>
      </w:r>
      <w:proofErr w:type="gramEnd"/>
      <w:r w:rsidR="00E351F1" w:rsidRPr="00C67093">
        <w:rPr>
          <w:rFonts w:ascii="Times New Roman" w:eastAsiaTheme="minorEastAsia" w:hAnsi="Times New Roman" w:cs="Times New Roman"/>
          <w:sz w:val="24"/>
          <w:szCs w:val="24"/>
        </w:rPr>
        <w:t xml:space="preserve"> Free-Volume model</w:t>
      </w:r>
      <w:r w:rsidR="0047159E">
        <w:rPr>
          <w:rFonts w:ascii="Times New Roman" w:eastAsiaTheme="minorEastAsia" w:hAnsi="Times New Roman" w:cs="Times New Roman"/>
          <w:sz w:val="24"/>
          <w:szCs w:val="24"/>
        </w:rPr>
        <w:t xml:space="preserve"> has been used and</w:t>
      </w:r>
      <w:r w:rsidR="00E351F1" w:rsidRPr="00C6709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m:t>
        </m:r>
      </m:oMath>
      <w:r w:rsidR="00E351F1" w:rsidRPr="00C67093">
        <w:rPr>
          <w:rFonts w:ascii="Times New Roman" w:eastAsiaTheme="minorEastAsia" w:hAnsi="Times New Roman" w:cs="Times New Roman"/>
          <w:sz w:val="24"/>
          <w:szCs w:val="24"/>
        </w:rPr>
        <w:t xml:space="preserve"> i</w:t>
      </w:r>
      <w:r w:rsidR="0047159E">
        <w:rPr>
          <w:rFonts w:ascii="Times New Roman" w:eastAsiaTheme="minorEastAsia" w:hAnsi="Times New Roman" w:cs="Times New Roman"/>
          <w:sz w:val="24"/>
          <w:szCs w:val="24"/>
        </w:rPr>
        <w:t>s</w:t>
      </w:r>
      <w:r w:rsidR="00E351F1" w:rsidRPr="00C67093">
        <w:rPr>
          <w:rFonts w:ascii="Times New Roman" w:eastAsiaTheme="minorEastAsia" w:hAnsi="Times New Roman" w:cs="Times New Roman"/>
          <w:sz w:val="24"/>
          <w:szCs w:val="24"/>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1160"/>
      </w:tblGrid>
      <w:tr w:rsidR="00B56160" w:rsidRPr="00C67093" w14:paraId="2F65286E" w14:textId="77777777" w:rsidTr="00325CAE">
        <w:tc>
          <w:tcPr>
            <w:tcW w:w="8190" w:type="dxa"/>
            <w:hideMark/>
          </w:tcPr>
          <w:p w14:paraId="234F5AA4" w14:textId="5C279AA9" w:rsidR="00B56160" w:rsidRPr="005F7C70" w:rsidRDefault="001C4EC1" w:rsidP="00596594">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Entropic</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d>
                      <m:dPr>
                        <m:ctrlPr>
                          <w:rPr>
                            <w:rFonts w:ascii="Cambria Math" w:eastAsiaTheme="minorEastAsia" w:hAnsi="Cambria Math" w:cs="Times New Roman"/>
                            <w:sz w:val="24"/>
                            <w:szCs w:val="24"/>
                          </w:rPr>
                        </m:ctrlPr>
                      </m:dPr>
                      <m:e>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i</m:t>
                            </m:r>
                          </m:sub>
                          <m:sup>
                            <m:r>
                              <m:rPr>
                                <m:sty m:val="p"/>
                              </m:rPr>
                              <w:rPr>
                                <w:rFonts w:ascii="Cambria Math" w:eastAsiaTheme="minorEastAsia" w:hAnsi="Cambria Math" w:cs="Times New Roman"/>
                                <w:sz w:val="24"/>
                                <w:szCs w:val="24"/>
                              </w:rPr>
                              <m:t xml:space="preserve"> </m:t>
                            </m:r>
                          </m:sup>
                        </m:sSubSup>
                        <m:r>
                          <m:rPr>
                            <m:sty m:val="p"/>
                          </m:rPr>
                          <w:rPr>
                            <w:rFonts w:ascii="Cambria Math" w:eastAsiaTheme="minorEastAsia" w:hAnsi="Cambria Math" w:cs="Times New Roman"/>
                            <w:sz w:val="24"/>
                            <w:szCs w:val="24"/>
                          </w:rPr>
                          <m:t>-</m:t>
                        </m:r>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w,i</m:t>
                            </m:r>
                          </m:sub>
                          <m:sup>
                            <m:r>
                              <m:rPr>
                                <m:sty m:val="p"/>
                              </m:rPr>
                              <w:rPr>
                                <w:rFonts w:ascii="Cambria Math" w:eastAsiaTheme="minorEastAsia" w:hAnsi="Cambria Math" w:cs="Times New Roman"/>
                                <w:sz w:val="24"/>
                                <w:szCs w:val="24"/>
                              </w:rPr>
                              <m:t xml:space="preserve"> </m:t>
                            </m:r>
                          </m:sup>
                        </m:sSubSup>
                      </m:e>
                    </m:d>
                  </m:e>
                  <m:sup>
                    <m:r>
                      <w:rPr>
                        <w:rFonts w:ascii="Cambria Math" w:eastAsiaTheme="minorEastAsia" w:hAnsi="Cambria Math" w:cs="Times New Roman"/>
                        <w:sz w:val="24"/>
                        <w:szCs w:val="24"/>
                      </w:rPr>
                      <m:t>2/3</m:t>
                    </m:r>
                  </m:sup>
                </m:sSup>
              </m:oMath>
            </m:oMathPara>
          </w:p>
          <w:p w14:paraId="76652FF1" w14:textId="77777777" w:rsidR="005F7C70" w:rsidRPr="00C67093" w:rsidRDefault="005F7C70" w:rsidP="00596594">
            <w:pPr>
              <w:spacing w:line="360" w:lineRule="auto"/>
              <w:jc w:val="both"/>
              <w:rPr>
                <w:rFonts w:ascii="Times New Roman" w:eastAsiaTheme="minorEastAsia" w:hAnsi="Times New Roman" w:cs="Times New Roman"/>
                <w:sz w:val="24"/>
                <w:szCs w:val="24"/>
              </w:rPr>
            </w:pPr>
          </w:p>
          <w:p w14:paraId="609DBD17" w14:textId="577E4CA6" w:rsidR="00E351F1" w:rsidRPr="00C67093" w:rsidRDefault="00E351F1" w:rsidP="00596594">
            <w:pPr>
              <w:spacing w:line="360" w:lineRule="auto"/>
              <w:jc w:val="both"/>
              <w:rPr>
                <w:rFonts w:ascii="Times New Roman" w:eastAsiaTheme="minorEastAsia" w:hAnsi="Times New Roman" w:cs="Times New Roman"/>
                <w:sz w:val="24"/>
                <w:szCs w:val="24"/>
              </w:rPr>
            </w:pPr>
          </w:p>
        </w:tc>
        <w:tc>
          <w:tcPr>
            <w:tcW w:w="1160" w:type="dxa"/>
            <w:hideMark/>
          </w:tcPr>
          <w:p w14:paraId="1E6BFA11" w14:textId="75DB9AFC"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9</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bl>
    <w:p w14:paraId="12EC5C7C" w14:textId="77777777" w:rsidR="00953FE2" w:rsidRPr="00953FE2" w:rsidRDefault="00953FE2" w:rsidP="00953FE2">
      <w:pPr>
        <w:pStyle w:val="ListParagraph"/>
        <w:spacing w:line="360" w:lineRule="auto"/>
        <w:ind w:left="360"/>
        <w:jc w:val="both"/>
        <w:rPr>
          <w:rFonts w:ascii="Times New Roman" w:eastAsiaTheme="minorEastAsia" w:hAnsi="Times New Roman" w:cs="Times New Roman"/>
          <w:sz w:val="24"/>
          <w:szCs w:val="24"/>
        </w:rPr>
      </w:pPr>
    </w:p>
    <w:p w14:paraId="0C6E72C3" w14:textId="6CE7C7E4" w:rsidR="00B56160" w:rsidRPr="00C67093" w:rsidRDefault="00B56160" w:rsidP="00B95BA2">
      <w:pPr>
        <w:pStyle w:val="ListParagraph"/>
        <w:numPr>
          <w:ilvl w:val="0"/>
          <w:numId w:val="5"/>
        </w:num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b/>
          <w:sz w:val="24"/>
          <w:szCs w:val="24"/>
        </w:rPr>
        <w:t>Solid phase non-ideality</w:t>
      </w:r>
    </w:p>
    <w:p w14:paraId="04354982" w14:textId="1B5DF60F" w:rsidR="00B56160" w:rsidRPr="00C67093" w:rsidRDefault="005F49FE" w:rsidP="0059659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SP-Wax, s</w:t>
      </w:r>
      <w:r w:rsidR="00B56160" w:rsidRPr="00C67093">
        <w:rPr>
          <w:rFonts w:ascii="Times New Roman" w:eastAsiaTheme="minorEastAsia" w:hAnsi="Times New Roman" w:cs="Times New Roman"/>
          <w:sz w:val="24"/>
          <w:szCs w:val="24"/>
        </w:rPr>
        <w:t xml:space="preserve">olid phase activity coefficients </w:t>
      </w:r>
      <w:r w:rsidR="00596594">
        <w:rPr>
          <w:rFonts w:ascii="Times New Roman" w:eastAsiaTheme="minorEastAsia" w:hAnsi="Times New Roman" w:cs="Times New Roman"/>
          <w:sz w:val="24"/>
          <w:szCs w:val="24"/>
        </w:rPr>
        <w:t>are</w:t>
      </w:r>
      <w:r w:rsidR="00B56160" w:rsidRPr="00C67093">
        <w:rPr>
          <w:rFonts w:ascii="Times New Roman" w:eastAsiaTheme="minorEastAsia" w:hAnsi="Times New Roman" w:cs="Times New Roman"/>
          <w:sz w:val="24"/>
          <w:szCs w:val="24"/>
        </w:rPr>
        <w:t xml:space="preserve"> calculated using Wilson method</w:t>
      </w:r>
      <w:r w:rsidR="008C5684">
        <w:rPr>
          <w:rFonts w:ascii="Times New Roman" w:eastAsiaTheme="minorEastAsia" w:hAnsi="Times New Roman" w:cs="Times New Roman"/>
          <w:sz w:val="24"/>
          <w:szCs w:val="24"/>
        </w:rPr>
        <w:t xml:space="preserve"> </w:t>
      </w:r>
      <w:r w:rsidR="00596594">
        <w:rPr>
          <w:rFonts w:ascii="Times New Roman" w:eastAsiaTheme="minorEastAsia" w:hAnsi="Times New Roman" w:cs="Times New Roman"/>
          <w:b/>
          <w:sz w:val="24"/>
          <w:szCs w:val="24"/>
        </w:rPr>
        <w:fldChar w:fldCharType="begin" w:fldLock="1"/>
      </w:r>
      <w:r w:rsidR="003A61B2">
        <w:rPr>
          <w:rFonts w:ascii="Times New Roman" w:eastAsiaTheme="minorEastAsia" w:hAnsi="Times New Roman" w:cs="Times New Roman"/>
          <w:b/>
          <w:sz w:val="24"/>
          <w:szCs w:val="24"/>
        </w:rPr>
        <w:instrText>ADDIN CSL_CITATION {"citationItems":[{"id":"ITEM-1","itemData":{"DOI":"10.1021/ie950447u","ISSN":"0888-5885","author":[{"dropping-particle":"","family":"Coutinho","given":"J","non-dropping-particle":"","parse-names":false,"suffix":""},{"dropping-particle":"","family":"Stenby","given":"E. H.","non-dropping-particle":"","parse-names":false,"suffix":""}],"container-title":"Industrial &amp; Engineering Chemistry Research","id":"ITEM-1","issue":"3","issued":{"date-parts":[["1996"]]},"page":"918-925","title":"Predictive Local Composition Models for Solid/Liquid Equilibrium in n -Alkane Systems: Wilson Equation for Multicomponent Systems","type":"article-journal","volume":"35"},"uris":["http://www.mendeley.com/documents/?uuid=96996ea3-f761-3d8d-a16a-7ca4fe1f9a6f"]}],"mendeley":{"formattedCitation":"[4]","plainTextFormattedCitation":"[4]","previouslyFormattedCitation":"[4]"},"properties":{"noteIndex":0},"schema":"https://github.com/citation-style-language/schema/raw/master/csl-citation.json"}</w:instrText>
      </w:r>
      <w:r w:rsidR="00596594">
        <w:rPr>
          <w:rFonts w:ascii="Times New Roman" w:eastAsiaTheme="minorEastAsia" w:hAnsi="Times New Roman" w:cs="Times New Roman"/>
          <w:b/>
          <w:sz w:val="24"/>
          <w:szCs w:val="24"/>
        </w:rPr>
        <w:fldChar w:fldCharType="separate"/>
      </w:r>
      <w:r w:rsidR="008C5684" w:rsidRPr="008C5684">
        <w:rPr>
          <w:rFonts w:ascii="Times New Roman" w:eastAsiaTheme="minorEastAsia" w:hAnsi="Times New Roman" w:cs="Times New Roman"/>
          <w:noProof/>
          <w:sz w:val="24"/>
          <w:szCs w:val="24"/>
        </w:rPr>
        <w:t>[4]</w:t>
      </w:r>
      <w:r w:rsidR="00596594">
        <w:rPr>
          <w:rFonts w:ascii="Times New Roman" w:eastAsiaTheme="minorEastAsia" w:hAnsi="Times New Roman" w:cs="Times New Roman"/>
          <w:b/>
          <w:sz w:val="24"/>
          <w:szCs w:val="24"/>
        </w:rPr>
        <w:fldChar w:fldCharType="end"/>
      </w:r>
      <w:r w:rsidR="00B56160" w:rsidRPr="00C67093">
        <w:rPr>
          <w:rFonts w:ascii="Times New Roman" w:eastAsiaTheme="minorEastAsia" w:hAnsi="Times New Roman" w:cs="Times New Roman"/>
          <w:sz w:val="24"/>
          <w:szCs w:val="24"/>
        </w:rPr>
        <w:t xml:space="preserve"> as follows: </w:t>
      </w:r>
    </w:p>
    <w:tbl>
      <w:tblPr>
        <w:tblStyle w:val="TableGrid"/>
        <w:tblW w:w="0" w:type="auto"/>
        <w:tblLook w:val="04A0" w:firstRow="1" w:lastRow="0" w:firstColumn="1" w:lastColumn="0" w:noHBand="0" w:noVBand="1"/>
      </w:tblPr>
      <w:tblGrid>
        <w:gridCol w:w="8100"/>
        <w:gridCol w:w="1170"/>
      </w:tblGrid>
      <w:tr w:rsidR="00B56160" w:rsidRPr="00C67093" w14:paraId="5370A082" w14:textId="77777777" w:rsidTr="00325CAE">
        <w:tc>
          <w:tcPr>
            <w:tcW w:w="8100" w:type="dxa"/>
            <w:tcBorders>
              <w:top w:val="nil"/>
              <w:left w:val="nil"/>
              <w:bottom w:val="nil"/>
              <w:right w:val="nil"/>
            </w:tcBorders>
            <w:hideMark/>
          </w:tcPr>
          <w:p w14:paraId="0B51A937" w14:textId="77777777" w:rsidR="00B56160" w:rsidRPr="00C67093" w:rsidRDefault="001C4EC1" w:rsidP="00596594">
            <w:pPr>
              <w:spacing w:line="360" w:lineRule="auto"/>
              <w:ind w:firstLine="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w:rPr>
                        <w:rFonts w:ascii="Cambria Math" w:eastAsiaTheme="minorEastAsia" w:hAnsi="Cambria Math" w:cs="Times New Roman"/>
                        <w:sz w:val="24"/>
                        <w:szCs w:val="24"/>
                      </w:rPr>
                      <m:t>ln</m:t>
                    </m:r>
                  </m:fName>
                  <m:e>
                    <m:d>
                      <m:dPr>
                        <m:ctrlPr>
                          <w:rPr>
                            <w:rFonts w:ascii="Cambria Math" w:eastAsiaTheme="minorEastAsia" w:hAnsi="Cambria Math" w:cs="Times New Roman"/>
                            <w:sz w:val="24"/>
                            <w:szCs w:val="24"/>
                          </w:rPr>
                        </m:ctrlPr>
                      </m:dPr>
                      <m:e>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s</m:t>
                            </m:r>
                          </m:sup>
                        </m:sSubSup>
                      </m:e>
                    </m:d>
                  </m:e>
                </m:func>
                <m:r>
                  <m:rPr>
                    <m:sty m:val="p"/>
                  </m:rP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w:rPr>
                        <w:rFonts w:ascii="Cambria Math" w:eastAsiaTheme="minorEastAsia" w:hAnsi="Cambria Math" w:cs="Times New Roman"/>
                        <w:sz w:val="24"/>
                        <w:szCs w:val="24"/>
                      </w:rPr>
                      <m:t>ln</m:t>
                    </m:r>
                  </m:fName>
                  <m:e>
                    <m:d>
                      <m:dPr>
                        <m:ctrlPr>
                          <w:rPr>
                            <w:rFonts w:ascii="Cambria Math" w:eastAsiaTheme="minorEastAsia" w:hAnsi="Cambria Math" w:cs="Times New Roman"/>
                            <w:sz w:val="24"/>
                            <w:szCs w:val="24"/>
                          </w:rPr>
                        </m:ctrlPr>
                      </m:dPr>
                      <m:e>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j</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j</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e>
                    </m:d>
                  </m:e>
                </m:func>
                <m:r>
                  <m:rPr>
                    <m:sty m:val="p"/>
                  </m:rPr>
                  <w:rPr>
                    <w:rFonts w:ascii="Cambria Math" w:eastAsiaTheme="minorEastAsia" w:hAnsi="Cambria Math" w:cs="Times New Roman"/>
                    <w:sz w:val="24"/>
                    <w:szCs w:val="24"/>
                  </w:rPr>
                  <m:t>+1-</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j</m:t>
                    </m:r>
                  </m:sub>
                </m:sSub>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ji</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Sub>
                  </m:num>
                  <m:den>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k</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jk</m:t>
                        </m:r>
                      </m:sub>
                    </m:sSub>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k</m:t>
                        </m:r>
                      </m:sub>
                    </m:sSub>
                  </m:den>
                </m:f>
              </m:oMath>
            </m:oMathPara>
          </w:p>
        </w:tc>
        <w:tc>
          <w:tcPr>
            <w:tcW w:w="1170" w:type="dxa"/>
            <w:tcBorders>
              <w:top w:val="nil"/>
              <w:left w:val="nil"/>
              <w:bottom w:val="nil"/>
              <w:right w:val="nil"/>
            </w:tcBorders>
            <w:hideMark/>
          </w:tcPr>
          <w:p w14:paraId="56D5642B" w14:textId="23CF2513"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0</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bl>
    <w:p w14:paraId="22CA81BB" w14:textId="77777777" w:rsidR="00B56160" w:rsidRPr="00C67093" w:rsidRDefault="00B56160" w:rsidP="00596594">
      <w:p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t>Where,</w:t>
      </w:r>
    </w:p>
    <w:tbl>
      <w:tblPr>
        <w:tblStyle w:val="TableGrid"/>
        <w:tblW w:w="0" w:type="auto"/>
        <w:tblLook w:val="04A0" w:firstRow="1" w:lastRow="0" w:firstColumn="1" w:lastColumn="0" w:noHBand="0" w:noVBand="1"/>
      </w:tblPr>
      <w:tblGrid>
        <w:gridCol w:w="8190"/>
        <w:gridCol w:w="1160"/>
      </w:tblGrid>
      <w:tr w:rsidR="00B56160" w:rsidRPr="00C67093" w14:paraId="25FABF34" w14:textId="77777777" w:rsidTr="00325CAE">
        <w:tc>
          <w:tcPr>
            <w:tcW w:w="8190" w:type="dxa"/>
            <w:tcBorders>
              <w:top w:val="nil"/>
              <w:left w:val="nil"/>
              <w:bottom w:val="nil"/>
              <w:right w:val="nil"/>
            </w:tcBorders>
            <w:hideMark/>
          </w:tcPr>
          <w:p w14:paraId="4DDFA8FE" w14:textId="77777777" w:rsidR="00B56160" w:rsidRPr="00C67093" w:rsidRDefault="001C4EC1" w:rsidP="00596594">
            <w:pPr>
              <w:spacing w:line="360" w:lineRule="auto"/>
              <w:ind w:firstLine="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w:rPr>
                        <w:rFonts w:ascii="Cambria Math" w:eastAsiaTheme="minorEastAsia" w:hAnsi="Cambria Math" w:cs="Times New Roman"/>
                        <w:sz w:val="24"/>
                        <w:szCs w:val="24"/>
                      </w:rPr>
                      <m:t>exp</m:t>
                    </m:r>
                  </m:fName>
                  <m:e>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i</m:t>
                                </m:r>
                              </m:sub>
                            </m:sSub>
                          </m:num>
                          <m:den>
                            <m:r>
                              <w:rPr>
                                <w:rFonts w:ascii="Cambria Math" w:eastAsiaTheme="minorEastAsia" w:hAnsi="Cambria Math" w:cs="Times New Roman"/>
                                <w:sz w:val="24"/>
                                <w:szCs w:val="24"/>
                              </w:rPr>
                              <m:t>RT</m:t>
                            </m:r>
                          </m:den>
                        </m:f>
                      </m:e>
                    </m:d>
                  </m:e>
                </m:func>
              </m:oMath>
            </m:oMathPara>
          </w:p>
        </w:tc>
        <w:tc>
          <w:tcPr>
            <w:tcW w:w="1160" w:type="dxa"/>
            <w:tcBorders>
              <w:top w:val="nil"/>
              <w:left w:val="nil"/>
              <w:bottom w:val="nil"/>
              <w:right w:val="nil"/>
            </w:tcBorders>
            <w:hideMark/>
          </w:tcPr>
          <w:p w14:paraId="1862EBBF" w14:textId="593FEC01"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bookmarkStart w:id="11" w:name="Eq11"/>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1</w:t>
            </w:r>
            <w:r w:rsidRPr="00C67093">
              <w:rPr>
                <w:rFonts w:ascii="Times New Roman" w:hAnsi="Times New Roman" w:cs="Times New Roman"/>
                <w:i w:val="0"/>
                <w:color w:val="000000" w:themeColor="text1"/>
                <w:sz w:val="24"/>
                <w:szCs w:val="24"/>
              </w:rPr>
              <w:fldChar w:fldCharType="end"/>
            </w:r>
            <w:bookmarkEnd w:id="11"/>
          </w:p>
        </w:tc>
      </w:tr>
      <w:tr w:rsidR="00B56160" w:rsidRPr="00C67093" w14:paraId="7D852EF4" w14:textId="77777777" w:rsidTr="00325CAE">
        <w:tc>
          <w:tcPr>
            <w:tcW w:w="8190" w:type="dxa"/>
            <w:tcBorders>
              <w:top w:val="nil"/>
              <w:left w:val="nil"/>
              <w:bottom w:val="nil"/>
              <w:right w:val="nil"/>
            </w:tcBorders>
            <w:hideMark/>
          </w:tcPr>
          <w:p w14:paraId="6ED2FCEE" w14:textId="302E2753" w:rsidR="00CF13C8" w:rsidRPr="00C67093" w:rsidRDefault="001C4EC1" w:rsidP="00596594">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i</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1</m:t>
                  </m:r>
                </m:num>
                <m:den>
                  <m:r>
                    <m:rPr>
                      <m:sty m:val="p"/>
                    </m:rPr>
                    <w:rPr>
                      <w:rFonts w:ascii="Cambria Math" w:eastAsiaTheme="minorEastAsia" w:hAnsi="Cambria Math" w:cs="Times New Roman"/>
                      <w:sz w:val="24"/>
                      <w:szCs w:val="24"/>
                    </w:rPr>
                    <m:t>3</m:t>
                  </m:r>
                </m:den>
              </m:f>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Δ</m:t>
              </m:r>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H</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i</m:t>
                  </m:r>
                  <m:ctrlPr>
                    <w:rPr>
                      <w:rFonts w:ascii="Cambria Math" w:eastAsiaTheme="minorEastAsia" w:hAnsi="Cambria Math" w:cs="Times New Roman"/>
                      <w:i/>
                      <w:sz w:val="24"/>
                      <w:szCs w:val="24"/>
                    </w:rPr>
                  </m:ctrlPr>
                </m:sub>
                <m:sup>
                  <m:r>
                    <m:rPr>
                      <m:sty m:val="p"/>
                    </m:rPr>
                    <w:rPr>
                      <w:rFonts w:ascii="Cambria Math" w:eastAsiaTheme="minorEastAsia" w:hAnsi="Cambria Math" w:cs="Times New Roman"/>
                      <w:sz w:val="24"/>
                      <w:szCs w:val="24"/>
                    </w:rPr>
                    <m:t>sub</m:t>
                  </m:r>
                </m:sup>
              </m:sSubSup>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RT</m:t>
              </m:r>
              <m:r>
                <m:rPr>
                  <m:sty m:val="p"/>
                </m:rPr>
                <w:rPr>
                  <w:rFonts w:ascii="Cambria Math" w:eastAsiaTheme="minorEastAsia" w:hAnsi="Cambria Math" w:cs="Times New Roman"/>
                  <w:sz w:val="24"/>
                  <w:szCs w:val="24"/>
                </w:rPr>
                <m:t>)</m:t>
              </m:r>
            </m:oMath>
            <w:r w:rsidR="00B56160" w:rsidRPr="00C67093">
              <w:rPr>
                <w:rFonts w:ascii="Times New Roman" w:eastAsiaTheme="minorEastAsia" w:hAnsi="Times New Roman" w:cs="Times New Roman"/>
                <w:sz w:val="24"/>
                <w:szCs w:val="24"/>
              </w:rPr>
              <w:t xml:space="preserve"> </w:t>
            </w:r>
          </w:p>
        </w:tc>
        <w:tc>
          <w:tcPr>
            <w:tcW w:w="1160" w:type="dxa"/>
            <w:tcBorders>
              <w:top w:val="nil"/>
              <w:left w:val="nil"/>
              <w:bottom w:val="nil"/>
              <w:right w:val="nil"/>
            </w:tcBorders>
            <w:hideMark/>
          </w:tcPr>
          <w:p w14:paraId="2F3E2103" w14:textId="2E921374"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2</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r w:rsidR="00CF13C8" w:rsidRPr="00C67093" w14:paraId="1A22E764" w14:textId="77777777" w:rsidTr="00325CAE">
        <w:tc>
          <w:tcPr>
            <w:tcW w:w="8190" w:type="dxa"/>
            <w:tcBorders>
              <w:top w:val="nil"/>
              <w:left w:val="nil"/>
              <w:bottom w:val="nil"/>
              <w:right w:val="nil"/>
            </w:tcBorders>
          </w:tcPr>
          <w:p w14:paraId="7CC871F4" w14:textId="69F9AEE3" w:rsidR="00CF13C8" w:rsidRPr="00C67093" w:rsidRDefault="001C4EC1" w:rsidP="00596594">
            <w:pPr>
              <w:spacing w:line="360" w:lineRule="auto"/>
              <w:jc w:val="both"/>
              <w:rPr>
                <w:rFonts w:ascii="Times New Roman" w:eastAsia="Calibri" w:hAnsi="Times New Roman" w:cs="Times New Roman"/>
                <w:sz w:val="24"/>
                <w:szCs w:val="24"/>
              </w:rPr>
            </w:pPr>
            <m:oMathPara>
              <m:oMathParaPr>
                <m:jc m:val="left"/>
              </m:oMathParaP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sub</m:t>
                    </m:r>
                  </m:sup>
                </m:sSup>
                <m:r>
                  <w:rPr>
                    <w:rFonts w:ascii="Cambria Math" w:eastAsiaTheme="minorEastAsia" w:hAnsi="Cambria Math" w:cs="Times New Roman"/>
                    <w:sz w:val="24"/>
                    <w:szCs w:val="24"/>
                  </w:rPr>
                  <m:t>H</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Δ</m:t>
                    </m:r>
                  </m:e>
                  <m:sup>
                    <m:r>
                      <m:rPr>
                        <m:sty m:val="p"/>
                      </m:rP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Δ</m:t>
                    </m:r>
                  </m:e>
                  <m:sup>
                    <m:r>
                      <m:rPr>
                        <m:sty m:val="p"/>
                      </m:rPr>
                      <w:rPr>
                        <w:rFonts w:ascii="Cambria Math" w:eastAsiaTheme="minorEastAsia" w:hAnsi="Cambria Math" w:cs="Times New Roman"/>
                        <w:sz w:val="24"/>
                        <w:szCs w:val="24"/>
                      </w:rPr>
                      <m:t>f</m:t>
                    </m:r>
                  </m:sup>
                </m:sSup>
                <m:r>
                  <w:rPr>
                    <w:rFonts w:ascii="Cambria Math" w:eastAsiaTheme="minorEastAsia" w:hAnsi="Cambria Math" w:cs="Times New Roman"/>
                    <w:sz w:val="24"/>
                    <w:szCs w:val="24"/>
                  </w:rPr>
                  <m:t>H</m:t>
                </m:r>
                <m:r>
                  <m:rPr>
                    <m:sty m:val="p"/>
                  </m:rPr>
                  <w:rPr>
                    <w:rFonts w:ascii="Cambria Math" w:eastAsiaTheme="minorEastAsia" w:hAnsi="Cambria Math" w:cs="Times New Roman"/>
                    <w:sz w:val="24"/>
                    <w:szCs w:val="24"/>
                  </w:rPr>
                  <m:t>+</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Δ</m:t>
                    </m:r>
                  </m:e>
                  <m:sup>
                    <m:r>
                      <m:rPr>
                        <m:sty m:val="p"/>
                      </m:rPr>
                      <w:rPr>
                        <w:rFonts w:ascii="Cambria Math" w:eastAsiaTheme="minorEastAsia" w:hAnsi="Cambria Math" w:cs="Times New Roman"/>
                        <w:sz w:val="24"/>
                        <w:szCs w:val="24"/>
                      </w:rPr>
                      <m:t>tr</m:t>
                    </m:r>
                  </m:sup>
                </m:sSup>
                <m:r>
                  <w:rPr>
                    <w:rFonts w:ascii="Cambria Math" w:eastAsiaTheme="minorEastAsia" w:hAnsi="Cambria Math" w:cs="Times New Roman"/>
                    <w:sz w:val="24"/>
                    <w:szCs w:val="24"/>
                  </w:rPr>
                  <m:t>H</m:t>
                </m:r>
              </m:oMath>
            </m:oMathPara>
          </w:p>
        </w:tc>
        <w:tc>
          <w:tcPr>
            <w:tcW w:w="1160" w:type="dxa"/>
            <w:tcBorders>
              <w:top w:val="nil"/>
              <w:left w:val="nil"/>
              <w:bottom w:val="nil"/>
              <w:right w:val="nil"/>
            </w:tcBorders>
          </w:tcPr>
          <w:p w14:paraId="30C895AD" w14:textId="57067B25" w:rsidR="00CF13C8" w:rsidRPr="00C67093" w:rsidRDefault="00CF13C8"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3</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r w:rsidR="00CF13C8" w:rsidRPr="00C67093" w14:paraId="4A0542D1" w14:textId="77777777" w:rsidTr="00325CAE">
        <w:tc>
          <w:tcPr>
            <w:tcW w:w="8190" w:type="dxa"/>
            <w:tcBorders>
              <w:top w:val="nil"/>
              <w:left w:val="nil"/>
              <w:bottom w:val="nil"/>
              <w:right w:val="nil"/>
            </w:tcBorders>
            <w:hideMark/>
          </w:tcPr>
          <w:p w14:paraId="79672FB0" w14:textId="222EDB89" w:rsidR="00CF13C8" w:rsidRPr="00C67093" w:rsidRDefault="001C4EC1" w:rsidP="00596594">
            <w:pPr>
              <w:spacing w:line="360"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in</m:t>
                </m:r>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jj</m:t>
                    </m:r>
                  </m:sub>
                </m:sSub>
                <m:r>
                  <m:rPr>
                    <m:sty m:val="p"/>
                  </m:rPr>
                  <w:rPr>
                    <w:rFonts w:ascii="Cambria Math" w:eastAsiaTheme="minorEastAsia" w:hAnsi="Cambria Math" w:cs="Times New Roman"/>
                    <w:sz w:val="24"/>
                    <w:szCs w:val="24"/>
                  </w:rPr>
                  <m:t>)</m:t>
                </m:r>
              </m:oMath>
            </m:oMathPara>
          </w:p>
          <w:p w14:paraId="069D6642" w14:textId="6FDF5C50" w:rsidR="00CF13C8" w:rsidRPr="00C67093" w:rsidRDefault="00CF13C8" w:rsidP="00596594">
            <w:pPr>
              <w:spacing w:line="360" w:lineRule="auto"/>
              <w:jc w:val="both"/>
              <w:rPr>
                <w:rFonts w:ascii="Times New Roman" w:eastAsiaTheme="minorEastAsia" w:hAnsi="Times New Roman" w:cs="Times New Roman"/>
                <w:sz w:val="24"/>
                <w:szCs w:val="24"/>
              </w:rPr>
            </w:pPr>
          </w:p>
        </w:tc>
        <w:tc>
          <w:tcPr>
            <w:tcW w:w="1160" w:type="dxa"/>
            <w:tcBorders>
              <w:top w:val="nil"/>
              <w:left w:val="nil"/>
              <w:bottom w:val="nil"/>
              <w:right w:val="nil"/>
            </w:tcBorders>
            <w:hideMark/>
          </w:tcPr>
          <w:p w14:paraId="5F689411" w14:textId="319C18FD" w:rsidR="00CF13C8" w:rsidRPr="00C67093" w:rsidRDefault="00CF13C8"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bookmarkStart w:id="12" w:name="Eq14"/>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4</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bookmarkEnd w:id="12"/>
          </w:p>
        </w:tc>
      </w:tr>
    </w:tbl>
    <w:p w14:paraId="2210F584" w14:textId="5F7F6D12" w:rsidR="00E351F1" w:rsidRPr="00C67093" w:rsidRDefault="001C4EC1" w:rsidP="00596594">
      <w:pPr>
        <w:spacing w:line="36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j</m:t>
            </m:r>
          </m:sub>
        </m:sSub>
      </m:oMath>
      <w:r w:rsidR="00E351F1" w:rsidRPr="00C67093">
        <w:rPr>
          <w:rFonts w:ascii="Times New Roman" w:eastAsiaTheme="minorEastAsia" w:hAnsi="Times New Roman" w:cs="Times New Roman"/>
          <w:sz w:val="24"/>
          <w:szCs w:val="24"/>
        </w:rPr>
        <w:t xml:space="preserve"> is a correction factor that has been expressed differently in </w:t>
      </w:r>
      <w:proofErr w:type="gramStart"/>
      <w:r w:rsidR="00E351F1" w:rsidRPr="00C67093">
        <w:rPr>
          <w:rFonts w:ascii="Times New Roman" w:eastAsiaTheme="minorEastAsia" w:hAnsi="Times New Roman" w:cs="Times New Roman"/>
          <w:sz w:val="24"/>
          <w:szCs w:val="24"/>
        </w:rPr>
        <w:t>literatures.</w:t>
      </w:r>
      <w:proofErr w:type="gramEnd"/>
      <w:r w:rsidR="00E351F1" w:rsidRPr="00C67093">
        <w:rPr>
          <w:rFonts w:ascii="Times New Roman" w:eastAsiaTheme="minorEastAsia" w:hAnsi="Times New Roman" w:cs="Times New Roman"/>
          <w:sz w:val="24"/>
          <w:szCs w:val="24"/>
        </w:rPr>
        <w:t xml:space="preserve"> In this study, different correlations have been analyzed and following expression was chosen for correction factor. Please note that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j</m:t>
            </m:r>
          </m:sub>
        </m:sSub>
      </m:oMath>
      <w:r w:rsidR="00E351F1" w:rsidRPr="00C67093">
        <w:rPr>
          <w:rFonts w:ascii="Times New Roman" w:eastAsiaTheme="minorEastAsia" w:hAnsi="Times New Roman" w:cs="Times New Roman"/>
          <w:sz w:val="24"/>
          <w:szCs w:val="24"/>
        </w:rPr>
        <w:t xml:space="preserve"> was used in multi-component systems </w:t>
      </w:r>
      <w:r w:rsidR="005B76E0" w:rsidRPr="00C67093">
        <w:rPr>
          <w:rFonts w:ascii="Times New Roman" w:eastAsiaTheme="minorEastAsia" w:hAnsi="Times New Roman" w:cs="Times New Roman"/>
          <w:sz w:val="24"/>
          <w:szCs w:val="24"/>
        </w:rPr>
        <w:t xml:space="preserve">only. In binary systems, no correction factor was </w:t>
      </w:r>
      <w:r w:rsidR="005F49FE">
        <w:rPr>
          <w:rFonts w:ascii="Times New Roman" w:eastAsiaTheme="minorEastAsia" w:hAnsi="Times New Roman" w:cs="Times New Roman"/>
          <w:sz w:val="24"/>
          <w:szCs w:val="24"/>
        </w:rPr>
        <w:t>required</w:t>
      </w:r>
      <w:r w:rsidR="005B76E0" w:rsidRPr="00C67093">
        <w:rPr>
          <w:rFonts w:ascii="Times New Roman" w:eastAsiaTheme="minorEastAsia" w:hAnsi="Times New Roman" w:cs="Times New Roman"/>
          <w:sz w:val="24"/>
          <w:szCs w:val="24"/>
        </w:rPr>
        <w:t xml:space="preserve">, </w:t>
      </w:r>
      <w:r w:rsidR="00E351F1" w:rsidRPr="00C67093">
        <w:rPr>
          <w:rFonts w:ascii="Times New Roman" w:eastAsiaTheme="minorEastAsia" w:hAnsi="Times New Roman" w:cs="Times New Roman"/>
          <w:sz w:val="24"/>
          <w:szCs w:val="24"/>
        </w:rPr>
        <w:t>and model is purely predictive</w:t>
      </w:r>
      <w:r w:rsidR="005B76E0" w:rsidRPr="00C67093">
        <w:rPr>
          <w:rFonts w:ascii="Times New Roman" w:eastAsiaTheme="minorEastAsia" w:hAnsi="Times New Roman" w:cs="Times New Roman"/>
          <w:sz w:val="24"/>
          <w:szCs w:val="24"/>
        </w:rPr>
        <w:t>. In multi-component systems, correction factor is defined as:</w:t>
      </w:r>
    </w:p>
    <w:tbl>
      <w:tblPr>
        <w:tblStyle w:val="TableGrid"/>
        <w:tblW w:w="0" w:type="auto"/>
        <w:tblLook w:val="04A0" w:firstRow="1" w:lastRow="0" w:firstColumn="1" w:lastColumn="0" w:noHBand="0" w:noVBand="1"/>
      </w:tblPr>
      <w:tblGrid>
        <w:gridCol w:w="8190"/>
        <w:gridCol w:w="1160"/>
      </w:tblGrid>
      <w:tr w:rsidR="00E351F1" w:rsidRPr="00C67093" w14:paraId="44FA1E55" w14:textId="77777777" w:rsidTr="00325CAE">
        <w:tc>
          <w:tcPr>
            <w:tcW w:w="8190" w:type="dxa"/>
            <w:tcBorders>
              <w:top w:val="nil"/>
              <w:left w:val="nil"/>
              <w:bottom w:val="nil"/>
              <w:right w:val="nil"/>
            </w:tcBorders>
          </w:tcPr>
          <w:p w14:paraId="5D2D8F83" w14:textId="7E89E0E6" w:rsidR="00E351F1" w:rsidRPr="00C67093" w:rsidRDefault="001C4EC1" w:rsidP="00325CAE">
            <w:pPr>
              <w:spacing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1-</m:t>
                </m:r>
                <m:r>
                  <w:rPr>
                    <w:rFonts w:ascii="Cambria Math" w:eastAsiaTheme="minorEastAsia" w:hAnsi="Cambria Math" w:cs="Times New Roman"/>
                    <w:sz w:val="24"/>
                    <w:szCs w:val="24"/>
                  </w:rPr>
                  <m:t>a</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Δ</m:t>
                </m:r>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H</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i</m:t>
                    </m:r>
                    <m:ctrlPr>
                      <w:rPr>
                        <w:rFonts w:ascii="Cambria Math" w:eastAsiaTheme="minorEastAsia" w:hAnsi="Cambria Math" w:cs="Times New Roman"/>
                        <w:i/>
                        <w:sz w:val="24"/>
                        <w:szCs w:val="24"/>
                      </w:rPr>
                    </m:ctrlPr>
                  </m:sub>
                  <m:sup>
                    <m:r>
                      <m:rPr>
                        <m:sty m:val="p"/>
                      </m:rPr>
                      <w:rPr>
                        <w:rFonts w:ascii="Cambria Math" w:eastAsiaTheme="minorEastAsia" w:hAnsi="Cambria Math" w:cs="Times New Roman"/>
                        <w:sz w:val="24"/>
                        <w:szCs w:val="24"/>
                      </w:rPr>
                      <m:t>sub</m:t>
                    </m:r>
                  </m:sup>
                </m:sSubSup>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Δ</m:t>
                </m:r>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H</m:t>
                    </m:r>
                    <m:ctrlPr>
                      <w:rPr>
                        <w:rFonts w:ascii="Cambria Math" w:eastAsiaTheme="minorEastAsia" w:hAnsi="Cambria Math" w:cs="Times New Roman"/>
                        <w:i/>
                        <w:sz w:val="24"/>
                        <w:szCs w:val="24"/>
                      </w:rPr>
                    </m:ctrlPr>
                  </m:e>
                  <m:sub>
                    <m:r>
                      <w:rPr>
                        <w:rFonts w:ascii="Cambria Math" w:eastAsiaTheme="minorEastAsia" w:hAnsi="Cambria Math" w:cs="Times New Roman"/>
                        <w:sz w:val="24"/>
                        <w:szCs w:val="24"/>
                      </w:rPr>
                      <m:t>j</m:t>
                    </m:r>
                    <m:ctrlPr>
                      <w:rPr>
                        <w:rFonts w:ascii="Cambria Math" w:eastAsiaTheme="minorEastAsia" w:hAnsi="Cambria Math" w:cs="Times New Roman"/>
                        <w:i/>
                        <w:sz w:val="24"/>
                        <w:szCs w:val="24"/>
                      </w:rPr>
                    </m:ctrlPr>
                  </m:sub>
                  <m:sup>
                    <m:r>
                      <m:rPr>
                        <m:sty m:val="p"/>
                      </m:rPr>
                      <w:rPr>
                        <w:rFonts w:ascii="Cambria Math" w:eastAsiaTheme="minorEastAsia" w:hAnsi="Cambria Math" w:cs="Times New Roman"/>
                        <w:sz w:val="24"/>
                        <w:szCs w:val="24"/>
                      </w:rPr>
                      <m:t>sub</m:t>
                    </m:r>
                  </m:sup>
                </m:sSubSup>
                <m:r>
                  <m:rPr>
                    <m:sty m:val="p"/>
                  </m:rPr>
                  <w:rPr>
                    <w:rFonts w:ascii="Cambria Math" w:eastAsiaTheme="minorEastAsia" w:hAnsi="Cambria Math" w:cs="Times New Roman"/>
                    <w:sz w:val="24"/>
                    <w:szCs w:val="24"/>
                  </w:rPr>
                  <m:t>|</m:t>
                </m:r>
              </m:oMath>
            </m:oMathPara>
          </w:p>
        </w:tc>
        <w:tc>
          <w:tcPr>
            <w:tcW w:w="1160" w:type="dxa"/>
            <w:tcBorders>
              <w:top w:val="nil"/>
              <w:left w:val="nil"/>
              <w:bottom w:val="nil"/>
              <w:right w:val="nil"/>
            </w:tcBorders>
            <w:hideMark/>
          </w:tcPr>
          <w:p w14:paraId="37E77180" w14:textId="524ADDEE" w:rsidR="00E351F1" w:rsidRPr="00C67093" w:rsidRDefault="00E351F1" w:rsidP="00325CAE">
            <w:pPr>
              <w:pStyle w:val="Caption"/>
              <w:spacing w:line="276"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5</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bl>
    <w:p w14:paraId="10E285A4" w14:textId="34E82901" w:rsidR="00E351F1" w:rsidRPr="00C67093" w:rsidRDefault="005B76E0" w:rsidP="00325CAE">
      <w:pPr>
        <w:spacing w:line="276"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lastRenderedPageBreak/>
        <w:t xml:space="preserve">Where </w:t>
      </w:r>
      <m:oMath>
        <m:r>
          <w:rPr>
            <w:rFonts w:ascii="Cambria Math" w:eastAsiaTheme="minorEastAsia" w:hAnsi="Cambria Math" w:cs="Times New Roman"/>
            <w:sz w:val="24"/>
            <w:szCs w:val="24"/>
          </w:rPr>
          <m:t>“a”</m:t>
        </m:r>
      </m:oMath>
      <w:r w:rsidRPr="00C67093">
        <w:rPr>
          <w:rFonts w:ascii="Times New Roman" w:eastAsiaTheme="minorEastAsia" w:hAnsi="Times New Roman" w:cs="Times New Roman"/>
          <w:sz w:val="24"/>
          <w:szCs w:val="24"/>
        </w:rPr>
        <w:t xml:space="preserve"> is a</w:t>
      </w:r>
      <w:r w:rsidR="003F6310" w:rsidRPr="00C67093">
        <w:rPr>
          <w:rFonts w:ascii="Times New Roman" w:eastAsiaTheme="minorEastAsia" w:hAnsi="Times New Roman" w:cs="Times New Roman"/>
          <w:sz w:val="24"/>
          <w:szCs w:val="24"/>
        </w:rPr>
        <w:t>n</w:t>
      </w:r>
      <w:r w:rsidRPr="00C67093">
        <w:rPr>
          <w:rFonts w:ascii="Times New Roman" w:eastAsiaTheme="minorEastAsia" w:hAnsi="Times New Roman" w:cs="Times New Roman"/>
          <w:sz w:val="24"/>
          <w:szCs w:val="24"/>
        </w:rPr>
        <w:t xml:space="preserve"> </w:t>
      </w:r>
      <w:r w:rsidR="003F6310" w:rsidRPr="00C67093">
        <w:rPr>
          <w:rFonts w:ascii="Times New Roman" w:eastAsiaTheme="minorEastAsia" w:hAnsi="Times New Roman" w:cs="Times New Roman"/>
          <w:sz w:val="24"/>
          <w:szCs w:val="24"/>
        </w:rPr>
        <w:t xml:space="preserve">adjustment </w:t>
      </w:r>
      <w:proofErr w:type="gramStart"/>
      <w:r w:rsidRPr="00C67093">
        <w:rPr>
          <w:rFonts w:ascii="Times New Roman" w:eastAsiaTheme="minorEastAsia" w:hAnsi="Times New Roman" w:cs="Times New Roman"/>
          <w:sz w:val="24"/>
          <w:szCs w:val="24"/>
        </w:rPr>
        <w:t>coefficient</w:t>
      </w:r>
      <w:r w:rsidR="003F6310" w:rsidRPr="00C67093">
        <w:rPr>
          <w:rFonts w:ascii="Times New Roman" w:eastAsiaTheme="minorEastAsia" w:hAnsi="Times New Roman" w:cs="Times New Roman"/>
          <w:sz w:val="24"/>
          <w:szCs w:val="24"/>
        </w:rPr>
        <w:t>.</w:t>
      </w:r>
      <w:proofErr w:type="gramEnd"/>
    </w:p>
    <w:p w14:paraId="7A6DC6CA" w14:textId="3EFCF64A" w:rsidR="006D292F" w:rsidRDefault="000E7783" w:rsidP="00953FE2">
      <w:p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t xml:space="preserve">In Eq- </w:t>
      </w:r>
      <w:r w:rsidRPr="00C67093">
        <w:rPr>
          <w:rFonts w:ascii="Times New Roman" w:eastAsiaTheme="minorEastAsia" w:hAnsi="Times New Roman" w:cs="Times New Roman"/>
          <w:sz w:val="24"/>
          <w:szCs w:val="24"/>
        </w:rPr>
        <w:fldChar w:fldCharType="begin"/>
      </w:r>
      <w:r w:rsidRPr="00C67093">
        <w:rPr>
          <w:rFonts w:ascii="Times New Roman" w:eastAsiaTheme="minorEastAsia" w:hAnsi="Times New Roman" w:cs="Times New Roman"/>
          <w:sz w:val="24"/>
          <w:szCs w:val="24"/>
        </w:rPr>
        <w:instrText xml:space="preserve"> REF Eq1 \h  \* MERGEFORMAT </w:instrText>
      </w:r>
      <w:r w:rsidRPr="00C67093">
        <w:rPr>
          <w:rFonts w:ascii="Times New Roman" w:eastAsiaTheme="minorEastAsia" w:hAnsi="Times New Roman" w:cs="Times New Roman"/>
          <w:sz w:val="24"/>
          <w:szCs w:val="24"/>
        </w:rPr>
      </w:r>
      <w:r w:rsidRPr="00C67093">
        <w:rPr>
          <w:rFonts w:ascii="Times New Roman" w:eastAsiaTheme="minorEastAsia" w:hAnsi="Times New Roman" w:cs="Times New Roman"/>
          <w:sz w:val="24"/>
          <w:szCs w:val="24"/>
        </w:rPr>
        <w:fldChar w:fldCharType="separate"/>
      </w:r>
      <w:r w:rsidR="008A3807" w:rsidRPr="008A3807">
        <w:rPr>
          <w:rFonts w:ascii="Times New Roman" w:hAnsi="Times New Roman" w:cs="Times New Roman"/>
          <w:noProof/>
          <w:color w:val="000000" w:themeColor="text1"/>
          <w:sz w:val="24"/>
          <w:szCs w:val="24"/>
        </w:rPr>
        <w:t>1</w:t>
      </w:r>
      <w:r w:rsidRPr="00C67093">
        <w:rPr>
          <w:rFonts w:ascii="Times New Roman" w:eastAsiaTheme="minorEastAsia" w:hAnsi="Times New Roman" w:cs="Times New Roman"/>
          <w:sz w:val="24"/>
          <w:szCs w:val="24"/>
        </w:rPr>
        <w:fldChar w:fldCharType="end"/>
      </w:r>
      <w:r w:rsidRPr="00C67093">
        <w:rPr>
          <w:rFonts w:ascii="Times New Roman" w:eastAsiaTheme="minorEastAsia" w:hAnsi="Times New Roman" w:cs="Times New Roman"/>
          <w:sz w:val="24"/>
          <w:szCs w:val="24"/>
        </w:rPr>
        <w:t xml:space="preserve">, thermo-physical properties are required. In this section, correlations that have been used in SP-Wax, are described.   </w:t>
      </w:r>
    </w:p>
    <w:p w14:paraId="7C639CAC" w14:textId="1CB1FA41" w:rsidR="005F7C70" w:rsidRDefault="005F49FE" w:rsidP="0059659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compared experimental data of four multi-component systems and adjusted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for all of them. For three oil </w:t>
      </w:r>
      <w:r w:rsidR="00D01A36">
        <w:rPr>
          <w:rFonts w:ascii="Times New Roman" w:eastAsiaTheme="minorEastAsia" w:hAnsi="Times New Roman" w:cs="Times New Roman"/>
          <w:sz w:val="24"/>
          <w:szCs w:val="24"/>
        </w:rPr>
        <w:t>compositions</w:t>
      </w:r>
      <w:r>
        <w:rPr>
          <w:rFonts w:ascii="Times New Roman" w:eastAsiaTheme="minorEastAsia" w:hAnsi="Times New Roman" w:cs="Times New Roman"/>
          <w:sz w:val="24"/>
          <w:szCs w:val="24"/>
        </w:rPr>
        <w:t xml:space="preserve"> where n-alkane system weight fraction </w:t>
      </w:r>
      <w:proofErr w:type="gramStart"/>
      <w:r>
        <w:rPr>
          <w:rFonts w:ascii="Times New Roman" w:eastAsiaTheme="minorEastAsia" w:hAnsi="Times New Roman" w:cs="Times New Roman"/>
          <w:sz w:val="24"/>
          <w:szCs w:val="24"/>
        </w:rPr>
        <w:t>were</w:t>
      </w:r>
      <w:proofErr w:type="gramEnd"/>
      <w:r>
        <w:rPr>
          <w:rFonts w:ascii="Times New Roman" w:eastAsiaTheme="minorEastAsia" w:hAnsi="Times New Roman" w:cs="Times New Roman"/>
          <w:sz w:val="24"/>
          <w:szCs w:val="24"/>
        </w:rPr>
        <w:t xml:space="preserve"> less than </w:t>
      </w:r>
      <w:r w:rsidR="00D01A3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1</w:t>
      </w:r>
      <w:r w:rsidR="00D01A36">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was calculated to be </w:t>
      </w:r>
      <m:oMath>
        <m:r>
          <w:rPr>
            <w:rFonts w:ascii="Cambria Math" w:eastAsiaTheme="minorEastAsia" w:hAnsi="Cambria Math" w:cs="Times New Roman"/>
            <w:sz w:val="24"/>
            <w:szCs w:val="24"/>
          </w:rPr>
          <m: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w:r>
        <w:rPr>
          <w:rFonts w:ascii="Times New Roman" w:eastAsiaTheme="minorEastAsia" w:hAnsi="Times New Roman" w:cs="Times New Roman"/>
          <w:sz w:val="24"/>
          <w:szCs w:val="24"/>
        </w:rPr>
        <w:t>. However, for the case where only n-alkanes were present (</w:t>
      </w:r>
      <m:oMath>
        <m:r>
          <w:rPr>
            <w:rFonts w:ascii="Cambria Math" w:eastAsiaTheme="minorEastAsia" w:hAnsi="Cambria Math" w:cs="Times New Roman"/>
            <w:sz w:val="24"/>
            <w:szCs w:val="24"/>
          </w:rPr>
          <m:t>WF=1</m:t>
        </m:r>
      </m:oMath>
      <w:r>
        <w:rPr>
          <w:rFonts w:ascii="Times New Roman" w:eastAsiaTheme="minorEastAsia" w:hAnsi="Times New Roman" w:cs="Times New Roman"/>
          <w:sz w:val="24"/>
          <w:szCs w:val="24"/>
        </w:rPr>
        <w:t xml:space="preserve">), very small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close to zero) was needed. So, we s</w:t>
      </w:r>
      <w:proofErr w:type="spellStart"/>
      <w:r>
        <w:rPr>
          <w:rFonts w:ascii="Times New Roman" w:eastAsiaTheme="minorEastAsia" w:hAnsi="Times New Roman" w:cs="Times New Roman"/>
          <w:sz w:val="24"/>
          <w:szCs w:val="24"/>
        </w:rPr>
        <w:t>uggest</w:t>
      </w:r>
      <w:proofErr w:type="spellEnd"/>
      <w:r>
        <w:rPr>
          <w:rFonts w:ascii="Times New Roman" w:eastAsiaTheme="minorEastAsia" w:hAnsi="Times New Roman" w:cs="Times New Roman"/>
          <w:sz w:val="24"/>
          <w:szCs w:val="24"/>
        </w:rPr>
        <w:t xml:space="preserve"> </w:t>
      </w:r>
      <w:r w:rsidR="003E6A25">
        <w:rPr>
          <w:rFonts w:ascii="Times New Roman" w:eastAsiaTheme="minorEastAsia" w:hAnsi="Times New Roman" w:cs="Times New Roman"/>
          <w:sz w:val="24"/>
          <w:szCs w:val="24"/>
        </w:rPr>
        <w:t>using</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 xml:space="preserve"> coefficients as follows: </w:t>
      </w:r>
    </w:p>
    <w:p w14:paraId="5947CA7B" w14:textId="3115F2D7" w:rsidR="005F49FE" w:rsidRPr="00D01A36" w:rsidRDefault="00D01A36" w:rsidP="00596594">
      <w:pPr>
        <w:spacing w:line="360"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WF≅1,  0≤ a&lt;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m:t>
          </m:r>
        </m:oMath>
      </m:oMathPara>
    </w:p>
    <w:p w14:paraId="6CDE953A" w14:textId="52499EF9" w:rsidR="003E6A25" w:rsidRPr="00D01A36" w:rsidRDefault="00D01A36" w:rsidP="00596594">
      <w:pPr>
        <w:spacing w:line="360"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0.15&lt;WF&lt;1,  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7</m:t>
              </m:r>
            </m:sup>
          </m:sSup>
          <m:r>
            <w:rPr>
              <w:rFonts w:ascii="Cambria Math" w:eastAsiaTheme="minorEastAsia" w:hAnsi="Cambria Math" w:cs="Times New Roman"/>
              <w:sz w:val="24"/>
              <w:szCs w:val="24"/>
            </w:rPr>
            <m:t xml:space="preserve"> ≤ a&lt;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r>
            <w:rPr>
              <w:rFonts w:ascii="Cambria Math" w:eastAsiaTheme="minorEastAsia" w:hAnsi="Cambria Math" w:cs="Times New Roman"/>
              <w:sz w:val="24"/>
              <w:szCs w:val="24"/>
            </w:rPr>
            <m:t xml:space="preserve"> </m:t>
          </m:r>
        </m:oMath>
      </m:oMathPara>
    </w:p>
    <w:p w14:paraId="2F05EBB2" w14:textId="299383A8" w:rsidR="003E6A25" w:rsidRPr="00D01A36" w:rsidRDefault="00D01A36" w:rsidP="00596594">
      <w:pPr>
        <w:spacing w:line="360" w:lineRule="auto"/>
        <w:jc w:val="both"/>
        <w:rPr>
          <w:rFonts w:ascii="Times New Roman" w:eastAsiaTheme="minorEastAsia" w:hAnsi="Times New Roman" w:cs="Times New Roman"/>
          <w:i/>
          <w:sz w:val="24"/>
          <w:szCs w:val="24"/>
        </w:rPr>
      </w:pPr>
      <m:oMathPara>
        <m:oMathParaPr>
          <m:jc m:val="left"/>
        </m:oMathParaPr>
        <m:oMath>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WF≤0.15,  a=3*</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p>
    <w:p w14:paraId="2AF3E951" w14:textId="61F3FAD9" w:rsidR="003E6A25" w:rsidRPr="003E6A25" w:rsidRDefault="003E6A25" w:rsidP="00596594">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lease note that the mentioned recommendations are based on analyzing of four multi-component systems through various parameters including precipitation curve, solid-phase composition and Critical Carbon Number (CCN). For each oil </w:t>
      </w:r>
      <w:r w:rsidR="00D01A36">
        <w:rPr>
          <w:rFonts w:ascii="Times New Roman" w:eastAsiaTheme="minorEastAsia" w:hAnsi="Times New Roman" w:cs="Times New Roman"/>
          <w:sz w:val="24"/>
          <w:szCs w:val="24"/>
        </w:rPr>
        <w:t>composition</w:t>
      </w:r>
      <w:r>
        <w:rPr>
          <w:rFonts w:ascii="Times New Roman" w:eastAsiaTheme="minorEastAsia" w:hAnsi="Times New Roman" w:cs="Times New Roman"/>
          <w:sz w:val="24"/>
          <w:szCs w:val="24"/>
        </w:rPr>
        <w:t xml:space="preserve">, all parameters were optimally predicted with one adjustment parameter at </w:t>
      </w:r>
      <w:r w:rsidR="00D01A36">
        <w:rPr>
          <w:rFonts w:ascii="Times New Roman" w:eastAsiaTheme="minorEastAsia" w:hAnsi="Times New Roman" w:cs="Times New Roman"/>
          <w:sz w:val="24"/>
          <w:szCs w:val="24"/>
        </w:rPr>
        <w:t>various conditions. This study is amongst very few ones that confirmed Coutinho et al. SLE model by analyzing different paraffin related parameters against experimental data. (not just by precipitation data points).</w:t>
      </w:r>
      <w:r>
        <w:rPr>
          <w:rFonts w:ascii="Times New Roman" w:eastAsiaTheme="minorEastAsia" w:hAnsi="Times New Roman" w:cs="Times New Roman"/>
          <w:sz w:val="24"/>
          <w:szCs w:val="24"/>
        </w:rPr>
        <w:t xml:space="preserve"> </w:t>
      </w:r>
    </w:p>
    <w:p w14:paraId="33AA8CAC" w14:textId="661EA9E9" w:rsidR="00CF13C8" w:rsidRPr="00C67093" w:rsidRDefault="00B56160" w:rsidP="00B95BA2">
      <w:pPr>
        <w:pStyle w:val="ListParagraph"/>
        <w:numPr>
          <w:ilvl w:val="0"/>
          <w:numId w:val="5"/>
        </w:numPr>
        <w:spacing w:line="360" w:lineRule="auto"/>
        <w:jc w:val="both"/>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Thermo-physical properties</w:t>
      </w:r>
      <w:r w:rsidR="00FF56B7" w:rsidRPr="00C67093">
        <w:rPr>
          <w:rFonts w:ascii="Times New Roman" w:eastAsiaTheme="minorEastAsia" w:hAnsi="Times New Roman" w:cs="Times New Roman"/>
          <w:b/>
          <w:sz w:val="24"/>
          <w:szCs w:val="24"/>
        </w:rPr>
        <w:t xml:space="preserve"> </w:t>
      </w:r>
    </w:p>
    <w:p w14:paraId="5DEF4CBD" w14:textId="5C483D76" w:rsidR="00B56160" w:rsidRPr="00826EEB" w:rsidRDefault="00B56160" w:rsidP="00596594">
      <w:pPr>
        <w:spacing w:line="360" w:lineRule="auto"/>
        <w:jc w:val="both"/>
        <w:rPr>
          <w:rFonts w:ascii="Times New Roman" w:eastAsiaTheme="minorEastAsia" w:hAnsi="Times New Roman" w:cs="Times New Roman"/>
          <w:sz w:val="24"/>
          <w:szCs w:val="24"/>
          <w:u w:val="single"/>
        </w:rPr>
      </w:pPr>
      <w:r w:rsidRPr="00C67093">
        <w:rPr>
          <w:rFonts w:ascii="Times New Roman" w:eastAsiaTheme="minorEastAsia" w:hAnsi="Times New Roman" w:cs="Times New Roman"/>
          <w:sz w:val="24"/>
          <w:szCs w:val="24"/>
          <w:u w:val="single"/>
        </w:rPr>
        <w:t xml:space="preserve">Heat and </w:t>
      </w:r>
      <w:r w:rsidRPr="00826EEB">
        <w:rPr>
          <w:rFonts w:ascii="Times New Roman" w:eastAsiaTheme="minorEastAsia" w:hAnsi="Times New Roman" w:cs="Times New Roman"/>
          <w:sz w:val="24"/>
          <w:szCs w:val="24"/>
          <w:u w:val="single"/>
        </w:rPr>
        <w:t>temperature of fusion</w:t>
      </w:r>
      <w:r w:rsidR="00466200" w:rsidRPr="00826EEB">
        <w:rPr>
          <w:rFonts w:ascii="Times New Roman" w:hAnsi="Times New Roman" w:cs="Times New Roman"/>
          <w:color w:val="000000"/>
          <w:sz w:val="24"/>
          <w:szCs w:val="24"/>
        </w:rPr>
        <w:t xml:space="preserve"> (Coutinho et al.</w:t>
      </w:r>
      <w:r w:rsidR="008C5684">
        <w:rPr>
          <w:rFonts w:ascii="Times New Roman" w:hAnsi="Times New Roman" w:cs="Times New Roman"/>
          <w:color w:val="000000"/>
          <w:sz w:val="24"/>
          <w:szCs w:val="24"/>
        </w:rPr>
        <w:t xml:space="preserve"> </w:t>
      </w:r>
      <w:r w:rsidR="00466200" w:rsidRPr="00826EEB">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DOI":"10.1021/ef010072r","ISSN":"0887-0624","abstract":"Organic deposition in the reservoir and pipelines is responsible for huge losses in profit in petroleum exploration. Among them, wax deposition is of particular concern in offshore and cold climate operation since they are temperature driven. A thermodynamic model able to anticipate the formation of wax in the oil from the knowledge of its properties would be a very valuable help for the design of transport facilities and the operation of reservoirs of potentially problematic oils. A new thermodynamic approach is proposed for the description of wax formation in crude oils at low pressures. This approach is based on the description of the solid-liquid equilibrium of the n-alkanes present in the fluid. It assumes an ideal liquid phase, allowing for the use of any characterization of the fluid, and describes the solid-phase nonideality using a predictive local composition model. The proposed model, unlike previous published models, is purely predictive since it uses only pure compound properties and the fluid composition to describe the wax formation. On the basis of the knowledge of the detailed composition of about 30 crudes from different origins, correlations are proposed to estimate the n-alkane content and distribution for waxy crudes. Using the proposed approach it was possible with very limited information on the composition to produce an excellent description of the experimental data available in the literature for different crudes.","author":[{"dropping-particle":"","family":"Coutinho","given":"João A. P.","non-dropping-particle":"","parse-names":false,"suffix":""},{"dropping-particle":"","family":"Daridon","given":"Jean-Luc","non-dropping-particle":"","parse-names":false,"suffix":""}],"container-title":"Energy &amp; Fuels","id":"ITEM-1","issue":"6","issued":{"date-parts":[["2001","11"]]},"page":"1454-1460","title":"Low-Pressure Modeling of Wax Formation in Crude Oils","type":"article-journal","volume":"15"},"uris":["http://www.mendeley.com/documents/?uuid=8393eb48-365e-4ec9-b31e-ffbfa9a1ea51"]}],"mendeley":{"formattedCitation":"[5]","plainTextFormattedCitation":"[5]","previouslyFormattedCitation":"[5]"},"properties":{"noteIndex":0},"schema":"https://github.com/citation-style-language/schema/raw/master/csl-citation.json"}</w:instrText>
      </w:r>
      <w:r w:rsidR="00466200" w:rsidRPr="00826EEB">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5]</w:t>
      </w:r>
      <w:r w:rsidR="00466200" w:rsidRPr="00826EEB">
        <w:rPr>
          <w:rFonts w:ascii="Times New Roman" w:hAnsi="Times New Roman" w:cs="Times New Roman"/>
          <w:color w:val="000000"/>
          <w:sz w:val="24"/>
          <w:szCs w:val="24"/>
        </w:rPr>
        <w:fldChar w:fldCharType="end"/>
      </w:r>
      <w:r w:rsidR="00466200" w:rsidRPr="00826EEB">
        <w:rPr>
          <w:rFonts w:ascii="Times New Roman" w:hAnsi="Times New Roman" w:cs="Times New Roman"/>
          <w:color w:val="000000"/>
          <w:sz w:val="24"/>
          <w:szCs w:val="24"/>
        </w:rPr>
        <w:t>)</w:t>
      </w:r>
      <w:r w:rsidRPr="00826EEB">
        <w:rPr>
          <w:rFonts w:ascii="Times New Roman" w:eastAsiaTheme="minorEastAsia" w:hAnsi="Times New Roman" w:cs="Times New Roman"/>
          <w:sz w:val="24"/>
          <w:szCs w:val="24"/>
          <w:u w:val="singl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1160"/>
      </w:tblGrid>
      <w:tr w:rsidR="00B56160" w:rsidRPr="00C67093" w14:paraId="6E3EB005" w14:textId="77777777" w:rsidTr="006D292F">
        <w:tc>
          <w:tcPr>
            <w:tcW w:w="8190" w:type="dxa"/>
            <w:hideMark/>
          </w:tcPr>
          <w:p w14:paraId="405FD5C3" w14:textId="77777777" w:rsidR="00B56160" w:rsidRPr="00C67093" w:rsidRDefault="001C4EC1" w:rsidP="00596594">
            <w:pPr>
              <w:spacing w:line="360" w:lineRule="auto"/>
              <w:ind w:firstLine="720"/>
              <w:jc w:val="both"/>
              <w:rPr>
                <w:rFonts w:ascii="Times New Roman" w:eastAsiaTheme="minorEastAsia" w:hAnsi="Times New Roman" w:cs="Times New Roman"/>
                <w:i/>
                <w:sz w:val="24"/>
                <w:szCs w:val="24"/>
              </w:rPr>
            </w:pPr>
            <m:oMathPara>
              <m:oMathParaPr>
                <m:jc m:val="left"/>
              </m:oMathPara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f</m:t>
                    </m:r>
                  </m:sup>
                </m:sSubSup>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421.63-</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421.63+1935991</m:t>
                    </m:r>
                  </m:e>
                </m:d>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exp</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7.8945</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1</m:t>
                                </m:r>
                              </m:e>
                            </m:d>
                          </m:e>
                          <m:sup>
                            <m:r>
                              <w:rPr>
                                <w:rFonts w:ascii="Cambria Math" w:eastAsiaTheme="minorEastAsia" w:hAnsi="Cambria Math" w:cs="Times New Roman"/>
                                <w:sz w:val="24"/>
                                <w:szCs w:val="24"/>
                              </w:rPr>
                              <m:t>0.07194</m:t>
                            </m:r>
                          </m:sup>
                        </m:sSup>
                      </m:e>
                    </m:d>
                  </m:e>
                </m:func>
              </m:oMath>
            </m:oMathPara>
          </w:p>
        </w:tc>
        <w:tc>
          <w:tcPr>
            <w:tcW w:w="1160" w:type="dxa"/>
            <w:hideMark/>
          </w:tcPr>
          <w:p w14:paraId="37987148" w14:textId="3AD5A7E8"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Eq- </w:t>
            </w:r>
            <w:bookmarkStart w:id="13" w:name="Eq16"/>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6</w:t>
            </w:r>
            <w:r w:rsidRPr="00C67093">
              <w:rPr>
                <w:rFonts w:ascii="Times New Roman" w:hAnsi="Times New Roman" w:cs="Times New Roman"/>
                <w:i w:val="0"/>
                <w:color w:val="000000" w:themeColor="text1"/>
                <w:sz w:val="24"/>
                <w:szCs w:val="24"/>
              </w:rPr>
              <w:fldChar w:fldCharType="end"/>
            </w:r>
            <w:bookmarkEnd w:id="13"/>
          </w:p>
        </w:tc>
      </w:tr>
      <w:tr w:rsidR="00B56160" w:rsidRPr="00C67093" w14:paraId="22FDB5E4" w14:textId="77777777" w:rsidTr="006D292F">
        <w:tc>
          <w:tcPr>
            <w:tcW w:w="8190" w:type="dxa"/>
          </w:tcPr>
          <w:p w14:paraId="75F399FD" w14:textId="3409DC7E" w:rsidR="00B56160" w:rsidRPr="00C67093" w:rsidRDefault="001C4EC1" w:rsidP="00596594">
            <w:pPr>
              <w:spacing w:line="360" w:lineRule="auto"/>
              <w:jc w:val="both"/>
              <w:rPr>
                <w:rFonts w:ascii="Times New Roman" w:hAnsi="Times New Roman" w:cs="Times New Roman"/>
                <w:i/>
                <w:sz w:val="24"/>
                <w:szCs w:val="24"/>
              </w:rPr>
            </w:pPr>
            <m:oMathPara>
              <m:oMathParaPr>
                <m:jc m:val="lef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Δ</m:t>
                    </m:r>
                  </m:e>
                  <m:sub>
                    <m:r>
                      <m:rPr>
                        <m:sty m:val="p"/>
                      </m:rPr>
                      <w:rPr>
                        <w:rFonts w:ascii="Cambria Math" w:hAnsi="Cambria Math" w:cs="Times New Roman"/>
                        <w:sz w:val="24"/>
                        <w:szCs w:val="24"/>
                      </w:rPr>
                      <m:t>fus</m:t>
                    </m:r>
                  </m:sub>
                </m:s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H</m:t>
                    </m:r>
                  </m:e>
                  <m:sub>
                    <m:r>
                      <m:rPr>
                        <m:sty m:val="p"/>
                      </m:rPr>
                      <w:rPr>
                        <w:rFonts w:ascii="Cambria Math" w:eastAsiaTheme="minorEastAsia" w:hAnsi="Cambria Math" w:cs="Times New Roman"/>
                        <w:sz w:val="24"/>
                        <w:szCs w:val="24"/>
                      </w:rPr>
                      <m:t>i</m:t>
                    </m:r>
                  </m:sub>
                </m:sSub>
                <m:d>
                  <m:dPr>
                    <m:begChr m:val="["/>
                    <m:endChr m:val="]"/>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KJ</m:t>
                        </m:r>
                      </m:num>
                      <m:den>
                        <m:r>
                          <m:rPr>
                            <m:sty m:val="p"/>
                          </m:rPr>
                          <w:rPr>
                            <w:rFonts w:ascii="Cambria Math" w:eastAsiaTheme="minorEastAsia" w:hAnsi="Cambria Math" w:cs="Times New Roman"/>
                            <w:sz w:val="24"/>
                            <w:szCs w:val="24"/>
                          </w:rPr>
                          <m:t>mol</m:t>
                        </m:r>
                      </m:den>
                    </m:f>
                  </m:e>
                </m:d>
                <m:r>
                  <m:rPr>
                    <m:sty m:val="p"/>
                  </m:rPr>
                  <w:rPr>
                    <w:rFonts w:ascii="Cambria Math" w:eastAsiaTheme="minorEastAsia" w:hAnsi="Cambria Math" w:cs="Times New Roman"/>
                    <w:sz w:val="24"/>
                    <w:szCs w:val="24"/>
                  </w:rPr>
                  <m:t>=0.00355</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ni</m:t>
                    </m:r>
                  </m:sub>
                  <m:sup>
                    <m:r>
                      <m:rPr>
                        <m:sty m:val="p"/>
                      </m:rPr>
                      <w:rPr>
                        <w:rFonts w:ascii="Cambria Math" w:eastAsiaTheme="minorEastAsia" w:hAnsi="Cambria Math" w:cs="Times New Roman"/>
                        <w:sz w:val="24"/>
                        <w:szCs w:val="24"/>
                      </w:rPr>
                      <m:t>3</m:t>
                    </m:r>
                  </m:sup>
                </m:sSubSup>
                <m:r>
                  <m:rPr>
                    <m:sty m:val="p"/>
                  </m:rPr>
                  <w:rPr>
                    <w:rFonts w:ascii="Cambria Math" w:eastAsiaTheme="minorEastAsia" w:hAnsi="Cambria Math" w:cs="Times New Roman"/>
                    <w:sz w:val="24"/>
                    <w:szCs w:val="24"/>
                  </w:rPr>
                  <m:t>-0.2376</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ni</m:t>
                    </m:r>
                  </m:sub>
                  <m:sup>
                    <m:r>
                      <m:rPr>
                        <m:sty m:val="p"/>
                      </m:rPr>
                      <w:rPr>
                        <w:rFonts w:ascii="Cambria Math" w:eastAsiaTheme="minorEastAsia" w:hAnsi="Cambria Math" w:cs="Times New Roman"/>
                        <w:sz w:val="24"/>
                        <w:szCs w:val="24"/>
                      </w:rPr>
                      <m:t>2</m:t>
                    </m:r>
                  </m:sup>
                </m:sSubSup>
                <m:r>
                  <m:rPr>
                    <m:sty m:val="p"/>
                  </m:rPr>
                  <w:rPr>
                    <w:rFonts w:ascii="Cambria Math" w:eastAsiaTheme="minorEastAsia" w:hAnsi="Cambria Math" w:cs="Times New Roman"/>
                    <w:sz w:val="24"/>
                    <w:szCs w:val="24"/>
                  </w:rPr>
                  <m:t>+7.4</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ni</m:t>
                    </m:r>
                  </m:sub>
                </m:sSub>
                <m:r>
                  <m:rPr>
                    <m:sty m:val="p"/>
                  </m:rPr>
                  <w:rPr>
                    <w:rFonts w:ascii="Cambria Math" w:eastAsiaTheme="minorEastAsia" w:hAnsi="Cambria Math" w:cs="Times New Roman"/>
                    <w:sz w:val="24"/>
                    <w:szCs w:val="24"/>
                  </w:rPr>
                  <m:t>-34.814</m:t>
                </m:r>
              </m:oMath>
            </m:oMathPara>
          </w:p>
        </w:tc>
        <w:tc>
          <w:tcPr>
            <w:tcW w:w="1160" w:type="dxa"/>
          </w:tcPr>
          <w:p w14:paraId="1D676796" w14:textId="5BC3F6B4" w:rsidR="00B56160" w:rsidRPr="00C67093" w:rsidRDefault="006D292F"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Eq- </w:t>
            </w:r>
            <w:bookmarkStart w:id="14" w:name="Wq17"/>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7</w:t>
            </w:r>
            <w:r w:rsidRPr="00C67093">
              <w:rPr>
                <w:rFonts w:ascii="Times New Roman" w:hAnsi="Times New Roman" w:cs="Times New Roman"/>
                <w:i w:val="0"/>
                <w:color w:val="000000" w:themeColor="text1"/>
                <w:sz w:val="24"/>
                <w:szCs w:val="24"/>
              </w:rPr>
              <w:fldChar w:fldCharType="end"/>
            </w:r>
            <w:bookmarkEnd w:id="14"/>
          </w:p>
        </w:tc>
      </w:tr>
    </w:tbl>
    <w:p w14:paraId="7A37C1D8" w14:textId="4924D100" w:rsidR="00B56160" w:rsidRDefault="006D292F" w:rsidP="00596594">
      <w:pPr>
        <w:spacing w:line="360" w:lineRule="auto"/>
        <w:jc w:val="both"/>
        <w:rPr>
          <w:rFonts w:ascii="Times New Roman" w:eastAsiaTheme="minorEastAsia" w:hAnsi="Times New Roman" w:cs="Times New Roman"/>
          <w:sz w:val="24"/>
          <w:szCs w:val="24"/>
          <w:u w:val="single"/>
        </w:rPr>
      </w:pPr>
      <w:r w:rsidRPr="00826EEB">
        <w:rPr>
          <w:rFonts w:ascii="Times New Roman" w:eastAsiaTheme="minorEastAsia" w:hAnsi="Times New Roman" w:cs="Times New Roman"/>
          <w:sz w:val="24"/>
          <w:szCs w:val="24"/>
          <w:u w:val="single"/>
        </w:rPr>
        <w:t xml:space="preserve">Heat and temperature of solid phase transition </w:t>
      </w:r>
      <w:r w:rsidRPr="00826EEB">
        <w:rPr>
          <w:rFonts w:ascii="Times New Roman" w:hAnsi="Times New Roman" w:cs="Times New Roman"/>
          <w:color w:val="000000"/>
          <w:sz w:val="24"/>
          <w:szCs w:val="24"/>
        </w:rPr>
        <w:t>(Coutinho et al.</w:t>
      </w:r>
      <w:r w:rsidR="008C5684">
        <w:rPr>
          <w:rFonts w:ascii="Times New Roman" w:hAnsi="Times New Roman" w:cs="Times New Roman"/>
          <w:color w:val="000000"/>
          <w:sz w:val="24"/>
          <w:szCs w:val="24"/>
        </w:rPr>
        <w:t xml:space="preserve"> </w:t>
      </w:r>
      <w:r w:rsidRPr="00826EEB">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DOI":"10.1021/ef010072r","ISSN":"0887-0624","abstract":"Organic deposition in the reservoir and pipelines is responsible for huge losses in profit in petroleum exploration. Among them, wax deposition is of particular concern in offshore and cold climate operation since they are temperature driven. A thermodynamic model able to anticipate the formation of wax in the oil from the knowledge of its properties would be a very valuable help for the design of transport facilities and the operation of reservoirs of potentially problematic oils. A new thermodynamic approach is proposed for the description of wax formation in crude oils at low pressures. This approach is based on the description of the solid-liquid equilibrium of the n-alkanes present in the fluid. It assumes an ideal liquid phase, allowing for the use of any characterization of the fluid, and describes the solid-phase nonideality using a predictive local composition model. The proposed model, unlike previous published models, is purely predictive since it uses only pure compound properties and the fluid composition to describe the wax formation. On the basis of the knowledge of the detailed composition of about 30 crudes from different origins, correlations are proposed to estimate the n-alkane content and distribution for waxy crudes. Using the proposed approach it was possible with very limited information on the composition to produce an excellent description of the experimental data available in the literature for different crudes.","author":[{"dropping-particle":"","family":"Coutinho","given":"João A. P.","non-dropping-particle":"","parse-names":false,"suffix":""},{"dropping-particle":"","family":"Daridon","given":"Jean-Luc","non-dropping-particle":"","parse-names":false,"suffix":""}],"container-title":"Energy &amp; Fuels","id":"ITEM-1","issue":"6","issued":{"date-parts":[["2001","11"]]},"page":"1454-1460","title":"Low-Pressure Modeling of Wax Formation in Crude Oils","type":"article-journal","volume":"15"},"uris":["http://www.mendeley.com/documents/?uuid=8393eb48-365e-4ec9-b31e-ffbfa9a1ea51"]}],"mendeley":{"formattedCitation":"[5]","plainTextFormattedCitation":"[5]","previouslyFormattedCitation":"[5]"},"properties":{"noteIndex":0},"schema":"https://github.com/citation-style-language/schema/raw/master/csl-citation.json"}</w:instrText>
      </w:r>
      <w:r w:rsidRPr="00826EEB">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5]</w:t>
      </w:r>
      <w:r w:rsidRPr="00826EEB">
        <w:rPr>
          <w:rFonts w:ascii="Times New Roman" w:hAnsi="Times New Roman" w:cs="Times New Roman"/>
          <w:color w:val="000000"/>
          <w:sz w:val="24"/>
          <w:szCs w:val="24"/>
        </w:rPr>
        <w:fldChar w:fldCharType="end"/>
      </w:r>
      <w:r w:rsidRPr="00826EEB">
        <w:rPr>
          <w:rFonts w:ascii="Times New Roman" w:hAnsi="Times New Roman" w:cs="Times New Roman"/>
          <w:color w:val="000000"/>
          <w:sz w:val="24"/>
          <w:szCs w:val="24"/>
        </w:rPr>
        <w:t>)</w:t>
      </w:r>
      <w:r w:rsidRPr="00826EEB">
        <w:rPr>
          <w:rFonts w:ascii="Times New Roman" w:eastAsiaTheme="minorEastAsia" w:hAnsi="Times New Roman" w:cs="Times New Roman"/>
          <w:sz w:val="24"/>
          <w:szCs w:val="24"/>
          <w:u w:val="single"/>
        </w:rPr>
        <w:t>:</w:t>
      </w:r>
    </w:p>
    <w:tbl>
      <w:tblPr>
        <w:tblStyle w:val="TableGrid"/>
        <w:tblW w:w="9350"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1250"/>
      </w:tblGrid>
      <w:tr w:rsidR="006D292F" w:rsidRPr="00C67093" w14:paraId="54E134D7" w14:textId="77777777" w:rsidTr="006D292F">
        <w:tc>
          <w:tcPr>
            <w:tcW w:w="8100" w:type="dxa"/>
            <w:hideMark/>
          </w:tcPr>
          <w:p w14:paraId="36139712" w14:textId="3088E6CA" w:rsidR="006D292F" w:rsidRPr="00C67093" w:rsidRDefault="001C4EC1" w:rsidP="00596594">
            <w:pPr>
              <w:spacing w:line="360" w:lineRule="auto"/>
              <w:ind w:firstLine="720"/>
              <w:jc w:val="both"/>
              <w:rPr>
                <w:rFonts w:ascii="Times New Roman" w:eastAsiaTheme="minorEastAsia" w:hAnsi="Times New Roman" w:cs="Times New Roman"/>
                <w:i/>
                <w:sz w:val="24"/>
                <w:szCs w:val="24"/>
              </w:rPr>
            </w:pPr>
            <m:oMathPara>
              <m:oMathParaPr>
                <m:jc m:val="left"/>
              </m:oMathPara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T</m:t>
                    </m:r>
                  </m:e>
                  <m:sup>
                    <m:r>
                      <w:rPr>
                        <w:rFonts w:ascii="Cambria Math" w:eastAsiaTheme="minorEastAsia" w:hAnsi="Cambria Math" w:cs="Times New Roman"/>
                        <w:sz w:val="24"/>
                        <w:szCs w:val="24"/>
                      </w:rPr>
                      <m:t>tr</m:t>
                    </m:r>
                  </m:sup>
                </m:sSup>
                <m:d>
                  <m:dPr>
                    <m:begChr m:val="["/>
                    <m:endChr m:val="]"/>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K</m:t>
                    </m:r>
                  </m:e>
                </m:d>
                <m:r>
                  <m:rPr>
                    <m:sty m:val="p"/>
                  </m:rPr>
                  <w:rPr>
                    <w:rFonts w:ascii="Cambria Math" w:eastAsiaTheme="minorEastAsia" w:hAnsi="Cambria Math" w:cs="Times New Roman"/>
                    <w:sz w:val="24"/>
                    <w:szCs w:val="24"/>
                  </w:rPr>
                  <m:t>=420.42-(420.42+134364)exp⁡(-4.344</m:t>
                </m:r>
                <m:sSup>
                  <m:sSupPr>
                    <m:ctrlPr>
                      <w:rPr>
                        <w:rFonts w:ascii="Cambria Math" w:eastAsiaTheme="minorEastAsia" w:hAnsi="Cambria Math" w:cs="Times New Roman"/>
                        <w:sz w:val="24"/>
                        <w:szCs w:val="24"/>
                      </w:rPr>
                    </m:ctrlPr>
                  </m:sSupPr>
                  <m:e>
                    <m:d>
                      <m:dPr>
                        <m:ctrlPr>
                          <w:rPr>
                            <w:rFonts w:ascii="Cambria Math" w:eastAsiaTheme="minorEastAsia" w:hAnsi="Cambria Math" w:cs="Times New Roman"/>
                            <w:sz w:val="24"/>
                            <w:szCs w:val="24"/>
                          </w:rPr>
                        </m:ctrlPr>
                      </m:dPr>
                      <m:e>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ni</m:t>
                            </m:r>
                          </m:sub>
                        </m:sSub>
                        <m:r>
                          <m:rPr>
                            <m:sty m:val="p"/>
                          </m:rPr>
                          <w:rPr>
                            <w:rFonts w:ascii="Cambria Math" w:eastAsiaTheme="minorEastAsia" w:hAnsi="Cambria Math" w:cs="Times New Roman"/>
                            <w:sz w:val="24"/>
                            <w:szCs w:val="24"/>
                          </w:rPr>
                          <m:t>+6.592</m:t>
                        </m:r>
                      </m:e>
                    </m:d>
                  </m:e>
                  <m:sup>
                    <m:r>
                      <m:rPr>
                        <m:sty m:val="p"/>
                      </m:rPr>
                      <w:rPr>
                        <w:rFonts w:ascii="Cambria Math" w:eastAsiaTheme="minorEastAsia" w:hAnsi="Cambria Math" w:cs="Times New Roman"/>
                        <w:sz w:val="24"/>
                        <w:szCs w:val="24"/>
                      </w:rPr>
                      <m:t>0.14627</m:t>
                    </m:r>
                  </m:sup>
                </m:sSup>
              </m:oMath>
            </m:oMathPara>
          </w:p>
        </w:tc>
        <w:tc>
          <w:tcPr>
            <w:tcW w:w="1250" w:type="dxa"/>
            <w:tcBorders>
              <w:left w:val="nil"/>
            </w:tcBorders>
            <w:hideMark/>
          </w:tcPr>
          <w:p w14:paraId="28977145" w14:textId="2EDAD729" w:rsidR="006D292F" w:rsidRPr="00C67093" w:rsidRDefault="006D292F"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bookmarkStart w:id="15" w:name="Eq18"/>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8</w:t>
            </w:r>
            <w:r w:rsidRPr="00C67093">
              <w:rPr>
                <w:rFonts w:ascii="Times New Roman" w:hAnsi="Times New Roman" w:cs="Times New Roman"/>
                <w:i w:val="0"/>
                <w:color w:val="000000" w:themeColor="text1"/>
                <w:sz w:val="24"/>
                <w:szCs w:val="24"/>
              </w:rPr>
              <w:fldChar w:fldCharType="end"/>
            </w:r>
            <w:bookmarkEnd w:id="15"/>
            <w:r w:rsidRPr="00C67093">
              <w:rPr>
                <w:rFonts w:ascii="Times New Roman" w:hAnsi="Times New Roman" w:cs="Times New Roman"/>
                <w:i w:val="0"/>
                <w:color w:val="000000" w:themeColor="text1"/>
                <w:sz w:val="24"/>
                <w:szCs w:val="24"/>
              </w:rPr>
              <w:t xml:space="preserve"> </w:t>
            </w:r>
          </w:p>
        </w:tc>
      </w:tr>
      <w:tr w:rsidR="006D292F" w:rsidRPr="00C67093" w14:paraId="4E16C899" w14:textId="77777777" w:rsidTr="006D292F">
        <w:tc>
          <w:tcPr>
            <w:tcW w:w="8100" w:type="dxa"/>
            <w:hideMark/>
          </w:tcPr>
          <w:p w14:paraId="5EB4EE9A" w14:textId="7E7C06ED" w:rsidR="006D292F" w:rsidRPr="00C67093" w:rsidRDefault="001C4EC1" w:rsidP="00596594">
            <w:pPr>
              <w:spacing w:line="360" w:lineRule="auto"/>
              <w:ind w:firstLine="720"/>
              <w:jc w:val="both"/>
              <w:rPr>
                <w:rFonts w:ascii="Times New Roman" w:eastAsiaTheme="minorEastAsia" w:hAnsi="Times New Roman" w:cs="Times New Roman"/>
                <w:i/>
                <w:sz w:val="24"/>
                <w:szCs w:val="24"/>
              </w:rPr>
            </w:pPr>
            <m:oMathPara>
              <m:oMathParaPr>
                <m:jc m:val="left"/>
              </m:oMathPara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Δ</m:t>
                    </m:r>
                  </m:e>
                  <m:sup>
                    <m:r>
                      <w:rPr>
                        <w:rFonts w:ascii="Cambria Math" w:eastAsiaTheme="minorEastAsia" w:hAnsi="Cambria Math" w:cs="Times New Roman"/>
                        <w:sz w:val="24"/>
                        <w:szCs w:val="24"/>
                      </w:rPr>
                      <m:t>tr</m:t>
                    </m:r>
                  </m:sup>
                </m:sSup>
                <m:r>
                  <m:rPr>
                    <m:sty m:val="p"/>
                  </m:rPr>
                  <w:rPr>
                    <w:rFonts w:ascii="Cambria Math" w:eastAsiaTheme="minorEastAsia" w:hAnsi="Cambria Math" w:cs="Times New Roman"/>
                    <w:sz w:val="24"/>
                    <w:szCs w:val="24"/>
                  </w:rPr>
                  <m:t>H=</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Δ</m:t>
                    </m:r>
                  </m:e>
                  <m:sup>
                    <m:r>
                      <w:rPr>
                        <w:rFonts w:ascii="Cambria Math" w:eastAsiaTheme="minorEastAsia" w:hAnsi="Cambria Math" w:cs="Times New Roman"/>
                        <w:sz w:val="24"/>
                        <w:szCs w:val="24"/>
                      </w:rPr>
                      <m:t>tr</m:t>
                    </m:r>
                  </m:sup>
                </m:sSup>
                <m:r>
                  <m:rPr>
                    <m:sty m:val="p"/>
                  </m:rPr>
                  <w:rPr>
                    <w:rFonts w:ascii="Cambria Math" w:eastAsiaTheme="minorEastAsia" w:hAnsi="Cambria Math" w:cs="Times New Roman"/>
                    <w:sz w:val="24"/>
                    <w:szCs w:val="24"/>
                  </w:rPr>
                  <m:t>H-</m:t>
                </m:r>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Δ</m:t>
                    </m:r>
                  </m:e>
                  <m:sup>
                    <m:r>
                      <m:rPr>
                        <m:sty m:val="p"/>
                      </m:rPr>
                      <w:rPr>
                        <w:rFonts w:ascii="Cambria Math" w:eastAsiaTheme="minorEastAsia" w:hAnsi="Cambria Math" w:cs="Times New Roman"/>
                        <w:sz w:val="24"/>
                        <w:szCs w:val="24"/>
                      </w:rPr>
                      <m:t>f</m:t>
                    </m:r>
                  </m:sup>
                </m:sSup>
                <m:r>
                  <m:rPr>
                    <m:sty m:val="p"/>
                  </m:rPr>
                  <w:rPr>
                    <w:rFonts w:ascii="Cambria Math" w:eastAsiaTheme="minorEastAsia" w:hAnsi="Cambria Math" w:cs="Times New Roman"/>
                    <w:sz w:val="24"/>
                    <w:szCs w:val="24"/>
                  </w:rPr>
                  <m:t>H</m:t>
                </m:r>
              </m:oMath>
            </m:oMathPara>
          </w:p>
        </w:tc>
        <w:tc>
          <w:tcPr>
            <w:tcW w:w="1250" w:type="dxa"/>
            <w:tcBorders>
              <w:left w:val="nil"/>
            </w:tcBorders>
            <w:hideMark/>
          </w:tcPr>
          <w:p w14:paraId="5E326342" w14:textId="57E9DF80" w:rsidR="006D292F" w:rsidRPr="00C67093" w:rsidRDefault="006D292F"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bookmarkStart w:id="16" w:name="Eq19"/>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9</w:t>
            </w:r>
            <w:r w:rsidRPr="00C67093">
              <w:rPr>
                <w:rFonts w:ascii="Times New Roman" w:hAnsi="Times New Roman" w:cs="Times New Roman"/>
                <w:i w:val="0"/>
                <w:color w:val="000000" w:themeColor="text1"/>
                <w:sz w:val="24"/>
                <w:szCs w:val="24"/>
              </w:rPr>
              <w:fldChar w:fldCharType="end"/>
            </w:r>
            <w:bookmarkEnd w:id="16"/>
            <w:r w:rsidRPr="00C67093">
              <w:rPr>
                <w:rFonts w:ascii="Times New Roman" w:hAnsi="Times New Roman" w:cs="Times New Roman"/>
                <w:i w:val="0"/>
                <w:color w:val="000000" w:themeColor="text1"/>
                <w:sz w:val="24"/>
                <w:szCs w:val="24"/>
              </w:rPr>
              <w:t xml:space="preserve"> </w:t>
            </w:r>
          </w:p>
        </w:tc>
      </w:tr>
      <w:tr w:rsidR="006D292F" w:rsidRPr="00C67093" w14:paraId="54D7C136" w14:textId="77777777" w:rsidTr="006D292F">
        <w:tc>
          <w:tcPr>
            <w:tcW w:w="8100" w:type="dxa"/>
            <w:hideMark/>
          </w:tcPr>
          <w:p w14:paraId="5B1A6574" w14:textId="16BC990B" w:rsidR="006D292F" w:rsidRPr="00C67093" w:rsidRDefault="001C4EC1" w:rsidP="00596594">
            <w:pPr>
              <w:spacing w:line="360" w:lineRule="auto"/>
              <w:jc w:val="both"/>
              <w:rPr>
                <w:rFonts w:ascii="Times New Roman" w:eastAsiaTheme="minorEastAsia" w:hAnsi="Times New Roman" w:cs="Times New Roman"/>
                <w:i/>
                <w:sz w:val="24"/>
                <w:szCs w:val="24"/>
              </w:rPr>
            </w:pPr>
            <m:oMathPara>
              <m:oMathParaPr>
                <m:jc m:val="left"/>
              </m:oMathParaPr>
              <m:oMath>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Δ</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tot</m:t>
                    </m:r>
                  </m:sup>
                </m:s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H</m:t>
                    </m:r>
                  </m:e>
                  <m:sub>
                    <m:r>
                      <m:rPr>
                        <m:sty m:val="p"/>
                      </m:rPr>
                      <w:rPr>
                        <w:rFonts w:ascii="Cambria Math" w:eastAsiaTheme="minorEastAsia" w:hAnsi="Cambria Math" w:cs="Times New Roman"/>
                        <w:sz w:val="24"/>
                        <w:szCs w:val="24"/>
                      </w:rPr>
                      <m:t>i</m:t>
                    </m:r>
                  </m:sub>
                </m:sSub>
                <m:d>
                  <m:dPr>
                    <m:begChr m:val="["/>
                    <m:endChr m:val="]"/>
                    <m:ctrlPr>
                      <w:rPr>
                        <w:rFonts w:ascii="Cambria Math" w:eastAsiaTheme="minorEastAsia" w:hAnsi="Cambria Math" w:cs="Times New Roman"/>
                        <w:sz w:val="24"/>
                        <w:szCs w:val="24"/>
                      </w:rPr>
                    </m:ctrlPr>
                  </m:dPr>
                  <m:e>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KJ</m:t>
                        </m:r>
                      </m:num>
                      <m:den>
                        <m:r>
                          <m:rPr>
                            <m:sty m:val="p"/>
                          </m:rPr>
                          <w:rPr>
                            <w:rFonts w:ascii="Cambria Math" w:eastAsiaTheme="minorEastAsia" w:hAnsi="Cambria Math" w:cs="Times New Roman"/>
                            <w:sz w:val="24"/>
                            <w:szCs w:val="24"/>
                          </w:rPr>
                          <m:t>mol</m:t>
                        </m:r>
                      </m:den>
                    </m:f>
                  </m:e>
                </m:d>
                <m:r>
                  <m:rPr>
                    <m:sty m:val="p"/>
                  </m:rPr>
                  <w:rPr>
                    <w:rFonts w:ascii="Cambria Math" w:eastAsiaTheme="minorEastAsia" w:hAnsi="Cambria Math" w:cs="Times New Roman"/>
                    <w:sz w:val="24"/>
                    <w:szCs w:val="24"/>
                  </w:rPr>
                  <m:t>=3.7791</m:t>
                </m:r>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m:t>
                    </m:r>
                  </m:e>
                  <m:sub>
                    <m:r>
                      <m:rPr>
                        <m:sty m:val="p"/>
                      </m:rPr>
                      <w:rPr>
                        <w:rFonts w:ascii="Cambria Math" w:eastAsiaTheme="minorEastAsia" w:hAnsi="Cambria Math" w:cs="Times New Roman"/>
                        <w:sz w:val="24"/>
                        <w:szCs w:val="24"/>
                      </w:rPr>
                      <m:t>ni</m:t>
                    </m:r>
                  </m:sub>
                </m:sSub>
                <m:r>
                  <m:rPr>
                    <m:sty m:val="p"/>
                  </m:rPr>
                  <w:rPr>
                    <w:rFonts w:ascii="Cambria Math" w:eastAsiaTheme="minorEastAsia" w:hAnsi="Cambria Math" w:cs="Times New Roman"/>
                    <w:sz w:val="24"/>
                    <w:szCs w:val="24"/>
                  </w:rPr>
                  <m:t>-12.654</m:t>
                </m:r>
              </m:oMath>
            </m:oMathPara>
          </w:p>
        </w:tc>
        <w:tc>
          <w:tcPr>
            <w:tcW w:w="1250" w:type="dxa"/>
            <w:tcBorders>
              <w:left w:val="nil"/>
            </w:tcBorders>
            <w:hideMark/>
          </w:tcPr>
          <w:p w14:paraId="1EB3051C" w14:textId="61147B61" w:rsidR="006D292F" w:rsidRPr="00C67093" w:rsidRDefault="006D292F"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bookmarkStart w:id="17" w:name="Eq20"/>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0</w:t>
            </w:r>
            <w:r w:rsidRPr="00C67093">
              <w:rPr>
                <w:rFonts w:ascii="Times New Roman" w:hAnsi="Times New Roman" w:cs="Times New Roman"/>
                <w:i w:val="0"/>
                <w:color w:val="000000" w:themeColor="text1"/>
                <w:sz w:val="24"/>
                <w:szCs w:val="24"/>
              </w:rPr>
              <w:fldChar w:fldCharType="end"/>
            </w:r>
            <w:bookmarkEnd w:id="17"/>
          </w:p>
        </w:tc>
      </w:tr>
    </w:tbl>
    <w:p w14:paraId="3A39A529" w14:textId="77777777" w:rsidR="00B56160" w:rsidRPr="00C67093" w:rsidRDefault="00B56160" w:rsidP="00596594">
      <w:pPr>
        <w:spacing w:line="360" w:lineRule="auto"/>
        <w:jc w:val="both"/>
        <w:rPr>
          <w:rFonts w:ascii="Times New Roman" w:hAnsi="Times New Roman" w:cs="Times New Roman"/>
          <w:sz w:val="24"/>
          <w:szCs w:val="24"/>
        </w:rPr>
      </w:pPr>
    </w:p>
    <w:p w14:paraId="5081E638" w14:textId="3F8321BB" w:rsidR="00B56160" w:rsidRPr="00C67093" w:rsidRDefault="00B56160" w:rsidP="00596594">
      <w:pPr>
        <w:spacing w:line="360" w:lineRule="auto"/>
        <w:jc w:val="both"/>
        <w:rPr>
          <w:rFonts w:ascii="Times New Roman" w:eastAsiaTheme="minorEastAsia" w:hAnsi="Times New Roman" w:cs="Times New Roman"/>
          <w:sz w:val="24"/>
          <w:szCs w:val="24"/>
          <w:u w:val="single"/>
        </w:rPr>
      </w:pPr>
      <w:r w:rsidRPr="00C67093">
        <w:rPr>
          <w:rFonts w:ascii="Times New Roman" w:eastAsiaTheme="minorEastAsia" w:hAnsi="Times New Roman" w:cs="Times New Roman"/>
          <w:sz w:val="24"/>
          <w:szCs w:val="24"/>
          <w:u w:val="single"/>
        </w:rPr>
        <w:lastRenderedPageBreak/>
        <w:t xml:space="preserve">Heat </w:t>
      </w:r>
      <w:r w:rsidRPr="00466200">
        <w:rPr>
          <w:rFonts w:ascii="Times New Roman" w:eastAsiaTheme="minorEastAsia" w:hAnsi="Times New Roman" w:cs="Times New Roman"/>
          <w:sz w:val="24"/>
          <w:szCs w:val="24"/>
          <w:u w:val="single"/>
        </w:rPr>
        <w:t>of vaporization</w:t>
      </w:r>
      <w:r w:rsidR="00466200" w:rsidRPr="00466200">
        <w:rPr>
          <w:rFonts w:ascii="Times New Roman" w:eastAsiaTheme="minorEastAsia" w:hAnsi="Times New Roman" w:cs="Times New Roman"/>
          <w:sz w:val="24"/>
          <w:szCs w:val="24"/>
          <w:u w:val="single"/>
        </w:rPr>
        <w:t xml:space="preserve"> (</w:t>
      </w:r>
      <w:r w:rsidR="00466200" w:rsidRPr="00466200">
        <w:rPr>
          <w:rFonts w:ascii="Times New Roman" w:hAnsi="Times New Roman" w:cs="Times New Roman"/>
          <w:sz w:val="24"/>
          <w:szCs w:val="24"/>
          <w:u w:val="single"/>
        </w:rPr>
        <w:t>Extension of Pitzer CSP models</w:t>
      </w:r>
      <w:r w:rsidR="00466200" w:rsidRPr="00466200">
        <w:rPr>
          <w:rFonts w:ascii="Times New Roman" w:hAnsi="Times New Roman" w:cs="Times New Roman"/>
          <w:sz w:val="24"/>
          <w:szCs w:val="24"/>
          <w:u w:val="single"/>
        </w:rPr>
        <w:fldChar w:fldCharType="begin" w:fldLock="1"/>
      </w:r>
      <w:r w:rsidR="003A61B2">
        <w:rPr>
          <w:rFonts w:ascii="Times New Roman" w:hAnsi="Times New Roman" w:cs="Times New Roman"/>
          <w:sz w:val="24"/>
          <w:szCs w:val="24"/>
          <w:u w:val="single"/>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6]","plainTextFormattedCitation":"[6]","previouslyFormattedCitation":"[6]"},"properties":{"noteIndex":0},"schema":"https://github.com/citation-style-language/schema/raw/master/csl-citation.json"}</w:instrText>
      </w:r>
      <w:r w:rsidR="00466200" w:rsidRPr="00466200">
        <w:rPr>
          <w:rFonts w:ascii="Times New Roman" w:hAnsi="Times New Roman" w:cs="Times New Roman"/>
          <w:sz w:val="24"/>
          <w:szCs w:val="24"/>
          <w:u w:val="single"/>
        </w:rPr>
        <w:fldChar w:fldCharType="separate"/>
      </w:r>
      <w:r w:rsidR="008C5684" w:rsidRPr="008C5684">
        <w:rPr>
          <w:rFonts w:ascii="Times New Roman" w:hAnsi="Times New Roman" w:cs="Times New Roman"/>
          <w:noProof/>
          <w:sz w:val="24"/>
          <w:szCs w:val="24"/>
        </w:rPr>
        <w:t>[6]</w:t>
      </w:r>
      <w:r w:rsidR="00466200" w:rsidRPr="00466200">
        <w:rPr>
          <w:rFonts w:ascii="Times New Roman" w:hAnsi="Times New Roman" w:cs="Times New Roman"/>
          <w:sz w:val="24"/>
          <w:szCs w:val="24"/>
          <w:u w:val="single"/>
        </w:rPr>
        <w:fldChar w:fldCharType="end"/>
      </w:r>
      <w:r w:rsidR="00466200" w:rsidRPr="00466200">
        <w:rPr>
          <w:rFonts w:ascii="Times New Roman" w:eastAsiaTheme="minorEastAsia" w:hAnsi="Times New Roman" w:cs="Times New Roman"/>
          <w:sz w:val="24"/>
          <w:szCs w:val="24"/>
          <w:u w:val="single"/>
        </w:rPr>
        <w:t>)</w:t>
      </w:r>
      <w:r w:rsidRPr="00466200">
        <w:rPr>
          <w:rFonts w:ascii="Times New Roman" w:eastAsiaTheme="minorEastAsia" w:hAnsi="Times New Roman" w:cs="Times New Roman"/>
          <w:sz w:val="24"/>
          <w:szCs w:val="24"/>
          <w:u w:val="singl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0"/>
        <w:gridCol w:w="1250"/>
      </w:tblGrid>
      <w:tr w:rsidR="00B56160" w:rsidRPr="00C67093" w14:paraId="311A0086" w14:textId="77777777" w:rsidTr="006D292F">
        <w:tc>
          <w:tcPr>
            <w:tcW w:w="8100" w:type="dxa"/>
            <w:hideMark/>
          </w:tcPr>
          <w:p w14:paraId="2269C165" w14:textId="4C7F51FF" w:rsidR="00B56160" w:rsidRPr="005706F1" w:rsidRDefault="001C4EC1" w:rsidP="00596594">
            <w:pPr>
              <w:spacing w:line="360" w:lineRule="auto"/>
              <w:ind w:firstLine="720"/>
              <w:jc w:val="both"/>
              <w:rPr>
                <w:rFonts w:ascii="Times New Roman" w:eastAsiaTheme="minorEastAsia" w:hAnsi="Times New Roman" w:cs="Times New Roman"/>
                <w:sz w:val="24"/>
                <w:szCs w:val="24"/>
              </w:rPr>
            </w:pPr>
            <m:oMathPara>
              <m:oMathParaPr>
                <m:jc m:val="left"/>
              </m:oMathPara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 xml:space="preserve">H </m:t>
                </m:r>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KJ</m:t>
                        </m:r>
                      </m:num>
                      <m:den>
                        <m:r>
                          <w:rPr>
                            <w:rFonts w:ascii="Cambria Math" w:eastAsiaTheme="minorEastAsia" w:hAnsi="Cambria Math" w:cs="Times New Roman"/>
                            <w:sz w:val="24"/>
                            <w:szCs w:val="24"/>
                          </w:rPr>
                          <m:t>mole</m:t>
                        </m:r>
                      </m:den>
                    </m:f>
                  </m:e>
                </m:d>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c</m:t>
                    </m:r>
                  </m:sub>
                </m:sSub>
              </m:oMath>
            </m:oMathPara>
          </w:p>
        </w:tc>
        <w:tc>
          <w:tcPr>
            <w:tcW w:w="1250" w:type="dxa"/>
            <w:tcBorders>
              <w:left w:val="nil"/>
            </w:tcBorders>
            <w:hideMark/>
          </w:tcPr>
          <w:p w14:paraId="4E2D0B5E" w14:textId="1F190C39"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1</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r w:rsidR="00B56160" w:rsidRPr="00C67093" w14:paraId="68ACDDFD" w14:textId="77777777" w:rsidTr="006D292F">
        <w:tc>
          <w:tcPr>
            <w:tcW w:w="8100" w:type="dxa"/>
            <w:hideMark/>
          </w:tcPr>
          <w:p w14:paraId="4D92D352" w14:textId="77777777" w:rsidR="00B56160" w:rsidRPr="00C67093" w:rsidRDefault="001C4EC1" w:rsidP="00596594">
            <w:pPr>
              <w:spacing w:line="360" w:lineRule="auto"/>
              <w:ind w:firstLine="720"/>
              <w:jc w:val="both"/>
              <w:rPr>
                <w:rFonts w:ascii="Times New Roman" w:eastAsiaTheme="minorEastAsia" w:hAnsi="Times New Roman" w:cs="Times New Roman"/>
                <w:i/>
                <w:sz w:val="24"/>
                <w:szCs w:val="24"/>
              </w:rPr>
            </w:pPr>
            <m:oMathPara>
              <m:oMathParaPr>
                <m:jc m:val="left"/>
              </m:oMathParaPr>
              <m:oMath>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e>
                  <m:sup>
                    <m:r>
                      <w:rPr>
                        <w:rFonts w:ascii="Cambria Math" w:eastAsiaTheme="minorEastAsia" w:hAnsi="Cambria Math" w:cs="Times New Roman"/>
                        <w:sz w:val="24"/>
                        <w:szCs w:val="24"/>
                      </w:rPr>
                      <m:t>*</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vap</m:t>
                    </m:r>
                  </m:sup>
                </m:s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0)</m:t>
                    </m:r>
                  </m:sup>
                </m:sSubSup>
                <m:r>
                  <w:rPr>
                    <w:rFonts w:ascii="Cambria Math" w:eastAsiaTheme="minorEastAsia" w:hAnsi="Cambria Math" w:cs="Times New Roman"/>
                    <w:sz w:val="24"/>
                    <w:szCs w:val="24"/>
                  </w:rPr>
                  <m:t>+ω</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vap</m:t>
                    </m:r>
                  </m:sup>
                </m:s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1)</m:t>
                    </m:r>
                  </m:sup>
                </m:sSub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ω</m:t>
                    </m:r>
                  </m:e>
                  <m:sup>
                    <m:r>
                      <w:rPr>
                        <w:rFonts w:ascii="Cambria Math" w:eastAsiaTheme="minorEastAsia" w:hAnsi="Cambria Math" w:cs="Times New Roman"/>
                        <w:sz w:val="24"/>
                        <w:szCs w:val="24"/>
                      </w:rPr>
                      <m:t>2</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vap</m:t>
                    </m:r>
                  </m:sup>
                </m:s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2)</m:t>
                    </m:r>
                  </m:sup>
                </m:sSubSup>
              </m:oMath>
            </m:oMathPara>
          </w:p>
        </w:tc>
        <w:tc>
          <w:tcPr>
            <w:tcW w:w="1250" w:type="dxa"/>
            <w:tcBorders>
              <w:left w:val="nil"/>
            </w:tcBorders>
            <w:hideMark/>
          </w:tcPr>
          <w:p w14:paraId="14C1C4F0" w14:textId="61394D6F"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2</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r w:rsidR="00B56160" w:rsidRPr="00C67093" w14:paraId="4FF19318" w14:textId="77777777" w:rsidTr="006D292F">
        <w:tc>
          <w:tcPr>
            <w:tcW w:w="8100" w:type="dxa"/>
            <w:hideMark/>
          </w:tcPr>
          <w:p w14:paraId="4ACD1298" w14:textId="77777777" w:rsidR="00B56160" w:rsidRPr="00C67093" w:rsidRDefault="00B56160" w:rsidP="00596594">
            <w:pPr>
              <w:spacing w:line="360" w:lineRule="auto"/>
              <w:jc w:val="both"/>
              <w:rPr>
                <w:rFonts w:ascii="Times New Roman" w:eastAsiaTheme="minorEastAsia" w:hAnsi="Times New Roman" w:cs="Times New Roman"/>
                <w:i/>
                <w:sz w:val="24"/>
                <w:szCs w:val="24"/>
              </w:rPr>
            </w:pPr>
            <m:oMathPara>
              <m:oMathParaPr>
                <m:jc m:val="left"/>
              </m:oMathParaPr>
              <m:oMath>
                <m:r>
                  <w:rPr>
                    <w:rFonts w:ascii="Cambria Math" w:eastAsiaTheme="minorEastAsia" w:hAnsi="Cambria Math" w:cs="Times New Roman"/>
                    <w:sz w:val="24"/>
                    <w:szCs w:val="24"/>
                  </w:rPr>
                  <m:t>ω=0.0520750+0.0448946n-0.000185397</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n</m:t>
                    </m:r>
                  </m:e>
                  <m:sup>
                    <m:r>
                      <w:rPr>
                        <w:rFonts w:ascii="Cambria Math" w:eastAsiaTheme="minorEastAsia" w:hAnsi="Cambria Math" w:cs="Times New Roman"/>
                        <w:sz w:val="24"/>
                        <w:szCs w:val="24"/>
                      </w:rPr>
                      <m:t>2</m:t>
                    </m:r>
                  </m:sup>
                </m:sSup>
              </m:oMath>
            </m:oMathPara>
          </w:p>
        </w:tc>
        <w:tc>
          <w:tcPr>
            <w:tcW w:w="1250" w:type="dxa"/>
            <w:tcBorders>
              <w:left w:val="nil"/>
            </w:tcBorders>
            <w:hideMark/>
          </w:tcPr>
          <w:p w14:paraId="384F2956" w14:textId="0131D130" w:rsidR="00B56160" w:rsidRPr="00C67093" w:rsidRDefault="00325CAE"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w:t>
            </w:r>
            <w:r w:rsidR="00B56160" w:rsidRPr="00C67093">
              <w:rPr>
                <w:rFonts w:ascii="Times New Roman" w:hAnsi="Times New Roman" w:cs="Times New Roman"/>
                <w:i w:val="0"/>
                <w:color w:val="000000" w:themeColor="text1"/>
                <w:sz w:val="24"/>
                <w:szCs w:val="24"/>
              </w:rPr>
              <w:t xml:space="preserve">Eq- </w:t>
            </w:r>
            <w:r w:rsidR="00B56160" w:rsidRPr="00C67093">
              <w:rPr>
                <w:rFonts w:ascii="Times New Roman" w:hAnsi="Times New Roman" w:cs="Times New Roman"/>
                <w:i w:val="0"/>
                <w:color w:val="000000" w:themeColor="text1"/>
                <w:sz w:val="24"/>
                <w:szCs w:val="24"/>
              </w:rPr>
              <w:fldChar w:fldCharType="begin"/>
            </w:r>
            <w:r w:rsidR="00B56160" w:rsidRPr="00C67093">
              <w:rPr>
                <w:rFonts w:ascii="Times New Roman" w:hAnsi="Times New Roman" w:cs="Times New Roman"/>
                <w:i w:val="0"/>
                <w:color w:val="000000" w:themeColor="text1"/>
                <w:sz w:val="24"/>
                <w:szCs w:val="24"/>
              </w:rPr>
              <w:instrText xml:space="preserve"> SEQ Eq- \* ARABIC </w:instrText>
            </w:r>
            <w:r w:rsidR="00B56160"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3</w:t>
            </w:r>
            <w:r w:rsidR="00B56160" w:rsidRPr="00C67093">
              <w:rPr>
                <w:rFonts w:ascii="Times New Roman" w:hAnsi="Times New Roman" w:cs="Times New Roman"/>
                <w:i w:val="0"/>
                <w:color w:val="000000" w:themeColor="text1"/>
                <w:sz w:val="24"/>
                <w:szCs w:val="24"/>
              </w:rPr>
              <w:fldChar w:fldCharType="end"/>
            </w:r>
          </w:p>
        </w:tc>
      </w:tr>
      <w:tr w:rsidR="00B56160" w:rsidRPr="00C67093" w14:paraId="2C362576" w14:textId="77777777" w:rsidTr="006D292F">
        <w:tc>
          <w:tcPr>
            <w:tcW w:w="8100" w:type="dxa"/>
            <w:hideMark/>
          </w:tcPr>
          <w:p w14:paraId="01A4EB2C" w14:textId="77777777" w:rsidR="00B56160" w:rsidRPr="00C67093" w:rsidRDefault="001C4EC1" w:rsidP="00596594">
            <w:pPr>
              <w:spacing w:line="360" w:lineRule="auto"/>
              <w:ind w:firstLine="720"/>
              <w:jc w:val="both"/>
              <w:rPr>
                <w:rFonts w:ascii="Times New Roman" w:eastAsiaTheme="minorEastAsia" w:hAnsi="Times New Roman" w:cs="Times New Roman"/>
                <w:i/>
                <w:sz w:val="24"/>
                <w:szCs w:val="24"/>
              </w:rPr>
            </w:pPr>
            <m:oMathPara>
              <m:oMathParaPr>
                <m:jc m:val="left"/>
              </m:oMathParaPr>
              <m:oMath>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Δ</m:t>
                            </m:r>
                          </m:e>
                          <m:sup>
                            <m:r>
                              <w:rPr>
                                <w:rFonts w:ascii="Cambria Math" w:eastAsiaTheme="minorEastAsia" w:hAnsi="Cambria Math" w:cs="Times New Roman"/>
                                <w:sz w:val="24"/>
                                <w:szCs w:val="24"/>
                              </w:rPr>
                              <m:t>vap</m:t>
                            </m:r>
                          </m:sup>
                        </m:sSup>
                        <m:r>
                          <w:rPr>
                            <w:rFonts w:ascii="Cambria Math" w:eastAsiaTheme="minorEastAsia" w:hAnsi="Cambria Math" w:cs="Times New Roman"/>
                            <w:sz w:val="24"/>
                            <w:szCs w:val="24"/>
                          </w:rPr>
                          <m:t>H</m:t>
                        </m:r>
                      </m:e>
                      <m:sup>
                        <m:r>
                          <w:rPr>
                            <w:rFonts w:ascii="Cambria Math" w:eastAsiaTheme="minorEastAsia" w:hAnsi="Cambria Math" w:cs="Times New Roman"/>
                            <w:sz w:val="24"/>
                            <w:szCs w:val="24"/>
                          </w:rPr>
                          <m:t>*</m:t>
                        </m:r>
                      </m:sup>
                    </m:sSup>
                  </m:e>
                  <m:sup>
                    <m:r>
                      <w:rPr>
                        <w:rFonts w:ascii="Cambria Math" w:eastAsiaTheme="minorEastAsia" w:hAnsi="Cambria Math" w:cs="Times New Roman"/>
                        <w:sz w:val="24"/>
                        <w:szCs w:val="24"/>
                      </w:rPr>
                      <m:t>(J)</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J)</m:t>
                    </m:r>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0.3333</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J)</m:t>
                    </m:r>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0.8333</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3</m:t>
                    </m:r>
                  </m:sub>
                  <m:sup>
                    <m:r>
                      <w:rPr>
                        <w:rFonts w:ascii="Cambria Math" w:eastAsiaTheme="minorEastAsia" w:hAnsi="Cambria Math" w:cs="Times New Roman"/>
                        <w:sz w:val="24"/>
                        <w:szCs w:val="24"/>
                      </w:rPr>
                      <m:t>(J)</m:t>
                    </m:r>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1.2083</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4</m:t>
                    </m:r>
                  </m:sub>
                  <m:sup>
                    <m:r>
                      <w:rPr>
                        <w:rFonts w:ascii="Cambria Math" w:eastAsiaTheme="minorEastAsia" w:hAnsi="Cambria Math" w:cs="Times New Roman"/>
                        <w:sz w:val="24"/>
                        <w:szCs w:val="24"/>
                      </w:rPr>
                      <m:t>(J)</m:t>
                    </m:r>
                  </m:sup>
                </m:sSubSup>
                <m:r>
                  <w:rPr>
                    <w:rFonts w:ascii="Cambria Math" w:eastAsiaTheme="minorEastAsia" w:hAnsi="Cambria Math" w:cs="Times New Roman"/>
                    <w:sz w:val="24"/>
                    <w:szCs w:val="24"/>
                  </w:rPr>
                  <m:t>x+</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5</m:t>
                    </m:r>
                  </m:sub>
                  <m:sup>
                    <m:r>
                      <w:rPr>
                        <w:rFonts w:ascii="Cambria Math" w:eastAsiaTheme="minorEastAsia" w:hAnsi="Cambria Math" w:cs="Times New Roman"/>
                        <w:sz w:val="24"/>
                        <w:szCs w:val="24"/>
                      </w:rPr>
                      <m:t>(J)</m:t>
                    </m:r>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6</m:t>
                    </m:r>
                  </m:sub>
                  <m:sup>
                    <m:r>
                      <w:rPr>
                        <w:rFonts w:ascii="Cambria Math" w:eastAsiaTheme="minorEastAsia" w:hAnsi="Cambria Math" w:cs="Times New Roman"/>
                        <w:sz w:val="24"/>
                        <w:szCs w:val="24"/>
                      </w:rPr>
                      <m:t>(J)</m:t>
                    </m:r>
                  </m:sup>
                </m:sSub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3</m:t>
                    </m:r>
                  </m:sup>
                </m:sSup>
              </m:oMath>
            </m:oMathPara>
          </w:p>
        </w:tc>
        <w:tc>
          <w:tcPr>
            <w:tcW w:w="1250" w:type="dxa"/>
            <w:tcBorders>
              <w:left w:val="nil"/>
            </w:tcBorders>
            <w:hideMark/>
          </w:tcPr>
          <w:p w14:paraId="2EDE963B" w14:textId="7A9F2686"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4</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r w:rsidR="00B56160" w:rsidRPr="00C67093" w14:paraId="36084B9F" w14:textId="77777777" w:rsidTr="006D292F">
        <w:tc>
          <w:tcPr>
            <w:tcW w:w="8100" w:type="dxa"/>
            <w:hideMark/>
          </w:tcPr>
          <w:p w14:paraId="3447DE8C" w14:textId="77777777" w:rsidR="00B56160" w:rsidRPr="00C67093" w:rsidRDefault="00B56160" w:rsidP="00596594">
            <w:pPr>
              <w:spacing w:line="360" w:lineRule="auto"/>
              <w:ind w:firstLine="720"/>
              <w:jc w:val="both"/>
              <w:rPr>
                <w:rFonts w:ascii="Times New Roman" w:eastAsiaTheme="minorEastAsia" w:hAnsi="Times New Roman" w:cs="Times New Roman"/>
                <w:i/>
                <w:sz w:val="24"/>
                <w:szCs w:val="24"/>
              </w:rPr>
            </w:pPr>
            <m:oMathPara>
              <m:oMathParaPr>
                <m:jc m:val="left"/>
              </m:oMathParaPr>
              <m:oMath>
                <m:r>
                  <w:rPr>
                    <w:rFonts w:ascii="Cambria Math" w:eastAsiaTheme="minorEastAsia" w:hAnsi="Cambria Math" w:cs="Times New Roman"/>
                    <w:sz w:val="24"/>
                    <w:szCs w:val="24"/>
                  </w:rPr>
                  <m:t>x=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r</m:t>
                    </m:r>
                  </m:sub>
                </m:sSub>
              </m:oMath>
            </m:oMathPara>
          </w:p>
        </w:tc>
        <w:tc>
          <w:tcPr>
            <w:tcW w:w="1250" w:type="dxa"/>
            <w:hideMark/>
          </w:tcPr>
          <w:p w14:paraId="4431654E" w14:textId="1E615137"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5</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r w:rsidR="00B56160" w:rsidRPr="00C67093" w14:paraId="7FBA8501" w14:textId="77777777" w:rsidTr="00325CAE">
        <w:tc>
          <w:tcPr>
            <w:tcW w:w="8100" w:type="dxa"/>
            <w:hideMark/>
          </w:tcPr>
          <w:p w14:paraId="7749F2AB" w14:textId="77777777" w:rsidR="00B56160" w:rsidRPr="00C67093" w:rsidRDefault="001C4EC1" w:rsidP="00596594">
            <w:pPr>
              <w:spacing w:line="360" w:lineRule="auto"/>
              <w:ind w:firstLine="720"/>
              <w:jc w:val="both"/>
              <w:rPr>
                <w:rFonts w:ascii="Times New Roman" w:eastAsiaTheme="minorEastAsia" w:hAnsi="Times New Roman" w:cs="Times New Roman"/>
                <w:i/>
                <w:sz w:val="24"/>
                <w:szCs w:val="24"/>
              </w:rPr>
            </w:pPr>
            <m:oMathPara>
              <m:oMathParaPr>
                <m:jc m:val="left"/>
              </m:oMathParaPr>
              <m:oMath>
                <m:func>
                  <m:funcPr>
                    <m:ctrlPr>
                      <w:rPr>
                        <w:rFonts w:ascii="Cambria Math" w:eastAsiaTheme="minorEastAsia" w:hAnsi="Cambria Math" w:cs="Times New Roman"/>
                        <w:i/>
                        <w:sz w:val="24"/>
                        <w:szCs w:val="24"/>
                      </w:rPr>
                    </m:ctrlPr>
                  </m:funcPr>
                  <m:fName>
                    <m:r>
                      <w:rPr>
                        <w:rFonts w:ascii="Cambria Math" w:eastAsiaTheme="minorEastAsia" w:hAnsi="Cambria Math" w:cs="Times New Roman"/>
                        <w:sz w:val="24"/>
                        <w:szCs w:val="24"/>
                      </w:rPr>
                      <m:t>ln</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959.98-</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c</m:t>
                            </m:r>
                          </m:sub>
                        </m:sSub>
                      </m:e>
                    </m:d>
                  </m:e>
                </m:func>
                <m:r>
                  <w:rPr>
                    <w:rFonts w:ascii="Cambria Math" w:eastAsiaTheme="minorEastAsia" w:hAnsi="Cambria Math" w:cs="Times New Roman"/>
                    <w:sz w:val="24"/>
                    <w:szCs w:val="24"/>
                  </w:rPr>
                  <m:t>=6.81536-0.211145</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m:t>
                        </m:r>
                      </m:den>
                    </m:f>
                  </m:sup>
                </m:sSubSup>
              </m:oMath>
            </m:oMathPara>
          </w:p>
        </w:tc>
        <w:tc>
          <w:tcPr>
            <w:tcW w:w="1250" w:type="dxa"/>
            <w:hideMark/>
          </w:tcPr>
          <w:p w14:paraId="6AEF7724" w14:textId="36056953"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6</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bl>
    <w:p w14:paraId="296B28E7" w14:textId="0DA86409" w:rsidR="006B781A" w:rsidRDefault="006B781A" w:rsidP="00596594">
      <w:pPr>
        <w:spacing w:line="360" w:lineRule="auto"/>
        <w:jc w:val="both"/>
        <w:rPr>
          <w:rFonts w:ascii="Times New Roman" w:eastAsiaTheme="minorEastAsia" w:hAnsi="Times New Roman" w:cs="Times New Roman"/>
          <w:color w:val="000000" w:themeColor="text1"/>
          <w:sz w:val="24"/>
          <w:szCs w:val="24"/>
        </w:rPr>
      </w:pPr>
      <w:r w:rsidRPr="006B781A">
        <w:rPr>
          <w:rFonts w:ascii="Times New Roman" w:eastAsiaTheme="minorEastAsia" w:hAnsi="Times New Roman" w:cs="Times New Roman"/>
          <w:color w:val="000000" w:themeColor="text1"/>
          <w:sz w:val="24"/>
          <w:szCs w:val="24"/>
        </w:rPr>
        <w:t xml:space="preserve">Where </w:t>
      </w:r>
      <m:oMath>
        <m:r>
          <w:rPr>
            <w:rFonts w:ascii="Cambria Math" w:eastAsiaTheme="minorEastAsia" w:hAnsi="Cambria Math" w:cs="Times New Roman"/>
            <w:color w:val="000000" w:themeColor="text1"/>
            <w:sz w:val="24"/>
            <w:szCs w:val="24"/>
          </w:rPr>
          <m:t>"b"</m:t>
        </m:r>
      </m:oMath>
      <w:r w:rsidRPr="006B781A">
        <w:rPr>
          <w:rFonts w:ascii="Times New Roman" w:eastAsiaTheme="minorEastAsia" w:hAnsi="Times New Roman" w:cs="Times New Roman"/>
          <w:color w:val="000000" w:themeColor="text1"/>
          <w:sz w:val="24"/>
          <w:szCs w:val="24"/>
        </w:rPr>
        <w:t xml:space="preserve"> coefficients are</w:t>
      </w:r>
      <w:r>
        <w:rPr>
          <w:rFonts w:ascii="Times New Roman" w:eastAsiaTheme="minorEastAsia" w:hAnsi="Times New Roman" w:cs="Times New Roman"/>
          <w:color w:val="000000" w:themeColor="text1"/>
          <w:sz w:val="24"/>
          <w:szCs w:val="24"/>
        </w:rPr>
        <w:t>:</w:t>
      </w:r>
    </w:p>
    <w:p w14:paraId="7F427143" w14:textId="38C4B3B4" w:rsidR="00596594" w:rsidRPr="00596594" w:rsidRDefault="00596594" w:rsidP="00596594">
      <w:pPr>
        <w:pStyle w:val="Caption"/>
        <w:keepNext/>
        <w:spacing w:line="360" w:lineRule="auto"/>
        <w:jc w:val="center"/>
        <w:rPr>
          <w:rFonts w:ascii="Times New Roman" w:hAnsi="Times New Roman" w:cs="Times New Roman"/>
          <w:i w:val="0"/>
          <w:color w:val="000000" w:themeColor="text1"/>
          <w:sz w:val="24"/>
          <w:szCs w:val="24"/>
        </w:rPr>
      </w:pPr>
      <w:r w:rsidRPr="00596594">
        <w:rPr>
          <w:rFonts w:ascii="Times New Roman" w:hAnsi="Times New Roman" w:cs="Times New Roman"/>
          <w:i w:val="0"/>
          <w:color w:val="000000" w:themeColor="text1"/>
          <w:sz w:val="24"/>
          <w:szCs w:val="24"/>
        </w:rPr>
        <w:t xml:space="preserve">Table </w:t>
      </w:r>
      <w:r w:rsidRPr="00596594">
        <w:rPr>
          <w:rFonts w:ascii="Times New Roman" w:hAnsi="Times New Roman" w:cs="Times New Roman"/>
          <w:i w:val="0"/>
          <w:color w:val="000000" w:themeColor="text1"/>
          <w:sz w:val="24"/>
          <w:szCs w:val="24"/>
        </w:rPr>
        <w:fldChar w:fldCharType="begin"/>
      </w:r>
      <w:r w:rsidRPr="00596594">
        <w:rPr>
          <w:rFonts w:ascii="Times New Roman" w:hAnsi="Times New Roman" w:cs="Times New Roman"/>
          <w:i w:val="0"/>
          <w:color w:val="000000" w:themeColor="text1"/>
          <w:sz w:val="24"/>
          <w:szCs w:val="24"/>
        </w:rPr>
        <w:instrText xml:space="preserve"> SEQ Table \* ARABIC </w:instrText>
      </w:r>
      <w:r w:rsidRPr="00596594">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w:t>
      </w:r>
      <w:r w:rsidRPr="00596594">
        <w:rPr>
          <w:rFonts w:ascii="Times New Roman" w:hAnsi="Times New Roman" w:cs="Times New Roman"/>
          <w:i w:val="0"/>
          <w:color w:val="000000" w:themeColor="text1"/>
          <w:sz w:val="24"/>
          <w:szCs w:val="24"/>
        </w:rPr>
        <w:fldChar w:fldCharType="end"/>
      </w:r>
      <w:r w:rsidRPr="00596594">
        <w:rPr>
          <w:rFonts w:ascii="Times New Roman" w:hAnsi="Times New Roman" w:cs="Times New Roman"/>
          <w:i w:val="0"/>
          <w:color w:val="000000" w:themeColor="text1"/>
          <w:sz w:val="24"/>
          <w:szCs w:val="24"/>
        </w:rPr>
        <w:t>: Coefficient table of Extension of Pitzer CSP models</w:t>
      </w:r>
    </w:p>
    <w:tbl>
      <w:tblPr>
        <w:tblW w:w="43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176"/>
        <w:gridCol w:w="996"/>
        <w:gridCol w:w="1176"/>
      </w:tblGrid>
      <w:tr w:rsidR="006B781A" w:rsidRPr="006B781A" w14:paraId="4F2324F5" w14:textId="77777777" w:rsidTr="00596594">
        <w:trPr>
          <w:trHeight w:val="323"/>
          <w:jc w:val="center"/>
        </w:trPr>
        <w:tc>
          <w:tcPr>
            <w:tcW w:w="960" w:type="dxa"/>
            <w:shd w:val="clear" w:color="auto" w:fill="auto"/>
            <w:noWrap/>
            <w:vAlign w:val="bottom"/>
            <w:hideMark/>
          </w:tcPr>
          <w:p w14:paraId="2B98DBB0" w14:textId="77777777" w:rsidR="006B781A" w:rsidRPr="006B781A" w:rsidRDefault="006B781A" w:rsidP="006B781A">
            <w:pPr>
              <w:spacing w:after="0" w:line="240" w:lineRule="auto"/>
              <w:rPr>
                <w:rFonts w:ascii="Times New Roman" w:eastAsia="Times New Roman" w:hAnsi="Times New Roman" w:cs="Times New Roman"/>
                <w:sz w:val="24"/>
                <w:szCs w:val="24"/>
              </w:rPr>
            </w:pPr>
          </w:p>
        </w:tc>
        <w:tc>
          <w:tcPr>
            <w:tcW w:w="1176" w:type="dxa"/>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960"/>
            </w:tblGrid>
            <w:tr w:rsidR="006B781A" w:rsidRPr="006B781A" w14:paraId="48DE4D13" w14:textId="77777777">
              <w:trPr>
                <w:trHeight w:val="315"/>
                <w:tblCellSpacing w:w="0" w:type="dxa"/>
              </w:trPr>
              <w:tc>
                <w:tcPr>
                  <w:tcW w:w="960" w:type="dxa"/>
                  <w:tcBorders>
                    <w:top w:val="nil"/>
                    <w:left w:val="nil"/>
                    <w:bottom w:val="nil"/>
                    <w:right w:val="nil"/>
                  </w:tcBorders>
                  <w:shd w:val="clear" w:color="auto" w:fill="auto"/>
                  <w:noWrap/>
                  <w:vAlign w:val="bottom"/>
                  <w:hideMark/>
                </w:tcPr>
                <w:p w14:paraId="40C7B7AD" w14:textId="4BD4C9DF" w:rsidR="006B781A" w:rsidRPr="006B781A" w:rsidRDefault="006B781A" w:rsidP="006B781A">
                  <w:pPr>
                    <w:pStyle w:val="NormalWeb"/>
                    <w:spacing w:before="0" w:beforeAutospacing="0" w:after="0" w:afterAutospacing="0"/>
                  </w:pPr>
                  <m:oMathPara>
                    <m:oMath>
                      <m:r>
                        <m:rPr>
                          <m:sty m:val="p"/>
                        </m:rPr>
                        <w:rPr>
                          <w:rFonts w:ascii="Cambria Math" w:hAnsi="Cambria Math" w:cstheme="minorBidi"/>
                          <w:color w:val="000000" w:themeColor="dark1"/>
                          <w:sz w:val="18"/>
                          <w:szCs w:val="18"/>
                        </w:rPr>
                        <m:t>Δ</m:t>
                      </m:r>
                      <m:sSubSup>
                        <m:sSubSupPr>
                          <m:ctrlPr>
                            <w:rPr>
                              <w:rFonts w:ascii="Cambria Math" w:eastAsiaTheme="minorEastAsia" w:hAnsi="Cambria Math" w:cstheme="minorBidi"/>
                              <w:i/>
                              <w:iCs/>
                              <w:color w:val="000000" w:themeColor="dark1"/>
                              <w:sz w:val="18"/>
                              <w:szCs w:val="18"/>
                            </w:rPr>
                          </m:ctrlPr>
                        </m:sSubSupPr>
                        <m:e>
                          <m:r>
                            <w:rPr>
                              <w:rFonts w:ascii="Cambria Math" w:hAnsi="Cambria Math" w:cstheme="minorBidi"/>
                              <w:color w:val="000000" w:themeColor="dark1"/>
                              <w:sz w:val="18"/>
                              <w:szCs w:val="18"/>
                            </w:rPr>
                            <m:t>H</m:t>
                          </m:r>
                        </m:e>
                        <m:sub>
                          <m:r>
                            <w:rPr>
                              <w:rFonts w:ascii="Cambria Math" w:hAnsi="Cambria Math" w:cstheme="minorBidi"/>
                              <w:color w:val="000000" w:themeColor="dark1"/>
                              <w:sz w:val="18"/>
                              <w:szCs w:val="18"/>
                            </w:rPr>
                            <m:t>v</m:t>
                          </m:r>
                        </m:sub>
                        <m:sup>
                          <m:r>
                            <w:rPr>
                              <w:rFonts w:ascii="Cambria Math" w:hAnsi="Cambria Math" w:cstheme="minorBidi"/>
                              <w:color w:val="000000" w:themeColor="dark1"/>
                              <w:sz w:val="18"/>
                              <w:szCs w:val="18"/>
                            </w:rPr>
                            <m:t>*(0)</m:t>
                          </m:r>
                        </m:sup>
                      </m:sSubSup>
                    </m:oMath>
                  </m:oMathPara>
                </w:p>
              </w:tc>
            </w:tr>
          </w:tbl>
          <w:p w14:paraId="133FBAF4" w14:textId="77777777" w:rsidR="006B781A" w:rsidRPr="006B781A" w:rsidRDefault="006B781A" w:rsidP="006B781A">
            <w:pPr>
              <w:spacing w:after="0" w:line="240" w:lineRule="auto"/>
              <w:rPr>
                <w:rFonts w:ascii="Calibri" w:eastAsia="Times New Roman" w:hAnsi="Calibri" w:cs="Calibri"/>
                <w:color w:val="000000"/>
              </w:rPr>
            </w:pPr>
          </w:p>
        </w:tc>
        <w:tc>
          <w:tcPr>
            <w:tcW w:w="996" w:type="dxa"/>
            <w:shd w:val="clear" w:color="auto" w:fill="auto"/>
            <w:noWrap/>
            <w:vAlign w:val="bottom"/>
            <w:hideMark/>
          </w:tcPr>
          <w:p w14:paraId="5DB3BEB8" w14:textId="3D515085" w:rsidR="006B781A" w:rsidRPr="006B781A" w:rsidRDefault="006B781A" w:rsidP="006B781A">
            <w:pPr>
              <w:pStyle w:val="NormalWeb"/>
              <w:spacing w:before="0" w:beforeAutospacing="0" w:after="0" w:afterAutospacing="0"/>
            </w:pPr>
            <m:oMathPara>
              <m:oMath>
                <m:r>
                  <m:rPr>
                    <m:sty m:val="p"/>
                  </m:rPr>
                  <w:rPr>
                    <w:rFonts w:ascii="Cambria Math" w:hAnsi="Cambria Math" w:cstheme="minorBidi"/>
                    <w:color w:val="000000" w:themeColor="dark1"/>
                    <w:sz w:val="18"/>
                    <w:szCs w:val="18"/>
                  </w:rPr>
                  <m:t>Δ</m:t>
                </m:r>
                <m:sSubSup>
                  <m:sSubSupPr>
                    <m:ctrlPr>
                      <w:rPr>
                        <w:rFonts w:ascii="Cambria Math" w:eastAsiaTheme="minorEastAsia" w:hAnsi="Cambria Math" w:cstheme="minorBidi"/>
                        <w:i/>
                        <w:iCs/>
                        <w:color w:val="000000" w:themeColor="dark1"/>
                        <w:sz w:val="18"/>
                        <w:szCs w:val="18"/>
                      </w:rPr>
                    </m:ctrlPr>
                  </m:sSubSupPr>
                  <m:e>
                    <m:r>
                      <w:rPr>
                        <w:rFonts w:ascii="Cambria Math" w:hAnsi="Cambria Math" w:cstheme="minorBidi"/>
                        <w:color w:val="000000" w:themeColor="dark1"/>
                        <w:sz w:val="18"/>
                        <w:szCs w:val="18"/>
                      </w:rPr>
                      <m:t>H</m:t>
                    </m:r>
                  </m:e>
                  <m:sub>
                    <m:r>
                      <w:rPr>
                        <w:rFonts w:ascii="Cambria Math" w:hAnsi="Cambria Math" w:cstheme="minorBidi"/>
                        <w:color w:val="000000" w:themeColor="dark1"/>
                        <w:sz w:val="18"/>
                        <w:szCs w:val="18"/>
                      </w:rPr>
                      <m:t>v</m:t>
                    </m:r>
                  </m:sub>
                  <m:sup>
                    <m:r>
                      <w:rPr>
                        <w:rFonts w:ascii="Cambria Math" w:hAnsi="Cambria Math" w:cstheme="minorBidi"/>
                        <w:color w:val="000000" w:themeColor="dark1"/>
                        <w:sz w:val="18"/>
                        <w:szCs w:val="18"/>
                      </w:rPr>
                      <m:t>*(1)</m:t>
                    </m:r>
                  </m:sup>
                </m:sSubSup>
              </m:oMath>
            </m:oMathPara>
          </w:p>
        </w:tc>
        <w:tc>
          <w:tcPr>
            <w:tcW w:w="1176" w:type="dxa"/>
            <w:shd w:val="clear" w:color="auto" w:fill="auto"/>
            <w:noWrap/>
            <w:vAlign w:val="bottom"/>
            <w:hideMark/>
          </w:tcPr>
          <w:tbl>
            <w:tblPr>
              <w:tblW w:w="0" w:type="auto"/>
              <w:tblCellSpacing w:w="0" w:type="dxa"/>
              <w:tblCellMar>
                <w:left w:w="0" w:type="dxa"/>
                <w:right w:w="0" w:type="dxa"/>
              </w:tblCellMar>
              <w:tblLook w:val="04A0" w:firstRow="1" w:lastRow="0" w:firstColumn="1" w:lastColumn="0" w:noHBand="0" w:noVBand="1"/>
            </w:tblPr>
            <w:tblGrid>
              <w:gridCol w:w="960"/>
            </w:tblGrid>
            <w:tr w:rsidR="006B781A" w:rsidRPr="006B781A" w14:paraId="66970561" w14:textId="77777777" w:rsidTr="006B781A">
              <w:trPr>
                <w:trHeight w:val="315"/>
                <w:tblCellSpacing w:w="0" w:type="dxa"/>
              </w:trPr>
              <w:tc>
                <w:tcPr>
                  <w:tcW w:w="960" w:type="dxa"/>
                  <w:tcBorders>
                    <w:top w:val="nil"/>
                    <w:left w:val="nil"/>
                    <w:bottom w:val="nil"/>
                    <w:right w:val="nil"/>
                  </w:tcBorders>
                  <w:shd w:val="clear" w:color="auto" w:fill="auto"/>
                  <w:noWrap/>
                  <w:vAlign w:val="bottom"/>
                </w:tcPr>
                <w:p w14:paraId="03BF8D29" w14:textId="46ABDF0E" w:rsidR="006B781A" w:rsidRPr="006B781A" w:rsidRDefault="006B781A" w:rsidP="006B781A">
                  <w:pPr>
                    <w:spacing w:after="0" w:line="240" w:lineRule="auto"/>
                    <w:rPr>
                      <w:rFonts w:ascii="Calibri" w:eastAsia="Times New Roman" w:hAnsi="Calibri" w:cs="Calibri"/>
                      <w:color w:val="000000"/>
                    </w:rPr>
                  </w:pPr>
                  <m:oMathPara>
                    <m:oMath>
                      <m:r>
                        <m:rPr>
                          <m:sty m:val="p"/>
                        </m:rPr>
                        <w:rPr>
                          <w:rFonts w:ascii="Cambria Math" w:hAnsi="Cambria Math"/>
                          <w:color w:val="000000" w:themeColor="dark1"/>
                          <w:sz w:val="18"/>
                          <w:szCs w:val="18"/>
                        </w:rPr>
                        <m:t>Δ</m:t>
                      </m:r>
                      <m:sSubSup>
                        <m:sSubSupPr>
                          <m:ctrlPr>
                            <w:rPr>
                              <w:rFonts w:ascii="Cambria Math" w:eastAsiaTheme="minorEastAsia" w:hAnsi="Cambria Math"/>
                              <w:i/>
                              <w:iCs/>
                              <w:color w:val="000000" w:themeColor="dark1"/>
                              <w:sz w:val="18"/>
                              <w:szCs w:val="18"/>
                            </w:rPr>
                          </m:ctrlPr>
                        </m:sSubSupPr>
                        <m:e>
                          <m:r>
                            <w:rPr>
                              <w:rFonts w:ascii="Cambria Math" w:hAnsi="Cambria Math"/>
                              <w:color w:val="000000" w:themeColor="dark1"/>
                              <w:sz w:val="18"/>
                              <w:szCs w:val="18"/>
                            </w:rPr>
                            <m:t>H</m:t>
                          </m:r>
                        </m:e>
                        <m:sub>
                          <m:r>
                            <w:rPr>
                              <w:rFonts w:ascii="Cambria Math" w:hAnsi="Cambria Math"/>
                              <w:color w:val="000000" w:themeColor="dark1"/>
                              <w:sz w:val="18"/>
                              <w:szCs w:val="18"/>
                            </w:rPr>
                            <m:t>v</m:t>
                          </m:r>
                        </m:sub>
                        <m:sup>
                          <m:r>
                            <w:rPr>
                              <w:rFonts w:ascii="Cambria Math" w:hAnsi="Cambria Math"/>
                              <w:color w:val="000000" w:themeColor="dark1"/>
                              <w:sz w:val="18"/>
                              <w:szCs w:val="18"/>
                            </w:rPr>
                            <m:t>*(2)</m:t>
                          </m:r>
                        </m:sup>
                      </m:sSubSup>
                    </m:oMath>
                  </m:oMathPara>
                </w:p>
              </w:tc>
            </w:tr>
          </w:tbl>
          <w:p w14:paraId="4AB64FE0" w14:textId="77777777" w:rsidR="006B781A" w:rsidRPr="006B781A" w:rsidRDefault="006B781A" w:rsidP="006B781A">
            <w:pPr>
              <w:spacing w:after="0" w:line="240" w:lineRule="auto"/>
              <w:rPr>
                <w:rFonts w:ascii="Calibri" w:eastAsia="Times New Roman" w:hAnsi="Calibri" w:cs="Calibri"/>
                <w:color w:val="000000"/>
              </w:rPr>
            </w:pPr>
          </w:p>
        </w:tc>
      </w:tr>
      <w:tr w:rsidR="006B781A" w:rsidRPr="006B781A" w14:paraId="5F64D793" w14:textId="77777777" w:rsidTr="00596594">
        <w:trPr>
          <w:trHeight w:val="315"/>
          <w:jc w:val="center"/>
        </w:trPr>
        <w:tc>
          <w:tcPr>
            <w:tcW w:w="960" w:type="dxa"/>
            <w:shd w:val="clear" w:color="auto" w:fill="auto"/>
            <w:noWrap/>
            <w:vAlign w:val="bottom"/>
            <w:hideMark/>
          </w:tcPr>
          <w:p w14:paraId="124DAA04"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b1</w:t>
            </w:r>
          </w:p>
        </w:tc>
        <w:tc>
          <w:tcPr>
            <w:tcW w:w="1176" w:type="dxa"/>
            <w:shd w:val="clear" w:color="auto" w:fill="auto"/>
            <w:noWrap/>
            <w:vAlign w:val="bottom"/>
            <w:hideMark/>
          </w:tcPr>
          <w:p w14:paraId="48801B38"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5.2804</w:t>
            </w:r>
          </w:p>
        </w:tc>
        <w:tc>
          <w:tcPr>
            <w:tcW w:w="996" w:type="dxa"/>
            <w:shd w:val="clear" w:color="auto" w:fill="auto"/>
            <w:noWrap/>
            <w:vAlign w:val="bottom"/>
            <w:hideMark/>
          </w:tcPr>
          <w:p w14:paraId="75A0FCEC"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0.80022</w:t>
            </w:r>
          </w:p>
        </w:tc>
        <w:tc>
          <w:tcPr>
            <w:tcW w:w="1176" w:type="dxa"/>
            <w:shd w:val="clear" w:color="auto" w:fill="auto"/>
            <w:noWrap/>
            <w:vAlign w:val="bottom"/>
            <w:hideMark/>
          </w:tcPr>
          <w:p w14:paraId="3C13D1CF"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7.2543</w:t>
            </w:r>
          </w:p>
        </w:tc>
      </w:tr>
      <w:tr w:rsidR="006B781A" w:rsidRPr="006B781A" w14:paraId="79D471DA" w14:textId="77777777" w:rsidTr="00596594">
        <w:trPr>
          <w:trHeight w:val="315"/>
          <w:jc w:val="center"/>
        </w:trPr>
        <w:tc>
          <w:tcPr>
            <w:tcW w:w="960" w:type="dxa"/>
            <w:shd w:val="clear" w:color="auto" w:fill="auto"/>
            <w:noWrap/>
            <w:vAlign w:val="bottom"/>
            <w:hideMark/>
          </w:tcPr>
          <w:p w14:paraId="3AAF1964"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b2</w:t>
            </w:r>
          </w:p>
        </w:tc>
        <w:tc>
          <w:tcPr>
            <w:tcW w:w="1176" w:type="dxa"/>
            <w:shd w:val="clear" w:color="auto" w:fill="auto"/>
            <w:noWrap/>
            <w:vAlign w:val="bottom"/>
            <w:hideMark/>
          </w:tcPr>
          <w:p w14:paraId="6A6DD5E3"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12.865</w:t>
            </w:r>
          </w:p>
        </w:tc>
        <w:tc>
          <w:tcPr>
            <w:tcW w:w="996" w:type="dxa"/>
            <w:shd w:val="clear" w:color="auto" w:fill="auto"/>
            <w:noWrap/>
            <w:vAlign w:val="bottom"/>
            <w:hideMark/>
          </w:tcPr>
          <w:p w14:paraId="12B34706"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273.23</w:t>
            </w:r>
          </w:p>
        </w:tc>
        <w:tc>
          <w:tcPr>
            <w:tcW w:w="1176" w:type="dxa"/>
            <w:shd w:val="clear" w:color="auto" w:fill="auto"/>
            <w:noWrap/>
            <w:vAlign w:val="bottom"/>
            <w:hideMark/>
          </w:tcPr>
          <w:p w14:paraId="02B877B1"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346.45</w:t>
            </w:r>
          </w:p>
        </w:tc>
      </w:tr>
      <w:tr w:rsidR="006B781A" w:rsidRPr="006B781A" w14:paraId="00003223" w14:textId="77777777" w:rsidTr="00596594">
        <w:trPr>
          <w:trHeight w:val="315"/>
          <w:jc w:val="center"/>
        </w:trPr>
        <w:tc>
          <w:tcPr>
            <w:tcW w:w="960" w:type="dxa"/>
            <w:shd w:val="clear" w:color="auto" w:fill="auto"/>
            <w:noWrap/>
            <w:vAlign w:val="bottom"/>
            <w:hideMark/>
          </w:tcPr>
          <w:p w14:paraId="6620AD02"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b3</w:t>
            </w:r>
          </w:p>
        </w:tc>
        <w:tc>
          <w:tcPr>
            <w:tcW w:w="1176" w:type="dxa"/>
            <w:shd w:val="clear" w:color="auto" w:fill="auto"/>
            <w:noWrap/>
            <w:vAlign w:val="bottom"/>
            <w:hideMark/>
          </w:tcPr>
          <w:p w14:paraId="0E9A1D64"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1.171</w:t>
            </w:r>
          </w:p>
        </w:tc>
        <w:tc>
          <w:tcPr>
            <w:tcW w:w="996" w:type="dxa"/>
            <w:shd w:val="clear" w:color="auto" w:fill="auto"/>
            <w:noWrap/>
            <w:vAlign w:val="bottom"/>
            <w:hideMark/>
          </w:tcPr>
          <w:p w14:paraId="49663BE0"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465.08</w:t>
            </w:r>
          </w:p>
        </w:tc>
        <w:tc>
          <w:tcPr>
            <w:tcW w:w="1176" w:type="dxa"/>
            <w:shd w:val="clear" w:color="auto" w:fill="auto"/>
            <w:noWrap/>
            <w:vAlign w:val="bottom"/>
            <w:hideMark/>
          </w:tcPr>
          <w:p w14:paraId="7213E334"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610.48</w:t>
            </w:r>
          </w:p>
        </w:tc>
      </w:tr>
      <w:tr w:rsidR="006B781A" w:rsidRPr="006B781A" w14:paraId="253AE4C6" w14:textId="77777777" w:rsidTr="00596594">
        <w:trPr>
          <w:trHeight w:val="315"/>
          <w:jc w:val="center"/>
        </w:trPr>
        <w:tc>
          <w:tcPr>
            <w:tcW w:w="960" w:type="dxa"/>
            <w:shd w:val="clear" w:color="auto" w:fill="auto"/>
            <w:noWrap/>
            <w:vAlign w:val="bottom"/>
            <w:hideMark/>
          </w:tcPr>
          <w:p w14:paraId="22902017"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b4</w:t>
            </w:r>
          </w:p>
        </w:tc>
        <w:tc>
          <w:tcPr>
            <w:tcW w:w="1176" w:type="dxa"/>
            <w:shd w:val="clear" w:color="auto" w:fill="auto"/>
            <w:noWrap/>
            <w:vAlign w:val="bottom"/>
            <w:hideMark/>
          </w:tcPr>
          <w:p w14:paraId="0E2BCEC1"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13.116</w:t>
            </w:r>
          </w:p>
        </w:tc>
        <w:tc>
          <w:tcPr>
            <w:tcW w:w="996" w:type="dxa"/>
            <w:shd w:val="clear" w:color="auto" w:fill="auto"/>
            <w:noWrap/>
            <w:vAlign w:val="bottom"/>
            <w:hideMark/>
          </w:tcPr>
          <w:p w14:paraId="41A76C73"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638.51</w:t>
            </w:r>
          </w:p>
        </w:tc>
        <w:tc>
          <w:tcPr>
            <w:tcW w:w="1176" w:type="dxa"/>
            <w:shd w:val="clear" w:color="auto" w:fill="auto"/>
            <w:noWrap/>
            <w:vAlign w:val="bottom"/>
            <w:hideMark/>
          </w:tcPr>
          <w:p w14:paraId="4EF8434E"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839.89</w:t>
            </w:r>
          </w:p>
        </w:tc>
      </w:tr>
      <w:tr w:rsidR="006B781A" w:rsidRPr="006B781A" w14:paraId="1EFE032D" w14:textId="77777777" w:rsidTr="00596594">
        <w:trPr>
          <w:trHeight w:val="300"/>
          <w:jc w:val="center"/>
        </w:trPr>
        <w:tc>
          <w:tcPr>
            <w:tcW w:w="960" w:type="dxa"/>
            <w:shd w:val="clear" w:color="auto" w:fill="auto"/>
            <w:noWrap/>
            <w:vAlign w:val="bottom"/>
            <w:hideMark/>
          </w:tcPr>
          <w:p w14:paraId="5F6746CF"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b5</w:t>
            </w:r>
          </w:p>
        </w:tc>
        <w:tc>
          <w:tcPr>
            <w:tcW w:w="1176" w:type="dxa"/>
            <w:shd w:val="clear" w:color="auto" w:fill="auto"/>
            <w:noWrap/>
            <w:vAlign w:val="bottom"/>
            <w:hideMark/>
          </w:tcPr>
          <w:p w14:paraId="18146CF6"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0.4858</w:t>
            </w:r>
          </w:p>
        </w:tc>
        <w:tc>
          <w:tcPr>
            <w:tcW w:w="996" w:type="dxa"/>
            <w:shd w:val="clear" w:color="auto" w:fill="auto"/>
            <w:noWrap/>
            <w:vAlign w:val="bottom"/>
            <w:hideMark/>
          </w:tcPr>
          <w:p w14:paraId="62A4D336"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145.12</w:t>
            </w:r>
          </w:p>
        </w:tc>
        <w:tc>
          <w:tcPr>
            <w:tcW w:w="1176" w:type="dxa"/>
            <w:shd w:val="clear" w:color="auto" w:fill="auto"/>
            <w:noWrap/>
            <w:vAlign w:val="bottom"/>
            <w:hideMark/>
          </w:tcPr>
          <w:p w14:paraId="6847A125"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160.05</w:t>
            </w:r>
          </w:p>
        </w:tc>
      </w:tr>
      <w:tr w:rsidR="006B781A" w:rsidRPr="006B781A" w14:paraId="3CE2ED76" w14:textId="77777777" w:rsidTr="00596594">
        <w:trPr>
          <w:trHeight w:val="300"/>
          <w:jc w:val="center"/>
        </w:trPr>
        <w:tc>
          <w:tcPr>
            <w:tcW w:w="960" w:type="dxa"/>
            <w:shd w:val="clear" w:color="auto" w:fill="auto"/>
            <w:noWrap/>
            <w:vAlign w:val="bottom"/>
            <w:hideMark/>
          </w:tcPr>
          <w:p w14:paraId="11CC9D0F"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b6</w:t>
            </w:r>
          </w:p>
        </w:tc>
        <w:tc>
          <w:tcPr>
            <w:tcW w:w="1176" w:type="dxa"/>
            <w:shd w:val="clear" w:color="auto" w:fill="auto"/>
            <w:noWrap/>
            <w:vAlign w:val="bottom"/>
            <w:hideMark/>
          </w:tcPr>
          <w:p w14:paraId="71B1F567"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1.088</w:t>
            </w:r>
          </w:p>
        </w:tc>
        <w:tc>
          <w:tcPr>
            <w:tcW w:w="996" w:type="dxa"/>
            <w:shd w:val="clear" w:color="auto" w:fill="auto"/>
            <w:noWrap/>
            <w:vAlign w:val="bottom"/>
            <w:hideMark/>
          </w:tcPr>
          <w:p w14:paraId="53207005"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74.049</w:t>
            </w:r>
          </w:p>
        </w:tc>
        <w:tc>
          <w:tcPr>
            <w:tcW w:w="1176" w:type="dxa"/>
            <w:shd w:val="clear" w:color="auto" w:fill="auto"/>
            <w:noWrap/>
            <w:vAlign w:val="bottom"/>
            <w:hideMark/>
          </w:tcPr>
          <w:p w14:paraId="1E76568C" w14:textId="77777777" w:rsidR="006B781A" w:rsidRPr="006B781A" w:rsidRDefault="006B781A" w:rsidP="00596594">
            <w:pPr>
              <w:spacing w:after="0" w:line="240" w:lineRule="auto"/>
              <w:jc w:val="center"/>
              <w:rPr>
                <w:rFonts w:ascii="Times New Roman" w:eastAsia="Times New Roman" w:hAnsi="Times New Roman" w:cs="Times New Roman"/>
                <w:color w:val="000000"/>
                <w:sz w:val="24"/>
                <w:szCs w:val="24"/>
              </w:rPr>
            </w:pPr>
            <w:r w:rsidRPr="006B781A">
              <w:rPr>
                <w:rFonts w:ascii="Times New Roman" w:eastAsia="Times New Roman" w:hAnsi="Times New Roman" w:cs="Times New Roman"/>
                <w:color w:val="000000"/>
                <w:sz w:val="24"/>
                <w:szCs w:val="24"/>
              </w:rPr>
              <w:t>-50.711</w:t>
            </w:r>
          </w:p>
        </w:tc>
      </w:tr>
    </w:tbl>
    <w:p w14:paraId="10125EA7" w14:textId="77777777" w:rsidR="006B781A" w:rsidRPr="006B781A" w:rsidRDefault="006B781A" w:rsidP="006B781A">
      <w:pPr>
        <w:spacing w:line="276" w:lineRule="auto"/>
        <w:jc w:val="both"/>
        <w:rPr>
          <w:rFonts w:ascii="Times New Roman" w:eastAsiaTheme="minorEastAsia" w:hAnsi="Times New Roman" w:cs="Times New Roman"/>
          <w:color w:val="000000" w:themeColor="text1"/>
          <w:sz w:val="24"/>
          <w:szCs w:val="24"/>
        </w:rPr>
      </w:pPr>
    </w:p>
    <w:p w14:paraId="56851CBF" w14:textId="77777777" w:rsidR="00953FE2" w:rsidRDefault="00953FE2" w:rsidP="00953FE2">
      <w:pPr>
        <w:pStyle w:val="ListParagraph"/>
        <w:spacing w:line="360" w:lineRule="auto"/>
        <w:ind w:left="360"/>
        <w:jc w:val="both"/>
        <w:rPr>
          <w:rFonts w:ascii="Times New Roman" w:eastAsiaTheme="minorEastAsia" w:hAnsi="Times New Roman" w:cs="Times New Roman"/>
          <w:b/>
          <w:color w:val="000000" w:themeColor="text1"/>
          <w:sz w:val="24"/>
          <w:szCs w:val="24"/>
        </w:rPr>
      </w:pPr>
    </w:p>
    <w:p w14:paraId="7C23F7CD" w14:textId="50DA01D5" w:rsidR="00DE0E94" w:rsidRPr="00C67093" w:rsidRDefault="00DE0E94" w:rsidP="00B95BA2">
      <w:pPr>
        <w:pStyle w:val="ListParagraph"/>
        <w:numPr>
          <w:ilvl w:val="0"/>
          <w:numId w:val="5"/>
        </w:numPr>
        <w:spacing w:line="360" w:lineRule="auto"/>
        <w:jc w:val="both"/>
        <w:rPr>
          <w:rFonts w:ascii="Times New Roman" w:eastAsiaTheme="minorEastAsia" w:hAnsi="Times New Roman" w:cs="Times New Roman"/>
          <w:b/>
          <w:color w:val="000000" w:themeColor="text1"/>
          <w:sz w:val="24"/>
          <w:szCs w:val="24"/>
        </w:rPr>
      </w:pPr>
      <w:r w:rsidRPr="00C67093">
        <w:rPr>
          <w:rFonts w:ascii="Times New Roman" w:eastAsiaTheme="minorEastAsia" w:hAnsi="Times New Roman" w:cs="Times New Roman"/>
          <w:b/>
          <w:color w:val="000000" w:themeColor="text1"/>
          <w:sz w:val="24"/>
          <w:szCs w:val="24"/>
        </w:rPr>
        <w:t>Molar volume</w:t>
      </w:r>
    </w:p>
    <w:p w14:paraId="2C3E9B11" w14:textId="3379BC57" w:rsidR="00FF56B7" w:rsidRPr="00C67093" w:rsidRDefault="00FF56B7" w:rsidP="00596594">
      <w:p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t xml:space="preserve">In liquid phase activity coefficient formulas, molar volume is needed. The following  </w:t>
      </w:r>
    </w:p>
    <w:p w14:paraId="194DDD27" w14:textId="60DBFC97" w:rsidR="00B56160" w:rsidRPr="00C67093" w:rsidRDefault="00B56160" w:rsidP="00596594">
      <w:pPr>
        <w:spacing w:line="360" w:lineRule="auto"/>
        <w:jc w:val="both"/>
        <w:rPr>
          <w:rFonts w:ascii="Times New Roman" w:eastAsiaTheme="minorEastAsia" w:hAnsi="Times New Roman" w:cs="Times New Roman"/>
          <w:sz w:val="24"/>
          <w:szCs w:val="24"/>
          <w:u w:val="single"/>
        </w:rPr>
      </w:pPr>
      <w:r w:rsidRPr="00C67093">
        <w:rPr>
          <w:rFonts w:ascii="Times New Roman" w:eastAsiaTheme="minorEastAsia" w:hAnsi="Times New Roman" w:cs="Times New Roman"/>
          <w:sz w:val="24"/>
          <w:szCs w:val="24"/>
        </w:rPr>
        <w:t xml:space="preserve">  </w:t>
      </w:r>
      <w:r w:rsidRPr="00C67093">
        <w:rPr>
          <w:rFonts w:ascii="Times New Roman" w:eastAsiaTheme="minorEastAsia" w:hAnsi="Times New Roman" w:cs="Times New Roman"/>
          <w:sz w:val="24"/>
          <w:szCs w:val="24"/>
          <w:u w:val="single"/>
        </w:rPr>
        <w:t xml:space="preserve">Molar volume for </w:t>
      </w:r>
      <m:oMath>
        <m:sSub>
          <m:sSubPr>
            <m:ctrlPr>
              <w:rPr>
                <w:rFonts w:ascii="Cambria Math" w:eastAsiaTheme="minorEastAsia" w:hAnsi="Cambria Math" w:cs="Times New Roman"/>
                <w:i/>
                <w:sz w:val="24"/>
                <w:szCs w:val="24"/>
                <w:u w:val="single"/>
              </w:rPr>
            </m:ctrlPr>
          </m:sSubPr>
          <m:e>
            <m:r>
              <w:rPr>
                <w:rFonts w:ascii="Cambria Math" w:eastAsiaTheme="minorEastAsia" w:hAnsi="Cambria Math" w:cs="Times New Roman"/>
                <w:sz w:val="24"/>
                <w:szCs w:val="24"/>
                <w:u w:val="single"/>
              </w:rPr>
              <m:t>7≤C</m:t>
            </m:r>
          </m:e>
          <m:sub>
            <m:r>
              <w:rPr>
                <w:rFonts w:ascii="Cambria Math" w:eastAsiaTheme="minorEastAsia" w:hAnsi="Cambria Math" w:cs="Times New Roman"/>
                <w:sz w:val="24"/>
                <w:szCs w:val="24"/>
                <w:u w:val="single"/>
              </w:rPr>
              <m:t>n</m:t>
            </m:r>
          </m:sub>
        </m:sSub>
        <m:r>
          <w:rPr>
            <w:rFonts w:ascii="Cambria Math" w:eastAsiaTheme="minorEastAsia" w:hAnsi="Cambria Math" w:cs="Times New Roman"/>
            <w:sz w:val="24"/>
            <w:szCs w:val="24"/>
            <w:u w:val="single"/>
          </w:rPr>
          <m:t>≤20</m:t>
        </m:r>
      </m:oMath>
      <w:r w:rsidR="00466200">
        <w:rPr>
          <w:rFonts w:ascii="Times New Roman" w:eastAsiaTheme="minorEastAsia" w:hAnsi="Times New Roman" w:cs="Times New Roman"/>
          <w:sz w:val="24"/>
          <w:szCs w:val="24"/>
          <w:u w:val="single"/>
        </w:rPr>
        <w:t xml:space="preserve"> (</w:t>
      </w:r>
      <w:r w:rsidR="00466200" w:rsidRPr="006F0D79">
        <w:rPr>
          <w:rFonts w:ascii="Times New Roman" w:eastAsiaTheme="minorEastAsia" w:hAnsi="Times New Roman" w:cs="Times New Roman"/>
          <w:sz w:val="24"/>
          <w:szCs w:val="24"/>
          <w:u w:val="single"/>
        </w:rPr>
        <w:t xml:space="preserve">DIPPR </w:t>
      </w:r>
      <w:r w:rsidR="006F0D79" w:rsidRPr="006F0D79">
        <w:rPr>
          <w:rFonts w:ascii="Times New Roman" w:eastAsiaTheme="minorEastAsia" w:hAnsi="Times New Roman" w:cs="Times New Roman"/>
          <w:sz w:val="24"/>
          <w:szCs w:val="24"/>
          <w:u w:val="single"/>
        </w:rPr>
        <w:t>Correlation</w:t>
      </w:r>
      <w:r w:rsidR="006F0D79">
        <w:rPr>
          <w:rFonts w:ascii="Times New Roman" w:eastAsiaTheme="minorEastAsia" w:hAnsi="Times New Roman" w:cs="Times New Roman"/>
          <w:sz w:val="24"/>
          <w:szCs w:val="24"/>
          <w:u w:val="single"/>
        </w:rPr>
        <w:t>s)</w:t>
      </w:r>
      <w:r w:rsidRPr="006F0D79">
        <w:rPr>
          <w:rFonts w:ascii="Times New Roman" w:eastAsiaTheme="minorEastAsia" w:hAnsi="Times New Roman" w:cs="Times New Roman"/>
          <w:sz w:val="24"/>
          <w:szCs w:val="24"/>
          <w:u w:val="single"/>
        </w:rPr>
        <w:t>:</w:t>
      </w:r>
      <w:r w:rsidRPr="00C67093">
        <w:rPr>
          <w:rFonts w:ascii="Times New Roman" w:eastAsiaTheme="minorEastAsia" w:hAnsi="Times New Roman" w:cs="Times New Roman"/>
          <w:sz w:val="24"/>
          <w:szCs w:val="24"/>
          <w:u w:val="singl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7"/>
        <w:gridCol w:w="1163"/>
      </w:tblGrid>
      <w:tr w:rsidR="00B56160" w:rsidRPr="00C67093" w14:paraId="3A351155" w14:textId="77777777" w:rsidTr="005F7C70">
        <w:tc>
          <w:tcPr>
            <w:tcW w:w="8197" w:type="dxa"/>
          </w:tcPr>
          <w:p w14:paraId="5B29DCF6" w14:textId="2355F071" w:rsidR="00B56160" w:rsidRPr="00C67093" w:rsidRDefault="001C4EC1" w:rsidP="00596594">
            <w:pPr>
              <w:spacing w:line="36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m,i</m:t>
                    </m:r>
                  </m:sub>
                </m:sSub>
                <m:r>
                  <m:rPr>
                    <m:sty m:val="p"/>
                  </m:rPr>
                  <w:rPr>
                    <w:rFonts w:ascii="Cambria Math" w:hAnsi="Cambria Math" w:cs="Times New Roman"/>
                    <w:sz w:val="24"/>
                    <w:szCs w:val="24"/>
                  </w:rPr>
                  <m:t>[</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w:rPr>
                            <w:rFonts w:ascii="Cambria Math" w:hAnsi="Cambria Math" w:cs="Times New Roman"/>
                            <w:sz w:val="24"/>
                            <w:szCs w:val="24"/>
                          </w:rPr>
                          <m:t>m</m:t>
                        </m:r>
                      </m:e>
                      <m:sup>
                        <m:r>
                          <m:rPr>
                            <m:sty m:val="p"/>
                          </m:rPr>
                          <w:rPr>
                            <w:rFonts w:ascii="Cambria Math" w:hAnsi="Cambria Math" w:cs="Times New Roman"/>
                            <w:sz w:val="24"/>
                            <w:szCs w:val="24"/>
                          </w:rPr>
                          <m:t>3</m:t>
                        </m:r>
                      </m:sup>
                    </m:sSup>
                  </m:num>
                  <m:den>
                    <m:r>
                      <w:rPr>
                        <w:rFonts w:ascii="Cambria Math" w:hAnsi="Cambria Math" w:cs="Times New Roman"/>
                        <w:sz w:val="24"/>
                        <w:szCs w:val="24"/>
                      </w:rPr>
                      <m:t>Kmol</m:t>
                    </m:r>
                  </m:den>
                </m:f>
                <m:r>
                  <m:rPr>
                    <m:sty m:val="p"/>
                  </m:rP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A</m:t>
                            </m:r>
                          </m:num>
                          <m:den>
                            <m:sSup>
                              <m:sSupPr>
                                <m:ctrlPr>
                                  <w:rPr>
                                    <w:rFonts w:ascii="Cambria Math" w:hAnsi="Cambria Math" w:cs="Times New Roman"/>
                                    <w:sz w:val="24"/>
                                    <w:szCs w:val="24"/>
                                  </w:rPr>
                                </m:ctrlPr>
                              </m:sSupPr>
                              <m:e>
                                <m:r>
                                  <w:rPr>
                                    <w:rFonts w:ascii="Cambria Math" w:hAnsi="Cambria Math" w:cs="Times New Roman"/>
                                    <w:sz w:val="24"/>
                                    <w:szCs w:val="24"/>
                                  </w:rPr>
                                  <m:t>B</m:t>
                                </m:r>
                              </m:e>
                              <m:sup>
                                <m:d>
                                  <m:dPr>
                                    <m:ctrlPr>
                                      <w:rPr>
                                        <w:rFonts w:ascii="Cambria Math" w:hAnsi="Cambria Math" w:cs="Times New Roman"/>
                                        <w:sz w:val="24"/>
                                        <w:szCs w:val="24"/>
                                      </w:rPr>
                                    </m:ctrlPr>
                                  </m:dPr>
                                  <m:e>
                                    <m:r>
                                      <m:rPr>
                                        <m:sty m:val="p"/>
                                      </m:rPr>
                                      <w:rPr>
                                        <w:rFonts w:ascii="Cambria Math" w:hAnsi="Cambria Math" w:cs="Times New Roman"/>
                                        <w:sz w:val="24"/>
                                        <w:szCs w:val="24"/>
                                      </w:rPr>
                                      <m:t>1+</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m:rPr>
                                                <m:sty m:val="p"/>
                                              </m:rPr>
                                              <w:rPr>
                                                <w:rFonts w:ascii="Cambria Math" w:hAnsi="Cambria Math" w:cs="Times New Roman"/>
                                                <w:sz w:val="24"/>
                                                <w:szCs w:val="24"/>
                                              </w:rPr>
                                              <m:t>1-</m:t>
                                            </m:r>
                                            <m:f>
                                              <m:fPr>
                                                <m:ctrlPr>
                                                  <w:rPr>
                                                    <w:rFonts w:ascii="Cambria Math" w:hAnsi="Cambria Math" w:cs="Times New Roman"/>
                                                    <w:sz w:val="24"/>
                                                    <w:szCs w:val="24"/>
                                                  </w:rPr>
                                                </m:ctrlPr>
                                              </m:fPr>
                                              <m:num>
                                                <m:r>
                                                  <w:rPr>
                                                    <w:rFonts w:ascii="Cambria Math" w:hAnsi="Cambria Math" w:cs="Times New Roman"/>
                                                    <w:sz w:val="24"/>
                                                    <w:szCs w:val="24"/>
                                                  </w:rPr>
                                                  <m:t>T</m:t>
                                                </m:r>
                                              </m:num>
                                              <m:den>
                                                <m:r>
                                                  <w:rPr>
                                                    <w:rFonts w:ascii="Cambria Math" w:hAnsi="Cambria Math" w:cs="Times New Roman"/>
                                                    <w:sz w:val="24"/>
                                                    <w:szCs w:val="24"/>
                                                  </w:rPr>
                                                  <m:t>C</m:t>
                                                </m:r>
                                              </m:den>
                                            </m:f>
                                          </m:e>
                                        </m:d>
                                      </m:e>
                                      <m:sup>
                                        <m:r>
                                          <w:rPr>
                                            <w:rFonts w:ascii="Cambria Math" w:hAnsi="Cambria Math" w:cs="Times New Roman"/>
                                            <w:sz w:val="24"/>
                                            <w:szCs w:val="24"/>
                                          </w:rPr>
                                          <m:t>D</m:t>
                                        </m:r>
                                      </m:sup>
                                    </m:sSup>
                                  </m:e>
                                </m:d>
                              </m:sup>
                            </m:sSup>
                          </m:den>
                        </m:f>
                        <m:ctrlPr>
                          <w:rPr>
                            <w:rFonts w:ascii="Cambria Math" w:hAnsi="Cambria Math" w:cs="Times New Roman"/>
                            <w:i/>
                            <w:sz w:val="24"/>
                            <w:szCs w:val="24"/>
                          </w:rPr>
                        </m:ctrlPr>
                      </m:e>
                    </m:d>
                    <m:ctrlPr>
                      <w:rPr>
                        <w:rFonts w:ascii="Cambria Math" w:hAnsi="Cambria Math" w:cs="Times New Roman"/>
                        <w:sz w:val="24"/>
                        <w:szCs w:val="24"/>
                      </w:rPr>
                    </m:ctrlPr>
                  </m:e>
                  <m:sup>
                    <m:r>
                      <w:rPr>
                        <w:rFonts w:ascii="Cambria Math" w:hAnsi="Cambria Math" w:cs="Times New Roman"/>
                        <w:sz w:val="24"/>
                        <w:szCs w:val="24"/>
                      </w:rPr>
                      <m:t>-1</m:t>
                    </m:r>
                  </m:sup>
                </m:sSup>
              </m:oMath>
            </m:oMathPara>
          </w:p>
          <w:p w14:paraId="700EA141" w14:textId="373257E9" w:rsidR="00B56160" w:rsidRPr="00C67093" w:rsidRDefault="003F6310" w:rsidP="00596594">
            <w:pPr>
              <w:spacing w:line="360" w:lineRule="auto"/>
              <w:jc w:val="both"/>
              <w:rPr>
                <w:rFonts w:ascii="Times New Roman" w:eastAsiaTheme="minorEastAsia" w:hAnsi="Times New Roman" w:cs="Times New Roman"/>
                <w:sz w:val="24"/>
                <w:szCs w:val="24"/>
                <w:u w:val="single"/>
              </w:rPr>
            </w:pPr>
            <w:r w:rsidRPr="00C67093">
              <w:rPr>
                <w:rFonts w:ascii="Times New Roman" w:eastAsiaTheme="minorEastAsia" w:hAnsi="Times New Roman" w:cs="Times New Roman"/>
                <w:sz w:val="24"/>
                <w:szCs w:val="24"/>
                <w:u w:val="single"/>
              </w:rPr>
              <w:t xml:space="preserve">Molar volume for </w:t>
            </w:r>
            <m:oMath>
              <m:sSub>
                <m:sSubPr>
                  <m:ctrlPr>
                    <w:rPr>
                      <w:rFonts w:ascii="Cambria Math" w:eastAsiaTheme="minorEastAsia" w:hAnsi="Cambria Math" w:cs="Times New Roman"/>
                      <w:i/>
                      <w:sz w:val="24"/>
                      <w:szCs w:val="24"/>
                      <w:u w:val="single"/>
                    </w:rPr>
                  </m:ctrlPr>
                </m:sSubPr>
                <m:e>
                  <m:r>
                    <w:rPr>
                      <w:rFonts w:ascii="Cambria Math" w:eastAsiaTheme="minorEastAsia" w:hAnsi="Cambria Math" w:cs="Times New Roman"/>
                      <w:sz w:val="24"/>
                      <w:szCs w:val="24"/>
                      <w:u w:val="single"/>
                    </w:rPr>
                    <m:t>C</m:t>
                  </m:r>
                </m:e>
                <m:sub>
                  <m:r>
                    <w:rPr>
                      <w:rFonts w:ascii="Cambria Math" w:eastAsiaTheme="minorEastAsia" w:hAnsi="Cambria Math" w:cs="Times New Roman"/>
                      <w:sz w:val="24"/>
                      <w:szCs w:val="24"/>
                      <w:u w:val="single"/>
                    </w:rPr>
                    <m:t>n</m:t>
                  </m:r>
                </m:sub>
              </m:sSub>
              <m:r>
                <w:rPr>
                  <w:rFonts w:ascii="Cambria Math" w:eastAsiaTheme="minorEastAsia" w:hAnsi="Cambria Math" w:cs="Times New Roman"/>
                  <w:sz w:val="24"/>
                  <w:szCs w:val="24"/>
                  <w:u w:val="single"/>
                </w:rPr>
                <m:t xml:space="preserve">&lt;7 &amp; </m:t>
              </m:r>
              <m:sSub>
                <m:sSubPr>
                  <m:ctrlPr>
                    <w:rPr>
                      <w:rFonts w:ascii="Cambria Math" w:eastAsiaTheme="minorEastAsia" w:hAnsi="Cambria Math" w:cs="Times New Roman"/>
                      <w:i/>
                      <w:sz w:val="24"/>
                      <w:szCs w:val="24"/>
                      <w:u w:val="single"/>
                    </w:rPr>
                  </m:ctrlPr>
                </m:sSubPr>
                <m:e>
                  <m:r>
                    <w:rPr>
                      <w:rFonts w:ascii="Cambria Math" w:eastAsiaTheme="minorEastAsia" w:hAnsi="Cambria Math" w:cs="Times New Roman"/>
                      <w:sz w:val="24"/>
                      <w:szCs w:val="24"/>
                      <w:u w:val="single"/>
                    </w:rPr>
                    <m:t>C</m:t>
                  </m:r>
                </m:e>
                <m:sub>
                  <m:r>
                    <w:rPr>
                      <w:rFonts w:ascii="Cambria Math" w:eastAsiaTheme="minorEastAsia" w:hAnsi="Cambria Math" w:cs="Times New Roman"/>
                      <w:sz w:val="24"/>
                      <w:szCs w:val="24"/>
                      <w:u w:val="single"/>
                    </w:rPr>
                    <m:t>n</m:t>
                  </m:r>
                </m:sub>
              </m:sSub>
              <m:r>
                <w:rPr>
                  <w:rFonts w:ascii="Cambria Math" w:eastAsiaTheme="minorEastAsia" w:hAnsi="Cambria Math" w:cs="Times New Roman"/>
                  <w:sz w:val="24"/>
                  <w:szCs w:val="24"/>
                  <w:u w:val="single"/>
                </w:rPr>
                <m:t>&gt;20</m:t>
              </m:r>
            </m:oMath>
            <w:r w:rsidR="00466200">
              <w:rPr>
                <w:rFonts w:ascii="Times New Roman" w:eastAsiaTheme="minorEastAsia" w:hAnsi="Times New Roman" w:cs="Times New Roman"/>
                <w:sz w:val="24"/>
                <w:szCs w:val="24"/>
                <w:u w:val="single"/>
              </w:rPr>
              <w:t xml:space="preserve"> (</w:t>
            </w:r>
            <w:r w:rsidR="00466200" w:rsidRPr="008C5684">
              <w:rPr>
                <w:rFonts w:ascii="Times New Roman" w:eastAsiaTheme="minorEastAsia" w:hAnsi="Times New Roman" w:cs="Times New Roman"/>
                <w:sz w:val="24"/>
                <w:szCs w:val="24"/>
                <w:u w:val="single"/>
              </w:rPr>
              <w:t>GCVOL Contribution method</w:t>
            </w:r>
            <w:r w:rsidR="008C5684" w:rsidRPr="008C5684">
              <w:rPr>
                <w:rFonts w:ascii="Times New Roman" w:eastAsiaTheme="minorEastAsia" w:hAnsi="Times New Roman" w:cs="Times New Roman"/>
                <w:sz w:val="24"/>
                <w:szCs w:val="24"/>
                <w:u w:val="single"/>
              </w:rPr>
              <w:t xml:space="preserve"> </w:t>
            </w:r>
            <w:r w:rsidR="00466200" w:rsidRPr="008C5684">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7]","plainTextFormattedCitation":"[7]","previouslyFormattedCitation":"[7]"},"properties":{"noteIndex":0},"schema":"https://github.com/citation-style-language/schema/raw/master/csl-citation.json"}</w:instrText>
            </w:r>
            <w:r w:rsidR="00466200" w:rsidRPr="008C5684">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7]</w:t>
            </w:r>
            <w:r w:rsidR="00466200" w:rsidRPr="008C5684">
              <w:rPr>
                <w:rFonts w:ascii="Times New Roman" w:hAnsi="Times New Roman" w:cs="Times New Roman"/>
                <w:sz w:val="24"/>
                <w:szCs w:val="24"/>
              </w:rPr>
              <w:fldChar w:fldCharType="end"/>
            </w:r>
            <w:r w:rsidR="00466200" w:rsidRPr="008C5684">
              <w:rPr>
                <w:rFonts w:ascii="Times New Roman" w:eastAsiaTheme="minorEastAsia" w:hAnsi="Times New Roman" w:cs="Times New Roman"/>
                <w:sz w:val="24"/>
                <w:szCs w:val="24"/>
                <w:u w:val="single"/>
              </w:rPr>
              <w:t>):</w:t>
            </w:r>
          </w:p>
        </w:tc>
        <w:tc>
          <w:tcPr>
            <w:tcW w:w="1163" w:type="dxa"/>
            <w:hideMark/>
          </w:tcPr>
          <w:p w14:paraId="7C4D3D49" w14:textId="5428B843"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bookmarkStart w:id="18" w:name="EQ28"/>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7</w:t>
            </w:r>
            <w:r w:rsidRPr="00C67093">
              <w:rPr>
                <w:rFonts w:ascii="Times New Roman" w:hAnsi="Times New Roman" w:cs="Times New Roman"/>
                <w:i w:val="0"/>
                <w:color w:val="000000" w:themeColor="text1"/>
                <w:sz w:val="24"/>
                <w:szCs w:val="24"/>
              </w:rPr>
              <w:fldChar w:fldCharType="end"/>
            </w:r>
            <w:bookmarkEnd w:id="18"/>
            <w:r w:rsidRPr="00C67093">
              <w:rPr>
                <w:rFonts w:ascii="Times New Roman" w:hAnsi="Times New Roman" w:cs="Times New Roman"/>
                <w:i w:val="0"/>
                <w:color w:val="000000" w:themeColor="text1"/>
                <w:sz w:val="24"/>
                <w:szCs w:val="24"/>
              </w:rPr>
              <w:t xml:space="preserve"> </w:t>
            </w:r>
          </w:p>
        </w:tc>
      </w:tr>
      <w:tr w:rsidR="00B56160" w:rsidRPr="00C67093" w14:paraId="0B95D49D" w14:textId="77777777" w:rsidTr="005F7C70">
        <w:tc>
          <w:tcPr>
            <w:tcW w:w="8197" w:type="dxa"/>
            <w:hideMark/>
          </w:tcPr>
          <w:p w14:paraId="4CBEE03E" w14:textId="58AC52FB" w:rsidR="00B56160" w:rsidRPr="00C67093" w:rsidRDefault="001C4EC1" w:rsidP="00596594">
            <w:pPr>
              <w:spacing w:line="36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i</m:t>
                    </m:r>
                  </m:sub>
                </m:sSub>
                <m:r>
                  <w:rPr>
                    <w:rFonts w:ascii="Cambria Math" w:hAnsi="Cambria Math" w:cs="Times New Roman"/>
                    <w:sz w:val="24"/>
                    <w:szCs w:val="24"/>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3</m:t>
                        </m:r>
                      </m:sup>
                    </m:sSup>
                  </m:num>
                  <m:den>
                    <m:r>
                      <w:rPr>
                        <w:rFonts w:ascii="Cambria Math" w:eastAsiaTheme="minorEastAsia" w:hAnsi="Cambria Math" w:cs="Times New Roman"/>
                        <w:sz w:val="20"/>
                        <w:szCs w:val="20"/>
                      </w:rPr>
                      <m:t>mole</m:t>
                    </m:r>
                  </m:den>
                </m:f>
                <m:r>
                  <w:rPr>
                    <w:rFonts w:ascii="Cambria Math" w:hAnsi="Cambria Math" w:cs="Times New Roman"/>
                    <w:sz w:val="24"/>
                    <w:szCs w:val="24"/>
                  </w:rPr>
                  <m:t>]</m:t>
                </m:r>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Σ</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num>
                  <m:den>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den>
                </m:f>
              </m:oMath>
            </m:oMathPara>
          </w:p>
        </w:tc>
        <w:tc>
          <w:tcPr>
            <w:tcW w:w="1163" w:type="dxa"/>
            <w:hideMark/>
          </w:tcPr>
          <w:p w14:paraId="51AD9765" w14:textId="1F418D6D"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8</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r w:rsidR="00B56160" w:rsidRPr="00C67093" w14:paraId="20382C90" w14:textId="77777777" w:rsidTr="005F7C70">
        <w:tc>
          <w:tcPr>
            <w:tcW w:w="8197" w:type="dxa"/>
          </w:tcPr>
          <w:p w14:paraId="38580CEC" w14:textId="5044148F" w:rsidR="00B56160" w:rsidRPr="00C67093" w:rsidRDefault="00B56160" w:rsidP="00596594">
            <w:pPr>
              <w:spacing w:line="360" w:lineRule="auto"/>
              <w:ind w:left="36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Δ</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r>
                  <w:rPr>
                    <w:rFonts w:ascii="Cambria Math" w:hAnsi="Cambria Math" w:cs="Times New Roman"/>
                    <w:sz w:val="24"/>
                    <w:szCs w:val="24"/>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cm</m:t>
                        </m:r>
                      </m:e>
                      <m:sup>
                        <m:r>
                          <w:rPr>
                            <w:rFonts w:ascii="Cambria Math" w:eastAsiaTheme="minorEastAsia" w:hAnsi="Cambria Math" w:cs="Times New Roman"/>
                            <w:sz w:val="20"/>
                            <w:szCs w:val="20"/>
                          </w:rPr>
                          <m:t>3</m:t>
                        </m:r>
                      </m:sup>
                    </m:sSup>
                  </m:num>
                  <m:den>
                    <m:r>
                      <w:rPr>
                        <w:rFonts w:ascii="Cambria Math" w:eastAsiaTheme="minorEastAsia" w:hAnsi="Cambria Math" w:cs="Times New Roman"/>
                        <w:sz w:val="20"/>
                        <w:szCs w:val="20"/>
                      </w:rPr>
                      <m:t>mole</m:t>
                    </m:r>
                  </m:den>
                </m:f>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sSubSup>
                  <m:sSubSupPr>
                    <m:ctrlPr>
                      <w:rPr>
                        <w:rFonts w:ascii="Cambria Math" w:eastAsiaTheme="minorEastAsia" w:hAnsi="Cambria Math" w:cs="Times New Roman"/>
                        <w:sz w:val="24"/>
                        <w:szCs w:val="24"/>
                      </w:rPr>
                    </m:ctrlPr>
                  </m:sSubSup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T</m:t>
                    </m:r>
                  </m:sup>
                </m:sSubSup>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sSup>
                  <m:sSupPr>
                    <m:ctrlPr>
                      <w:rPr>
                        <w:rFonts w:ascii="Cambria Math" w:eastAsiaTheme="minorEastAsia" w:hAnsi="Cambria Math" w:cs="Times New Roman"/>
                        <w:sz w:val="24"/>
                        <w:szCs w:val="24"/>
                      </w:rPr>
                    </m:ctrlPr>
                  </m:sSupPr>
                  <m:e>
                    <m:r>
                      <w:rPr>
                        <w:rFonts w:ascii="Cambria Math" w:eastAsiaTheme="minorEastAsia" w:hAnsi="Cambria Math" w:cs="Times New Roman"/>
                        <w:sz w:val="24"/>
                        <w:szCs w:val="24"/>
                      </w:rPr>
                      <m:t>T</m:t>
                    </m:r>
                  </m:e>
                  <m:sup>
                    <m:r>
                      <m:rPr>
                        <m:sty m:val="p"/>
                      </m:rPr>
                      <w:rPr>
                        <w:rFonts w:ascii="Cambria Math" w:eastAsiaTheme="minorEastAsia" w:hAnsi="Cambria Math" w:cs="Times New Roman"/>
                        <w:sz w:val="24"/>
                        <w:szCs w:val="24"/>
                      </w:rPr>
                      <m:t>2</m:t>
                    </m:r>
                  </m:sup>
                </m:sSup>
              </m:oMath>
            </m:oMathPara>
          </w:p>
          <w:p w14:paraId="24F4795A" w14:textId="77777777" w:rsidR="00B56160" w:rsidRPr="00C67093" w:rsidRDefault="00B56160" w:rsidP="00596594">
            <w:pPr>
              <w:spacing w:line="360" w:lineRule="auto"/>
              <w:ind w:left="360"/>
              <w:jc w:val="both"/>
              <w:rPr>
                <w:rFonts w:ascii="Times New Roman" w:eastAsiaTheme="minorEastAsia" w:hAnsi="Times New Roman" w:cs="Times New Roman"/>
                <w:sz w:val="24"/>
                <w:szCs w:val="24"/>
              </w:rPr>
            </w:pPr>
          </w:p>
        </w:tc>
        <w:tc>
          <w:tcPr>
            <w:tcW w:w="1163" w:type="dxa"/>
            <w:hideMark/>
          </w:tcPr>
          <w:p w14:paraId="51E02D56" w14:textId="4FAC3A82"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9</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bl>
    <w:p w14:paraId="0C26D427" w14:textId="545D5245" w:rsidR="00051707" w:rsidRPr="00051707" w:rsidRDefault="00051707" w:rsidP="00051707">
      <w:pPr>
        <w:pStyle w:val="Caption"/>
        <w:keepNext/>
        <w:rPr>
          <w:rFonts w:ascii="Times New Roman" w:hAnsi="Times New Roman" w:cs="Times New Roman"/>
          <w:i w:val="0"/>
          <w:color w:val="000000" w:themeColor="text1"/>
          <w:sz w:val="24"/>
          <w:szCs w:val="24"/>
        </w:rPr>
      </w:pPr>
      <w:r w:rsidRPr="00051707">
        <w:rPr>
          <w:rFonts w:ascii="Times New Roman" w:hAnsi="Times New Roman" w:cs="Times New Roman"/>
          <w:i w:val="0"/>
          <w:color w:val="000000" w:themeColor="text1"/>
          <w:sz w:val="24"/>
          <w:szCs w:val="24"/>
        </w:rPr>
        <w:t xml:space="preserve">Table </w:t>
      </w:r>
      <w:r w:rsidRPr="00051707">
        <w:rPr>
          <w:rFonts w:ascii="Times New Roman" w:hAnsi="Times New Roman" w:cs="Times New Roman"/>
          <w:i w:val="0"/>
          <w:color w:val="000000" w:themeColor="text1"/>
          <w:sz w:val="24"/>
          <w:szCs w:val="24"/>
        </w:rPr>
        <w:fldChar w:fldCharType="begin"/>
      </w:r>
      <w:r w:rsidRPr="00051707">
        <w:rPr>
          <w:rFonts w:ascii="Times New Roman" w:hAnsi="Times New Roman" w:cs="Times New Roman"/>
          <w:i w:val="0"/>
          <w:color w:val="000000" w:themeColor="text1"/>
          <w:sz w:val="24"/>
          <w:szCs w:val="24"/>
        </w:rPr>
        <w:instrText xml:space="preserve"> SEQ Table \* ARABIC </w:instrText>
      </w:r>
      <w:r w:rsidRPr="00051707">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w:t>
      </w:r>
      <w:r w:rsidRPr="00051707">
        <w:rPr>
          <w:rFonts w:ascii="Times New Roman" w:hAnsi="Times New Roman" w:cs="Times New Roman"/>
          <w:i w:val="0"/>
          <w:color w:val="000000" w:themeColor="text1"/>
          <w:sz w:val="24"/>
          <w:szCs w:val="24"/>
        </w:rPr>
        <w:fldChar w:fldCharType="end"/>
      </w:r>
      <w:r w:rsidRPr="00051707">
        <w:rPr>
          <w:rFonts w:ascii="Times New Roman" w:hAnsi="Times New Roman" w:cs="Times New Roman"/>
          <w:i w:val="0"/>
          <w:color w:val="000000" w:themeColor="text1"/>
          <w:sz w:val="24"/>
          <w:szCs w:val="24"/>
        </w:rPr>
        <w:t>: GCVOL Coeffic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137"/>
        <w:gridCol w:w="1890"/>
        <w:gridCol w:w="750"/>
      </w:tblGrid>
      <w:tr w:rsidR="00051707" w:rsidRPr="00C67093" w14:paraId="064AC937" w14:textId="77777777" w:rsidTr="0062792C">
        <w:trPr>
          <w:trHeight w:val="620"/>
        </w:trPr>
        <w:tc>
          <w:tcPr>
            <w:tcW w:w="1203" w:type="dxa"/>
            <w:tcBorders>
              <w:top w:val="single" w:sz="4" w:space="0" w:color="auto"/>
              <w:left w:val="single" w:sz="4" w:space="0" w:color="auto"/>
              <w:bottom w:val="single" w:sz="4" w:space="0" w:color="auto"/>
              <w:right w:val="single" w:sz="4" w:space="0" w:color="auto"/>
            </w:tcBorders>
            <w:noWrap/>
            <w:hideMark/>
          </w:tcPr>
          <w:p w14:paraId="09153BBB" w14:textId="77777777" w:rsidR="00051707" w:rsidRPr="00C67093" w:rsidRDefault="00051707" w:rsidP="0062792C">
            <w:pPr>
              <w:spacing w:line="276" w:lineRule="auto"/>
              <w:jc w:val="both"/>
              <w:rPr>
                <w:rFonts w:ascii="Times New Roman" w:eastAsiaTheme="minorEastAsia" w:hAnsi="Times New Roman" w:cs="Times New Roman"/>
                <w:b/>
                <w:sz w:val="24"/>
                <w:szCs w:val="24"/>
              </w:rPr>
            </w:pPr>
            <w:bookmarkStart w:id="19" w:name="_Hlk526270402"/>
            <w:r>
              <w:rPr>
                <w:rFonts w:ascii="Times New Roman" w:eastAsiaTheme="minorEastAsia" w:hAnsi="Times New Roman" w:cs="Times New Roman"/>
                <w:b/>
                <w:sz w:val="24"/>
                <w:szCs w:val="24"/>
              </w:rPr>
              <w:t>C</w:t>
            </w:r>
            <w:r w:rsidRPr="00C67093">
              <w:rPr>
                <w:rFonts w:ascii="Times New Roman" w:eastAsiaTheme="minorEastAsia" w:hAnsi="Times New Roman" w:cs="Times New Roman"/>
                <w:b/>
                <w:sz w:val="24"/>
                <w:szCs w:val="24"/>
              </w:rPr>
              <w:t>omp</w:t>
            </w:r>
          </w:p>
        </w:tc>
        <w:tc>
          <w:tcPr>
            <w:tcW w:w="1137" w:type="dxa"/>
            <w:tcBorders>
              <w:top w:val="single" w:sz="4" w:space="0" w:color="auto"/>
              <w:left w:val="single" w:sz="4" w:space="0" w:color="auto"/>
              <w:bottom w:val="single" w:sz="4" w:space="0" w:color="auto"/>
              <w:right w:val="single" w:sz="4" w:space="0" w:color="auto"/>
            </w:tcBorders>
            <w:noWrap/>
            <w:hideMark/>
          </w:tcPr>
          <w:p w14:paraId="0EA11B9A" w14:textId="77777777" w:rsidR="00051707" w:rsidRPr="00C67093" w:rsidRDefault="00051707" w:rsidP="0062792C">
            <w:pPr>
              <w:spacing w:line="276" w:lineRule="auto"/>
              <w:ind w:left="360"/>
              <w:jc w:val="both"/>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A</w:t>
            </w:r>
          </w:p>
          <w:p w14:paraId="55AC8BEE" w14:textId="77777777" w:rsidR="00051707" w:rsidRPr="00C67093" w:rsidRDefault="00051707" w:rsidP="0062792C">
            <w:pPr>
              <w:spacing w:line="276" w:lineRule="auto"/>
              <w:ind w:left="360"/>
              <w:jc w:val="both"/>
              <w:rPr>
                <w:rFonts w:ascii="Times New Roman" w:eastAsiaTheme="minorEastAsia" w:hAnsi="Times New Roman" w:cs="Times New Roman"/>
                <w:b/>
                <w:sz w:val="20"/>
                <w:szCs w:val="20"/>
              </w:rPr>
            </w:pPr>
            <m:oMathPara>
              <m:oMathParaPr>
                <m:jc m:val="center"/>
              </m:oMathParaPr>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c</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m</m:t>
                        </m:r>
                      </m:e>
                      <m:sup>
                        <m:r>
                          <w:rPr>
                            <w:rFonts w:ascii="Cambria Math" w:eastAsiaTheme="minorEastAsia" w:hAnsi="Cambria Math" w:cs="Times New Roman"/>
                            <w:sz w:val="20"/>
                            <w:szCs w:val="20"/>
                          </w:rPr>
                          <m:t>3</m:t>
                        </m:r>
                      </m:sup>
                    </m:sSup>
                  </m:num>
                  <m:den>
                    <m:r>
                      <w:rPr>
                        <w:rFonts w:ascii="Cambria Math" w:eastAsiaTheme="minorEastAsia" w:hAnsi="Cambria Math" w:cs="Times New Roman"/>
                        <w:sz w:val="20"/>
                        <w:szCs w:val="20"/>
                      </w:rPr>
                      <m:t>mole</m:t>
                    </m:r>
                  </m:den>
                </m:f>
                <m:r>
                  <w:rPr>
                    <w:rFonts w:ascii="Cambria Math" w:eastAsiaTheme="minorEastAsia" w:hAnsi="Cambria Math" w:cs="Times New Roman"/>
                    <w:sz w:val="20"/>
                    <w:szCs w:val="20"/>
                  </w:rPr>
                  <m:t>]</m:t>
                </m:r>
              </m:oMath>
            </m:oMathPara>
          </w:p>
        </w:tc>
        <w:tc>
          <w:tcPr>
            <w:tcW w:w="1890" w:type="dxa"/>
            <w:tcBorders>
              <w:top w:val="single" w:sz="4" w:space="0" w:color="auto"/>
              <w:left w:val="single" w:sz="4" w:space="0" w:color="auto"/>
              <w:bottom w:val="single" w:sz="4" w:space="0" w:color="auto"/>
              <w:right w:val="single" w:sz="4" w:space="0" w:color="auto"/>
            </w:tcBorders>
            <w:noWrap/>
            <w:hideMark/>
          </w:tcPr>
          <w:p w14:paraId="57811103" w14:textId="77777777" w:rsidR="00051707" w:rsidRPr="00C67093" w:rsidRDefault="00051707" w:rsidP="0062792C">
            <w:pPr>
              <w:spacing w:line="276" w:lineRule="auto"/>
              <w:ind w:left="360"/>
              <w:jc w:val="center"/>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B</w:t>
            </w:r>
          </w:p>
          <w:p w14:paraId="0D767AFB" w14:textId="77777777" w:rsidR="00051707" w:rsidRPr="00C67093" w:rsidRDefault="00051707" w:rsidP="0062792C">
            <w:pPr>
              <w:spacing w:line="276" w:lineRule="auto"/>
              <w:ind w:left="360"/>
              <w:jc w:val="both"/>
              <w:rPr>
                <w:rFonts w:ascii="Times New Roman" w:eastAsiaTheme="minorEastAsia" w:hAnsi="Times New Roman" w:cs="Times New Roman"/>
                <w:b/>
                <w:sz w:val="20"/>
                <w:szCs w:val="20"/>
              </w:rPr>
            </w:pPr>
            <m:oMathPara>
              <m:oMath>
                <m:r>
                  <m:rPr>
                    <m:sty m:val="bi"/>
                  </m:rPr>
                  <w:rPr>
                    <w:rFonts w:ascii="Cambria Math" w:eastAsiaTheme="minorEastAsia"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c</m:t>
                    </m:r>
                    <m:sSup>
                      <m:sSupPr>
                        <m:ctrlPr>
                          <w:rPr>
                            <w:rFonts w:ascii="Cambria Math" w:hAnsi="Cambria Math" w:cs="Times New Roman"/>
                            <w:i/>
                            <w:sz w:val="20"/>
                            <w:szCs w:val="20"/>
                          </w:rPr>
                        </m:ctrlPr>
                      </m:sSupPr>
                      <m:e>
                        <m:r>
                          <w:rPr>
                            <w:rFonts w:ascii="Cambria Math" w:hAnsi="Cambria Math" w:cs="Times New Roman"/>
                            <w:sz w:val="20"/>
                            <w:szCs w:val="20"/>
                          </w:rPr>
                          <m:t>m</m:t>
                        </m:r>
                      </m:e>
                      <m:sup>
                        <m:r>
                          <w:rPr>
                            <w:rFonts w:ascii="Cambria Math" w:hAnsi="Cambria Math" w:cs="Times New Roman"/>
                            <w:sz w:val="20"/>
                            <w:szCs w:val="20"/>
                          </w:rPr>
                          <m:t>3</m:t>
                        </m:r>
                      </m:sup>
                    </m:sSup>
                    <m:ctrlPr>
                      <w:rPr>
                        <w:rFonts w:ascii="Cambria Math" w:eastAsiaTheme="minorEastAsia" w:hAnsi="Cambria Math" w:cs="Times New Roman"/>
                        <w:b/>
                        <w:i/>
                        <w:sz w:val="20"/>
                        <w:szCs w:val="20"/>
                      </w:rPr>
                    </m:ctrlPr>
                  </m:num>
                  <m:den>
                    <m:r>
                      <w:rPr>
                        <w:rFonts w:ascii="Cambria Math" w:hAnsi="Cambria Math" w:cs="Times New Roman"/>
                        <w:sz w:val="20"/>
                        <w:szCs w:val="20"/>
                      </w:rPr>
                      <m:t>mole °k</m:t>
                    </m:r>
                  </m:den>
                </m:f>
                <m:r>
                  <m:rPr>
                    <m:sty m:val="bi"/>
                  </m:rPr>
                  <w:rPr>
                    <w:rFonts w:ascii="Cambria Math" w:eastAsiaTheme="minorEastAsia" w:hAnsi="Cambria Math" w:cs="Times New Roman"/>
                    <w:sz w:val="20"/>
                    <w:szCs w:val="20"/>
                  </w:rPr>
                  <m:t>]</m:t>
                </m:r>
              </m:oMath>
            </m:oMathPara>
          </w:p>
        </w:tc>
        <w:tc>
          <w:tcPr>
            <w:tcW w:w="750" w:type="dxa"/>
            <w:tcBorders>
              <w:top w:val="single" w:sz="4" w:space="0" w:color="auto"/>
              <w:left w:val="single" w:sz="4" w:space="0" w:color="auto"/>
              <w:bottom w:val="single" w:sz="4" w:space="0" w:color="auto"/>
              <w:right w:val="single" w:sz="4" w:space="0" w:color="auto"/>
            </w:tcBorders>
            <w:noWrap/>
            <w:hideMark/>
          </w:tcPr>
          <w:p w14:paraId="1558AF53" w14:textId="77777777" w:rsidR="00051707" w:rsidRPr="00C67093" w:rsidRDefault="00051707" w:rsidP="0062792C">
            <w:pPr>
              <w:spacing w:line="276" w:lineRule="auto"/>
              <w:ind w:left="360"/>
              <w:jc w:val="center"/>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C</w:t>
            </w:r>
          </w:p>
        </w:tc>
      </w:tr>
      <w:tr w:rsidR="00051707" w:rsidRPr="00C67093" w14:paraId="226A7EBF" w14:textId="77777777" w:rsidTr="0062792C">
        <w:trPr>
          <w:trHeight w:val="288"/>
        </w:trPr>
        <w:tc>
          <w:tcPr>
            <w:tcW w:w="1203" w:type="dxa"/>
            <w:tcBorders>
              <w:top w:val="single" w:sz="4" w:space="0" w:color="auto"/>
              <w:left w:val="single" w:sz="4" w:space="0" w:color="auto"/>
              <w:bottom w:val="single" w:sz="4" w:space="0" w:color="auto"/>
              <w:right w:val="single" w:sz="4" w:space="0" w:color="auto"/>
            </w:tcBorders>
            <w:noWrap/>
            <w:hideMark/>
          </w:tcPr>
          <w:p w14:paraId="7E15F015" w14:textId="77777777" w:rsidR="00051707" w:rsidRPr="00C67093" w:rsidRDefault="00051707" w:rsidP="0062792C">
            <w:pPr>
              <w:spacing w:line="276" w:lineRule="auto"/>
              <w:ind w:left="360"/>
              <w:jc w:val="both"/>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CH3</w:t>
            </w:r>
          </w:p>
        </w:tc>
        <w:tc>
          <w:tcPr>
            <w:tcW w:w="1137" w:type="dxa"/>
            <w:tcBorders>
              <w:top w:val="single" w:sz="4" w:space="0" w:color="auto"/>
              <w:left w:val="single" w:sz="4" w:space="0" w:color="auto"/>
              <w:bottom w:val="single" w:sz="4" w:space="0" w:color="auto"/>
              <w:right w:val="single" w:sz="4" w:space="0" w:color="auto"/>
            </w:tcBorders>
            <w:noWrap/>
            <w:hideMark/>
          </w:tcPr>
          <w:p w14:paraId="2AA8632C" w14:textId="77777777" w:rsidR="00051707" w:rsidRPr="00C67093" w:rsidRDefault="00051707" w:rsidP="0062792C">
            <w:pPr>
              <w:spacing w:line="276" w:lineRule="auto"/>
              <w:ind w:left="360"/>
              <w:jc w:val="both"/>
              <w:rPr>
                <w:rFonts w:ascii="Cambria Math" w:eastAsiaTheme="minorEastAsia" w:hAnsi="Cambria Math" w:cs="Times New Roman"/>
                <w:sz w:val="24"/>
                <w:szCs w:val="24"/>
                <w:oMath/>
              </w:rPr>
            </w:pPr>
            <m:oMathPara>
              <m:oMath>
                <m:r>
                  <w:rPr>
                    <w:rFonts w:ascii="Cambria Math" w:eastAsiaTheme="minorEastAsia" w:hAnsi="Cambria Math" w:cs="Times New Roman"/>
                    <w:sz w:val="24"/>
                    <w:szCs w:val="24"/>
                  </w:rPr>
                  <m:t>18.96</m:t>
                </m:r>
              </m:oMath>
            </m:oMathPara>
          </w:p>
        </w:tc>
        <w:tc>
          <w:tcPr>
            <w:tcW w:w="1890" w:type="dxa"/>
            <w:tcBorders>
              <w:top w:val="single" w:sz="4" w:space="0" w:color="auto"/>
              <w:left w:val="single" w:sz="4" w:space="0" w:color="auto"/>
              <w:bottom w:val="single" w:sz="4" w:space="0" w:color="auto"/>
              <w:right w:val="single" w:sz="4" w:space="0" w:color="auto"/>
            </w:tcBorders>
            <w:noWrap/>
            <w:hideMark/>
          </w:tcPr>
          <w:p w14:paraId="18F1471C" w14:textId="77777777" w:rsidR="00051707" w:rsidRPr="00C67093" w:rsidRDefault="00051707" w:rsidP="0062792C">
            <w:pPr>
              <w:spacing w:line="276" w:lineRule="auto"/>
              <w:ind w:left="360"/>
              <w:jc w:val="both"/>
              <w:rPr>
                <w:rFonts w:ascii="Cambria Math" w:eastAsiaTheme="minorEastAsia" w:hAnsi="Cambria Math" w:cs="Times New Roman"/>
                <w:sz w:val="24"/>
                <w:szCs w:val="24"/>
                <w:oMath/>
              </w:rPr>
            </w:pPr>
            <m:oMathPara>
              <m:oMath>
                <m:r>
                  <w:rPr>
                    <w:rFonts w:ascii="Cambria Math" w:eastAsiaTheme="minorEastAsia" w:hAnsi="Cambria Math" w:cs="Times New Roman"/>
                    <w:sz w:val="24"/>
                    <w:szCs w:val="24"/>
                  </w:rPr>
                  <m:t>45.58*</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3</m:t>
                    </m:r>
                  </m:sup>
                </m:sSup>
              </m:oMath>
            </m:oMathPara>
          </w:p>
        </w:tc>
        <w:tc>
          <w:tcPr>
            <w:tcW w:w="750" w:type="dxa"/>
            <w:tcBorders>
              <w:top w:val="single" w:sz="4" w:space="0" w:color="auto"/>
              <w:left w:val="single" w:sz="4" w:space="0" w:color="auto"/>
              <w:bottom w:val="single" w:sz="4" w:space="0" w:color="auto"/>
              <w:right w:val="single" w:sz="4" w:space="0" w:color="auto"/>
            </w:tcBorders>
            <w:noWrap/>
            <w:hideMark/>
          </w:tcPr>
          <w:p w14:paraId="7B41B284" w14:textId="77777777" w:rsidR="00051707" w:rsidRPr="00C67093" w:rsidRDefault="00051707" w:rsidP="0062792C">
            <w:pPr>
              <w:spacing w:line="276" w:lineRule="auto"/>
              <w:ind w:left="360"/>
              <w:jc w:val="center"/>
              <w:rPr>
                <w:rFonts w:ascii="Cambria Math" w:eastAsiaTheme="minorEastAsia" w:hAnsi="Cambria Math" w:cs="Times New Roman"/>
                <w:sz w:val="24"/>
                <w:szCs w:val="24"/>
                <w:oMath/>
              </w:rPr>
            </w:pPr>
            <m:oMathPara>
              <m:oMath>
                <m:r>
                  <w:rPr>
                    <w:rFonts w:ascii="Cambria Math" w:eastAsiaTheme="minorEastAsia" w:hAnsi="Cambria Math" w:cs="Times New Roman"/>
                    <w:sz w:val="24"/>
                    <w:szCs w:val="24"/>
                  </w:rPr>
                  <m:t>0</m:t>
                </m:r>
              </m:oMath>
            </m:oMathPara>
          </w:p>
        </w:tc>
      </w:tr>
      <w:tr w:rsidR="00051707" w:rsidRPr="00C67093" w14:paraId="2EA9C3B0" w14:textId="77777777" w:rsidTr="0062792C">
        <w:trPr>
          <w:trHeight w:val="288"/>
        </w:trPr>
        <w:tc>
          <w:tcPr>
            <w:tcW w:w="1203" w:type="dxa"/>
            <w:tcBorders>
              <w:top w:val="single" w:sz="4" w:space="0" w:color="auto"/>
              <w:left w:val="single" w:sz="4" w:space="0" w:color="auto"/>
              <w:bottom w:val="single" w:sz="4" w:space="0" w:color="auto"/>
              <w:right w:val="single" w:sz="4" w:space="0" w:color="auto"/>
            </w:tcBorders>
            <w:noWrap/>
            <w:hideMark/>
          </w:tcPr>
          <w:p w14:paraId="6A8D248D" w14:textId="77777777" w:rsidR="00051707" w:rsidRPr="00C67093" w:rsidRDefault="00051707" w:rsidP="0062792C">
            <w:pPr>
              <w:spacing w:line="276" w:lineRule="auto"/>
              <w:ind w:left="360"/>
              <w:jc w:val="both"/>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CH2</w:t>
            </w:r>
          </w:p>
        </w:tc>
        <w:tc>
          <w:tcPr>
            <w:tcW w:w="1137" w:type="dxa"/>
            <w:tcBorders>
              <w:top w:val="single" w:sz="4" w:space="0" w:color="auto"/>
              <w:left w:val="single" w:sz="4" w:space="0" w:color="auto"/>
              <w:bottom w:val="single" w:sz="4" w:space="0" w:color="auto"/>
              <w:right w:val="single" w:sz="4" w:space="0" w:color="auto"/>
            </w:tcBorders>
            <w:noWrap/>
            <w:hideMark/>
          </w:tcPr>
          <w:p w14:paraId="43C013C8" w14:textId="77777777" w:rsidR="00051707" w:rsidRPr="00C67093" w:rsidRDefault="00051707" w:rsidP="0062792C">
            <w:pPr>
              <w:spacing w:line="276" w:lineRule="auto"/>
              <w:ind w:left="360"/>
              <w:jc w:val="both"/>
              <w:rPr>
                <w:rFonts w:ascii="Cambria Math" w:eastAsiaTheme="minorEastAsia" w:hAnsi="Cambria Math" w:cs="Times New Roman"/>
                <w:sz w:val="24"/>
                <w:szCs w:val="24"/>
                <w:oMath/>
              </w:rPr>
            </w:pPr>
            <m:oMathPara>
              <m:oMath>
                <m:r>
                  <w:rPr>
                    <w:rFonts w:ascii="Cambria Math" w:eastAsiaTheme="minorEastAsia" w:hAnsi="Cambria Math" w:cs="Times New Roman"/>
                    <w:sz w:val="24"/>
                    <w:szCs w:val="24"/>
                  </w:rPr>
                  <m:t>12.52</m:t>
                </m:r>
              </m:oMath>
            </m:oMathPara>
          </w:p>
        </w:tc>
        <w:tc>
          <w:tcPr>
            <w:tcW w:w="1890" w:type="dxa"/>
            <w:tcBorders>
              <w:top w:val="single" w:sz="4" w:space="0" w:color="auto"/>
              <w:left w:val="single" w:sz="4" w:space="0" w:color="auto"/>
              <w:bottom w:val="single" w:sz="4" w:space="0" w:color="auto"/>
              <w:right w:val="single" w:sz="4" w:space="0" w:color="auto"/>
            </w:tcBorders>
            <w:noWrap/>
            <w:hideMark/>
          </w:tcPr>
          <w:p w14:paraId="3AC3C256" w14:textId="77777777" w:rsidR="00051707" w:rsidRPr="00C67093" w:rsidRDefault="00051707" w:rsidP="0062792C">
            <w:pPr>
              <w:spacing w:line="276" w:lineRule="auto"/>
              <w:ind w:left="360"/>
              <w:jc w:val="both"/>
              <w:rPr>
                <w:rFonts w:ascii="Cambria Math" w:eastAsiaTheme="minorEastAsia" w:hAnsi="Cambria Math" w:cs="Times New Roman"/>
                <w:sz w:val="24"/>
                <w:szCs w:val="24"/>
                <w:oMath/>
              </w:rPr>
            </w:pPr>
            <m:oMathPara>
              <m:oMath>
                <m:r>
                  <w:rPr>
                    <w:rFonts w:ascii="Cambria Math" w:eastAsiaTheme="minorEastAsia" w:hAnsi="Cambria Math" w:cs="Times New Roman"/>
                    <w:sz w:val="24"/>
                    <w:szCs w:val="24"/>
                  </w:rPr>
                  <m:t>12.9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3</m:t>
                    </m:r>
                  </m:sup>
                </m:sSup>
              </m:oMath>
            </m:oMathPara>
          </w:p>
        </w:tc>
        <w:tc>
          <w:tcPr>
            <w:tcW w:w="750" w:type="dxa"/>
            <w:tcBorders>
              <w:top w:val="single" w:sz="4" w:space="0" w:color="auto"/>
              <w:left w:val="single" w:sz="4" w:space="0" w:color="auto"/>
              <w:bottom w:val="single" w:sz="4" w:space="0" w:color="auto"/>
              <w:right w:val="single" w:sz="4" w:space="0" w:color="auto"/>
            </w:tcBorders>
            <w:noWrap/>
            <w:hideMark/>
          </w:tcPr>
          <w:p w14:paraId="03033F8D" w14:textId="77777777" w:rsidR="00051707" w:rsidRPr="00C67093" w:rsidRDefault="00051707" w:rsidP="0062792C">
            <w:pPr>
              <w:keepNext/>
              <w:spacing w:line="276" w:lineRule="auto"/>
              <w:ind w:left="360"/>
              <w:jc w:val="center"/>
              <w:rPr>
                <w:rFonts w:ascii="Cambria Math" w:eastAsiaTheme="minorEastAsia" w:hAnsi="Cambria Math" w:cs="Times New Roman"/>
                <w:sz w:val="24"/>
                <w:szCs w:val="24"/>
                <w:oMath/>
              </w:rPr>
            </w:pPr>
            <m:oMathPara>
              <m:oMath>
                <m:r>
                  <w:rPr>
                    <w:rFonts w:ascii="Cambria Math" w:eastAsiaTheme="minorEastAsia" w:hAnsi="Cambria Math" w:cs="Times New Roman"/>
                    <w:sz w:val="24"/>
                    <w:szCs w:val="24"/>
                  </w:rPr>
                  <m:t>0</m:t>
                </m:r>
              </m:oMath>
            </m:oMathPara>
          </w:p>
        </w:tc>
      </w:tr>
      <w:bookmarkEnd w:id="19"/>
    </w:tbl>
    <w:p w14:paraId="41C50B02" w14:textId="77777777" w:rsidR="00051707" w:rsidRPr="005F7C70" w:rsidRDefault="00051707" w:rsidP="00051707">
      <w:pPr>
        <w:spacing w:line="276" w:lineRule="auto"/>
        <w:jc w:val="both"/>
        <w:rPr>
          <w:rFonts w:ascii="Times New Roman" w:eastAsiaTheme="minorEastAsia" w:hAnsi="Times New Roman" w:cs="Times New Roman"/>
          <w:b/>
          <w:sz w:val="24"/>
          <w:szCs w:val="24"/>
        </w:rPr>
      </w:pPr>
    </w:p>
    <w:p w14:paraId="27E14B5F" w14:textId="77777777" w:rsidR="00051707" w:rsidRDefault="00051707" w:rsidP="00051707">
      <w:pPr>
        <w:pStyle w:val="ListParagraph"/>
        <w:spacing w:line="360" w:lineRule="auto"/>
        <w:ind w:left="360"/>
        <w:jc w:val="both"/>
        <w:rPr>
          <w:rFonts w:ascii="Times New Roman" w:eastAsiaTheme="minorEastAsia"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0"/>
        <w:gridCol w:w="1170"/>
      </w:tblGrid>
      <w:tr w:rsidR="006F0D79" w:rsidRPr="00C67093" w14:paraId="5B125F30" w14:textId="77777777" w:rsidTr="0062792C">
        <w:tc>
          <w:tcPr>
            <w:tcW w:w="8190" w:type="dxa"/>
          </w:tcPr>
          <w:p w14:paraId="3D0EBFD1" w14:textId="77777777" w:rsidR="006F0D79" w:rsidRPr="006F0D79" w:rsidRDefault="001C4EC1" w:rsidP="0062792C">
            <w:pPr>
              <w:spacing w:line="360" w:lineRule="auto"/>
              <w:ind w:left="36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w,i</m:t>
                    </m:r>
                  </m:sub>
                </m:sSub>
                <m:r>
                  <m:rPr>
                    <m:sty m:val="p"/>
                  </m:rP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mole</m:t>
                    </m:r>
                  </m:den>
                </m:f>
                <m:r>
                  <m:rPr>
                    <m:sty m:val="p"/>
                  </m:rPr>
                  <w:rPr>
                    <w:rFonts w:ascii="Cambria Math" w:eastAsiaTheme="minorEastAsia" w:hAnsi="Cambria Math" w:cs="Times New Roman"/>
                    <w:sz w:val="24"/>
                    <w:szCs w:val="24"/>
                  </w:rPr>
                  <m:t>]</m:t>
                </m:r>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Σ</m:t>
                    </m:r>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ctrlPr>
                      <w:rPr>
                        <w:rFonts w:ascii="Cambria Math" w:hAnsi="Cambria Math" w:cs="Times New Roman"/>
                        <w:sz w:val="24"/>
                        <w:szCs w:val="24"/>
                      </w:rPr>
                    </m:ctrlPr>
                  </m:num>
                  <m:den>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den>
                </m:f>
              </m:oMath>
            </m:oMathPara>
          </w:p>
        </w:tc>
        <w:tc>
          <w:tcPr>
            <w:tcW w:w="1170" w:type="dxa"/>
          </w:tcPr>
          <w:p w14:paraId="79E180AD" w14:textId="272F5792" w:rsidR="006F0D79" w:rsidRPr="00C67093" w:rsidRDefault="006F0D79" w:rsidP="0062792C">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 </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0</w:t>
            </w:r>
            <w:r w:rsidRPr="00C67093">
              <w:rPr>
                <w:rFonts w:ascii="Times New Roman" w:hAnsi="Times New Roman" w:cs="Times New Roman"/>
                <w:i w:val="0"/>
                <w:color w:val="000000" w:themeColor="text1"/>
                <w:sz w:val="24"/>
                <w:szCs w:val="24"/>
              </w:rPr>
              <w:fldChar w:fldCharType="end"/>
            </w:r>
            <w:r w:rsidRPr="00C67093">
              <w:rPr>
                <w:rFonts w:ascii="Times New Roman" w:hAnsi="Times New Roman" w:cs="Times New Roman"/>
                <w:i w:val="0"/>
                <w:color w:val="000000" w:themeColor="text1"/>
                <w:sz w:val="24"/>
                <w:szCs w:val="24"/>
              </w:rPr>
              <w:t xml:space="preserve"> </w:t>
            </w:r>
          </w:p>
        </w:tc>
      </w:tr>
    </w:tbl>
    <w:p w14:paraId="04229084" w14:textId="77777777" w:rsidR="006F0D79" w:rsidRDefault="006F0D79" w:rsidP="006F0D79">
      <w:pPr>
        <w:pStyle w:val="ListParagraph"/>
        <w:spacing w:line="360" w:lineRule="auto"/>
        <w:ind w:left="360"/>
        <w:jc w:val="both"/>
        <w:rPr>
          <w:rFonts w:ascii="Times New Roman" w:eastAsiaTheme="minorEastAsia" w:hAnsi="Times New Roman" w:cs="Times New Roman"/>
          <w:b/>
          <w:sz w:val="24"/>
          <w:szCs w:val="24"/>
        </w:rPr>
      </w:pPr>
    </w:p>
    <w:p w14:paraId="1FD2A71B" w14:textId="033046E4" w:rsidR="00DE0E94" w:rsidRPr="00C67093" w:rsidRDefault="00DE0E94" w:rsidP="00B95BA2">
      <w:pPr>
        <w:pStyle w:val="ListParagraph"/>
        <w:numPr>
          <w:ilvl w:val="0"/>
          <w:numId w:val="5"/>
        </w:numPr>
        <w:spacing w:line="360" w:lineRule="auto"/>
        <w:jc w:val="both"/>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Van der Waal volume</w:t>
      </w:r>
      <w:r w:rsidR="00466200">
        <w:rPr>
          <w:rFonts w:ascii="Times New Roman" w:eastAsiaTheme="minorEastAsia" w:hAnsi="Times New Roman" w:cs="Times New Roman"/>
          <w:b/>
          <w:sz w:val="24"/>
          <w:szCs w:val="24"/>
        </w:rPr>
        <w:t xml:space="preserve"> (Bondi</w:t>
      </w:r>
      <w:r w:rsidR="00466200">
        <w:rPr>
          <w:rFonts w:ascii="Times New Roman" w:eastAsiaTheme="minorEastAsia" w:hAnsi="Times New Roman" w:cs="Times New Roman"/>
          <w:b/>
          <w:sz w:val="24"/>
          <w:szCs w:val="24"/>
        </w:rPr>
        <w:fldChar w:fldCharType="begin" w:fldLock="1"/>
      </w:r>
      <w:r w:rsidR="003A61B2">
        <w:rPr>
          <w:rFonts w:ascii="Times New Roman" w:eastAsiaTheme="minorEastAsia" w:hAnsi="Times New Roman" w:cs="Times New Roman"/>
          <w:b/>
          <w:sz w:val="24"/>
          <w:szCs w:val="24"/>
        </w:rPr>
        <w:instrText>ADDIN CSL_CITATION {"citationItems":[{"id":"ITEM-1","itemData":{"author":[{"dropping-particle":"","family":"Bondi","given":"A","non-dropping-particle":"","parse-names":false,"suffix":""}],"id":"ITEM-1","issued":{"date-parts":[["1968"]]},"publisher":"NY Wiley","title":"Physical Properties of Molecular Crystals Liquids, and Glasses","type":"book"},"uris":["http://www.mendeley.com/documents/?uuid=9a86db90-c7a5-3d74-919e-1d4ef11f9fec"]}],"mendeley":{"formattedCitation":"[8]","plainTextFormattedCitation":"[8]","previouslyFormattedCitation":"[8]"},"properties":{"noteIndex":0},"schema":"https://github.com/citation-style-language/schema/raw/master/csl-citation.json"}</w:instrText>
      </w:r>
      <w:r w:rsidR="00466200">
        <w:rPr>
          <w:rFonts w:ascii="Times New Roman" w:eastAsiaTheme="minorEastAsia" w:hAnsi="Times New Roman" w:cs="Times New Roman"/>
          <w:b/>
          <w:sz w:val="24"/>
          <w:szCs w:val="24"/>
        </w:rPr>
        <w:fldChar w:fldCharType="separate"/>
      </w:r>
      <w:r w:rsidR="008C5684" w:rsidRPr="008C5684">
        <w:rPr>
          <w:rFonts w:ascii="Times New Roman" w:eastAsiaTheme="minorEastAsia" w:hAnsi="Times New Roman" w:cs="Times New Roman"/>
          <w:noProof/>
          <w:sz w:val="24"/>
          <w:szCs w:val="24"/>
        </w:rPr>
        <w:t>[8]</w:t>
      </w:r>
      <w:r w:rsidR="00466200">
        <w:rPr>
          <w:rFonts w:ascii="Times New Roman" w:eastAsiaTheme="minorEastAsia" w:hAnsi="Times New Roman" w:cs="Times New Roman"/>
          <w:b/>
          <w:sz w:val="24"/>
          <w:szCs w:val="24"/>
        </w:rPr>
        <w:fldChar w:fldCharType="end"/>
      </w:r>
      <w:r w:rsidR="00466200">
        <w:rPr>
          <w:rFonts w:ascii="Times New Roman" w:eastAsiaTheme="minorEastAsia" w:hAnsi="Times New Roman" w:cs="Times New Roman"/>
          <w:b/>
          <w:sz w:val="24"/>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3"/>
        <w:gridCol w:w="1227"/>
        <w:gridCol w:w="5760"/>
        <w:gridCol w:w="1170"/>
      </w:tblGrid>
      <w:tr w:rsidR="006F0D79" w:rsidRPr="00C67093" w14:paraId="4B89840B" w14:textId="77777777" w:rsidTr="006F0D79">
        <w:trPr>
          <w:jc w:val="center"/>
        </w:trPr>
        <w:tc>
          <w:tcPr>
            <w:tcW w:w="8190" w:type="dxa"/>
            <w:gridSpan w:val="3"/>
          </w:tcPr>
          <w:p w14:paraId="23EC8929" w14:textId="3F162DB7" w:rsidR="006F0D79" w:rsidRPr="006F0D79" w:rsidRDefault="006F0D79" w:rsidP="006F0D79">
            <w:pPr>
              <w:spacing w:line="360" w:lineRule="auto"/>
              <w:rPr>
                <w:rFonts w:ascii="Times New Roman" w:eastAsiaTheme="minorEastAsia" w:hAnsi="Times New Roman" w:cs="Times New Roman"/>
                <w:sz w:val="24"/>
                <w:szCs w:val="24"/>
              </w:rPr>
            </w:pPr>
            <w:r w:rsidRPr="006F0D79">
              <w:rPr>
                <w:rFonts w:ascii="Times New Roman" w:hAnsi="Times New Roman" w:cs="Times New Roman"/>
                <w:sz w:val="24"/>
                <w:szCs w:val="24"/>
              </w:rPr>
              <w:t xml:space="preserve">Table </w:t>
            </w:r>
            <w:r w:rsidRPr="006F0D79">
              <w:rPr>
                <w:rFonts w:ascii="Times New Roman" w:hAnsi="Times New Roman" w:cs="Times New Roman"/>
                <w:sz w:val="24"/>
                <w:szCs w:val="24"/>
              </w:rPr>
              <w:fldChar w:fldCharType="begin"/>
            </w:r>
            <w:r w:rsidRPr="006F0D79">
              <w:rPr>
                <w:rFonts w:ascii="Times New Roman" w:hAnsi="Times New Roman" w:cs="Times New Roman"/>
                <w:sz w:val="24"/>
                <w:szCs w:val="24"/>
              </w:rPr>
              <w:instrText xml:space="preserve"> SEQ Table \* ARABIC </w:instrText>
            </w:r>
            <w:r w:rsidRPr="006F0D79">
              <w:rPr>
                <w:rFonts w:ascii="Times New Roman" w:hAnsi="Times New Roman" w:cs="Times New Roman"/>
                <w:sz w:val="24"/>
                <w:szCs w:val="24"/>
              </w:rPr>
              <w:fldChar w:fldCharType="separate"/>
            </w:r>
            <w:r w:rsidR="008A3807">
              <w:rPr>
                <w:rFonts w:ascii="Times New Roman" w:hAnsi="Times New Roman" w:cs="Times New Roman"/>
                <w:noProof/>
                <w:sz w:val="24"/>
                <w:szCs w:val="24"/>
              </w:rPr>
              <w:t>3</w:t>
            </w:r>
            <w:r w:rsidRPr="006F0D79">
              <w:rPr>
                <w:rFonts w:ascii="Times New Roman" w:hAnsi="Times New Roman" w:cs="Times New Roman"/>
                <w:sz w:val="24"/>
                <w:szCs w:val="24"/>
              </w:rPr>
              <w:fldChar w:fldCharType="end"/>
            </w:r>
            <w:r w:rsidRPr="006F0D79">
              <w:rPr>
                <w:rFonts w:ascii="Times New Roman" w:hAnsi="Times New Roman" w:cs="Times New Roman"/>
                <w:sz w:val="24"/>
                <w:szCs w:val="24"/>
              </w:rPr>
              <w:t>: Van der Waal volume</w:t>
            </w:r>
          </w:p>
        </w:tc>
        <w:tc>
          <w:tcPr>
            <w:tcW w:w="1170" w:type="dxa"/>
          </w:tcPr>
          <w:p w14:paraId="4456A876" w14:textId="29529FC4" w:rsidR="006F0D79" w:rsidRPr="00C67093" w:rsidRDefault="006F0D79" w:rsidP="006F0D79">
            <w:pPr>
              <w:pStyle w:val="Caption"/>
              <w:spacing w:line="360" w:lineRule="auto"/>
              <w:jc w:val="both"/>
              <w:rPr>
                <w:rFonts w:ascii="Times New Roman" w:hAnsi="Times New Roman" w:cs="Times New Roman"/>
                <w:i w:val="0"/>
                <w:color w:val="000000" w:themeColor="text1"/>
                <w:sz w:val="24"/>
                <w:szCs w:val="24"/>
              </w:rPr>
            </w:pPr>
          </w:p>
        </w:tc>
      </w:tr>
      <w:tr w:rsidR="006F0D79" w:rsidRPr="00C67093" w14:paraId="5AF23C0C" w14:textId="77777777" w:rsidTr="006F0D79">
        <w:trPr>
          <w:gridAfter w:val="2"/>
          <w:wAfter w:w="6930" w:type="dxa"/>
          <w:trHeight w:val="288"/>
          <w:jc w:val="center"/>
        </w:trPr>
        <w:tc>
          <w:tcPr>
            <w:tcW w:w="1203" w:type="dxa"/>
            <w:tcBorders>
              <w:top w:val="single" w:sz="4" w:space="0" w:color="auto"/>
              <w:left w:val="single" w:sz="4" w:space="0" w:color="auto"/>
              <w:bottom w:val="single" w:sz="4" w:space="0" w:color="auto"/>
              <w:right w:val="single" w:sz="4" w:space="0" w:color="auto"/>
            </w:tcBorders>
            <w:noWrap/>
          </w:tcPr>
          <w:p w14:paraId="11548842" w14:textId="0940065F" w:rsidR="006F0D79" w:rsidRPr="00C67093" w:rsidRDefault="006F0D79" w:rsidP="006F0D79">
            <w:pPr>
              <w:spacing w:line="276" w:lineRule="auto"/>
              <w:jc w:val="center"/>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Comp</w:t>
            </w:r>
          </w:p>
        </w:tc>
        <w:tc>
          <w:tcPr>
            <w:tcW w:w="1227" w:type="dxa"/>
            <w:tcBorders>
              <w:top w:val="single" w:sz="4" w:space="0" w:color="auto"/>
              <w:left w:val="single" w:sz="4" w:space="0" w:color="auto"/>
              <w:bottom w:val="single" w:sz="4" w:space="0" w:color="auto"/>
              <w:right w:val="single" w:sz="4" w:space="0" w:color="auto"/>
            </w:tcBorders>
            <w:noWrap/>
          </w:tcPr>
          <w:p w14:paraId="72FC14BB" w14:textId="78411059" w:rsidR="006F0D79" w:rsidRPr="00C67093" w:rsidRDefault="006F0D79" w:rsidP="006F0D79">
            <w:pPr>
              <w:spacing w:line="276" w:lineRule="auto"/>
              <w:jc w:val="center"/>
              <w:rPr>
                <w:rFonts w:ascii="Times New Roman" w:eastAsiaTheme="minorEastAsia" w:hAnsi="Times New Roman" w:cs="Times New Roman"/>
                <w:b/>
                <w:sz w:val="24"/>
                <w:szCs w:val="24"/>
              </w:rPr>
            </w:pPr>
            <m:oMath>
              <m:r>
                <w:rPr>
                  <w:rFonts w:ascii="Cambria Math" w:hAnsi="Cambria Math" w:cs="Times New Roman"/>
                  <w:sz w:val="24"/>
                  <w:szCs w:val="24"/>
                </w:rPr>
                <m:t>Δ</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w:r w:rsidRPr="00C6709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c</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num>
                <m:den>
                  <m:r>
                    <w:rPr>
                      <w:rFonts w:ascii="Cambria Math" w:eastAsiaTheme="minorEastAsia" w:hAnsi="Cambria Math" w:cs="Times New Roman"/>
                      <w:sz w:val="24"/>
                      <w:szCs w:val="24"/>
                    </w:rPr>
                    <m:t>mole</m:t>
                  </m:r>
                </m:den>
              </m:f>
              <m:r>
                <w:rPr>
                  <w:rFonts w:ascii="Cambria Math" w:eastAsiaTheme="minorEastAsia" w:hAnsi="Cambria Math" w:cs="Times New Roman"/>
                  <w:sz w:val="24"/>
                  <w:szCs w:val="24"/>
                </w:rPr>
                <m:t>]</m:t>
              </m:r>
            </m:oMath>
          </w:p>
        </w:tc>
      </w:tr>
      <w:tr w:rsidR="006F0D79" w:rsidRPr="00C67093" w14:paraId="6588152D" w14:textId="77777777" w:rsidTr="006F0D79">
        <w:trPr>
          <w:gridAfter w:val="2"/>
          <w:wAfter w:w="6930" w:type="dxa"/>
          <w:trHeight w:val="288"/>
          <w:jc w:val="center"/>
        </w:trPr>
        <w:tc>
          <w:tcPr>
            <w:tcW w:w="1203" w:type="dxa"/>
            <w:tcBorders>
              <w:top w:val="single" w:sz="4" w:space="0" w:color="auto"/>
              <w:left w:val="single" w:sz="4" w:space="0" w:color="auto"/>
              <w:bottom w:val="single" w:sz="4" w:space="0" w:color="auto"/>
              <w:right w:val="single" w:sz="4" w:space="0" w:color="auto"/>
            </w:tcBorders>
            <w:noWrap/>
          </w:tcPr>
          <w:p w14:paraId="19F69232" w14:textId="731D1C1E" w:rsidR="006F0D79" w:rsidRPr="00C67093" w:rsidRDefault="006F0D79" w:rsidP="006F0D79">
            <w:pPr>
              <w:spacing w:line="276" w:lineRule="auto"/>
              <w:jc w:val="center"/>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CH3</w:t>
            </w:r>
          </w:p>
        </w:tc>
        <w:tc>
          <w:tcPr>
            <w:tcW w:w="1227" w:type="dxa"/>
            <w:tcBorders>
              <w:top w:val="single" w:sz="4" w:space="0" w:color="auto"/>
              <w:left w:val="single" w:sz="4" w:space="0" w:color="auto"/>
              <w:bottom w:val="single" w:sz="4" w:space="0" w:color="auto"/>
              <w:right w:val="single" w:sz="4" w:space="0" w:color="auto"/>
            </w:tcBorders>
            <w:noWrap/>
          </w:tcPr>
          <w:p w14:paraId="235348FB" w14:textId="3ECC996B" w:rsidR="006F0D79" w:rsidRPr="00C67093" w:rsidRDefault="006F0D79" w:rsidP="006F0D79">
            <w:pPr>
              <w:spacing w:line="276" w:lineRule="auto"/>
              <w:jc w:val="center"/>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t>13.67</w:t>
            </w:r>
          </w:p>
        </w:tc>
      </w:tr>
      <w:tr w:rsidR="006F0D79" w:rsidRPr="00C67093" w14:paraId="000AB6C2" w14:textId="77777777" w:rsidTr="006F0D79">
        <w:trPr>
          <w:gridAfter w:val="2"/>
          <w:wAfter w:w="6930" w:type="dxa"/>
          <w:trHeight w:val="288"/>
          <w:jc w:val="center"/>
        </w:trPr>
        <w:tc>
          <w:tcPr>
            <w:tcW w:w="1203" w:type="dxa"/>
            <w:tcBorders>
              <w:top w:val="single" w:sz="4" w:space="0" w:color="auto"/>
              <w:left w:val="single" w:sz="4" w:space="0" w:color="auto"/>
              <w:bottom w:val="single" w:sz="4" w:space="0" w:color="auto"/>
              <w:right w:val="single" w:sz="4" w:space="0" w:color="auto"/>
            </w:tcBorders>
            <w:noWrap/>
          </w:tcPr>
          <w:p w14:paraId="30A149E6" w14:textId="4A2674B6" w:rsidR="006F0D79" w:rsidRPr="00C67093" w:rsidRDefault="006F0D79" w:rsidP="006F0D79">
            <w:pPr>
              <w:spacing w:line="276" w:lineRule="auto"/>
              <w:jc w:val="center"/>
              <w:rPr>
                <w:rFonts w:ascii="Times New Roman" w:eastAsiaTheme="minorEastAsia" w:hAnsi="Times New Roman" w:cs="Times New Roman"/>
                <w:b/>
                <w:sz w:val="24"/>
                <w:szCs w:val="24"/>
              </w:rPr>
            </w:pPr>
            <w:r w:rsidRPr="00C67093">
              <w:rPr>
                <w:rFonts w:ascii="Times New Roman" w:eastAsiaTheme="minorEastAsia" w:hAnsi="Times New Roman" w:cs="Times New Roman"/>
                <w:b/>
                <w:sz w:val="24"/>
                <w:szCs w:val="24"/>
              </w:rPr>
              <w:t>CH2</w:t>
            </w:r>
          </w:p>
        </w:tc>
        <w:tc>
          <w:tcPr>
            <w:tcW w:w="1227" w:type="dxa"/>
            <w:tcBorders>
              <w:top w:val="single" w:sz="4" w:space="0" w:color="auto"/>
              <w:left w:val="single" w:sz="4" w:space="0" w:color="auto"/>
              <w:bottom w:val="single" w:sz="4" w:space="0" w:color="auto"/>
              <w:right w:val="single" w:sz="4" w:space="0" w:color="auto"/>
            </w:tcBorders>
            <w:noWrap/>
          </w:tcPr>
          <w:p w14:paraId="369CBB45" w14:textId="405857F6" w:rsidR="006F0D79" w:rsidRPr="00C67093" w:rsidRDefault="006F0D79" w:rsidP="006F0D79">
            <w:pPr>
              <w:spacing w:line="276" w:lineRule="auto"/>
              <w:jc w:val="center"/>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t>10.23</w:t>
            </w:r>
          </w:p>
        </w:tc>
      </w:tr>
    </w:tbl>
    <w:p w14:paraId="2CF40EEB" w14:textId="77777777" w:rsidR="005F7C70" w:rsidRPr="005F7C70" w:rsidRDefault="005F7C70" w:rsidP="00596594">
      <w:pPr>
        <w:spacing w:line="360" w:lineRule="auto"/>
        <w:jc w:val="both"/>
        <w:rPr>
          <w:rFonts w:ascii="Times New Roman" w:hAnsi="Times New Roman" w:cs="Times New Roman"/>
          <w:b/>
          <w:sz w:val="24"/>
          <w:szCs w:val="24"/>
        </w:rPr>
      </w:pPr>
    </w:p>
    <w:p w14:paraId="3F9EFBB7" w14:textId="77777777" w:rsidR="00953FE2" w:rsidRDefault="00953FE2" w:rsidP="00953FE2">
      <w:pPr>
        <w:pStyle w:val="ListParagraph"/>
        <w:spacing w:line="360" w:lineRule="auto"/>
        <w:ind w:left="360"/>
        <w:jc w:val="both"/>
        <w:rPr>
          <w:rFonts w:ascii="Times New Roman" w:hAnsi="Times New Roman" w:cs="Times New Roman"/>
          <w:b/>
          <w:sz w:val="24"/>
          <w:szCs w:val="24"/>
        </w:rPr>
      </w:pPr>
    </w:p>
    <w:p w14:paraId="57B21AD3" w14:textId="0039AC98" w:rsidR="00B56160" w:rsidRPr="00C67093" w:rsidRDefault="00B56160" w:rsidP="00B95BA2">
      <w:pPr>
        <w:pStyle w:val="ListParagraph"/>
        <w:numPr>
          <w:ilvl w:val="0"/>
          <w:numId w:val="5"/>
        </w:numPr>
        <w:spacing w:line="360" w:lineRule="auto"/>
        <w:jc w:val="both"/>
        <w:rPr>
          <w:rFonts w:ascii="Times New Roman" w:hAnsi="Times New Roman" w:cs="Times New Roman"/>
          <w:b/>
          <w:sz w:val="24"/>
          <w:szCs w:val="24"/>
        </w:rPr>
      </w:pPr>
      <w:r w:rsidRPr="00C67093">
        <w:rPr>
          <w:rFonts w:ascii="Times New Roman" w:hAnsi="Times New Roman" w:cs="Times New Roman"/>
          <w:b/>
          <w:sz w:val="24"/>
          <w:szCs w:val="24"/>
        </w:rPr>
        <w:t>Parameters related to CCN and aging</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85"/>
        <w:gridCol w:w="1165"/>
      </w:tblGrid>
      <w:tr w:rsidR="00B56160" w:rsidRPr="00C67093" w14:paraId="53A4D03F" w14:textId="77777777" w:rsidTr="00B56160">
        <w:tc>
          <w:tcPr>
            <w:tcW w:w="8185" w:type="dxa"/>
            <w:tcBorders>
              <w:top w:val="nil"/>
              <w:left w:val="nil"/>
              <w:bottom w:val="nil"/>
              <w:right w:val="nil"/>
            </w:tcBorders>
            <w:hideMark/>
          </w:tcPr>
          <w:p w14:paraId="66BBE4A5" w14:textId="77777777" w:rsidR="00B56160" w:rsidRPr="00C67093" w:rsidRDefault="001C4EC1" w:rsidP="00596594">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J</m:t>
                      </m:r>
                    </m:e>
                  </m:acc>
                </m:e>
                <m:sub>
                  <m:r>
                    <w:rPr>
                      <w:rFonts w:ascii="Cambria Math" w:hAnsi="Cambria Math" w:cs="Times New Roman"/>
                      <w:sz w:val="24"/>
                      <w:szCs w:val="24"/>
                    </w:rPr>
                    <m:t>i</m:t>
                  </m:r>
                </m:sub>
              </m:sSub>
              <m:r>
                <w:rPr>
                  <w:rFonts w:ascii="Cambria Math" w:hAnsi="Cambria Math" w:cs="Times New Roman"/>
                  <w:sz w:val="24"/>
                  <w:szCs w:val="24"/>
                </w:rPr>
                <m:t>=-</m:t>
              </m:r>
              <w:bookmarkStart w:id="20" w:name="_Hlk526690491"/>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wo</m:t>
                  </m:r>
                </m:sub>
              </m:sSub>
              <w:bookmarkEnd w:id="20"/>
              <m:acc>
                <m:accPr>
                  <m:chr m:val="⃑"/>
                  <m:ctrlPr>
                    <w:rPr>
                      <w:rFonts w:ascii="Cambria Math" w:hAnsi="Cambria Math" w:cs="Times New Roman"/>
                      <w:i/>
                      <w:sz w:val="24"/>
                      <w:szCs w:val="24"/>
                    </w:rPr>
                  </m:ctrlPr>
                </m:accPr>
                <m:e>
                  <m:r>
                    <m:rPr>
                      <m:sty m:val="p"/>
                    </m:rPr>
                    <w:rPr>
                      <w:rFonts w:ascii="Cambria Math" w:hAnsi="Cambria Math" w:cs="Times New Roman"/>
                      <w:sz w:val="24"/>
                      <w:szCs w:val="24"/>
                    </w:rPr>
                    <m:t>∇</m:t>
                  </m:r>
                </m:e>
              </m:ac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B56160" w:rsidRPr="00C67093">
              <w:rPr>
                <w:rFonts w:ascii="Times New Roman" w:eastAsiaTheme="minorEastAsia" w:hAnsi="Times New Roman" w:cs="Times New Roman"/>
                <w:sz w:val="24"/>
                <w:szCs w:val="24"/>
              </w:rPr>
              <w:t xml:space="preserve"> </w:t>
            </w:r>
          </w:p>
          <w:p w14:paraId="513F7F88" w14:textId="77777777" w:rsidR="00B56160" w:rsidRPr="00C67093" w:rsidRDefault="00B56160" w:rsidP="00596594">
            <w:pPr>
              <w:spacing w:line="360" w:lineRule="auto"/>
              <w:jc w:val="both"/>
              <w:rPr>
                <w:rFonts w:ascii="Times New Roman" w:eastAsiaTheme="minorEastAsia" w:hAnsi="Times New Roman" w:cs="Times New Roman"/>
                <w:sz w:val="24"/>
                <w:szCs w:val="24"/>
              </w:rPr>
            </w:pPr>
            <w:r w:rsidRPr="00C67093">
              <w:rPr>
                <w:rFonts w:ascii="Times New Roman" w:eastAsiaTheme="minorEastAsia" w:hAnsi="Times New Roman" w:cs="Times New Roman"/>
                <w:sz w:val="24"/>
                <w:szCs w:val="24"/>
              </w:rPr>
              <w:t xml:space="preserve">Where </w:t>
            </w: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m:t>
                  </m:r>
                </m:e>
              </m:ac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sidRPr="00C67093">
              <w:rPr>
                <w:rFonts w:ascii="Times New Roman" w:eastAsiaTheme="minorEastAsia" w:hAnsi="Times New Roman" w:cs="Times New Roman"/>
                <w:sz w:val="24"/>
                <w:szCs w:val="24"/>
              </w:rPr>
              <w:t>can be expressed as:</w:t>
            </w:r>
          </w:p>
        </w:tc>
        <w:tc>
          <w:tcPr>
            <w:tcW w:w="1165" w:type="dxa"/>
            <w:tcBorders>
              <w:top w:val="nil"/>
              <w:left w:val="nil"/>
              <w:bottom w:val="nil"/>
              <w:right w:val="nil"/>
            </w:tcBorders>
            <w:hideMark/>
          </w:tcPr>
          <w:p w14:paraId="0C0C6C56" w14:textId="157B1F52"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1</w:t>
            </w:r>
            <w:r w:rsidRPr="00C67093">
              <w:rPr>
                <w:rFonts w:ascii="Times New Roman" w:hAnsi="Times New Roman" w:cs="Times New Roman"/>
                <w:i w:val="0"/>
                <w:color w:val="000000" w:themeColor="text1"/>
                <w:sz w:val="24"/>
                <w:szCs w:val="24"/>
              </w:rPr>
              <w:fldChar w:fldCharType="end"/>
            </w:r>
          </w:p>
        </w:tc>
      </w:tr>
      <w:tr w:rsidR="00B56160" w:rsidRPr="00C67093" w14:paraId="52F09BBD" w14:textId="77777777" w:rsidTr="00B56160">
        <w:tc>
          <w:tcPr>
            <w:tcW w:w="8185" w:type="dxa"/>
            <w:tcBorders>
              <w:top w:val="nil"/>
              <w:left w:val="nil"/>
              <w:bottom w:val="nil"/>
              <w:right w:val="nil"/>
            </w:tcBorders>
            <w:hideMark/>
          </w:tcPr>
          <w:p w14:paraId="74D5D2C8" w14:textId="77777777" w:rsidR="00B56160" w:rsidRPr="00C67093" w:rsidRDefault="001C4EC1" w:rsidP="0059659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acc>
                  <m:accPr>
                    <m:chr m:val="⃑"/>
                    <m:ctrlPr>
                      <w:rPr>
                        <w:rFonts w:ascii="Cambria Math" w:hAnsi="Cambria Math" w:cs="Times New Roman"/>
                        <w:i/>
                        <w:sz w:val="24"/>
                        <w:szCs w:val="24"/>
                      </w:rPr>
                    </m:ctrlPr>
                  </m:accPr>
                  <m:e>
                    <m:r>
                      <m:rPr>
                        <m:sty m:val="p"/>
                      </m:rPr>
                      <w:rPr>
                        <w:rFonts w:ascii="Cambria Math" w:hAnsi="Cambria Math" w:cs="Times New Roman"/>
                        <w:sz w:val="24"/>
                        <w:szCs w:val="24"/>
                      </w:rPr>
                      <m:t>∇</m:t>
                    </m:r>
                  </m:e>
                </m:acc>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NA</m:t>
                    </m:r>
                  </m:sup>
                </m:sSubSup>
                <m:acc>
                  <m:accPr>
                    <m:chr m:val="⃑"/>
                    <m:ctrlPr>
                      <w:rPr>
                        <w:rFonts w:ascii="Cambria Math" w:hAnsi="Cambria Math" w:cs="Times New Roman"/>
                        <w:i/>
                        <w:sz w:val="24"/>
                        <w:szCs w:val="24"/>
                      </w:rPr>
                    </m:ctrlPr>
                  </m:accPr>
                  <m:e>
                    <m:r>
                      <m:rPr>
                        <m:sty m:val="p"/>
                      </m:rPr>
                      <w:rPr>
                        <w:rFonts w:ascii="Cambria Math" w:hAnsi="Cambria Math" w:cs="Times New Roman"/>
                        <w:sz w:val="24"/>
                        <w:szCs w:val="24"/>
                      </w:rPr>
                      <m:t>∇</m:t>
                    </m:r>
                  </m:e>
                </m:acc>
                <m:r>
                  <w:rPr>
                    <w:rFonts w:ascii="Cambria Math" w:eastAsiaTheme="minorEastAsia" w:hAnsi="Cambria Math" w:cs="Times New Roman"/>
                    <w:sz w:val="24"/>
                    <w:szCs w:val="24"/>
                  </w:rPr>
                  <m:t>ν+ν</m:t>
                </m:r>
                <m:acc>
                  <m:accPr>
                    <m:chr m:val="⃑"/>
                    <m:ctrlPr>
                      <w:rPr>
                        <w:rFonts w:ascii="Cambria Math" w:hAnsi="Cambria Math" w:cs="Times New Roman"/>
                        <w:i/>
                        <w:sz w:val="24"/>
                        <w:szCs w:val="24"/>
                      </w:rPr>
                    </m:ctrlPr>
                  </m:accPr>
                  <m:e>
                    <m:r>
                      <m:rPr>
                        <m:sty m:val="p"/>
                      </m:rPr>
                      <w:rPr>
                        <w:rFonts w:ascii="Cambria Math" w:hAnsi="Cambria Math" w:cs="Times New Roman"/>
                        <w:sz w:val="24"/>
                        <w:szCs w:val="24"/>
                      </w:rPr>
                      <m:t>∇</m:t>
                    </m:r>
                  </m:e>
                </m:acc>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NA</m:t>
                    </m:r>
                  </m:sup>
                </m:sSubSup>
              </m:oMath>
            </m:oMathPara>
          </w:p>
          <w:p w14:paraId="4A0430F3" w14:textId="77777777" w:rsidR="00B56160" w:rsidRPr="00C67093" w:rsidRDefault="00B56160" w:rsidP="00596594">
            <w:pPr>
              <w:spacing w:line="360" w:lineRule="auto"/>
              <w:jc w:val="both"/>
              <w:rPr>
                <w:rFonts w:ascii="Times New Roman" w:eastAsiaTheme="minorEastAsia" w:hAnsi="Times New Roman" w:cs="Times New Roman"/>
                <w:color w:val="000000" w:themeColor="text1"/>
                <w:sz w:val="24"/>
                <w:szCs w:val="24"/>
              </w:rPr>
            </w:pPr>
            <w:r w:rsidRPr="00C67093">
              <w:rPr>
                <w:rFonts w:ascii="Times New Roman" w:eastAsiaTheme="minorEastAsia" w:hAnsi="Times New Roman" w:cs="Times New Roman"/>
                <w:color w:val="000000" w:themeColor="text1"/>
                <w:sz w:val="24"/>
                <w:szCs w:val="24"/>
              </w:rPr>
              <w:t xml:space="preserve">Where </w:t>
            </w:r>
            <m:oMath>
              <m:r>
                <w:rPr>
                  <w:rFonts w:ascii="Cambria Math" w:eastAsiaTheme="minorEastAsia" w:hAnsi="Cambria Math" w:cs="Times New Roman"/>
                  <w:color w:val="000000" w:themeColor="text1"/>
                  <w:sz w:val="24"/>
                  <w:szCs w:val="24"/>
                </w:rPr>
                <m:t>ϕ</m:t>
              </m:r>
            </m:oMath>
            <w:r w:rsidRPr="00C67093">
              <w:rPr>
                <w:rFonts w:ascii="Times New Roman" w:eastAsiaTheme="minorEastAsia" w:hAnsi="Times New Roman" w:cs="Times New Roman"/>
                <w:color w:val="000000" w:themeColor="text1"/>
                <w:sz w:val="24"/>
                <w:szCs w:val="24"/>
              </w:rPr>
              <w:t xml:space="preserve"> and </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i,NA</m:t>
                  </m:r>
                </m:sub>
              </m:sSub>
            </m:oMath>
            <w:r w:rsidRPr="00C67093">
              <w:rPr>
                <w:rFonts w:ascii="Times New Roman" w:eastAsiaTheme="minorEastAsia" w:hAnsi="Times New Roman" w:cs="Times New Roman"/>
                <w:color w:val="000000" w:themeColor="text1"/>
                <w:sz w:val="24"/>
                <w:szCs w:val="24"/>
              </w:rPr>
              <w:t xml:space="preserve"> are defined as:</w:t>
            </w:r>
          </w:p>
        </w:tc>
        <w:tc>
          <w:tcPr>
            <w:tcW w:w="1165" w:type="dxa"/>
            <w:tcBorders>
              <w:top w:val="nil"/>
              <w:left w:val="nil"/>
              <w:bottom w:val="nil"/>
              <w:right w:val="nil"/>
            </w:tcBorders>
            <w:hideMark/>
          </w:tcPr>
          <w:p w14:paraId="1DD6C281" w14:textId="211DF209"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2</w:t>
            </w:r>
            <w:r w:rsidRPr="00C67093">
              <w:rPr>
                <w:rFonts w:ascii="Times New Roman" w:hAnsi="Times New Roman" w:cs="Times New Roman"/>
                <w:i w:val="0"/>
                <w:color w:val="000000" w:themeColor="text1"/>
                <w:sz w:val="24"/>
                <w:szCs w:val="24"/>
              </w:rPr>
              <w:fldChar w:fldCharType="end"/>
            </w:r>
          </w:p>
        </w:tc>
      </w:tr>
      <w:tr w:rsidR="00B56160" w:rsidRPr="00C67093" w14:paraId="3A76F40A" w14:textId="77777777" w:rsidTr="00B56160">
        <w:tc>
          <w:tcPr>
            <w:tcW w:w="8185" w:type="dxa"/>
            <w:tcBorders>
              <w:top w:val="nil"/>
              <w:left w:val="nil"/>
              <w:bottom w:val="nil"/>
              <w:right w:val="nil"/>
            </w:tcBorders>
            <w:hideMark/>
          </w:tcPr>
          <w:p w14:paraId="7393896F" w14:textId="77777777" w:rsidR="00B56160" w:rsidRPr="00C67093" w:rsidRDefault="001C4EC1" w:rsidP="0059659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NA</m:t>
                    </m:r>
                  </m:sup>
                </m:sSubSup>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m</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NA</m:t>
                        </m:r>
                      </m:sup>
                    </m:sSubSup>
                  </m:num>
                  <m:den>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V</m:t>
                        </m:r>
                      </m:e>
                      <m:sup>
                        <m:r>
                          <w:rPr>
                            <w:rFonts w:ascii="Cambria Math" w:eastAsiaTheme="minorEastAsia" w:hAnsi="Cambria Math" w:cs="Times New Roman"/>
                            <w:color w:val="000000" w:themeColor="text1"/>
                            <w:sz w:val="24"/>
                            <w:szCs w:val="24"/>
                          </w:rPr>
                          <m:t>NA</m:t>
                        </m:r>
                      </m:sup>
                    </m:sSup>
                  </m:den>
                </m:f>
              </m:oMath>
            </m:oMathPara>
          </w:p>
        </w:tc>
        <w:tc>
          <w:tcPr>
            <w:tcW w:w="1165" w:type="dxa"/>
            <w:tcBorders>
              <w:top w:val="nil"/>
              <w:left w:val="nil"/>
              <w:bottom w:val="nil"/>
              <w:right w:val="nil"/>
            </w:tcBorders>
            <w:hideMark/>
          </w:tcPr>
          <w:p w14:paraId="7E0C571D" w14:textId="22F00BEA"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w:t>
            </w:r>
            <w:bookmarkStart w:id="21" w:name="Wq34"/>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3</w:t>
            </w:r>
            <w:r w:rsidRPr="00C67093">
              <w:rPr>
                <w:rFonts w:ascii="Times New Roman" w:hAnsi="Times New Roman" w:cs="Times New Roman"/>
                <w:i w:val="0"/>
                <w:color w:val="000000" w:themeColor="text1"/>
                <w:sz w:val="24"/>
                <w:szCs w:val="24"/>
              </w:rPr>
              <w:fldChar w:fldCharType="end"/>
            </w:r>
            <w:bookmarkEnd w:id="21"/>
          </w:p>
        </w:tc>
      </w:tr>
      <w:tr w:rsidR="00B56160" w:rsidRPr="00C67093" w14:paraId="252A50FF" w14:textId="77777777" w:rsidTr="00B56160">
        <w:tc>
          <w:tcPr>
            <w:tcW w:w="8185" w:type="dxa"/>
            <w:tcBorders>
              <w:top w:val="nil"/>
              <w:left w:val="nil"/>
              <w:bottom w:val="nil"/>
              <w:right w:val="nil"/>
            </w:tcBorders>
            <w:hideMark/>
          </w:tcPr>
          <w:p w14:paraId="007CEAE5" w14:textId="77777777" w:rsidR="00B56160" w:rsidRPr="00C67093" w:rsidRDefault="00B56160" w:rsidP="0059659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r>
                  <w:rPr>
                    <w:rFonts w:ascii="Cambria Math" w:eastAsiaTheme="minorEastAsia" w:hAnsi="Cambria Math" w:cs="Times New Roman"/>
                    <w:sz w:val="24"/>
                    <w:szCs w:val="24"/>
                  </w:rPr>
                  <w:lastRenderedPageBreak/>
                  <m:t>ν</m:t>
                </m:r>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V</m:t>
                        </m:r>
                      </m:e>
                      <m:sup>
                        <m:r>
                          <w:rPr>
                            <w:rFonts w:ascii="Cambria Math" w:eastAsiaTheme="minorEastAsia" w:hAnsi="Cambria Math" w:cs="Times New Roman"/>
                            <w:color w:val="000000" w:themeColor="text1"/>
                            <w:sz w:val="24"/>
                            <w:szCs w:val="24"/>
                          </w:rPr>
                          <m:t>NA</m:t>
                        </m:r>
                      </m:sup>
                    </m:sSup>
                  </m:num>
                  <m:den>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V</m:t>
                        </m:r>
                      </m:e>
                      <m:sup>
                        <m:r>
                          <w:rPr>
                            <w:rFonts w:ascii="Cambria Math" w:eastAsiaTheme="minorEastAsia" w:hAnsi="Cambria Math" w:cs="Times New Roman"/>
                            <w:color w:val="000000" w:themeColor="text1"/>
                            <w:sz w:val="24"/>
                            <w:szCs w:val="24"/>
                          </w:rPr>
                          <m:t>L</m:t>
                        </m:r>
                      </m:sup>
                    </m:sSup>
                  </m:den>
                </m:f>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V</m:t>
                        </m:r>
                      </m:e>
                      <m:sup>
                        <m:r>
                          <w:rPr>
                            <w:rFonts w:ascii="Cambria Math" w:eastAsiaTheme="minorEastAsia" w:hAnsi="Cambria Math" w:cs="Times New Roman"/>
                            <w:color w:val="000000" w:themeColor="text1"/>
                            <w:sz w:val="24"/>
                            <w:szCs w:val="24"/>
                          </w:rPr>
                          <m:t>NA</m:t>
                        </m:r>
                      </m:sup>
                    </m:sSup>
                  </m:num>
                  <m:den>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V</m:t>
                        </m:r>
                      </m:e>
                      <m:sup>
                        <m:r>
                          <w:rPr>
                            <w:rFonts w:ascii="Cambria Math" w:eastAsiaTheme="minorEastAsia" w:hAnsi="Cambria Math" w:cs="Times New Roman"/>
                            <w:color w:val="000000" w:themeColor="text1"/>
                            <w:sz w:val="24"/>
                            <w:szCs w:val="24"/>
                          </w:rPr>
                          <m:t>NA</m:t>
                        </m:r>
                      </m:sup>
                    </m:sSup>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V</m:t>
                        </m:r>
                      </m:e>
                      <m:sup>
                        <m:r>
                          <w:rPr>
                            <w:rFonts w:ascii="Cambria Math" w:eastAsiaTheme="minorEastAsia" w:hAnsi="Cambria Math" w:cs="Times New Roman"/>
                            <w:color w:val="000000" w:themeColor="text1"/>
                            <w:sz w:val="24"/>
                            <w:szCs w:val="24"/>
                          </w:rPr>
                          <m:t>NA</m:t>
                        </m:r>
                      </m:sup>
                    </m:sSup>
                  </m:den>
                </m:f>
              </m:oMath>
            </m:oMathPara>
          </w:p>
        </w:tc>
        <w:tc>
          <w:tcPr>
            <w:tcW w:w="1165" w:type="dxa"/>
            <w:tcBorders>
              <w:top w:val="nil"/>
              <w:left w:val="nil"/>
              <w:bottom w:val="nil"/>
              <w:right w:val="nil"/>
            </w:tcBorders>
            <w:hideMark/>
          </w:tcPr>
          <w:p w14:paraId="534BFCB3" w14:textId="731E8562"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4</w:t>
            </w:r>
            <w:r w:rsidRPr="00C67093">
              <w:rPr>
                <w:rFonts w:ascii="Times New Roman" w:hAnsi="Times New Roman" w:cs="Times New Roman"/>
                <w:i w:val="0"/>
                <w:color w:val="000000" w:themeColor="text1"/>
                <w:sz w:val="24"/>
                <w:szCs w:val="24"/>
              </w:rPr>
              <w:fldChar w:fldCharType="end"/>
            </w:r>
          </w:p>
        </w:tc>
      </w:tr>
    </w:tbl>
    <w:p w14:paraId="63721024" w14:textId="77777777" w:rsidR="00B56160" w:rsidRPr="00C67093" w:rsidRDefault="00B56160" w:rsidP="00596594">
      <w:pPr>
        <w:spacing w:line="360" w:lineRule="auto"/>
        <w:jc w:val="both"/>
        <w:rPr>
          <w:rFonts w:ascii="Times New Roman" w:eastAsiaTheme="minorEastAsia" w:hAnsi="Times New Roman" w:cs="Times New Roman"/>
          <w:color w:val="000000" w:themeColor="text1"/>
          <w:sz w:val="24"/>
          <w:szCs w:val="24"/>
        </w:rPr>
      </w:pPr>
      <w:r w:rsidRPr="00C67093">
        <w:rPr>
          <w:rFonts w:ascii="Times New Roman" w:eastAsiaTheme="minorEastAsia" w:hAnsi="Times New Roman" w:cs="Times New Roman"/>
          <w:color w:val="000000" w:themeColor="text1"/>
          <w:sz w:val="24"/>
          <w:szCs w:val="24"/>
        </w:rPr>
        <w:t xml:space="preserve">Where </w:t>
      </w:r>
      <m:oMath>
        <m:sSub>
          <m:sSubPr>
            <m:ctrlPr>
              <w:rPr>
                <w:rFonts w:ascii="Cambria Math" w:eastAsiaTheme="minorEastAsia" w:hAnsi="Cambria Math" w:cs="Times New Roman"/>
                <w:i/>
                <w:color w:val="000000" w:themeColor="text1"/>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L</m:t>
                </m:r>
              </m:sub>
            </m:sSub>
            <m:r>
              <w:rPr>
                <w:rFonts w:ascii="Cambria Math" w:eastAsiaTheme="minorEastAsia" w:hAnsi="Cambria Math" w:cs="Times New Roman"/>
                <w:color w:val="000000" w:themeColor="text1"/>
                <w:sz w:val="24"/>
                <w:szCs w:val="24"/>
              </w:rPr>
              <m:t xml:space="preserve"> </m:t>
            </m:r>
            <m:r>
              <m:rPr>
                <m:sty m:val="p"/>
              </m:rPr>
              <w:rPr>
                <w:rFonts w:ascii="Cambria Math" w:eastAsiaTheme="minorEastAsia" w:hAnsi="Cambria Math" w:cs="Times New Roman"/>
                <w:color w:val="000000" w:themeColor="text1"/>
                <w:sz w:val="24"/>
                <w:szCs w:val="24"/>
              </w:rPr>
              <m:t xml:space="preserve">and </m:t>
            </m:r>
            <m:r>
              <w:rPr>
                <w:rFonts w:ascii="Cambria Math" w:eastAsiaTheme="minorEastAsia" w:hAnsi="Cambria Math" w:cs="Times New Roman"/>
                <w:color w:val="000000" w:themeColor="text1"/>
                <w:sz w:val="24"/>
                <w:szCs w:val="24"/>
              </w:rPr>
              <m:t>V</m:t>
            </m:r>
          </m:e>
          <m:sub>
            <m:r>
              <w:rPr>
                <w:rFonts w:ascii="Cambria Math" w:eastAsiaTheme="minorEastAsia" w:hAnsi="Cambria Math" w:cs="Times New Roman"/>
                <w:color w:val="000000" w:themeColor="text1"/>
                <w:sz w:val="24"/>
                <w:szCs w:val="24"/>
              </w:rPr>
              <m:t>NA</m:t>
            </m:r>
          </m:sub>
        </m:sSub>
      </m:oMath>
      <w:r w:rsidRPr="00C67093">
        <w:rPr>
          <w:rFonts w:ascii="Times New Roman" w:eastAsiaTheme="minorEastAsia" w:hAnsi="Times New Roman" w:cs="Times New Roman"/>
          <w:color w:val="000000" w:themeColor="text1"/>
          <w:sz w:val="24"/>
          <w:szCs w:val="24"/>
        </w:rPr>
        <w:t xml:space="preserve"> are expressed as:</w:t>
      </w:r>
    </w:p>
    <w:tbl>
      <w:tblPr>
        <w:tblW w:w="0" w:type="auto"/>
        <w:tblLook w:val="04A0" w:firstRow="1" w:lastRow="0" w:firstColumn="1" w:lastColumn="0" w:noHBand="0" w:noVBand="1"/>
      </w:tblPr>
      <w:tblGrid>
        <w:gridCol w:w="8190"/>
        <w:gridCol w:w="1160"/>
      </w:tblGrid>
      <w:tr w:rsidR="00B56160" w:rsidRPr="00C67093" w14:paraId="1E58E1C8" w14:textId="77777777" w:rsidTr="00B56160">
        <w:tc>
          <w:tcPr>
            <w:tcW w:w="8190" w:type="dxa"/>
            <w:hideMark/>
          </w:tcPr>
          <w:p w14:paraId="29E21630" w14:textId="77777777" w:rsidR="00B56160" w:rsidRPr="00C67093" w:rsidRDefault="001C4EC1" w:rsidP="00596594">
            <w:pPr>
              <w:spacing w:line="360" w:lineRule="auto"/>
              <w:jc w:val="both"/>
              <w:rPr>
                <w:rFonts w:ascii="Times New Roman" w:eastAsiaTheme="minorEastAsia" w:hAnsi="Times New Roman" w:cs="Times New Roman"/>
                <w:sz w:val="24"/>
                <w:szCs w:val="24"/>
              </w:rPr>
            </w:pPr>
            <m:oMathPara>
              <m:oMathParaPr>
                <m:jc m:val="left"/>
              </m:oMathPara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L</m:t>
                    </m:r>
                  </m:sup>
                </m:sSup>
                <m:r>
                  <w:rPr>
                    <w:rFonts w:ascii="Cambria Math" w:eastAsiaTheme="minorEastAsia"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NA</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non-NA</m:t>
                    </m:r>
                  </m:sup>
                </m:sSup>
              </m:oMath>
            </m:oMathPara>
          </w:p>
        </w:tc>
        <w:tc>
          <w:tcPr>
            <w:tcW w:w="1160" w:type="dxa"/>
            <w:hideMark/>
          </w:tcPr>
          <w:p w14:paraId="6179F27F" w14:textId="0DE914E4"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5</w:t>
            </w:r>
            <w:r w:rsidRPr="00C67093">
              <w:rPr>
                <w:rFonts w:ascii="Times New Roman" w:hAnsi="Times New Roman" w:cs="Times New Roman"/>
                <w:i w:val="0"/>
                <w:color w:val="000000" w:themeColor="text1"/>
                <w:sz w:val="24"/>
                <w:szCs w:val="24"/>
              </w:rPr>
              <w:fldChar w:fldCharType="end"/>
            </w:r>
          </w:p>
        </w:tc>
      </w:tr>
      <w:tr w:rsidR="00B56160" w:rsidRPr="00C67093" w14:paraId="6411B27C" w14:textId="77777777" w:rsidTr="00B56160">
        <w:tc>
          <w:tcPr>
            <w:tcW w:w="8190" w:type="dxa"/>
            <w:hideMark/>
          </w:tcPr>
          <w:p w14:paraId="6BB64901" w14:textId="77777777" w:rsidR="00B56160" w:rsidRPr="005F7C70" w:rsidRDefault="001C4EC1" w:rsidP="00596594">
            <w:pPr>
              <w:spacing w:line="360" w:lineRule="auto"/>
              <w:jc w:val="both"/>
              <w:rPr>
                <w:rFonts w:ascii="Times New Roman" w:eastAsiaTheme="minorEastAsia" w:hAnsi="Times New Roman" w:cs="Times New Roman"/>
                <w:color w:val="000000" w:themeColor="text1"/>
                <w:sz w:val="24"/>
                <w:szCs w:val="24"/>
              </w:rPr>
            </w:pPr>
            <m:oMathPara>
              <m:oMathParaPr>
                <m:jc m:val="left"/>
              </m:oMathParaPr>
              <m:oMath>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NA</m:t>
                    </m:r>
                  </m:sup>
                </m:sSup>
                <m:r>
                  <w:rPr>
                    <w:rFonts w:ascii="Cambria Math" w:hAnsi="Cambria Math" w:cs="Times New Roman"/>
                    <w:sz w:val="24"/>
                    <w:szCs w:val="24"/>
                  </w:rPr>
                  <m:t>=</m:t>
                </m:r>
                <m:nary>
                  <m:naryPr>
                    <m:chr m:val="∑"/>
                    <m:limLoc m:val="undOvr"/>
                    <m:ctrlPr>
                      <w:rPr>
                        <w:rFonts w:ascii="Cambria Math" w:eastAsiaTheme="minorEastAsia" w:hAnsi="Cambria Math" w:cs="Times New Roman"/>
                        <w:i/>
                        <w:color w:val="000000" w:themeColor="text1"/>
                        <w:sz w:val="24"/>
                        <w:szCs w:val="24"/>
                      </w:rPr>
                    </m:ctrlPr>
                  </m:naryPr>
                  <m:sub>
                    <m:r>
                      <w:rPr>
                        <w:rFonts w:ascii="Cambria Math" w:eastAsiaTheme="minorEastAsia" w:hAnsi="Cambria Math" w:cs="Times New Roman"/>
                        <w:color w:val="000000" w:themeColor="text1"/>
                        <w:sz w:val="24"/>
                        <w:szCs w:val="24"/>
                      </w:rPr>
                      <m:t>i=1</m:t>
                    </m:r>
                  </m:sub>
                  <m:sup>
                    <m:r>
                      <w:rPr>
                        <w:rFonts w:ascii="Cambria Math" w:eastAsiaTheme="minorEastAsia" w:hAnsi="Cambria Math" w:cs="Times New Roman"/>
                        <w:color w:val="000000" w:themeColor="text1"/>
                        <w:sz w:val="24"/>
                        <w:szCs w:val="24"/>
                      </w:rPr>
                      <m:t>i=N</m:t>
                    </m:r>
                  </m:sup>
                  <m:e>
                    <m:d>
                      <m:dPr>
                        <m:ctrlPr>
                          <w:rPr>
                            <w:rFonts w:ascii="Cambria Math" w:hAnsi="Cambria Math" w:cs="Times New Roman"/>
                            <w:i/>
                            <w:color w:val="000000" w:themeColor="text1"/>
                            <w:sz w:val="24"/>
                            <w:szCs w:val="24"/>
                          </w:rPr>
                        </m:ctrlPr>
                      </m:d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NA</m:t>
                            </m:r>
                          </m:sup>
                        </m:sSubSup>
                      </m:e>
                    </m:d>
                  </m:e>
                </m:nary>
              </m:oMath>
            </m:oMathPara>
          </w:p>
          <w:p w14:paraId="52DA81DC" w14:textId="11E3D02F" w:rsidR="005F7C70" w:rsidRPr="00C67093" w:rsidRDefault="005F7C70" w:rsidP="00596594">
            <w:pPr>
              <w:spacing w:line="360" w:lineRule="auto"/>
              <w:jc w:val="both"/>
              <w:rPr>
                <w:rFonts w:ascii="Times New Roman" w:eastAsiaTheme="minorEastAsia" w:hAnsi="Times New Roman" w:cs="Times New Roman"/>
                <w:color w:val="000000" w:themeColor="text1"/>
                <w:sz w:val="24"/>
                <w:szCs w:val="24"/>
              </w:rPr>
            </w:pPr>
          </w:p>
        </w:tc>
        <w:tc>
          <w:tcPr>
            <w:tcW w:w="1160" w:type="dxa"/>
            <w:hideMark/>
          </w:tcPr>
          <w:p w14:paraId="23B4A459" w14:textId="69EDDD9C" w:rsidR="00B56160" w:rsidRPr="00C67093" w:rsidRDefault="00B56160" w:rsidP="00596594">
            <w:pPr>
              <w:pStyle w:val="Caption"/>
              <w:spacing w:line="360" w:lineRule="auto"/>
              <w:jc w:val="both"/>
              <w:rPr>
                <w:rFonts w:ascii="Times New Roman" w:hAnsi="Times New Roman" w:cs="Times New Roman"/>
                <w:i w:val="0"/>
                <w:color w:val="000000" w:themeColor="text1"/>
                <w:sz w:val="24"/>
                <w:szCs w:val="24"/>
              </w:rPr>
            </w:pPr>
            <w:r w:rsidRPr="00C67093">
              <w:rPr>
                <w:rFonts w:ascii="Times New Roman" w:hAnsi="Times New Roman" w:cs="Times New Roman"/>
                <w:i w:val="0"/>
                <w:color w:val="000000" w:themeColor="text1"/>
                <w:sz w:val="24"/>
                <w:szCs w:val="24"/>
              </w:rPr>
              <w:t xml:space="preserve">     Eq-</w:t>
            </w:r>
            <w:r w:rsidRPr="00C67093">
              <w:rPr>
                <w:rFonts w:ascii="Times New Roman" w:hAnsi="Times New Roman" w:cs="Times New Roman"/>
                <w:i w:val="0"/>
                <w:color w:val="000000" w:themeColor="text1"/>
                <w:sz w:val="24"/>
                <w:szCs w:val="24"/>
              </w:rPr>
              <w:fldChar w:fldCharType="begin"/>
            </w:r>
            <w:r w:rsidRPr="00C67093">
              <w:rPr>
                <w:rFonts w:ascii="Times New Roman" w:hAnsi="Times New Roman" w:cs="Times New Roman"/>
                <w:i w:val="0"/>
                <w:color w:val="000000" w:themeColor="text1"/>
                <w:sz w:val="24"/>
                <w:szCs w:val="24"/>
              </w:rPr>
              <w:instrText xml:space="preserve"> SEQ Eq- \* ARABIC </w:instrText>
            </w:r>
            <w:r w:rsidRPr="00C67093">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6</w:t>
            </w:r>
            <w:r w:rsidRPr="00C67093">
              <w:rPr>
                <w:rFonts w:ascii="Times New Roman" w:hAnsi="Times New Roman" w:cs="Times New Roman"/>
                <w:i w:val="0"/>
                <w:color w:val="000000" w:themeColor="text1"/>
                <w:sz w:val="24"/>
                <w:szCs w:val="24"/>
              </w:rPr>
              <w:fldChar w:fldCharType="end"/>
            </w:r>
          </w:p>
        </w:tc>
      </w:tr>
    </w:tbl>
    <w:p w14:paraId="40AAEE5E" w14:textId="7B45B193" w:rsidR="003F0323" w:rsidRDefault="00415F04" w:rsidP="00596594">
      <w:pPr>
        <w:spacing w:line="360" w:lineRule="auto"/>
        <w:jc w:val="both"/>
        <w:rPr>
          <w:rFonts w:ascii="Times New Roman" w:hAnsi="Times New Roman" w:cs="Times New Roman"/>
          <w:sz w:val="24"/>
          <w:szCs w:val="24"/>
        </w:rPr>
      </w:pPr>
      <w:r>
        <w:rPr>
          <w:rFonts w:ascii="Times New Roman" w:hAnsi="Times New Roman" w:cs="Times New Roman"/>
          <w:sz w:val="24"/>
          <w:szCs w:val="24"/>
        </w:rPr>
        <w:t>The following flowchart is a summary of SP-Wax SLE thermodynamic software of paraffin precipitation curve</w:t>
      </w:r>
      <w:r w:rsidR="00596594">
        <w:rPr>
          <w:rFonts w:ascii="Times New Roman" w:hAnsi="Times New Roman" w:cs="Times New Roman"/>
          <w:sz w:val="24"/>
          <w:szCs w:val="24"/>
        </w:rPr>
        <w:t>.</w:t>
      </w:r>
    </w:p>
    <w:p w14:paraId="7AD6C9CE" w14:textId="1D08EE3B" w:rsidR="003F0323" w:rsidRDefault="003F0323" w:rsidP="00596594">
      <w:pPr>
        <w:spacing w:line="360" w:lineRule="auto"/>
        <w:jc w:val="both"/>
        <w:rPr>
          <w:rFonts w:ascii="Times New Roman" w:hAnsi="Times New Roman" w:cs="Times New Roman"/>
          <w:sz w:val="24"/>
          <w:szCs w:val="24"/>
        </w:rPr>
      </w:pPr>
    </w:p>
    <w:p w14:paraId="285BA0D7" w14:textId="7549EACA" w:rsidR="003F0323" w:rsidRDefault="003F0323" w:rsidP="00596594">
      <w:pPr>
        <w:spacing w:line="360" w:lineRule="auto"/>
        <w:jc w:val="both"/>
        <w:rPr>
          <w:rFonts w:ascii="Times New Roman" w:hAnsi="Times New Roman" w:cs="Times New Roman"/>
          <w:sz w:val="24"/>
          <w:szCs w:val="24"/>
        </w:rPr>
      </w:pPr>
    </w:p>
    <w:p w14:paraId="2FC13B00" w14:textId="23012CF8" w:rsidR="00DB7596" w:rsidRDefault="00DB7596" w:rsidP="00596594">
      <w:pPr>
        <w:spacing w:line="360" w:lineRule="auto"/>
        <w:jc w:val="both"/>
        <w:rPr>
          <w:rFonts w:ascii="Times New Roman" w:hAnsi="Times New Roman" w:cs="Times New Roman"/>
          <w:sz w:val="24"/>
          <w:szCs w:val="24"/>
        </w:rPr>
      </w:pPr>
    </w:p>
    <w:p w14:paraId="7F26E1E2" w14:textId="11B4995C" w:rsidR="00DB7596" w:rsidRDefault="00DB7596" w:rsidP="00596594">
      <w:pPr>
        <w:spacing w:line="360" w:lineRule="auto"/>
        <w:jc w:val="both"/>
        <w:rPr>
          <w:rFonts w:ascii="Times New Roman" w:hAnsi="Times New Roman" w:cs="Times New Roman"/>
          <w:sz w:val="24"/>
          <w:szCs w:val="24"/>
        </w:rPr>
      </w:pPr>
    </w:p>
    <w:p w14:paraId="586C1472" w14:textId="77777777" w:rsidR="00DB7596" w:rsidRDefault="00DB7596" w:rsidP="00596594">
      <w:pPr>
        <w:spacing w:line="360" w:lineRule="auto"/>
        <w:jc w:val="both"/>
        <w:rPr>
          <w:rFonts w:ascii="Times New Roman" w:hAnsi="Times New Roman" w:cs="Times New Roman"/>
          <w:sz w:val="24"/>
          <w:szCs w:val="24"/>
        </w:rPr>
      </w:pPr>
    </w:p>
    <w:p w14:paraId="5794A64D" w14:textId="7CBCAB4A" w:rsidR="006361CA" w:rsidRDefault="006361CA" w:rsidP="00596594">
      <w:pPr>
        <w:spacing w:line="360" w:lineRule="auto"/>
        <w:jc w:val="both"/>
        <w:rPr>
          <w:rFonts w:ascii="Times New Roman" w:hAnsi="Times New Roman" w:cs="Times New Roman"/>
          <w:sz w:val="24"/>
          <w:szCs w:val="24"/>
        </w:rPr>
      </w:pPr>
    </w:p>
    <w:p w14:paraId="604AD2F7" w14:textId="77777777" w:rsidR="006361CA" w:rsidRDefault="006361CA" w:rsidP="00596594">
      <w:pPr>
        <w:spacing w:line="360" w:lineRule="auto"/>
        <w:jc w:val="both"/>
        <w:rPr>
          <w:rFonts w:ascii="Times New Roman" w:hAnsi="Times New Roman" w:cs="Times New Roman"/>
          <w:sz w:val="24"/>
          <w:szCs w:val="24"/>
        </w:rPr>
      </w:pPr>
    </w:p>
    <w:p w14:paraId="39257158" w14:textId="77777777" w:rsidR="00596594" w:rsidRDefault="00596594" w:rsidP="00596594">
      <w:pPr>
        <w:spacing w:line="360" w:lineRule="auto"/>
        <w:jc w:val="both"/>
        <w:rPr>
          <w:rFonts w:ascii="Times New Roman" w:hAnsi="Times New Roman" w:cs="Times New Roman"/>
          <w:sz w:val="24"/>
          <w:szCs w:val="24"/>
        </w:rPr>
      </w:pPr>
    </w:p>
    <w:p w14:paraId="589F0A18" w14:textId="0F4C3AF6" w:rsidR="00C93265" w:rsidRPr="00C67093" w:rsidRDefault="00BA6CCD" w:rsidP="00BA6CCD">
      <w:pPr>
        <w:spacing w:line="360" w:lineRule="auto"/>
        <w:jc w:val="both"/>
        <w:rPr>
          <w:rFonts w:ascii="Times New Roman" w:eastAsiaTheme="minorEastAsia" w:hAnsi="Times New Roman" w:cs="Times New Roman"/>
          <w:sz w:val="24"/>
          <w:szCs w:val="24"/>
        </w:rPr>
      </w:pPr>
      <w:r w:rsidRPr="00C67093">
        <w:rPr>
          <w:rFonts w:ascii="Times New Roman" w:hAnsi="Times New Roman" w:cs="Times New Roman"/>
          <w:noProof/>
        </w:rPr>
        <mc:AlternateContent>
          <mc:Choice Requires="wps">
            <w:drawing>
              <wp:anchor distT="0" distB="0" distL="114300" distR="114300" simplePos="0" relativeHeight="251705344" behindDoc="0" locked="0" layoutInCell="1" allowOverlap="1" wp14:anchorId="5E67927B" wp14:editId="3607639C">
                <wp:simplePos x="0" y="0"/>
                <wp:positionH relativeFrom="column">
                  <wp:posOffset>316230</wp:posOffset>
                </wp:positionH>
                <wp:positionV relativeFrom="paragraph">
                  <wp:posOffset>575310</wp:posOffset>
                </wp:positionV>
                <wp:extent cx="2612390" cy="12700"/>
                <wp:effectExtent l="19050" t="19050" r="35560" b="25400"/>
                <wp:wrapNone/>
                <wp:docPr id="82" name="Straight Connector 82"/>
                <wp:cNvGraphicFramePr/>
                <a:graphic xmlns:a="http://schemas.openxmlformats.org/drawingml/2006/main">
                  <a:graphicData uri="http://schemas.microsoft.com/office/word/2010/wordprocessingShape">
                    <wps:wsp>
                      <wps:cNvCnPr/>
                      <wps:spPr>
                        <a:xfrm flipV="1">
                          <a:off x="0" y="0"/>
                          <a:ext cx="2612390" cy="1270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DC440A" id="Straight Connector 82" o:spid="_x0000_s1026" style="position:absolute;flip:y;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pt,45.3pt" to="230.6pt,4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Mao0QEAAOQDAAAOAAAAZHJzL2Uyb0RvYy54bWysU02P0zAQvSPxHyzfadKg3S1R0z10BRcE&#10;Fbtw9zrjxpK/NDZN+u8ZO21AgJBAXKzYM+/NmzeT7f1kDTsBRu1dx9ermjNw0vfaHTv++entqw1n&#10;MQnXC+MddPwMkd/vXr7YjqGFxg/e9ICMSFxsx9DxIaXQVlWUA1gRVz6Ao6DyaEWiKx6rHsVI7NZU&#10;TV3fVqPHPqCXECO9PsxBviv8SoFMH5WKkJjpOGlL5cRyPuez2m1Fe0QRBi0vMsQ/qLBCOyq6UD2I&#10;JNhX1L9QWS3RR6/SSnpbeaW0hNIDdbOuf+rmcRABSi9kTgyLTfH/0coPpwMy3Xd803DmhKUZPSYU&#10;+jgktvfOkYMeGQXJqTHElgB7d8DLLYYD5rYnhZYpo8MXWoJiBLXGpuLzefEZpsQkPTa36+b1GxqH&#10;pNi6uavLHKqZJtMFjOkdeMvyR8eNdtkG0YrT+5ioNKVeU/KzcWwk1s3N3U2WWWWds7Lylc4G5rRP&#10;oKhXUjBrLFsGe4PsJGg/hJTg0rpQZFLKzjCljVmAddHxR+AlP0OhbODfgBdEqexdWsBWO4+/q56m&#10;q2Q1518dmPvOFjz7/lxmVqyhVSoWXtY+7+qP9wL//nPuvgEAAP//AwBQSwMEFAAGAAgAAAAhAIn7&#10;HF7fAAAACAEAAA8AAABkcnMvZG93bnJldi54bWxMj0FLxDAQhe+C/yGM4EXctGUNbm26LILoQQRX&#10;PXhLm7EtNpPSpLvRX+940uO893jvm2qb3CgOOIfBk4Z8lYFAar0dqNPw+nJ3eQ0iREPWjJ5QwxcG&#10;2NanJ5UprT/SMx72sRNcQqE0GvoYp1LK0PboTFj5CYm9Dz87E/mcO2lnc+RyN8oiy5R0ZiBe6M2E&#10;tz22n/vFaegW9d007n4nn4rHh7cLSu/5VdL6/CztbkBETPEvDL/4jA41MzV+IRvEqGG9YfKoYZMp&#10;EOyvVV6AaFgoFMi6kv8fqH8AAAD//wMAUEsBAi0AFAAGAAgAAAAhALaDOJL+AAAA4QEAABMAAAAA&#10;AAAAAAAAAAAAAAAAAFtDb250ZW50X1R5cGVzXS54bWxQSwECLQAUAAYACAAAACEAOP0h/9YAAACU&#10;AQAACwAAAAAAAAAAAAAAAAAvAQAAX3JlbHMvLnJlbHNQSwECLQAUAAYACAAAACEAskDGqNEBAADk&#10;AwAADgAAAAAAAAAAAAAAAAAuAgAAZHJzL2Uyb0RvYy54bWxQSwECLQAUAAYACAAAACEAifscXt8A&#10;AAAIAQAADwAAAAAAAAAAAAAAAAArBAAAZHJzL2Rvd25yZXYueG1sUEsFBgAAAAAEAAQA8wAAADcF&#10;AAAAAA==&#10;" strokecolor="#4472c4 [3204]" strokeweight="2.25pt">
                <v:stroke joinstyle="miter"/>
              </v:line>
            </w:pict>
          </mc:Fallback>
        </mc:AlternateContent>
      </w:r>
      <w:r w:rsidRPr="00C67093">
        <w:rPr>
          <w:rFonts w:ascii="Times New Roman" w:hAnsi="Times New Roman" w:cs="Times New Roman"/>
          <w:noProof/>
        </w:rPr>
        <mc:AlternateContent>
          <mc:Choice Requires="wps">
            <w:drawing>
              <wp:anchor distT="0" distB="0" distL="114300" distR="114300" simplePos="0" relativeHeight="251715584" behindDoc="0" locked="0" layoutInCell="1" allowOverlap="1" wp14:anchorId="5553A2EA" wp14:editId="1841F958">
                <wp:simplePos x="0" y="0"/>
                <wp:positionH relativeFrom="margin">
                  <wp:posOffset>2919095</wp:posOffset>
                </wp:positionH>
                <wp:positionV relativeFrom="paragraph">
                  <wp:posOffset>315595</wp:posOffset>
                </wp:positionV>
                <wp:extent cx="0" cy="255905"/>
                <wp:effectExtent l="19050" t="0" r="19050" b="29845"/>
                <wp:wrapNone/>
                <wp:docPr id="72" name="Straight Connector 72"/>
                <wp:cNvGraphicFramePr/>
                <a:graphic xmlns:a="http://schemas.openxmlformats.org/drawingml/2006/main">
                  <a:graphicData uri="http://schemas.microsoft.com/office/word/2010/wordprocessingShape">
                    <wps:wsp>
                      <wps:cNvCnPr/>
                      <wps:spPr>
                        <a:xfrm>
                          <a:off x="0" y="0"/>
                          <a:ext cx="0" cy="255905"/>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6C8E01" id="Straight Connector 72" o:spid="_x0000_s1026" style="position:absolute;z-index:251715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9.85pt,24.85pt" to="229.8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6eSvwEAANUDAAAOAAAAZHJzL2Uyb0RvYy54bWysU8tu2zAQvAfIPxC815INuEkEyzk4aC5F&#10;azTtBzDU0iLAF5asJf99l5SiBG2BokUvFLncmd0Zrnb3ozXsDBi1dy1fr2rOwEnfaXdq+bevH97d&#10;chaTcJ0w3kHLLxD5/f76ajeEBja+96YDZETiYjOElvcphaaqouzBirjyARxdKo9WJDriqepQDMRu&#10;TbWp6/fV4LEL6CXESNGH6ZLvC79SINNnpSIkZlpOvaWyYlmf81rtd6I5oQi9lnMb4h+6sEI7KrpQ&#10;PYgk2HfUv1BZLdFHr9JKelt5pbSEooHUrOuf1Dz1IkDRQubEsNgU/x+t/HQ+ItNdy282nDlh6Y2e&#10;Egp96hM7eOfIQY+MLsmpIcSGAAd3xPkUwxGz7FGhzV8SxMbi7mVxF8bE5BSUFN1st3f1NtNVr7iA&#10;MT2CtyxvWm60y7pFI84fY5pSX1Jy2Dg2ENPt9mYiyo1NrZRduhiY0r6AInFUfF3oyljBwSA7CxoI&#10;ISW4tJ57MY6yM0xpYxZg/WfgnJ+hUEbub8ALolT2Li1gq53H31VP40vLasonK9/ozttn313KI5UL&#10;mp3i9jzneTjfngv89W/c/wAAAP//AwBQSwMEFAAGAAgAAAAhAM3gDMXcAAAACQEAAA8AAABkcnMv&#10;ZG93bnJldi54bWxMj81OwzAQhO9IvIO1SNyoAwqUhjhVQeJCTy0IcdzES2IRr0PstoGnZysOcNq/&#10;0cy35XLyvdrTGF1gA5ezDBRxE6zj1sDL8+PFLaiYkC32gcnAF0VYVqcnJRY2HHhD+21qlZhwLNBA&#10;l9JQaB2bjjzGWRiI5fYeRo9JxrHVdsSDmPteX2XZjfboWBI6HOiho+Zju/MG7uv8e/Jvr7Rp4yp3&#10;T26On+u1Medn0+oOVKIp/YnhiC/oUAlTHXZso+oN5NeLuUilOVYR/C5qA4ssA12V+v8H1Q8AAAD/&#10;/wMAUEsBAi0AFAAGAAgAAAAhALaDOJL+AAAA4QEAABMAAAAAAAAAAAAAAAAAAAAAAFtDb250ZW50&#10;X1R5cGVzXS54bWxQSwECLQAUAAYACAAAACEAOP0h/9YAAACUAQAACwAAAAAAAAAAAAAAAAAvAQAA&#10;X3JlbHMvLnJlbHNQSwECLQAUAAYACAAAACEAM5+nkr8BAADVAwAADgAAAAAAAAAAAAAAAAAuAgAA&#10;ZHJzL2Uyb0RvYy54bWxQSwECLQAUAAYACAAAACEAzeAMxdwAAAAJAQAADwAAAAAAAAAAAAAAAAAZ&#10;BAAAZHJzL2Rvd25yZXYueG1sUEsFBgAAAAAEAAQA8wAAACIFAAAAAA==&#10;" strokecolor="#4472c4 [3204]" strokeweight="2.25pt">
                <v:stroke joinstyle="miter"/>
                <w10:wrap anchorx="margin"/>
              </v:line>
            </w:pict>
          </mc:Fallback>
        </mc:AlternateContent>
      </w:r>
      <w:r w:rsidRPr="00C67093">
        <w:rPr>
          <w:rFonts w:ascii="Times New Roman" w:hAnsi="Times New Roman" w:cs="Times New Roman"/>
          <w:noProof/>
        </w:rPr>
        <mc:AlternateContent>
          <mc:Choice Requires="wps">
            <w:drawing>
              <wp:anchor distT="0" distB="0" distL="114300" distR="114300" simplePos="0" relativeHeight="251716608" behindDoc="0" locked="0" layoutInCell="1" allowOverlap="1" wp14:anchorId="049DC7C6" wp14:editId="4FCD7658">
                <wp:simplePos x="0" y="0"/>
                <wp:positionH relativeFrom="column">
                  <wp:posOffset>332174</wp:posOffset>
                </wp:positionH>
                <wp:positionV relativeFrom="paragraph">
                  <wp:posOffset>297952</wp:posOffset>
                </wp:positionV>
                <wp:extent cx="0" cy="274320"/>
                <wp:effectExtent l="19050" t="0" r="19050" b="30480"/>
                <wp:wrapNone/>
                <wp:docPr id="71" name="Straight Connector 71"/>
                <wp:cNvGraphicFramePr/>
                <a:graphic xmlns:a="http://schemas.openxmlformats.org/drawingml/2006/main">
                  <a:graphicData uri="http://schemas.microsoft.com/office/word/2010/wordprocessingShape">
                    <wps:wsp>
                      <wps:cNvCnPr/>
                      <wps:spPr>
                        <a:xfrm>
                          <a:off x="0" y="0"/>
                          <a:ext cx="0" cy="27432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403DD0" id="Straight Connector 71" o:spid="_x0000_s1026" style="position:absolute;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15pt,23.45pt" to="26.15pt,4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JkUwwEAANUDAAAOAAAAZHJzL2Uyb0RvYy54bWysU8tu2zAQvBfIPxC815Kdpg4Eyzk4aC9F&#10;ajTtBzDU0iLAF5asJf99lpStFGmBokUuFLncmd0ZrjZ3ozXsCBi1dy1fLmrOwEnfaXdo+Y/vn97f&#10;chaTcJ0w3kHLTxD53fbq3WYIDax8700HyIjExWYILe9TCk1VRdmDFXHhAzi6VB6tSHTEQ9WhGIjd&#10;mmpV1x+rwWMX0EuIkaL30yXfFn6lQKavSkVIzLScektlxbI+5bXabkRzQBF6Lc9tiP/owgrtqOhM&#10;dS+SYD9R/0ZltUQfvUoL6W3lldISigZSs6xfqXnsRYCihcyJYbYpvh2tfDjukemu5eslZ05YeqPH&#10;hEIf+sR23jly0COjS3JqCLEhwM7t8XyKYY9Z9qjQ5i8JYmNx9zS7C2NicgpKiq7WH65XxfjqBRcw&#10;ps/gLcublhvtsm7RiOOXmKgWpV5Sctg4NhDT7c36JvdV5camVsounQxMad9AkTgqvix0ZaxgZ5Ad&#10;BQ2EkBJcKtKogHGUnWFKGzMD678Dz/kZCmXk/gU8I0pl79IMttp5/FP1NF5aVlP+xYFJd7bgyXen&#10;8kjFGpqdYuF5zvNw/nou8Je/cfsMAAD//wMAUEsDBBQABgAIAAAAIQCO0vFf2wAAAAcBAAAPAAAA&#10;ZHJzL2Rvd25yZXYueG1sTI7BTsMwEETvSPyDtUjcqNMSCg3ZVAWJCz21IMRxkyyJRbwOsduGfn0N&#10;FziOZvTm5cvRdmrPgzdOEKaTBBRL5WojDcLry9PVHSgfSGrqnDDCN3tYFudnOWW1O8iG99vQqAgR&#10;nxFCG0Kfae2rli35ietZYvfhBkshxqHR9UCHCLedniXJXFsyEh9a6vmx5epzu7MID2V6HO37G28a&#10;v0rNs7mlr/Ua8fJiXN2DCjyGvzH86Ed1KKJT6XZSe9Uh3Myu4xIhnS9Axf43lwiLZAq6yPV//+IE&#10;AAD//wMAUEsBAi0AFAAGAAgAAAAhALaDOJL+AAAA4QEAABMAAAAAAAAAAAAAAAAAAAAAAFtDb250&#10;ZW50X1R5cGVzXS54bWxQSwECLQAUAAYACAAAACEAOP0h/9YAAACUAQAACwAAAAAAAAAAAAAAAAAv&#10;AQAAX3JlbHMvLnJlbHNQSwECLQAUAAYACAAAACEArCyZFMMBAADVAwAADgAAAAAAAAAAAAAAAAAu&#10;AgAAZHJzL2Uyb0RvYy54bWxQSwECLQAUAAYACAAAACEAjtLxX9sAAAAHAQAADwAAAAAAAAAAAAAA&#10;AAAdBAAAZHJzL2Rvd25yZXYueG1sUEsFBgAAAAAEAAQA8wAAACUFAAAAAA==&#10;" strokecolor="#4472c4 [3204]" strokeweight="2.25pt">
                <v:stroke joinstyle="miter"/>
              </v:line>
            </w:pict>
          </mc:Fallback>
        </mc:AlternateContent>
      </w:r>
      <w:r w:rsidRPr="00C67093">
        <w:rPr>
          <w:rFonts w:ascii="Times New Roman" w:hAnsi="Times New Roman" w:cs="Times New Roman"/>
          <w:noProof/>
        </w:rPr>
        <mc:AlternateContent>
          <mc:Choice Requires="wps">
            <w:drawing>
              <wp:anchor distT="0" distB="0" distL="114300" distR="114300" simplePos="0" relativeHeight="251732992" behindDoc="0" locked="0" layoutInCell="1" allowOverlap="1" wp14:anchorId="5CE0EA31" wp14:editId="3A99B2CE">
                <wp:simplePos x="0" y="0"/>
                <wp:positionH relativeFrom="column">
                  <wp:posOffset>2341228</wp:posOffset>
                </wp:positionH>
                <wp:positionV relativeFrom="paragraph">
                  <wp:posOffset>-97790</wp:posOffset>
                </wp:positionV>
                <wp:extent cx="1588135" cy="400685"/>
                <wp:effectExtent l="19050" t="0" r="31115" b="18415"/>
                <wp:wrapNone/>
                <wp:docPr id="55" name="Flowchart: Data 55"/>
                <wp:cNvGraphicFramePr/>
                <a:graphic xmlns:a="http://schemas.openxmlformats.org/drawingml/2006/main">
                  <a:graphicData uri="http://schemas.microsoft.com/office/word/2010/wordprocessingShape">
                    <wps:wsp>
                      <wps:cNvSpPr/>
                      <wps:spPr>
                        <a:xfrm>
                          <a:off x="0" y="0"/>
                          <a:ext cx="1588135" cy="40068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046AE3" id="_x0000_t111" coordsize="21600,21600" o:spt="111" path="m4321,l21600,,17204,21600,,21600xe">
                <v:stroke joinstyle="miter"/>
                <v:path gradientshapeok="t" o:connecttype="custom" o:connectlocs="12961,0;10800,0;2161,10800;8602,21600;10800,21600;19402,10800" textboxrect="4321,0,17204,21600"/>
              </v:shapetype>
              <v:shape id="Flowchart: Data 55" o:spid="_x0000_s1026" type="#_x0000_t111" style="position:absolute;margin-left:184.35pt;margin-top:-7.7pt;width:125.05pt;height:31.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SBMogIAAJwFAAAOAAAAZHJzL2Uyb0RvYy54bWysVM1u2zAMvg/YOwi6r46zZMuMOkWQIkOB&#10;Yi3WDj2rslQbkEVNYuJkTz9KtpOgK3YY5oNMiuTHH5G8vNq3hu2UDw3YkucXE86UlVA19qXkPx43&#10;HxacBRS2EgasKvlBBX61fP/usnOFmkINplKeEYgNRedKXiO6IsuCrFUrwgU4ZUmowbcCifUvWeVF&#10;R+ityaaTyaesA185D1KFQLfXvZAvE77WSuKd1kEhMyWn2DCdPp3P8cyWl6J48cLVjRzCEP8QRSsa&#10;S06PUNcCBdv65g+otpEeAmi8kNBmoHUjVcqBssknr7J5qIVTKRcqTnDHMoX/Byu/7e49a6qSz+ec&#10;WdHSG20MdLIWHguW8iAJlalzoSDtB3fvBy4QGXPea9/GP2XD9qm0h2Np1R6ZpMt8vljkH8mFJNmM&#10;Hm6RQLOTtfMBvypoWSRKrimIdQzixrot3m2RzlRhsbsNSBGQ6WgSnVvYNMak5zQ2XgQwTRXvEhP7&#10;Sa2NZztBnYD7PKZEEGdaxEXLLCbap5YoPBgVIYz9rjRVipKZpkBSj54whZTKYt6LalGp3tV8Qt/o&#10;bIwiuU6AEVlTkEfsAWDU7EFG7D7mQT+aqtTiR+PJ3wLrjY8WyTNYPBq3jQX/FoChrAbPvf5YpL40&#10;sUrPUB2ojzz0Axac3DT0jLci4L3wNFE0e7Ql8I6O+LIlh4HirAb/6637qE+NTlLOOprQkoefW+EV&#10;Z+bG0gh8yWezONKJmc0/T4nx55Lnc4ndtmugp89pHzmZyKiPZiS1h/aJlskqeiWRsJJ8l1yiH5k1&#10;9puD1pFUq1VSozF2Am/tg5MRPFY1tuXj/kl4N/Qy0hR8g3GaRfGqhXvdaGlhtUXQTervU12HetMK&#10;SI0zrKs4m+d80jot1eVvAAAA//8DAFBLAwQUAAYACAAAACEAmgGxN98AAAAKAQAADwAAAGRycy9k&#10;b3ducmV2LnhtbEyPQW6DMBBF95V6B2sidZcY0gQQZYhQpUpsuojbAzjYNSjYRthJaE7f6apdjubp&#10;//erw2JHdtVzGLxDSDcJMO06rwZnED4/3tYFsBClU3L0TiN86wCH+vGhkqXyN3fUVxENoxAXSonQ&#10;xziVnIeu11aGjZ+0o9+Xn62MdM6Gq1neKNyOfJskGbdycNTQy0m/9ro7i4tF2Db3rBXtUYjmvje2&#10;Nep9yCPi02ppXoBFvcQ/GH71SR1qcjr5i1OBjQjPWZETirBO9ztgRGRpQWNOCLs8B15X/P+E+gcA&#10;AP//AwBQSwECLQAUAAYACAAAACEAtoM4kv4AAADhAQAAEwAAAAAAAAAAAAAAAAAAAAAAW0NvbnRl&#10;bnRfVHlwZXNdLnhtbFBLAQItABQABgAIAAAAIQA4/SH/1gAAAJQBAAALAAAAAAAAAAAAAAAAAC8B&#10;AABfcmVscy8ucmVsc1BLAQItABQABgAIAAAAIQBeXSBMogIAAJwFAAAOAAAAAAAAAAAAAAAAAC4C&#10;AABkcnMvZTJvRG9jLnhtbFBLAQItABQABgAIAAAAIQCaAbE33wAAAAoBAAAPAAAAAAAAAAAAAAAA&#10;APwEAABkcnMvZG93bnJldi54bWxQSwUGAAAAAAQABADzAAAACAYAAAAA&#10;" filled="f" strokecolor="black [3213]" strokeweight="1pt"/>
            </w:pict>
          </mc:Fallback>
        </mc:AlternateContent>
      </w:r>
      <w:r w:rsidR="00826260" w:rsidRPr="00C67093">
        <w:rPr>
          <w:rFonts w:ascii="Times New Roman" w:hAnsi="Times New Roman" w:cs="Times New Roman"/>
          <w:noProof/>
        </w:rPr>
        <mc:AlternateContent>
          <mc:Choice Requires="wps">
            <w:drawing>
              <wp:anchor distT="0" distB="0" distL="114300" distR="114300" simplePos="0" relativeHeight="251704320" behindDoc="0" locked="0" layoutInCell="1" allowOverlap="1" wp14:anchorId="7D1309B0" wp14:editId="356D5F61">
                <wp:simplePos x="0" y="0"/>
                <wp:positionH relativeFrom="column">
                  <wp:posOffset>-281940</wp:posOffset>
                </wp:positionH>
                <wp:positionV relativeFrom="paragraph">
                  <wp:posOffset>-133934</wp:posOffset>
                </wp:positionV>
                <wp:extent cx="1511935" cy="382270"/>
                <wp:effectExtent l="19050" t="0" r="31115" b="17780"/>
                <wp:wrapNone/>
                <wp:docPr id="83" name="Flowchart: Data 83"/>
                <wp:cNvGraphicFramePr/>
                <a:graphic xmlns:a="http://schemas.openxmlformats.org/drawingml/2006/main">
                  <a:graphicData uri="http://schemas.microsoft.com/office/word/2010/wordprocessingShape">
                    <wps:wsp>
                      <wps:cNvSpPr/>
                      <wps:spPr>
                        <a:xfrm>
                          <a:off x="0" y="0"/>
                          <a:ext cx="1511935" cy="382270"/>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B70DF8" id="Flowchart: Data 83" o:spid="_x0000_s1026" type="#_x0000_t111" style="position:absolute;margin-left:-22.2pt;margin-top:-10.55pt;width:119.05pt;height:30.1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DpbpAIAAJwFAAAOAAAAZHJzL2Uyb0RvYy54bWysVN9PGzEMfp+0/yHK+7heoQMqrqgq6oSE&#10;AA0mnkMu4U7KxVni9tr99XNyP1oxtIdpfUjj2P5sf2f76nrXGLZVPtRgC56fTDhTVkJZ27eC/3he&#10;f7ngLKCwpTBgVcH3KvDrxedPV62bqylUYErlGYHYMG9dwStEN8+yICvViHACTllSavCNQBL9W1Z6&#10;0RJ6Y7LpZPI1a8GXzoNUIdDrTafki4SvtZL4oHVQyEzBKTdMp0/nazyzxZWYv3nhqlr2aYh/yKIR&#10;taWgI9SNQME2vv4DqqmlhwAaTyQ0GWhdS5VqoGryybtqnirhVKqFyAlupCn8P1h5v330rC4LfnHK&#10;mRUNfaO1gVZWwuOcpTpIQzS1LszJ+sk9+l4KdI0177Rv4j9Vw3aJ2v1Irdohk/SYz/L88nTGmSTd&#10;6cV0ep64zw7ezgf8pqBh8VJwTUmsYhK31m3wYYN0JobF9i4gZUCug0sMbmFdG5M+p7HxIYCpy/iW&#10;hNhPamU82wrqBNzlsSSCOLIiKXpmsdCutHTDvVERwtjvShNTVMw0JZJ69IAppFQW805ViVJ1oWYT&#10;+g3BhixS6AQYkTUlOWL3AINlBzJgdzn39tFVpRYfnSd/S6xzHj1SZLA4Oje1Bf8RgKGq+sid/UBS&#10;R01k6RXKPfWRh27AgpPrmj7jnQj4KDxNFM0ebQl8oCN+2YJDf+OsAv/ro/doT41OWs5amtCCh58b&#10;4RVn5tbSCFzmZ2dxpJNwNjufkuCPNa/HGrtpVkCfPqd95GS6Rns0w1V7aF5omSxjVFIJKyl2wSX6&#10;QVhhtzloHUm1XCYzGmMn8M4+ORnBI6uxLZ93L8K7vpeRpuAehmkW83ct3NlGTwvLDYKuU38feO35&#10;phWQGqdfV3E2j+VkdViqi98AAAD//wMAUEsDBBQABgAIAAAAIQBWFVcH4AAAAAoBAAAPAAAAZHJz&#10;L2Rvd25yZXYueG1sTI9BTsMwEEX3SNzBGiR2rZM0tDSNU0VISNmwqOEAbjw4UeNxFLtt6OlxV7Cb&#10;0Tz9eb/cz3ZgF5x870hAukyAIbVO92QEfH2+L16B+aBIq8ERCvhBD/vq8aFUhXZXOuBFBsNiCPlC&#10;CehCGAvOfduhVX7pRqR4+3aTVSGuk+F6UtcYbgeeJcmaW9VT/NCpEd86bE/ybAVk9W3dyOYgZX17&#10;MbYx+qPfBCGen+Z6ByzgHP5guOtHdaii09GdSXs2CFjkeR7ROGRpCuxObFcbYEcBq20KvCr5/wrV&#10;LwAAAP//AwBQSwECLQAUAAYACAAAACEAtoM4kv4AAADhAQAAEwAAAAAAAAAAAAAAAAAAAAAAW0Nv&#10;bnRlbnRfVHlwZXNdLnhtbFBLAQItABQABgAIAAAAIQA4/SH/1gAAAJQBAAALAAAAAAAAAAAAAAAA&#10;AC8BAABfcmVscy8ucmVsc1BLAQItABQABgAIAAAAIQB63DpbpAIAAJwFAAAOAAAAAAAAAAAAAAAA&#10;AC4CAABkcnMvZTJvRG9jLnhtbFBLAQItABQABgAIAAAAIQBWFVcH4AAAAAoBAAAPAAAAAAAAAAAA&#10;AAAAAP4EAABkcnMvZG93bnJldi54bWxQSwUGAAAAAAQABADzAAAACwYAAAAA&#10;" filled="f" strokecolor="black [3213]" strokeweight="1pt"/>
            </w:pict>
          </mc:Fallback>
        </mc:AlternateContent>
      </w:r>
      <w:r w:rsidR="00415F04" w:rsidRPr="00C67093">
        <w:rPr>
          <w:rFonts w:ascii="Times New Roman" w:hAnsi="Times New Roman" w:cs="Times New Roman"/>
          <w:noProof/>
        </w:rPr>
        <w:t xml:space="preserve"> </w:t>
      </w:r>
      <w:r w:rsidR="00C93265" w:rsidRPr="00C67093">
        <w:rPr>
          <w:rFonts w:ascii="Times New Roman" w:hAnsi="Times New Roman" w:cs="Times New Roman"/>
          <w:noProof/>
        </w:rPr>
        <mc:AlternateContent>
          <mc:Choice Requires="wps">
            <w:drawing>
              <wp:anchor distT="45720" distB="45720" distL="114300" distR="114300" simplePos="0" relativeHeight="251702272" behindDoc="1" locked="0" layoutInCell="1" allowOverlap="1" wp14:anchorId="3BCA9276" wp14:editId="7B67087F">
                <wp:simplePos x="0" y="0"/>
                <wp:positionH relativeFrom="margin">
                  <wp:posOffset>2529840</wp:posOffset>
                </wp:positionH>
                <wp:positionV relativeFrom="paragraph">
                  <wp:posOffset>-150495</wp:posOffset>
                </wp:positionV>
                <wp:extent cx="1423670" cy="731520"/>
                <wp:effectExtent l="0" t="0" r="24130" b="11430"/>
                <wp:wrapNone/>
                <wp:docPr id="227" name="Text Box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3035" cy="731520"/>
                        </a:xfrm>
                        <a:prstGeom prst="rect">
                          <a:avLst/>
                        </a:prstGeom>
                        <a:solidFill>
                          <a:srgbClr val="FFFFFF"/>
                        </a:solidFill>
                        <a:ln w="9525">
                          <a:solidFill>
                            <a:schemeClr val="bg1"/>
                          </a:solidFill>
                          <a:miter lim="800000"/>
                          <a:headEnd/>
                          <a:tailEnd/>
                        </a:ln>
                      </wps:spPr>
                      <wps:txbx>
                        <w:txbxContent>
                          <w:p w14:paraId="2272060D" w14:textId="77777777" w:rsidR="00625734" w:rsidRDefault="00625734" w:rsidP="00C93265">
                            <w:pPr>
                              <w:rPr>
                                <w:rFonts w:ascii="Times New Roman" w:hAnsi="Times New Roman" w:cs="Times New Roman"/>
                              </w:rPr>
                            </w:pPr>
                            <w:r>
                              <w:rPr>
                                <w:rFonts w:ascii="Times New Roman" w:hAnsi="Times New Roman" w:cs="Times New Roman"/>
                              </w:rPr>
                              <w:t>Total weight fraction of n-alkane syste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CA9276" id="Text Box 227" o:spid="_x0000_s1036" type="#_x0000_t202" style="position:absolute;left:0;text-align:left;margin-left:199.2pt;margin-top:-11.85pt;width:112.1pt;height:57.6pt;z-index:-251614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RTMLwIAAE8EAAAOAAAAZHJzL2Uyb0RvYy54bWysVNtu2zAMfR+wfxD0vviSZG2NOEWXLsOA&#10;7gK0+wBZlm1hkuhJSuzs60vJaZplb8P8IIgidUSeQ3p1O2pF9sI6Caak2SylRBgOtTRtSX88bd9d&#10;U+I8MzVTYERJD8LR2/XbN6uhL0QOHahaWIIgxhVDX9LO+75IEsc7oZmbQS8MOhuwmnk0bZvUlg2I&#10;rlWSp+n7ZABb9xa4cA5P7ycnXUf8phHcf2saJzxRJcXcfFxtXKuwJusVK1rL+k7yYxrsH7LQTBp8&#10;9AR1zzwjOyv/gtKSW3DQ+BkHnUDTSC5iDVhNll5U89ixXsRakBzXn2hy/w+Wf91/t0TWJc3zK0oM&#10;0yjSkxg9+QAjCWfI0NC7AgMfewz1IzpQ6Vit6x+A/3TEwKZjphV31sLQCVZjhlm4mZxdnXBcAKmG&#10;L1DjQ2znIQKNjdWBPiSEIDoqdTipE5Lh4clFPk/nS0o4+q7m2TKP8iWseLndW+c/CdAkbEpqUf2I&#10;zvYPzodsWPESEh5zoGS9lUpFw7bVRlmyZ9gp2/jFAi7ClCFDSW+W+XIi4A+I0LTiBFK1EwUXCFp6&#10;7HgldUmv0/BNPRhY+2jq2I+eSTXtMWNljjQG5iYO/ViNUbMsXg4cV1AfkFgLU4fjROKmA/ubkgG7&#10;u6Tu145ZQYn6bFCcm2yxCOMQjcXyCqkk9txTnXuY4QhVUk/JtN34OEKBNwN3KGIjI7+vmRxzxq6N&#10;tB8nLIzFuR2jXv8D62cAAAD//wMAUEsDBBQABgAIAAAAIQDi5jJI4QAAAAoBAAAPAAAAZHJzL2Rv&#10;d25yZXYueG1sTI9BT4NAEIXvJv6HzZh4a5fSSgsyNEZjb8ZITfW4sCMQ2VnCblv017ue9Dh5X977&#10;Jt9OphcnGl1nGWExj0AQ11Z33CC87h9nGxDOK9aqt0wIX+RgW1xe5CrT9swvdCp9I0IJu0whtN4P&#10;mZSubskoN7cDccg+7GiUD+fYSD2qcyg3vYyjKJFGdRwWWjXQfUv1Z3k0CK6OksPzqjy8VXJH36nW&#10;D++7J8Trq+nuFoSnyf/B8Ksf1KEITpU9snaiR1imm1VAEWbxcg0iEEkcJyAqhHRxA7LI5f8Xih8A&#10;AAD//wMAUEsBAi0AFAAGAAgAAAAhALaDOJL+AAAA4QEAABMAAAAAAAAAAAAAAAAAAAAAAFtDb250&#10;ZW50X1R5cGVzXS54bWxQSwECLQAUAAYACAAAACEAOP0h/9YAAACUAQAACwAAAAAAAAAAAAAAAAAv&#10;AQAAX3JlbHMvLnJlbHNQSwECLQAUAAYACAAAACEAX7UUzC8CAABPBAAADgAAAAAAAAAAAAAAAAAu&#10;AgAAZHJzL2Uyb0RvYy54bWxQSwECLQAUAAYACAAAACEA4uYySOEAAAAKAQAADwAAAAAAAAAAAAAA&#10;AACJBAAAZHJzL2Rvd25yZXYueG1sUEsFBgAAAAAEAAQA8wAAAJcFAAAAAA==&#10;" strokecolor="white [3212]">
                <v:textbox>
                  <w:txbxContent>
                    <w:p w14:paraId="2272060D" w14:textId="77777777" w:rsidR="00625734" w:rsidRDefault="00625734" w:rsidP="00C93265">
                      <w:pPr>
                        <w:rPr>
                          <w:rFonts w:ascii="Times New Roman" w:hAnsi="Times New Roman" w:cs="Times New Roman"/>
                        </w:rPr>
                      </w:pPr>
                      <w:r>
                        <w:rPr>
                          <w:rFonts w:ascii="Times New Roman" w:hAnsi="Times New Roman" w:cs="Times New Roman"/>
                        </w:rPr>
                        <w:t>Total weight fraction of n-alkane system</w:t>
                      </w:r>
                    </w:p>
                  </w:txbxContent>
                </v:textbox>
                <w10:wrap anchorx="margin"/>
              </v:shape>
            </w:pict>
          </mc:Fallback>
        </mc:AlternateContent>
      </w:r>
      <w:r w:rsidR="00C93265" w:rsidRPr="00C67093">
        <w:rPr>
          <w:rFonts w:ascii="Times New Roman" w:hAnsi="Times New Roman" w:cs="Times New Roman"/>
          <w:noProof/>
        </w:rPr>
        <mc:AlternateContent>
          <mc:Choice Requires="wps">
            <w:drawing>
              <wp:anchor distT="45720" distB="45720" distL="114300" distR="114300" simplePos="0" relativeHeight="251701248" behindDoc="1" locked="0" layoutInCell="1" allowOverlap="1" wp14:anchorId="656186B7" wp14:editId="0DC6088F">
                <wp:simplePos x="0" y="0"/>
                <wp:positionH relativeFrom="margin">
                  <wp:posOffset>-69215</wp:posOffset>
                </wp:positionH>
                <wp:positionV relativeFrom="paragraph">
                  <wp:posOffset>-184150</wp:posOffset>
                </wp:positionV>
                <wp:extent cx="1212850" cy="731520"/>
                <wp:effectExtent l="0" t="0" r="25400" b="11430"/>
                <wp:wrapNone/>
                <wp:docPr id="226" name="Text Box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2850" cy="731520"/>
                        </a:xfrm>
                        <a:prstGeom prst="rect">
                          <a:avLst/>
                        </a:prstGeom>
                        <a:solidFill>
                          <a:srgbClr val="FFFFFF"/>
                        </a:solidFill>
                        <a:ln w="9525">
                          <a:solidFill>
                            <a:schemeClr val="bg1"/>
                          </a:solidFill>
                          <a:miter lim="800000"/>
                          <a:headEnd/>
                          <a:tailEnd/>
                        </a:ln>
                      </wps:spPr>
                      <wps:txbx>
                        <w:txbxContent>
                          <w:p w14:paraId="0B5EE536" w14:textId="77777777" w:rsidR="00625734" w:rsidRDefault="00625734" w:rsidP="00C93265">
                            <w:pPr>
                              <w:rPr>
                                <w:rFonts w:ascii="Times New Roman" w:hAnsi="Times New Roman" w:cs="Times New Roman"/>
                              </w:rPr>
                            </w:pPr>
                            <w:r>
                              <w:rPr>
                                <w:rFonts w:ascii="Times New Roman" w:hAnsi="Times New Roman" w:cs="Times New Roman"/>
                              </w:rPr>
                              <w:t>N-alkane molar composition,</w:t>
                            </w:r>
                            <m:oMath>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i</m:t>
                                  </m:r>
                                </m:sub>
                              </m:sSub>
                            </m:oMath>
                            <w:r>
                              <w:rPr>
                                <w:rFonts w:ascii="Times New Roman" w:hAnsi="Times New Roman" w:cs="Times New Roman"/>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6186B7" id="Text Box 226" o:spid="_x0000_s1037" type="#_x0000_t202" style="position:absolute;left:0;text-align:left;margin-left:-5.45pt;margin-top:-14.5pt;width:95.5pt;height:57.6pt;z-index:-251615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G0HLgIAAE8EAAAOAAAAZHJzL2Uyb0RvYy54bWysVNtu2zAMfR+wfxD0vjj2kjY14hRdugwD&#10;ugvQ7gNkWY6FSaImKbGzry8lp2mWvQ3zgyCJ1CF5Dunl7aAV2QvnJZiK5pMpJcJwaKTZVvTH0+bd&#10;ghIfmGmYAiMqehCe3q7evln2thQFdKAa4QiCGF/2tqJdCLbMMs87oZmfgBUGjS04zQIe3TZrHOsR&#10;XausmE6vsh5cYx1w4T3e3o9Gukr4bSt4+Na2XgSiKoq5hbS6tNZxzVZLVm4ds53kxzTYP2ShmTQY&#10;9AR1zwIjOyf/gtKSO/DQhgkHnUHbSi5SDVhNPr2o5rFjVqRakBxvTzT5/wfLv+6/OyKbihbFFSWG&#10;aRTpSQyBfICBxDtkqLe+RMdHi65hQAMqnar19gH4T08MrDtmtuLOOeg7wRrMMI8vs7OnI46PIHX/&#10;BRoMxHYBEtDQOh3pQ0IIoqNSh5M6MRkeQxZ5sZijiaPt+n0+L5J8GStfXlvnwycBmsRNRR2qn9DZ&#10;/sGHmA0rX1xiMA9KNhupVDq4bb1WjuwZdsomfamACzdlSF/Rm3kxHwn4AyI2rTiB1NuRggsELQN2&#10;vJK6ootp/MYejKx9NE3qx8CkGveYsTJHGiNzI4dhqIekWZ4iRI5raA5IrIOxw3EicdOB+01Jj91d&#10;Uf9rx5ygRH02KM5NPpvFcUiH2fwaqSTu3FKfW5jhCFXRQMm4XYc0QpE3A3coYisTv6+ZHHPGrk20&#10;HycsjsX5OXm9/gdWzwAAAP//AwBQSwMEFAAGAAgAAAAhACESwxXfAAAACgEAAA8AAABkcnMvZG93&#10;bnJldi54bWxMj8FOwzAMhu9IvENkJG5b0gpNbWk6IRC7IURBg2PamLaicaom2wpPj3eCmy1/+v39&#10;5XZxozjiHAZPGpK1AoHUejtQp+Ht9XGVgQjRkDWjJ9TwjQG21eVFaQrrT/SCxzp2gkMoFEZDH+NU&#10;SBnaHp0Jaz8h8e3Tz85EXudO2tmcONyNMlVqI50ZiD/0ZsL7Htuv+uA0hFZt9s839f69kTv8ya19&#10;+Ng9aX19tdzdgoi4xD8YzvqsDhU7Nf5ANohRwypROaM8pDmXOhOZSkA0GrJNCrIq5f8K1S8AAAD/&#10;/wMAUEsBAi0AFAAGAAgAAAAhALaDOJL+AAAA4QEAABMAAAAAAAAAAAAAAAAAAAAAAFtDb250ZW50&#10;X1R5cGVzXS54bWxQSwECLQAUAAYACAAAACEAOP0h/9YAAACUAQAACwAAAAAAAAAAAAAAAAAvAQAA&#10;X3JlbHMvLnJlbHNQSwECLQAUAAYACAAAACEAcoxtBy4CAABPBAAADgAAAAAAAAAAAAAAAAAuAgAA&#10;ZHJzL2Uyb0RvYy54bWxQSwECLQAUAAYACAAAACEAIRLDFd8AAAAKAQAADwAAAAAAAAAAAAAAAACI&#10;BAAAZHJzL2Rvd25yZXYueG1sUEsFBgAAAAAEAAQA8wAAAJQFAAAAAA==&#10;" strokecolor="white [3212]">
                <v:textbox>
                  <w:txbxContent>
                    <w:p w14:paraId="0B5EE536" w14:textId="77777777" w:rsidR="00625734" w:rsidRDefault="00625734" w:rsidP="00C93265">
                      <w:pPr>
                        <w:rPr>
                          <w:rFonts w:ascii="Times New Roman" w:hAnsi="Times New Roman" w:cs="Times New Roman"/>
                        </w:rPr>
                      </w:pPr>
                      <w:r>
                        <w:rPr>
                          <w:rFonts w:ascii="Times New Roman" w:hAnsi="Times New Roman" w:cs="Times New Roman"/>
                        </w:rPr>
                        <w:t>N-alkane molar composition,</w:t>
                      </w:r>
                      <m:oMath>
                        <m:sSub>
                          <m:sSubPr>
                            <m:ctrlPr>
                              <w:rPr>
                                <w:rFonts w:ascii="Cambria Math" w:hAnsi="Cambria Math" w:cs="Times New Roman"/>
                                <w:i/>
                              </w:rPr>
                            </m:ctrlPr>
                          </m:sSubPr>
                          <m:e>
                            <m:r>
                              <w:rPr>
                                <w:rFonts w:ascii="Cambria Math" w:hAnsi="Cambria Math" w:cs="Times New Roman"/>
                              </w:rPr>
                              <m:t xml:space="preserve"> Z</m:t>
                            </m:r>
                          </m:e>
                          <m:sub>
                            <m:r>
                              <w:rPr>
                                <w:rFonts w:ascii="Cambria Math" w:hAnsi="Cambria Math" w:cs="Times New Roman"/>
                              </w:rPr>
                              <m:t>i</m:t>
                            </m:r>
                          </m:sub>
                        </m:sSub>
                      </m:oMath>
                      <w:r>
                        <w:rPr>
                          <w:rFonts w:ascii="Times New Roman" w:hAnsi="Times New Roman" w:cs="Times New Roman"/>
                        </w:rPr>
                        <w:t xml:space="preserve"> </w:t>
                      </w:r>
                    </w:p>
                  </w:txbxContent>
                </v:textbox>
                <w10:wrap anchorx="margin"/>
              </v:shape>
            </w:pict>
          </mc:Fallback>
        </mc:AlternateContent>
      </w:r>
    </w:p>
    <w:p w14:paraId="68532FFB" w14:textId="4B5929F7"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35040" behindDoc="0" locked="0" layoutInCell="1" allowOverlap="1" wp14:anchorId="02B8AE1F" wp14:editId="0253F079">
                <wp:simplePos x="0" y="0"/>
                <wp:positionH relativeFrom="column">
                  <wp:posOffset>1648460</wp:posOffset>
                </wp:positionH>
                <wp:positionV relativeFrom="paragraph">
                  <wp:posOffset>245127</wp:posOffset>
                </wp:positionV>
                <wp:extent cx="0" cy="228600"/>
                <wp:effectExtent l="95250" t="0" r="57150" b="38100"/>
                <wp:wrapNone/>
                <wp:docPr id="255" name="Straight Arrow Connector 255"/>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CBC59F" id="_x0000_t32" coordsize="21600,21600" o:spt="32" o:oned="t" path="m,l21600,21600e" filled="f">
                <v:path arrowok="t" fillok="f" o:connecttype="none"/>
                <o:lock v:ext="edit" shapetype="t"/>
              </v:shapetype>
              <v:shape id="Straight Arrow Connector 255" o:spid="_x0000_s1026" type="#_x0000_t32" style="position:absolute;margin-left:129.8pt;margin-top:19.3pt;width:0;height:18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atUG3AEAAA0EAAAOAAAAZHJzL2Uyb0RvYy54bWysU12P0zAQfEfiP1h+p0kr9aiqpifUA14Q&#10;VBz8AJ+zbiz5S2vTJP+etZPmECAkEC9O7OzMzow3h/vBGnYFjNq7hq9XNWfgpG+1uzT865d3r3ac&#10;xSRcK4x30PARIr8/vnxx6MMeNr7zpgVkROLivg8N71IK+6qKsgMr4soHcPRRebQi0RYvVYuiJ3Zr&#10;qk1d31W9xzaglxAjnT5MH/mx8CsFMn1SKkJipuGkLZUVy/qU1+p4EPsLitBpOcsQ/6DCCu2o6UL1&#10;IJJg31D/QmW1RB+9SivpbeWV0hKKB3Kzrn9y89iJAMULhRPDElP8f7Ty4/WMTLcN32y3nDlh6ZIe&#10;Ewp96RJ7g+h7dvLOUZAeWa6hxPoQ9wQ8uTPOuxjOmO0PCm1+kjE2lJTHJWUYEpPToaTTzWZ3V5cL&#10;qJ5xAWN6D96y/NLwOAtZFKxLyOL6ISbqTMAbIDc1jvXEu9u+3payJLR561qWxkCmEmrhLgayAQIa&#10;R49sZJJe3tJoYCL6DIpCIbFTwzKOcDLIroIGSUgJLq0XJqrOMKWNWYB1kfBH4FyfoVBG9W/AC6J0&#10;9i4tYKudx991T8NNsprqbwlMvnMET74dy6WWaGjmSlbz/5GH+sd9gT//xcfvAAAA//8DAFBLAwQU&#10;AAYACAAAACEAF7faO98AAAAJAQAADwAAAGRycy9kb3ducmV2LnhtbEyPwU7DMAyG70i8Q2Qkbizd&#10;GCWUutM0qRd2YRvSxC1rTFvROKXJtvL2BO0AJ8v2p9+f88VoO3GiwbeOEaaTBARx5UzLNcLbrrxT&#10;IHzQbHTnmBC+ycOiuL7KdWbcmTd02oZaxBD2mUZoQugzKX3VkNV+4nriuPtwg9UhtkMtzaDPMdx2&#10;cpYkqbS65Xih0T2tGqo+t0eLYF/ey71V091+ufmalyu1ZvW6Rry9GZfPIAKN4Q+GX/2oDkV0Orgj&#10;Gy86hNnDUxpRhHsVawQugwPC4zwFWeTy/wfFDwAAAP//AwBQSwECLQAUAAYACAAAACEAtoM4kv4A&#10;AADhAQAAEwAAAAAAAAAAAAAAAAAAAAAAW0NvbnRlbnRfVHlwZXNdLnhtbFBLAQItABQABgAIAAAA&#10;IQA4/SH/1gAAAJQBAAALAAAAAAAAAAAAAAAAAC8BAABfcmVscy8ucmVsc1BLAQItABQABgAIAAAA&#10;IQC7atUG3AEAAA0EAAAOAAAAAAAAAAAAAAAAAC4CAABkcnMvZTJvRG9jLnhtbFBLAQItABQABgAI&#10;AAAAIQAXt9o73wAAAAkBAAAPAAAAAAAAAAAAAAAAADYEAABkcnMvZG93bnJldi54bWxQSwUGAAAA&#10;AAQABADzAAAAQgUAAAAA&#10;" strokecolor="#4472c4 [3204]" strokeweight="2.25pt">
                <v:stroke endarrow="block" joinstyle="miter"/>
              </v:shape>
            </w:pict>
          </mc:Fallback>
        </mc:AlternateContent>
      </w:r>
    </w:p>
    <w:p w14:paraId="5A649449" w14:textId="1F87AB7B"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45720" distB="45720" distL="114300" distR="114300" simplePos="0" relativeHeight="251703296" behindDoc="1" locked="0" layoutInCell="1" allowOverlap="1" wp14:anchorId="697A101E" wp14:editId="369CCB4B">
                <wp:simplePos x="0" y="0"/>
                <wp:positionH relativeFrom="margin">
                  <wp:posOffset>828675</wp:posOffset>
                </wp:positionH>
                <wp:positionV relativeFrom="paragraph">
                  <wp:posOffset>208898</wp:posOffset>
                </wp:positionV>
                <wp:extent cx="1737360" cy="281940"/>
                <wp:effectExtent l="0" t="0" r="15240" b="22860"/>
                <wp:wrapNone/>
                <wp:docPr id="225" name="Text Box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7360" cy="281940"/>
                        </a:xfrm>
                        <a:prstGeom prst="rect">
                          <a:avLst/>
                        </a:prstGeom>
                        <a:solidFill>
                          <a:srgbClr val="FFFFFF"/>
                        </a:solidFill>
                        <a:ln w="9525">
                          <a:solidFill>
                            <a:schemeClr val="bg1"/>
                          </a:solidFill>
                          <a:miter lim="800000"/>
                          <a:headEnd/>
                          <a:tailEnd/>
                        </a:ln>
                      </wps:spPr>
                      <wps:txbx>
                        <w:txbxContent>
                          <w:p w14:paraId="528BFCD7" w14:textId="77777777" w:rsidR="00625734" w:rsidRDefault="00625734" w:rsidP="00C93265">
                            <w:pPr>
                              <w:jc w:val="center"/>
                              <w:rPr>
                                <w:rFonts w:ascii="Times New Roman" w:hAnsi="Times New Roman" w:cs="Times New Roman"/>
                              </w:rPr>
                            </w:pPr>
                            <w:r>
                              <w:rPr>
                                <w:rFonts w:ascii="Times New Roman" w:hAnsi="Times New Roman" w:cs="Times New Roman"/>
                              </w:rPr>
                              <w:t>Next Temperatu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A101E" id="Text Box 225" o:spid="_x0000_s1038" type="#_x0000_t202" style="position:absolute;left:0;text-align:left;margin-left:65.25pt;margin-top:16.45pt;width:136.8pt;height:22.2pt;z-index:-251613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o6lLQIAAE8EAAAOAAAAZHJzL2Uyb0RvYy54bWysVNtu2zAMfR+wfxD0vjh2kzYx4hRdugwD&#10;ugvQ7gNkWbaFSaInKbGzry8lJ1mQvg3zgyCK1BF5DunV/aAV2QvrJJiCppMpJcJwqKRpCvrzZfth&#10;QYnzzFRMgREFPQhH79fv3636LhcZtKAqYQmCGJf3XUFb77s8SRxvhWZuAp0w6KzBaubRtE1SWdYj&#10;ulZJNp3eJj3YqrPAhXN4+jg66Tri17Xg/ntdO+GJKijm5uNq41qGNVmvWN5Y1rWSH9Ng/5CFZtLg&#10;o2eoR+YZ2Vn5BkpLbsFB7SccdAJ1LbmINWA16fSqmueWdSLWguS47kyT+3+w/Nv+hyWyKmiWzSkx&#10;TKNIL2Lw5CMMJJwhQ33ncgx87jDUD+hApWO1rnsC/ssRA5uWmUY8WAt9K1iFGabhZnJxdcRxAaTs&#10;v0KFD7Gdhwg01FYH+pAQguio1OGsTkiGhyfvbu5ubtHF0Zct0uUsypew/HS7s85/FqBJ2BTUovoR&#10;ne2fnA/ZsPwUEh5zoGS1lUpFwzblRlmyZ9gp2/jFAq7ClCF9QZdzJOYtRGhacQYpm5GCKwQtPXa8&#10;krqgi2n4xh4MrH0yVexHz6Qa95ixMkcaA3Mjh34oh6hZmp3kKaE6ILEWxg7HicRNC/YPJT12d0Hd&#10;7x2zghL1xaA4y3SG7BEfjdn8LkPDXnrKSw8zHKEK6ikZtxsfRygwYOABRaxl5DeoPWZyzBm7NtJ+&#10;nLAwFpd2jPr7H1i/AgAA//8DAFBLAwQUAAYACAAAACEAgGpb4d8AAAAJAQAADwAAAGRycy9kb3du&#10;cmV2LnhtbEyPwU7DMBBE70j8g7VI3KjdJrQ0xKkQiN5QRUCFoxMvSUS8jmK3DXw9ywmOo32aeZtv&#10;JteLI46h86RhPlMgkGpvO2o0vL48Xt2ACNGQNb0n1PCFATbF+VluMutP9IzHMjaCSyhkRkMb45BJ&#10;GeoWnQkzPyDx7cOPzkSOYyPtaE5c7nq5UGopnemIF1oz4H2L9Wd5cBpCrZb7XVru3yq5xe+1tQ/v&#10;2yetLy+mu1sQEaf4B8OvPqtDwU6VP5ANouecqGtGNSSLNQgGUpXOQVQaVqsEZJHL/x8UPwAAAP//&#10;AwBQSwECLQAUAAYACAAAACEAtoM4kv4AAADhAQAAEwAAAAAAAAAAAAAAAAAAAAAAW0NvbnRlbnRf&#10;VHlwZXNdLnhtbFBLAQItABQABgAIAAAAIQA4/SH/1gAAAJQBAAALAAAAAAAAAAAAAAAAAC8BAABf&#10;cmVscy8ucmVsc1BLAQItABQABgAIAAAAIQBbao6lLQIAAE8EAAAOAAAAAAAAAAAAAAAAAC4CAABk&#10;cnMvZTJvRG9jLnhtbFBLAQItABQABgAIAAAAIQCAalvh3wAAAAkBAAAPAAAAAAAAAAAAAAAAAIcE&#10;AABkcnMvZG93bnJldi54bWxQSwUGAAAAAAQABADzAAAAkwUAAAAA&#10;" strokecolor="white [3212]">
                <v:textbox>
                  <w:txbxContent>
                    <w:p w14:paraId="528BFCD7" w14:textId="77777777" w:rsidR="00625734" w:rsidRDefault="00625734" w:rsidP="00C93265">
                      <w:pPr>
                        <w:jc w:val="center"/>
                        <w:rPr>
                          <w:rFonts w:ascii="Times New Roman" w:hAnsi="Times New Roman" w:cs="Times New Roman"/>
                        </w:rPr>
                      </w:pPr>
                      <w:r>
                        <w:rPr>
                          <w:rFonts w:ascii="Times New Roman" w:hAnsi="Times New Roman" w:cs="Times New Roman"/>
                        </w:rPr>
                        <w:t>Next Temperature</w:t>
                      </w:r>
                    </w:p>
                  </w:txbxContent>
                </v:textbox>
                <w10:wrap anchorx="margin"/>
              </v:shape>
            </w:pict>
          </mc:Fallback>
        </mc:AlternateContent>
      </w:r>
      <w:r w:rsidRPr="00C67093">
        <w:rPr>
          <w:rFonts w:ascii="Times New Roman" w:hAnsi="Times New Roman" w:cs="Times New Roman"/>
          <w:noProof/>
        </w:rPr>
        <mc:AlternateContent>
          <mc:Choice Requires="wps">
            <w:drawing>
              <wp:anchor distT="0" distB="0" distL="114300" distR="114300" simplePos="0" relativeHeight="251727872" behindDoc="0" locked="0" layoutInCell="1" allowOverlap="1" wp14:anchorId="7E39F515" wp14:editId="42223FBC">
                <wp:simplePos x="0" y="0"/>
                <wp:positionH relativeFrom="column">
                  <wp:posOffset>1662430</wp:posOffset>
                </wp:positionH>
                <wp:positionV relativeFrom="paragraph">
                  <wp:posOffset>50182</wp:posOffset>
                </wp:positionV>
                <wp:extent cx="2286000" cy="7620"/>
                <wp:effectExtent l="38100" t="95250" r="0" b="106680"/>
                <wp:wrapNone/>
                <wp:docPr id="60" name="Straight Arrow Connector 60"/>
                <wp:cNvGraphicFramePr/>
                <a:graphic xmlns:a="http://schemas.openxmlformats.org/drawingml/2006/main">
                  <a:graphicData uri="http://schemas.microsoft.com/office/word/2010/wordprocessingShape">
                    <wps:wsp>
                      <wps:cNvCnPr/>
                      <wps:spPr>
                        <a:xfrm rot="10800000" flipV="1">
                          <a:off x="0" y="0"/>
                          <a:ext cx="2286000" cy="7620"/>
                        </a:xfrm>
                        <a:prstGeom prst="straightConnector1">
                          <a:avLst/>
                        </a:prstGeom>
                        <a:ln w="28575">
                          <a:solidFill>
                            <a:schemeClr val="accent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DFB6F6" id="Straight Arrow Connector 60" o:spid="_x0000_s1026" type="#_x0000_t32" style="position:absolute;margin-left:130.9pt;margin-top:3.95pt;width:180pt;height:.6pt;rotation:180;flip: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VzDAIAAHoEAAAOAAAAZHJzL2Uyb0RvYy54bWysVE2P2yAUvFfqf0DcGzuRNhtFcVZV0u2l&#10;aqNu2zuLIUYCHnrQOP73fWCv+12pVX1ABt7MmxmDd3dXZ9lFYTTgG75c1JwpL6E1/tzwjx/uX2w4&#10;i0n4VljwquGDivxu//zZrg9btYIObKuQEYmP2z40vEspbKsqyk45ERcQlKdNDehEoimeqxZFT+zO&#10;Vqu6Xlc9YBsQpIqRVo/jJt8Xfq2VTO+0jiox23DSlsqIZXzMY7Xfie0ZReiMnGSIf1DhhPHUdKY6&#10;iiTYZzQ/UTkjESLotJDgKtDaSFU8kJtl/YObh04EVbxQODHMMcX/RyvfXk7ITNvwNcXjhaNv9JBQ&#10;mHOX2EtE6NkBvKccARmVUF59iFuCHfwJp1kMJ8zmrxodQ6CQl/Wmzg9n2prwiRZKOuSXXUv4wxy+&#10;uiYmaXG12qwLQtLe7XpVelUjaSYPGNNrBY7ll4bHSeSsbuwgLm9iIlkEfAJksPWspxabm9ubIiSC&#10;Ne29sTZvlsOmDhbZRdAxEVIqn5bZKrF8V5kpjyJ2Y2EcYp6MZygJY1/5lqUhUIQJjfBnqyYS64kr&#10;5zYmVd7SYNUo7b3S9AUogtHCH+VYT9UZpkn8DKxHU/nS/M7HVJ+hqtyLvwHPiNIZfJrBznjAX3VP&#10;16cE9Vj/lMDoO0fwCO1QzlCJhg54CXy6jPkGfTsv8K+/jP0XAAAA//8DAFBLAwQUAAYACAAAACEA&#10;DZdrDdwAAAAHAQAADwAAAGRycy9kb3ducmV2LnhtbEzOT0+DQBAF8LuJ32EzJt7sAokolKExjXry&#10;gPVPelzYEYjsLLJbSr+925MeX97kza/YLGYQM02ut4wQryIQxI3VPbcI729PN/cgnFes1WCZEE7k&#10;YFNeXhQq1/bIrzTvfCvCCLtcIXTej7mUrunIKLeyI3HovuxklA9xaqWe1DGMm0EmUZRKo3oOHzo1&#10;0raj5nt3MAjy5fY5HT/S7WfW1o8/+7mq3KlCvL5aHtYgPC3+7xjO/ECHMphqe2DtxICQpHGge4S7&#10;DETo0+Sca4QsBlkW8r+//AUAAP//AwBQSwECLQAUAAYACAAAACEAtoM4kv4AAADhAQAAEwAAAAAA&#10;AAAAAAAAAAAAAAAAW0NvbnRlbnRfVHlwZXNdLnhtbFBLAQItABQABgAIAAAAIQA4/SH/1gAAAJQB&#10;AAALAAAAAAAAAAAAAAAAAC8BAABfcmVscy8ucmVsc1BLAQItABQABgAIAAAAIQB/ASVzDAIAAHoE&#10;AAAOAAAAAAAAAAAAAAAAAC4CAABkcnMvZTJvRG9jLnhtbFBLAQItABQABgAIAAAAIQANl2sN3AAA&#10;AAcBAAAPAAAAAAAAAAAAAAAAAGYEAABkcnMvZG93bnJldi54bWxQSwUGAAAAAAQABADzAAAAbwUA&#10;AAAA&#10;" strokecolor="#4472c4 [3204]" strokeweight="2.25pt">
                <v:stroke dashstyle="3 1" endarrow="block" joinstyle="miter"/>
              </v:shape>
            </w:pict>
          </mc:Fallback>
        </mc:AlternateContent>
      </w:r>
      <w:r w:rsidRPr="00C67093">
        <w:rPr>
          <w:rFonts w:ascii="Times New Roman" w:hAnsi="Times New Roman" w:cs="Times New Roman"/>
          <w:noProof/>
        </w:rPr>
        <mc:AlternateContent>
          <mc:Choice Requires="wps">
            <w:drawing>
              <wp:anchor distT="0" distB="0" distL="114300" distR="114300" simplePos="0" relativeHeight="251706368" behindDoc="0" locked="0" layoutInCell="1" allowOverlap="1" wp14:anchorId="466B681A" wp14:editId="097A0315">
                <wp:simplePos x="0" y="0"/>
                <wp:positionH relativeFrom="column">
                  <wp:posOffset>1061085</wp:posOffset>
                </wp:positionH>
                <wp:positionV relativeFrom="paragraph">
                  <wp:posOffset>227982</wp:posOffset>
                </wp:positionV>
                <wp:extent cx="1212215" cy="228600"/>
                <wp:effectExtent l="0" t="0" r="26035" b="19050"/>
                <wp:wrapNone/>
                <wp:docPr id="81" name="Rectangle 81"/>
                <wp:cNvGraphicFramePr/>
                <a:graphic xmlns:a="http://schemas.openxmlformats.org/drawingml/2006/main">
                  <a:graphicData uri="http://schemas.microsoft.com/office/word/2010/wordprocessingShape">
                    <wps:wsp>
                      <wps:cNvSpPr/>
                      <wps:spPr>
                        <a:xfrm>
                          <a:off x="0" y="0"/>
                          <a:ext cx="1212215" cy="228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A4F151" id="Rectangle 81" o:spid="_x0000_s1026" style="position:absolute;margin-left:83.55pt;margin-top:17.95pt;width:95.45pt;height:18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i8ElQIAAIYFAAAOAAAAZHJzL2Uyb0RvYy54bWysVN1PGzEMf5+0/yHK+7gPAWMVV1SBmCYh&#10;hoCJ55BLepGSOEvSXru/fk7uoxVDe5jWh2sc2z/bv9i+vNoZTbbCBwW2odVJSYmwHFpl1w398Xz7&#10;6YKSEJltmQYrGroXgV4tP3647N1C1NCBboUnCGLDoncN7WJ0i6IIvBOGhRNwwqJSgjcsoujXRetZ&#10;j+hGF3VZnhc9+NZ54CIEvL0ZlHSZ8aUUPH6XMohIdEMxt5i/Pn9f07dYXrLF2jPXKT6mwf4hC8OU&#10;xaAz1A2LjGy8+gPKKO4hgIwnHEwBUioucg1YTVW+qeapY07kWpCc4Gaawv+D5ffbB09U29CLihLL&#10;DL7RI7LG7FoLgndIUO/CAu2e3IMfpYDHVO1OepP+sQ6yy6TuZ1LFLhKOl1Vd1XV1RglHXV1fnJeZ&#10;9eLg7XyIXwUYkg4N9Rg+c8m2dyFiRDSdTFIwC7dK6/xw2qaLAFq16S4LqXPEtfZky/DN4y6XgBBH&#10;ViglzyIVNpSST3GvRYLQ9lFI5ASTr3MiuRsPmIxzYWM1qDrWiiHUWYm/xFcKNmWRpQyYkCUmOWOP&#10;AJPlADJhDzCjfXIVuZln5/JviQ3Os0eODDbOzkZZ8O8BaKxqjDzYTyQN1CSWXqHdY8d4GEYpOH6r&#10;8NnuWIgPzOPs4JThPojf8SM19A2F8URJB/7Xe/fJHlsatZT0OIsNDT83zAtK9DeLzf6lOj1Nw5uF&#10;07PPNQr+WPN6rLEbcw349NjPmF0+Jvuop6P0YF5wbaxSVFQxyzF2Q3n0k3Adhx2Bi4eL1Sqb4cA6&#10;Fu/sk+MJPLGa2vJ598K8G3s3YtffwzS3bPGmhQfb5GlhtYkgVe7vA68j3zjsuXHGxZS2ybGcrQ7r&#10;c/kbAAD//wMAUEsDBBQABgAIAAAAIQAPfWgV4AAAAAkBAAAPAAAAZHJzL2Rvd25yZXYueG1sTI9N&#10;S8NAEIbvgv9hGcFLsZtY+hWzKaIoPYhg1YO3STJmY7OzIbtt4793POnxZR7eed58M7pOHWkIrWcD&#10;6TQBRVz5uuXGwNvrw9UKVIjINXaeycA3BdgU52c5ZrU/8Qsdd7FRUsIhQwM2xj7TOlSWHIap74nl&#10;9ukHh1Hi0Oh6wJOUu05fJ8lCO2xZPljs6c5Std8dnIGP7Ribr/QxPu1x8j7Z2rJ6vi+NubwYb29A&#10;RRrjHwy/+qIOhTiV/sB1UJ3kxTIV1MBsvgYlwGy+knGlgWW6Bl3k+v+C4gcAAP//AwBQSwECLQAU&#10;AAYACAAAACEAtoM4kv4AAADhAQAAEwAAAAAAAAAAAAAAAAAAAAAAW0NvbnRlbnRfVHlwZXNdLnht&#10;bFBLAQItABQABgAIAAAAIQA4/SH/1gAAAJQBAAALAAAAAAAAAAAAAAAAAC8BAABfcmVscy8ucmVs&#10;c1BLAQItABQABgAIAAAAIQDlNi8ElQIAAIYFAAAOAAAAAAAAAAAAAAAAAC4CAABkcnMvZTJvRG9j&#10;LnhtbFBLAQItABQABgAIAAAAIQAPfWgV4AAAAAkBAAAPAAAAAAAAAAAAAAAAAO8EAABkcnMvZG93&#10;bnJldi54bWxQSwUGAAAAAAQABADzAAAA/AUAAAAA&#10;" filled="f" strokecolor="black [3213]" strokeweight="1pt"/>
            </w:pict>
          </mc:Fallback>
        </mc:AlternateContent>
      </w:r>
    </w:p>
    <w:p w14:paraId="5F99A822" w14:textId="080DFA4D"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34016" behindDoc="0" locked="0" layoutInCell="1" allowOverlap="1" wp14:anchorId="3B854519" wp14:editId="46D6DF70">
                <wp:simplePos x="0" y="0"/>
                <wp:positionH relativeFrom="column">
                  <wp:posOffset>1642745</wp:posOffset>
                </wp:positionH>
                <wp:positionV relativeFrom="paragraph">
                  <wp:posOffset>186072</wp:posOffset>
                </wp:positionV>
                <wp:extent cx="0" cy="228600"/>
                <wp:effectExtent l="95250" t="0" r="57150" b="38100"/>
                <wp:wrapNone/>
                <wp:docPr id="54" name="Straight Arrow Connector 54"/>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F2F3EB" id="Straight Arrow Connector 54" o:spid="_x0000_s1026" type="#_x0000_t32" style="position:absolute;margin-left:129.35pt;margin-top:14.65pt;width:0;height:18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nhm3AEAAAsEAAAOAAAAZHJzL2Uyb0RvYy54bWysU12P0zAQfEfiP1h+p0krelRR0xPqAS8I&#10;Kg5+gM9ZN5b8pbVp0n/P2mlz6EBInO7FiZ2d2ZnJens7WsNOgFF71/LlouYMnPSddseW//j+8c2G&#10;s5iE64TxDlp+hshvd69fbYfQwMr33nSAjEhcbIbQ8j6l0FRVlD1YERc+gKOPyqMVibZ4rDoUA7Fb&#10;U63q+qYaPHYBvYQY6fRu+sh3hV8pkOmrUhESMy0nbamsWNaHvFa7rWiOKEKv5UWGeIYKK7SjpjPV&#10;nUiC/UT9B5XVEn30Ki2kt5VXSksoHsjNsn7i5r4XAYoXCieGOab4crTyy+mATHctX7/lzAlL/+g+&#10;odDHPrH3iH5ge+8c5eiRUQnlNYTYEGzvDnjZxXDAbH5UaPOTbLGxZHyeM4YxMTkdSjpdrTY3dYm/&#10;esQFjOkTeMvyS8vjRccsYFkiFqfPMVFnAl4BualxbCDezfrdupQloc0H17F0DuQpoRbuaCAbIKBx&#10;9MhGJunlLZ0NTETfQFEkJHZqWIYR9gbZSdAYCSnBpeXMRNUZprQxM7AuEv4JvNRnKJRB/R/wjCid&#10;vUsz2Grn8W/d03iVrKb6awKT7xzBg+/O5aeWaGjiSlaX25FH+vd9gT/e4d0vAAAA//8DAFBLAwQU&#10;AAYACAAAACEA+BIyud8AAAAJAQAADwAAAGRycy9kb3ducmV2LnhtbEyPy07DMBBF90j8gzVI7KjT&#10;lhYT4lRVpWzopg+kip0bD0lEPA6x24a/7yAWsJvH0Z0z2WJwrThjHxpPGsajBARS6W1DlYa3ffGg&#10;QIRoyJrWE2r4xgCL/PYmM6n1F9rieRcrwSEUUqOhjrFLpQxljc6Eke+QePfhe2cit30lbW8uHO5a&#10;OUmSuXSmIb5Qmw5XNZafu5PT4F7fi4NT4/1huf16LFZqTWqz1vr+bli+gIg4xD8YfvRZHXJ2OvoT&#10;2SBaDZOZemKUi+cpCAZ+B0cN89kUZJ7J/x/kVwAAAP//AwBQSwECLQAUAAYACAAAACEAtoM4kv4A&#10;AADhAQAAEwAAAAAAAAAAAAAAAAAAAAAAW0NvbnRlbnRfVHlwZXNdLnhtbFBLAQItABQABgAIAAAA&#10;IQA4/SH/1gAAAJQBAAALAAAAAAAAAAAAAAAAAC8BAABfcmVscy8ucmVsc1BLAQItABQABgAIAAAA&#10;IQDlinhm3AEAAAsEAAAOAAAAAAAAAAAAAAAAAC4CAABkcnMvZTJvRG9jLnhtbFBLAQItABQABgAI&#10;AAAAIQD4EjK53wAAAAkBAAAPAAAAAAAAAAAAAAAAADYEAABkcnMvZG93bnJldi54bWxQSwUGAAAA&#10;AAQABADzAAAAQgUAAAAA&#10;" strokecolor="#4472c4 [3204]" strokeweight="2.25pt">
                <v:stroke endarrow="block" joinstyle="miter"/>
              </v:shape>
            </w:pict>
          </mc:Fallback>
        </mc:AlternateContent>
      </w:r>
    </w:p>
    <w:p w14:paraId="24D4049C" w14:textId="6E0078E3"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07392" behindDoc="0" locked="0" layoutInCell="1" allowOverlap="1" wp14:anchorId="21858B1C" wp14:editId="5D006F23">
                <wp:simplePos x="0" y="0"/>
                <wp:positionH relativeFrom="column">
                  <wp:posOffset>544967</wp:posOffset>
                </wp:positionH>
                <wp:positionV relativeFrom="paragraph">
                  <wp:posOffset>144849</wp:posOffset>
                </wp:positionV>
                <wp:extent cx="2305050" cy="532130"/>
                <wp:effectExtent l="0" t="0" r="0" b="1270"/>
                <wp:wrapNone/>
                <wp:docPr id="80" name="Rectangle 80"/>
                <wp:cNvGraphicFramePr/>
                <a:graphic xmlns:a="http://schemas.openxmlformats.org/drawingml/2006/main">
                  <a:graphicData uri="http://schemas.microsoft.com/office/word/2010/wordprocessingShape">
                    <wps:wsp>
                      <wps:cNvSpPr/>
                      <wps:spPr>
                        <a:xfrm>
                          <a:off x="0" y="0"/>
                          <a:ext cx="2305050" cy="53213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0AC92F7C" w14:textId="77777777" w:rsidR="00625734" w:rsidRDefault="00625734" w:rsidP="00C93265">
                            <w:pPr>
                              <w:rPr>
                                <w:rFonts w:ascii="Times New Roman" w:hAnsi="Times New Roman" w:cs="Times New Roman"/>
                              </w:rPr>
                            </w:pPr>
                            <w:r>
                              <w:rPr>
                                <w:rFonts w:ascii="Times New Roman" w:hAnsi="Times New Roman" w:cs="Times New Roman"/>
                                <w:lang w:val=""/>
                              </w:rPr>
                              <w:t xml:space="preserve">Read initial K-values from the text file  </w:t>
                            </w:r>
                          </w:p>
                          <w:p w14:paraId="632F60B1" w14:textId="77777777" w:rsidR="00625734" w:rsidRDefault="00625734" w:rsidP="00C93265">
                            <w:pPr>
                              <w:rPr>
                                <w:rFonts w:ascii="Times New Roman" w:hAnsi="Times New Roman" w:cs="Times New Roman"/>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21858B1C" id="Rectangle 80" o:spid="_x0000_s1039" style="position:absolute;left:0;text-align:left;margin-left:42.9pt;margin-top:11.4pt;width:181.5pt;height:41.9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cRabQIAADIFAAAOAAAAZHJzL2Uyb0RvYy54bWysVNtqGzEQfS/0H4Tem/XapASTdTAJKYWQ&#10;hFzIs6yV7KWSRh3J3nW/viPtJW0a+lDKgnY0OnM7mtH5RWcNOygMDbiKlyczzpSTUDduW/Hnp+tP&#10;Z5yFKFwtDDhV8aMK/GL18cN565dqDjswtUJGTlxYtr7iuxj9siiC3Ckrwgl45ehQA1oRaYvbokbR&#10;kndrivls9rloAWuPIFUIpL3qD/kq+9dayXindVCRmYpTbjGvmNdNWovVuVhuUfhdI4c0xD9kYUXj&#10;KOjk6kpEwfbY/OHKNhIhgI4nEmwBWjdS5RqomnL2pprHnfAq10LkBD/RFP6fW3l7uEfW1BU/I3qc&#10;sHRHD8SacFujGOmIoNaHJeEe/T0Ou0BiqrbTaNOf6mBdJvU4kaq6yCQp54vZKX2cSTo7XczLRXZa&#10;vFp7DPGLAsuSUHGk8JlLcbgJkSISdISkYA6uG2PyxRn3m4KASVOkhPsUsxSPRiWccQ9KU60pqRwg&#10;d5m6NMgOgvqj/lamcrMXQiYTTZEmo/I9IxNHowGbzFTuvMlw9p7ha7QJnSOCi5OhbRzg3411jx+r&#10;7mtNZcdu0+WLLRfjJW6gPtJtI/RjELy8bojyGxHivUDqe7olmuV4R4s20FYcBomzHeCP9/QJT+1I&#10;p5y1NEcVD9/3AhVn5qujRk1DNwo4CptRcHt7CUR9Sa+El1kkA4xmFDWCfaERX6codCScpFgVlxHH&#10;zWXs55keCanW6wyj4fIi3rhHL5PzRGxqoafuRaAf+ixSh97COGNi+abdemyydLDeR9BN7sVEbc/j&#10;QDkNZu6Z4RFJk//rPqNen7rVTwAAAP//AwBQSwMEFAAGAAgAAAAhAJOYDXXeAAAACQEAAA8AAABk&#10;cnMvZG93bnJldi54bWxMj0FPhDAQhe8m/odmTLy5ZQkSgpTNxqgJJ7O4MR67dAQinRJaWNxf73jS&#10;08zkvbz5XrFb7SAWnHzvSMF2E4FAapzpqVVwfHu+y0D4oMnowREq+EYPu/L6qtC5cWc64FKHVnAI&#10;+Vwr6EIYcyl906HVfuNGJNY+3WR14HNqpZn0mcPtIOMoSqXVPfGHTo/42GHzVc9WweXlvUqqj5pc&#10;tq2OT/N+qS+HV6Vub9b9A4iAa/gzwy8+o0PJTCc3k/FiUJDdM3lQEMc8WU+SjJcTG6M0BVkW8n+D&#10;8gcAAP//AwBQSwECLQAUAAYACAAAACEAtoM4kv4AAADhAQAAEwAAAAAAAAAAAAAAAAAAAAAAW0Nv&#10;bnRlbnRfVHlwZXNdLnhtbFBLAQItABQABgAIAAAAIQA4/SH/1gAAAJQBAAALAAAAAAAAAAAAAAAA&#10;AC8BAABfcmVscy8ucmVsc1BLAQItABQABgAIAAAAIQBFYcRabQIAADIFAAAOAAAAAAAAAAAAAAAA&#10;AC4CAABkcnMvZTJvRG9jLnhtbFBLAQItABQABgAIAAAAIQCTmA113gAAAAkBAAAPAAAAAAAAAAAA&#10;AAAAAMcEAABkcnMvZG93bnJldi54bWxQSwUGAAAAAAQABADzAAAA0gUAAAAA&#10;" filled="f" stroked="f" strokeweight="1pt">
                <v:textbox inset="0,0,0,0">
                  <w:txbxContent>
                    <w:p w14:paraId="0AC92F7C" w14:textId="77777777" w:rsidR="00625734" w:rsidRDefault="00625734" w:rsidP="00C93265">
                      <w:pPr>
                        <w:rPr>
                          <w:rFonts w:ascii="Times New Roman" w:hAnsi="Times New Roman" w:cs="Times New Roman"/>
                        </w:rPr>
                      </w:pPr>
                      <w:r>
                        <w:rPr>
                          <w:rFonts w:ascii="Times New Roman" w:hAnsi="Times New Roman" w:cs="Times New Roman"/>
                          <w:lang w:val=""/>
                        </w:rPr>
                        <w:t xml:space="preserve">Read initial K-values from the text file  </w:t>
                      </w:r>
                    </w:p>
                    <w:p w14:paraId="632F60B1" w14:textId="77777777" w:rsidR="00625734" w:rsidRDefault="00625734" w:rsidP="00C93265">
                      <w:pPr>
                        <w:rPr>
                          <w:rFonts w:ascii="Times New Roman" w:hAnsi="Times New Roman" w:cs="Times New Roman"/>
                          <w:sz w:val="18"/>
                          <w:szCs w:val="18"/>
                        </w:rPr>
                      </w:pPr>
                    </w:p>
                  </w:txbxContent>
                </v:textbox>
              </v:rect>
            </w:pict>
          </mc:Fallback>
        </mc:AlternateContent>
      </w:r>
      <w:r w:rsidRPr="00C67093">
        <w:rPr>
          <w:rFonts w:ascii="Times New Roman" w:hAnsi="Times New Roman" w:cs="Times New Roman"/>
          <w:noProof/>
        </w:rPr>
        <mc:AlternateContent>
          <mc:Choice Requires="wps">
            <w:drawing>
              <wp:anchor distT="0" distB="0" distL="114300" distR="114300" simplePos="0" relativeHeight="251708416" behindDoc="0" locked="0" layoutInCell="1" allowOverlap="1" wp14:anchorId="1B366699" wp14:editId="1CE1908C">
                <wp:simplePos x="0" y="0"/>
                <wp:positionH relativeFrom="column">
                  <wp:posOffset>459757</wp:posOffset>
                </wp:positionH>
                <wp:positionV relativeFrom="paragraph">
                  <wp:posOffset>150495</wp:posOffset>
                </wp:positionV>
                <wp:extent cx="2388235" cy="247015"/>
                <wp:effectExtent l="0" t="0" r="12065" b="19685"/>
                <wp:wrapNone/>
                <wp:docPr id="79" name="Rectangle 79"/>
                <wp:cNvGraphicFramePr/>
                <a:graphic xmlns:a="http://schemas.openxmlformats.org/drawingml/2006/main">
                  <a:graphicData uri="http://schemas.microsoft.com/office/word/2010/wordprocessingShape">
                    <wps:wsp>
                      <wps:cNvSpPr/>
                      <wps:spPr>
                        <a:xfrm>
                          <a:off x="0" y="0"/>
                          <a:ext cx="2388235" cy="2470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D93D" id="Rectangle 79" o:spid="_x0000_s1026" style="position:absolute;margin-left:36.2pt;margin-top:11.85pt;width:188.05pt;height:19.4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C4plQIAAIYFAAAOAAAAZHJzL2Uyb0RvYy54bWysVMFu2zAMvQ/YPwi6r7bTZG2NOkXQosOA&#10;oi3aDj2rshQbkEVNUuJkXz9Ksp2gK3YYloMiiuQj+Uzy8mrXKbIV1rWgK1qc5JQIzaFu9bqiP15u&#10;v5xT4jzTNVOgRUX3wtGr5edPl70pxQwaULWwBEG0K3tT0cZ7U2aZ443omDsBIzQqJdiOeRTtOqst&#10;6xG9U9ksz79mPdjaWODCOXy9SUq6jPhSCu4fpHTCE1VRzM3H08bzLZzZ8pKVa8tM0/IhDfYPWXSs&#10;1Rh0grphnpGNbf+A6lpuwYH0Jxy6DKRsuYg1YDVF/q6a54YZEWtBcpyZaHL/D5bfbx8taeuKnl1Q&#10;olmH3+gJWWN6rQTBNySoN65Eu2fzaAfJ4TVUu5O2C/9YB9lFUvcTqWLnCcfH2en5+ex0QQlH3Wx+&#10;lheLAJodvI11/puAjoRLRS2Gj1yy7Z3zyXQ0CcE03LZK4TsrlQ6nA9XW4S0KoXPEtbJky/Cb+10x&#10;RDuywtjBMwuFpVLize+VSKhPQiInIfmYSOzGAybjXGhfJFXDapFCLXL8jcHGLGKhSiNgQJaY5IQ9&#10;AIyWCWTETmUP9sFVxGaenPO/JZacJ48YGbSfnLtWg/0IQGFVQ+RkP5KUqAksvUG9x46xkEbJGX7b&#10;4me7Y84/Mouzg1OG+8A/4CEV9BWF4UZJA/bXR+/BHlsatZT0OIsVdT83zApK1HeNzX5RzOdheKMw&#10;X5zNULDHmrdjjd5014CfvsDNY3i8Bnuvxqu00L3i2liFqKhimmPsinJvR+Hapx2Bi4eL1Sqa4cAa&#10;5u/0s+EBPLAa2vJl98qsGXrXY9ffwzi3rHzXwsk2eGpYbTzINvb3gdeBbxz22DjDYgrb5FiOVof1&#10;ufwNAAD//wMAUEsDBBQABgAIAAAAIQCun7uQ4QAAAAgBAAAPAAAAZHJzL2Rvd25yZXYueG1sTI/B&#10;TsMwEETvSPyDtUhcKuo0hLQKcSoEAvVQIVHgwG0TL3FovI5itw1/jznBcTSjmTflerK9ONLoO8cK&#10;FvMEBHHjdMetgrfXx6sVCB+QNfaOScE3eVhX52clFtqd+IWOu9CKWMK+QAUmhKGQ0jeGLPq5G4ij&#10;9+lGiyHKsZV6xFMst71MkySXFjuOCwYHujfU7HcHq+BjM4X2a/EUtnucvc82pm6eH2qlLi+mu1sQ&#10;gabwF4Zf/IgOVWSq3YG1F72CZZrFpIL0egki+lm2ugFRK8jTHGRVyv8Hqh8AAAD//wMAUEsBAi0A&#10;FAAGAAgAAAAhALaDOJL+AAAA4QEAABMAAAAAAAAAAAAAAAAAAAAAAFtDb250ZW50X1R5cGVzXS54&#10;bWxQSwECLQAUAAYACAAAACEAOP0h/9YAAACUAQAACwAAAAAAAAAAAAAAAAAvAQAAX3JlbHMvLnJl&#10;bHNQSwECLQAUAAYACAAAACEA1DQuKZUCAACGBQAADgAAAAAAAAAAAAAAAAAuAgAAZHJzL2Uyb0Rv&#10;Yy54bWxQSwECLQAUAAYACAAAACEArp+7kOEAAAAIAQAADwAAAAAAAAAAAAAAAADvBAAAZHJzL2Rv&#10;d25yZXYueG1sUEsFBgAAAAAEAAQA8wAAAP0FAAAAAA==&#10;" filled="f" strokecolor="black [3213]" strokeweight="1pt"/>
            </w:pict>
          </mc:Fallback>
        </mc:AlternateContent>
      </w:r>
    </w:p>
    <w:p w14:paraId="74C1897E" w14:textId="10A2EF4C"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23776" behindDoc="0" locked="0" layoutInCell="1" allowOverlap="1" wp14:anchorId="0783A236" wp14:editId="787372FF">
                <wp:simplePos x="0" y="0"/>
                <wp:positionH relativeFrom="column">
                  <wp:posOffset>-100982</wp:posOffset>
                </wp:positionH>
                <wp:positionV relativeFrom="paragraph">
                  <wp:posOffset>212725</wp:posOffset>
                </wp:positionV>
                <wp:extent cx="1737360" cy="7620"/>
                <wp:effectExtent l="0" t="95250" r="0" b="106680"/>
                <wp:wrapNone/>
                <wp:docPr id="64" name="Straight Arrow Connector 64"/>
                <wp:cNvGraphicFramePr/>
                <a:graphic xmlns:a="http://schemas.openxmlformats.org/drawingml/2006/main">
                  <a:graphicData uri="http://schemas.microsoft.com/office/word/2010/wordprocessingShape">
                    <wps:wsp>
                      <wps:cNvCnPr/>
                      <wps:spPr>
                        <a:xfrm flipV="1">
                          <a:off x="0" y="0"/>
                          <a:ext cx="1737360" cy="7620"/>
                        </a:xfrm>
                        <a:prstGeom prst="straightConnector1">
                          <a:avLst/>
                        </a:prstGeom>
                        <a:ln w="28575">
                          <a:solidFill>
                            <a:schemeClr val="accent1"/>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6F9C38" id="Straight Arrow Connector 64" o:spid="_x0000_s1026" type="#_x0000_t32" style="position:absolute;margin-left:-7.95pt;margin-top:16.75pt;width:136.8pt;height:.6pt;flip:y;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cNpBQIAAGsEAAAOAAAAZHJzL2Uyb0RvYy54bWysVE2P0zAQvSPxHyzfadou266qpivUslwQ&#10;rHaBu9exG0v+0nhomn/P2EnDtxCIixV75r158zzO9vbsLDspSCb4mi9mc86Ul6Ex/ljzjx/uXtxw&#10;llD4RtjgVc17lfjt7vmzbRc3ahnaYBsFjEh82nSx5i1i3FRVkq1yIs1CVJ6COoATSFs4Vg2Ijtid&#10;rZbz+arqAjQRglQp0elhCPJd4ddaSXyvdVLIbM1JG5YVyvqU12q3FZsjiNgaOcoQ/6DCCeOp6ER1&#10;ECjYZzA/UTkjIaSgcSaDq4LWRqrSA3WzmP/QzWMroiq9kDkpTjal/0cr353ugZmm5quXnHnh6I4e&#10;EYQ5tsheAYSO7YP35GMARinkVxfThmB7fw/jLsV7yM2fNTimrYmfaBSKHdQgOxe3+8ltdUYm6XCx&#10;vlpfrehSJMXWq2W5jGpgyWwREr5RwbH8UfM0qprkDBXE6W1C0kHACyCDrWddzZc31+vrIiQFa5o7&#10;Y20OlulSewvsJGguhJTK4yL3RizfZWbKg0jtkJj6lDfD0KAw9rVvGPaRPEMwwh+tGkmsJ65s1GBN&#10;+cLeqkHag9JkebZg0JaH/XdyrKfsDNMkfgLO/wwc8zNUlYfwN+AJUSoHjxPYGR/gV9XxfHFQD/kX&#10;B4a+swVPoenL0BRraKKL4ePry0/m232Bf/1H7L4AAAD//wMAUEsDBBQABgAIAAAAIQAjSx634QAA&#10;AAkBAAAPAAAAZHJzL2Rvd25yZXYueG1sTI9NT8MwDIbvSPyHyEhc0Jauoy2UptMAIe2Exvg4Z41p&#10;qzVO1WRr+fczJzjafvT6eYvVZDtxwsG3jhQs5hEIpMqZlmoFH+8vszsQPmgyunOECn7Qw6q8vCh0&#10;btxIb3jahVpwCPlcK2hC6HMpfdWg1X7ueiS+fbvB6sDjUEsz6JHDbSfjKEql1S3xh0b3+NRgddgd&#10;rYLNY1ylr+PmQM/jNm3pa/t5066Vur6a1g8gAk7hD4ZffVaHkp327kjGi07BbJHcM6pguUxAMBAn&#10;WQZiz4vbDGRZyP8NyjMAAAD//wMAUEsBAi0AFAAGAAgAAAAhALaDOJL+AAAA4QEAABMAAAAAAAAA&#10;AAAAAAAAAAAAAFtDb250ZW50X1R5cGVzXS54bWxQSwECLQAUAAYACAAAACEAOP0h/9YAAACUAQAA&#10;CwAAAAAAAAAAAAAAAAAvAQAAX3JlbHMvLnJlbHNQSwECLQAUAAYACAAAACEA2xHDaQUCAABrBAAA&#10;DgAAAAAAAAAAAAAAAAAuAgAAZHJzL2Uyb0RvYy54bWxQSwECLQAUAAYACAAAACEAI0set+EAAAAJ&#10;AQAADwAAAAAAAAAAAAAAAABfBAAAZHJzL2Rvd25yZXYueG1sUEsFBgAAAAAEAAQA8wAAAG0FAAAA&#10;AA==&#10;" strokecolor="#4472c4 [3204]" strokeweight="2.25pt">
                <v:stroke dashstyle="3 1" endarrow="block" joinstyle="miter"/>
              </v:shape>
            </w:pict>
          </mc:Fallback>
        </mc:AlternateContent>
      </w:r>
      <w:r w:rsidRPr="00C67093">
        <w:rPr>
          <w:rFonts w:ascii="Times New Roman" w:hAnsi="Times New Roman" w:cs="Times New Roman"/>
          <w:noProof/>
        </w:rPr>
        <mc:AlternateContent>
          <mc:Choice Requires="wps">
            <w:drawing>
              <wp:anchor distT="0" distB="0" distL="114300" distR="114300" simplePos="0" relativeHeight="251736064" behindDoc="0" locked="0" layoutInCell="1" allowOverlap="1" wp14:anchorId="01FC8D2B" wp14:editId="55C2FD44">
                <wp:simplePos x="0" y="0"/>
                <wp:positionH relativeFrom="column">
                  <wp:posOffset>1652253</wp:posOffset>
                </wp:positionH>
                <wp:positionV relativeFrom="paragraph">
                  <wp:posOffset>137795</wp:posOffset>
                </wp:positionV>
                <wp:extent cx="0" cy="228600"/>
                <wp:effectExtent l="95250" t="0" r="57150" b="38100"/>
                <wp:wrapNone/>
                <wp:docPr id="249" name="Straight Arrow Connector 249"/>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456A22F" id="Straight Arrow Connector 249" o:spid="_x0000_s1026" type="#_x0000_t32" style="position:absolute;margin-left:130.1pt;margin-top:10.85pt;width:0;height:18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R3AEAAA0EAAAOAAAAZHJzL2Uyb0RvYy54bWysU12P0zAQfEfiP1h+p0kj7ihR0xPqAS8I&#10;Kg5+gM+xE0v+0npp2n/P2mlzCBASiBcndnZmZ8ab7d3JWXZUkEzwHV+vas6Ul6E3fuj41y/vXmw4&#10;Syh8L2zwquNnlfjd7vmz7RRb1YQx2F4BIxKf2il2fESMbVUlOSon0ipE5emjDuAE0haGqgcxEbuz&#10;VVPXt9UUoI8QpEqJTu/nj3xX+LVWEj9pnRQy23HShmWFsj7mtdptRTuAiKORFxniH1Q4YTw1Xaju&#10;BQr2DcwvVM5ICCloXMngqqC1kap4IDfr+ic3D6OIqnihcFJcYkr/j1Z+PB6Amb7jzcvXnHnh6JIe&#10;EIQZRmRvAMLE9sF7CjIAyzWU2BRTS8C9P8Bll+IBsv2TBpefZIydSsrnJWV1QibnQ0mnTbO5rcsF&#10;VE+4CAnfq+BYful4ughZFKxLyOL4ISF1JuAVkJtazybi3dy8uillKIx963uG50imEIzwg1XZAAGt&#10;p0c2Mksvb3i2aib6rDSFQmLnhmUc1d4COwoaJCGl8rhemKg6w7SxdgHWRcIfgZf6DFVlVP8GvCBK&#10;5+BxATvjA/yuO56ukvVcf01g9p0jeAz9uVxqiYZmrmR1+T/yUP+4L/Cnv3j3HQAA//8DAFBLAwQU&#10;AAYACAAAACEA5MkivN4AAAAJAQAADwAAAGRycy9kb3ducmV2LnhtbEyPTU+DQBCG7yb+h8008WYX&#10;iBaCLE3ThIu92Nak8bZlRyBlZ5HdtvjvHePB3ubjyTvPFMvJ9uKCo+8cKYjnEQik2pmOGgXv++ox&#10;A+GDJqN7R6jgGz0sy/u7QufGXWmLl11oBIeQz7WCNoQhl9LXLVrt525A4t2nG60O3I6NNKO+crjt&#10;ZRJFC2l1R3yh1QOuW6xPu7NVYF8/qoPN4v1htf16qtbZhrK3jVIPs2n1AiLgFP5h+NVndSjZ6ejO&#10;ZLzoFSSLKGGUizgFwcDf4KjgOU1BloW8/aD8AQAA//8DAFBLAQItABQABgAIAAAAIQC2gziS/gAA&#10;AOEBAAATAAAAAAAAAAAAAAAAAAAAAABbQ29udGVudF9UeXBlc10ueG1sUEsBAi0AFAAGAAgAAAAh&#10;ADj9If/WAAAAlAEAAAsAAAAAAAAAAAAAAAAALwEAAF9yZWxzLy5yZWxzUEsBAi0AFAAGAAgAAAAh&#10;AD79BhHcAQAADQQAAA4AAAAAAAAAAAAAAAAALgIAAGRycy9lMm9Eb2MueG1sUEsBAi0AFAAGAAgA&#10;AAAhAOTJIrzeAAAACQEAAA8AAAAAAAAAAAAAAAAANgQAAGRycy9kb3ducmV2LnhtbFBLBQYAAAAA&#10;BAAEAPMAAABBBQAAAAA=&#10;" strokecolor="#4472c4 [3204]" strokeweight="2.25pt">
                <v:stroke endarrow="block" joinstyle="miter"/>
              </v:shape>
            </w:pict>
          </mc:Fallback>
        </mc:AlternateContent>
      </w:r>
    </w:p>
    <w:p w14:paraId="3FC4A926" w14:textId="7A8F5E85"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10464" behindDoc="0" locked="0" layoutInCell="1" allowOverlap="1" wp14:anchorId="64D8E25D" wp14:editId="2047A605">
                <wp:simplePos x="0" y="0"/>
                <wp:positionH relativeFrom="margin">
                  <wp:posOffset>-24714</wp:posOffset>
                </wp:positionH>
                <wp:positionV relativeFrom="paragraph">
                  <wp:posOffset>97773</wp:posOffset>
                </wp:positionV>
                <wp:extent cx="3342640" cy="428367"/>
                <wp:effectExtent l="0" t="0" r="10160" b="10160"/>
                <wp:wrapNone/>
                <wp:docPr id="77" name="Rectangle 77"/>
                <wp:cNvGraphicFramePr/>
                <a:graphic xmlns:a="http://schemas.openxmlformats.org/drawingml/2006/main">
                  <a:graphicData uri="http://schemas.microsoft.com/office/word/2010/wordprocessingShape">
                    <wps:wsp>
                      <wps:cNvSpPr/>
                      <wps:spPr>
                        <a:xfrm>
                          <a:off x="0" y="0"/>
                          <a:ext cx="3342640" cy="42836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6C3163" id="Rectangle 77" o:spid="_x0000_s1026" style="position:absolute;margin-left:-1.95pt;margin-top:7.7pt;width:263.2pt;height:33.75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RcslgIAAIYFAAAOAAAAZHJzL2Uyb0RvYy54bWysVEtvGyEQvlfqf0Dcm/Urj1pZR1aiVJWi&#10;xEpS5YxZ8CIBQwF77f76DuzDVhr1UHUPLMPMfDPzMcz1zd5oshM+KLAlHZ+NKBGWQ6XspqQ/Xu+/&#10;XFESIrMV02BFSQ8i0JvF50/XjZuLCdSgK+EJgtgwb1xJ6xjdvCgCr4Vh4QycsKiU4A2LKPpNUXnW&#10;ILrRxWQ0uiga8JXzwEUIeHrXKuki40speHySMohIdEkxt5hXn9d1WovFNZtvPHO14l0a7B+yMExZ&#10;DDpA3bHIyNarP6CM4h4CyHjGwRQgpeIi14DVjEfvqnmpmRO5FiQnuIGm8P9g+eNu5YmqSnp5SYll&#10;Bu/oGVljdqMFwTMkqHFhjnYvbuU7KeA2VbuX3qQ/1kH2mdTDQKrYR8LxcDqdTS5myD1H3WxyNb3I&#10;oMXR2/kQvwkwJG1K6jF85pLtHkLEiGjam6RgFu6V1vnitE0HAbSq0lkWUueIW+3JjuGdx/04lYAQ&#10;J1YoJc8iFdaWknfxoEWC0PZZSOQEk5/kRHI3HjEZ58LGcauqWSXaUOcj/PpgfRY5dAZMyBKTHLA7&#10;gN6yBemx25w7++QqcjMPzqO/JdY6Dx45Mtg4OBtlwX8EoLGqLnJr35PUUpNYWkN1wI7x0D6l4Pi9&#10;wmt7YCGumMe3gzeN8yA+4SI1NCWFbkdJDf7XR+fJHlsatZQ0+BZLGn5umReU6O8Wm/3reJYaKGZh&#10;dn45QcGfatanGrs1t4BXP8bJ43jeJvuo+630YN5wbCxTVFQxyzF2SXn0vXAb2xmBg4eL5TKb4YN1&#10;LD7YF8cTeGI1teXr/o151/VuxK5/hP7dsvm7Fm5tk6eF5TaCVLm/j7x2fONjz43TDaY0TU7lbHUc&#10;n4vfAAAA//8DAFBLAwQUAAYACAAAACEANVKqs+EAAAAIAQAADwAAAGRycy9kb3ducmV2LnhtbEyP&#10;wU7DMBBE70j8g7VIXKrWaSBVG+JUCATqoUKihQO3TbzEofE6it02/D3mBMfZGc28Ldaj7cSJBt86&#10;VjCfJSCIa6dbbhS87Z+mSxA+IGvsHJOCb/KwLi8vCsy1O/MrnXahEbGEfY4KTAh9LqWvDVn0M9cT&#10;R+/TDRZDlEMj9YDnWG47mSbJQlpsOS4Y7OnBUH3YHa2Cj80Ymq/5c9gecPI+2ZiqfnmslLq+Gu/v&#10;QAQaw18YfvEjOpSRqXJH1l50CqY3q5iM9+wWRPSzNM1AVAqW6QpkWcj/D5Q/AAAA//8DAFBLAQIt&#10;ABQABgAIAAAAIQC2gziS/gAAAOEBAAATAAAAAAAAAAAAAAAAAAAAAABbQ29udGVudF9UeXBlc10u&#10;eG1sUEsBAi0AFAAGAAgAAAAhADj9If/WAAAAlAEAAAsAAAAAAAAAAAAAAAAALwEAAF9yZWxzLy5y&#10;ZWxzUEsBAi0AFAAGAAgAAAAhACLNFyyWAgAAhgUAAA4AAAAAAAAAAAAAAAAALgIAAGRycy9lMm9E&#10;b2MueG1sUEsBAi0AFAAGAAgAAAAhADVSqrPhAAAACAEAAA8AAAAAAAAAAAAAAAAA8AQAAGRycy9k&#10;b3ducmV2LnhtbFBLBQYAAAAABAAEAPMAAAD+BQAAAAA=&#10;" filled="f" strokecolor="black [3213]" strokeweight="1pt">
                <w10:wrap anchorx="margin"/>
              </v:rect>
            </w:pict>
          </mc:Fallback>
        </mc:AlternateContent>
      </w:r>
      <w:r w:rsidRPr="00C67093">
        <w:rPr>
          <w:rFonts w:ascii="Times New Roman" w:hAnsi="Times New Roman" w:cs="Times New Roman"/>
          <w:noProof/>
        </w:rPr>
        <mc:AlternateContent>
          <mc:Choice Requires="wps">
            <w:drawing>
              <wp:anchor distT="0" distB="0" distL="114300" distR="114300" simplePos="0" relativeHeight="251709440" behindDoc="0" locked="0" layoutInCell="1" allowOverlap="1" wp14:anchorId="110AC29E" wp14:editId="55467755">
                <wp:simplePos x="0" y="0"/>
                <wp:positionH relativeFrom="margin">
                  <wp:posOffset>25400</wp:posOffset>
                </wp:positionH>
                <wp:positionV relativeFrom="paragraph">
                  <wp:posOffset>141622</wp:posOffset>
                </wp:positionV>
                <wp:extent cx="3293745" cy="373380"/>
                <wp:effectExtent l="0" t="0" r="1905" b="7620"/>
                <wp:wrapNone/>
                <wp:docPr id="78" name="Rectangle 78"/>
                <wp:cNvGraphicFramePr/>
                <a:graphic xmlns:a="http://schemas.openxmlformats.org/drawingml/2006/main">
                  <a:graphicData uri="http://schemas.microsoft.com/office/word/2010/wordprocessingShape">
                    <wps:wsp>
                      <wps:cNvSpPr/>
                      <wps:spPr>
                        <a:xfrm>
                          <a:off x="0" y="0"/>
                          <a:ext cx="3293745" cy="37338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B9D4C6E" w14:textId="059E71A1" w:rsidR="00625734" w:rsidRDefault="00625734" w:rsidP="00C93265">
                            <w:pPr>
                              <w:jc w:val="center"/>
                              <w:rPr>
                                <w:rFonts w:ascii="Times New Roman" w:hAnsi="Times New Roman" w:cs="Times New Roman"/>
                              </w:rPr>
                            </w:pPr>
                            <w:r>
                              <w:rPr>
                                <w:rFonts w:ascii="Times New Roman" w:hAnsi="Times New Roman" w:cs="Times New Roman"/>
                                <w:lang w:val=""/>
                              </w:rPr>
                              <w:t xml:space="preserve">Set </w:t>
                            </w:r>
                            <m:oMath>
                              <m:sSubSup>
                                <m:sSubSupPr>
                                  <m:ctrlPr>
                                    <w:rPr>
                                      <w:rFonts w:ascii="Cambria Math" w:hAnsi="Cambria Math" w:cs="Times New Roman"/>
                                      <w:i/>
                                      <w:lang w:val=""/>
                                    </w:rPr>
                                  </m:ctrlPr>
                                </m:sSubSupPr>
                                <m:e>
                                  <m:r>
                                    <w:rPr>
                                      <w:rFonts w:ascii="Cambria Math" w:hAnsi="Cambria Math" w:cs="Times New Roman"/>
                                      <w:lang w:val=""/>
                                    </w:rPr>
                                    <m:t>K</m:t>
                                  </m:r>
                                </m:e>
                                <m:sub>
                                  <m:r>
                                    <w:rPr>
                                      <w:rFonts w:ascii="Cambria Math" w:hAnsi="Cambria Math" w:cs="Times New Roman"/>
                                      <w:lang w:val=""/>
                                    </w:rPr>
                                    <m:t>i</m:t>
                                  </m:r>
                                </m:sub>
                                <m:sup>
                                  <m:r>
                                    <w:rPr>
                                      <w:rFonts w:ascii="Cambria Math" w:hAnsi="Cambria Math" w:cs="Times New Roman"/>
                                      <w:lang w:val=""/>
                                    </w:rPr>
                                    <m:t>C</m:t>
                                  </m:r>
                                </m:sup>
                              </m:sSubSup>
                              <m:r>
                                <w:rPr>
                                  <w:rFonts w:ascii="Cambria Math" w:hAnsi="Cambria Math" w:cs="Times New Roman"/>
                                  <w:lang w:val=""/>
                                </w:rPr>
                                <m:t>=</m:t>
                              </m:r>
                              <m:sSubSup>
                                <m:sSubSupPr>
                                  <m:ctrlPr>
                                    <w:rPr>
                                      <w:rFonts w:ascii="Cambria Math" w:hAnsi="Cambria Math" w:cs="Times New Roman"/>
                                      <w:lang w:val=""/>
                                    </w:rPr>
                                  </m:ctrlPr>
                                </m:sSubSupPr>
                                <m:e>
                                  <m:r>
                                    <w:rPr>
                                      <w:rFonts w:ascii="Cambria Math" w:hAnsi="Cambria Math" w:cs="Times New Roman"/>
                                      <w:lang w:val=""/>
                                    </w:rPr>
                                    <m:t>K</m:t>
                                  </m:r>
                                </m:e>
                                <m:sub>
                                  <m:r>
                                    <w:rPr>
                                      <w:rFonts w:ascii="Cambria Math" w:hAnsi="Cambria Math" w:cs="Times New Roman"/>
                                      <w:lang w:val=""/>
                                    </w:rPr>
                                    <m:t>i</m:t>
                                  </m:r>
                                </m:sub>
                                <m:sup>
                                  <m:r>
                                    <w:rPr>
                                      <w:rFonts w:ascii="Cambria Math" w:hAnsi="Cambria Math" w:cs="Times New Roman"/>
                                      <w:lang w:val=""/>
                                    </w:rPr>
                                    <m:t xml:space="preserve"> </m:t>
                                  </m:r>
                                </m:sup>
                              </m:sSubSup>
                            </m:oMath>
                            <w:r>
                              <w:rPr>
                                <w:rFonts w:ascii="Times New Roman" w:hAnsi="Times New Roman" w:cs="Times New Roman"/>
                                <w:lang w:val=""/>
                              </w:rPr>
                              <w:t>. Solve for the total number of moles in the solid phase, n</w:t>
                            </w:r>
                            <w:r>
                              <w:rPr>
                                <w:rFonts w:ascii="Times New Roman" w:hAnsi="Times New Roman" w:cs="Times New Roman"/>
                                <w:vertAlign w:val="subscript"/>
                                <w:lang w:val=""/>
                              </w:rPr>
                              <w:t>s</w:t>
                            </w:r>
                            <w:r w:rsidRPr="00C93265">
                              <w:rPr>
                                <w:rFonts w:ascii="Times New Roman" w:hAnsi="Times New Roman" w:cs="Times New Roman"/>
                                <w:lang w:val=""/>
                              </w:rPr>
                              <w:t xml:space="preserve"> using Eq- </w:t>
                            </w:r>
                            <w:r w:rsidRPr="00C93265">
                              <w:rPr>
                                <w:rFonts w:ascii="Times New Roman" w:hAnsi="Times New Roman" w:cs="Times New Roman"/>
                                <w:lang w:val=""/>
                              </w:rPr>
                              <w:fldChar w:fldCharType="begin"/>
                            </w:r>
                            <w:r w:rsidRPr="00C93265">
                              <w:rPr>
                                <w:rFonts w:ascii="Times New Roman" w:hAnsi="Times New Roman" w:cs="Times New Roman"/>
                                <w:lang w:val=""/>
                              </w:rPr>
                              <w:instrText xml:space="preserve"> REF Eq1 \h  \* MERGEFORMAT </w:instrText>
                            </w:r>
                            <w:r w:rsidRPr="00C93265">
                              <w:rPr>
                                <w:rFonts w:ascii="Times New Roman" w:hAnsi="Times New Roman" w:cs="Times New Roman"/>
                                <w:lang w:val=""/>
                              </w:rPr>
                            </w:r>
                            <w:r w:rsidRPr="00C93265">
                              <w:rPr>
                                <w:rFonts w:ascii="Times New Roman" w:hAnsi="Times New Roman" w:cs="Times New Roman"/>
                                <w:lang w:val=""/>
                              </w:rPr>
                              <w:fldChar w:fldCharType="separate"/>
                            </w:r>
                            <w:r w:rsidR="008A3807" w:rsidRPr="008A3807">
                              <w:rPr>
                                <w:rFonts w:ascii="Times New Roman" w:hAnsi="Times New Roman" w:cs="Times New Roman"/>
                                <w:noProof/>
                                <w:color w:val="000000" w:themeColor="text1"/>
                                <w:sz w:val="24"/>
                                <w:szCs w:val="24"/>
                              </w:rPr>
                              <w:t>1</w:t>
                            </w:r>
                            <w:r w:rsidRPr="00C93265">
                              <w:rPr>
                                <w:rFonts w:ascii="Times New Roman" w:hAnsi="Times New Roman" w:cs="Times New Roman"/>
                                <w:lang w:val=""/>
                              </w:rPr>
                              <w:fldChar w:fldCharType="end"/>
                            </w:r>
                          </w:p>
                          <w:p w14:paraId="4C89E18A" w14:textId="77777777" w:rsidR="00625734" w:rsidRDefault="00625734" w:rsidP="00C93265">
                            <w:pPr>
                              <w:jc w:val="center"/>
                              <w:rPr>
                                <w:sz w:val="18"/>
                                <w:szCs w:val="18"/>
                                <w:lang w:val=""/>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0AC29E" id="Rectangle 78" o:spid="_x0000_s1040" style="position:absolute;left:0;text-align:left;margin-left:2pt;margin-top:11.15pt;width:259.35pt;height:29.4pt;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TikbgIAACcFAAAOAAAAZHJzL2Uyb0RvYy54bWysVNtOGzEQfa/Uf7D8XjYXWmjEBkUgqkoI&#10;IqDi2fHayaq2xx072U2/vmPvhYqiPlR98c7ac+ZyfMYXl6017KAw1OBKPj2ZcKachKp225J/e7r5&#10;cM5ZiMJVwoBTJT+qwC+X799dNH6hZrADUylkFMSFReNLvovRL4oiyJ2yIpyAV44ONaAVkX5xW1Qo&#10;GopuTTGbTD4VDWDlEaQKgXavu0O+zPG1VjLeax1UZKbkVFvMK+Z1k9ZieSEWWxR+V8u+DPEPVVhR&#10;O0o6hroWUbA91n+EsrVECKDjiQRbgNa1VLkH6mY6edXN4054lXshcoIfaQr/L6y8O6yR1VXJz+im&#10;nLB0Rw/EmnBboxjtEUGNDwvye/Rr7P8CmanbVqNNX+qDtZnU40iqaiOTtDmffZ6fnX7kTNLZ/Gw+&#10;P8+sFy9ojyF+UWBZMkqOlD5zKQ63IVJGch1cUjLj0urgpjamO007Raqyqytb8WhU5/2gNDVIlcxy&#10;1CwtdWWQHQSJovo+TT1SDuPIM0E0BR5B07dAJg6g3jfBVJbbCJy8BXzJNnrnjODiCLS1A/w7WHf+&#10;Q9ddr6nt2G7afJvT0+HmNlAd6YoROu0HL29q4vlWhLgWSGKnsaABjve0aANNyaG3ONsB/nxrP/mT&#10;BumUs4aGp+Thx16g4sx8daTONGmDgYOxGQy3t1dA1E/pafAymwTAaAZTI9hnmutVykJHwknKVXIZ&#10;cfi5it0Q08sg1WqV3WiivIi37tHLFDwRm3Tz1D4L9L24IsnyDobBEotXGut8E9LBah9B11mAidqO&#10;x55ymsasmf7lSOP++3/2ennflr8AAAD//wMAUEsDBBQABgAIAAAAIQAreOFr3gAAAAcBAAAPAAAA&#10;ZHJzL2Rvd25yZXYueG1sTI/RSsQwFETfBf8hXME3N21Wa629XcRFFBZcXP2Au821LTZJadJu/Xvj&#10;kz4OM8ycKTeL6cXMo++cRUhXCQi2tdOdbRA+3p+uchA+kNXUO8sI3+xhU52flVRod7JvPB9CI2KJ&#10;9QUhtCEMhZS+btmQX7mBbfQ+3WgoRDk2Uo90iuWmlypJMmmos3GhpYEfW66/DpNBqF+y53mdvdJu&#10;ezfn+26bLfspQ7y8WB7uQQRewl8YfvEjOlSR6egmq73oEa7jk4Cg1BpEtG+UugVxRMjTFGRVyv/8&#10;1Q8AAAD//wMAUEsBAi0AFAAGAAgAAAAhALaDOJL+AAAA4QEAABMAAAAAAAAAAAAAAAAAAAAAAFtD&#10;b250ZW50X1R5cGVzXS54bWxQSwECLQAUAAYACAAAACEAOP0h/9YAAACUAQAACwAAAAAAAAAAAAAA&#10;AAAvAQAAX3JlbHMvLnJlbHNQSwECLQAUAAYACAAAACEAc1k4pG4CAAAnBQAADgAAAAAAAAAAAAAA&#10;AAAuAgAAZHJzL2Uyb0RvYy54bWxQSwECLQAUAAYACAAAACEAK3jha94AAAAHAQAADwAAAAAAAAAA&#10;AAAAAADIBAAAZHJzL2Rvd25yZXYueG1sUEsFBgAAAAAEAAQA8wAAANMFAAAAAA==&#10;" fillcolor="white [3201]" stroked="f" strokeweight="1pt">
                <v:textbox inset="0,0,0,0">
                  <w:txbxContent>
                    <w:p w14:paraId="2B9D4C6E" w14:textId="059E71A1" w:rsidR="00625734" w:rsidRDefault="00625734" w:rsidP="00C93265">
                      <w:pPr>
                        <w:jc w:val="center"/>
                        <w:rPr>
                          <w:rFonts w:ascii="Times New Roman" w:hAnsi="Times New Roman" w:cs="Times New Roman"/>
                        </w:rPr>
                      </w:pPr>
                      <w:r>
                        <w:rPr>
                          <w:rFonts w:ascii="Times New Roman" w:hAnsi="Times New Roman" w:cs="Times New Roman"/>
                          <w:lang w:val=""/>
                        </w:rPr>
                        <w:t xml:space="preserve">Set </w:t>
                      </w:r>
                      <m:oMath>
                        <m:sSubSup>
                          <m:sSubSupPr>
                            <m:ctrlPr>
                              <w:rPr>
                                <w:rFonts w:ascii="Cambria Math" w:hAnsi="Cambria Math" w:cs="Times New Roman"/>
                                <w:i/>
                                <w:lang w:val=""/>
                              </w:rPr>
                            </m:ctrlPr>
                          </m:sSubSupPr>
                          <m:e>
                            <m:r>
                              <w:rPr>
                                <w:rFonts w:ascii="Cambria Math" w:hAnsi="Cambria Math" w:cs="Times New Roman"/>
                                <w:lang w:val=""/>
                              </w:rPr>
                              <m:t>K</m:t>
                            </m:r>
                          </m:e>
                          <m:sub>
                            <m:r>
                              <w:rPr>
                                <w:rFonts w:ascii="Cambria Math" w:hAnsi="Cambria Math" w:cs="Times New Roman"/>
                                <w:lang w:val=""/>
                              </w:rPr>
                              <m:t>i</m:t>
                            </m:r>
                          </m:sub>
                          <m:sup>
                            <m:r>
                              <w:rPr>
                                <w:rFonts w:ascii="Cambria Math" w:hAnsi="Cambria Math" w:cs="Times New Roman"/>
                                <w:lang w:val=""/>
                              </w:rPr>
                              <m:t>C</m:t>
                            </m:r>
                          </m:sup>
                        </m:sSubSup>
                        <m:r>
                          <w:rPr>
                            <w:rFonts w:ascii="Cambria Math" w:hAnsi="Cambria Math" w:cs="Times New Roman"/>
                            <w:lang w:val=""/>
                          </w:rPr>
                          <m:t>=</m:t>
                        </m:r>
                        <m:sSubSup>
                          <m:sSubSupPr>
                            <m:ctrlPr>
                              <w:rPr>
                                <w:rFonts w:ascii="Cambria Math" w:hAnsi="Cambria Math" w:cs="Times New Roman"/>
                                <w:lang w:val=""/>
                              </w:rPr>
                            </m:ctrlPr>
                          </m:sSubSupPr>
                          <m:e>
                            <m:r>
                              <w:rPr>
                                <w:rFonts w:ascii="Cambria Math" w:hAnsi="Cambria Math" w:cs="Times New Roman"/>
                                <w:lang w:val=""/>
                              </w:rPr>
                              <m:t>K</m:t>
                            </m:r>
                          </m:e>
                          <m:sub>
                            <m:r>
                              <w:rPr>
                                <w:rFonts w:ascii="Cambria Math" w:hAnsi="Cambria Math" w:cs="Times New Roman"/>
                                <w:lang w:val=""/>
                              </w:rPr>
                              <m:t>i</m:t>
                            </m:r>
                          </m:sub>
                          <m:sup>
                            <m:r>
                              <w:rPr>
                                <w:rFonts w:ascii="Cambria Math" w:hAnsi="Cambria Math" w:cs="Times New Roman"/>
                                <w:lang w:val=""/>
                              </w:rPr>
                              <m:t xml:space="preserve"> </m:t>
                            </m:r>
                          </m:sup>
                        </m:sSubSup>
                      </m:oMath>
                      <w:r>
                        <w:rPr>
                          <w:rFonts w:ascii="Times New Roman" w:hAnsi="Times New Roman" w:cs="Times New Roman"/>
                          <w:lang w:val=""/>
                        </w:rPr>
                        <w:t>. Solve for the total number of moles in the solid phase, n</w:t>
                      </w:r>
                      <w:r>
                        <w:rPr>
                          <w:rFonts w:ascii="Times New Roman" w:hAnsi="Times New Roman" w:cs="Times New Roman"/>
                          <w:vertAlign w:val="subscript"/>
                          <w:lang w:val=""/>
                        </w:rPr>
                        <w:t>s</w:t>
                      </w:r>
                      <w:r w:rsidRPr="00C93265">
                        <w:rPr>
                          <w:rFonts w:ascii="Times New Roman" w:hAnsi="Times New Roman" w:cs="Times New Roman"/>
                          <w:lang w:val=""/>
                        </w:rPr>
                        <w:t xml:space="preserve"> using Eq- </w:t>
                      </w:r>
                      <w:r w:rsidRPr="00C93265">
                        <w:rPr>
                          <w:rFonts w:ascii="Times New Roman" w:hAnsi="Times New Roman" w:cs="Times New Roman"/>
                          <w:lang w:val=""/>
                        </w:rPr>
                        <w:fldChar w:fldCharType="begin"/>
                      </w:r>
                      <w:r w:rsidRPr="00C93265">
                        <w:rPr>
                          <w:rFonts w:ascii="Times New Roman" w:hAnsi="Times New Roman" w:cs="Times New Roman"/>
                          <w:lang w:val=""/>
                        </w:rPr>
                        <w:instrText xml:space="preserve"> REF Eq1 \h  \* MERGEFORMAT </w:instrText>
                      </w:r>
                      <w:r w:rsidRPr="00C93265">
                        <w:rPr>
                          <w:rFonts w:ascii="Times New Roman" w:hAnsi="Times New Roman" w:cs="Times New Roman"/>
                          <w:lang w:val=""/>
                        </w:rPr>
                      </w:r>
                      <w:r w:rsidRPr="00C93265">
                        <w:rPr>
                          <w:rFonts w:ascii="Times New Roman" w:hAnsi="Times New Roman" w:cs="Times New Roman"/>
                          <w:lang w:val=""/>
                        </w:rPr>
                        <w:fldChar w:fldCharType="separate"/>
                      </w:r>
                      <w:r w:rsidR="008A3807" w:rsidRPr="008A3807">
                        <w:rPr>
                          <w:rFonts w:ascii="Times New Roman" w:hAnsi="Times New Roman" w:cs="Times New Roman"/>
                          <w:noProof/>
                          <w:color w:val="000000" w:themeColor="text1"/>
                          <w:sz w:val="24"/>
                          <w:szCs w:val="24"/>
                        </w:rPr>
                        <w:t>1</w:t>
                      </w:r>
                      <w:r w:rsidRPr="00C93265">
                        <w:rPr>
                          <w:rFonts w:ascii="Times New Roman" w:hAnsi="Times New Roman" w:cs="Times New Roman"/>
                          <w:lang w:val=""/>
                        </w:rPr>
                        <w:fldChar w:fldCharType="end"/>
                      </w:r>
                    </w:p>
                    <w:p w14:paraId="4C89E18A" w14:textId="77777777" w:rsidR="00625734" w:rsidRDefault="00625734" w:rsidP="00C93265">
                      <w:pPr>
                        <w:jc w:val="center"/>
                        <w:rPr>
                          <w:sz w:val="18"/>
                          <w:szCs w:val="18"/>
                          <w:lang w:val=""/>
                        </w:rPr>
                      </w:pPr>
                    </w:p>
                  </w:txbxContent>
                </v:textbox>
                <w10:wrap anchorx="margin"/>
              </v:rect>
            </w:pict>
          </mc:Fallback>
        </mc:AlternateContent>
      </w:r>
    </w:p>
    <w:p w14:paraId="7699F2BD" w14:textId="7BBC1663" w:rsidR="00C93265" w:rsidRPr="00C67093" w:rsidRDefault="00C93265" w:rsidP="00325CAE">
      <w:pPr>
        <w:jc w:val="both"/>
        <w:rPr>
          <w:rFonts w:ascii="Times New Roman" w:hAnsi="Times New Roman" w:cs="Times New Roman"/>
        </w:rPr>
      </w:pPr>
    </w:p>
    <w:p w14:paraId="0B0237FF" w14:textId="4BD7E014"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38112" behindDoc="0" locked="0" layoutInCell="1" allowOverlap="1" wp14:anchorId="7EBE8F8F" wp14:editId="2AAF4552">
                <wp:simplePos x="0" y="0"/>
                <wp:positionH relativeFrom="column">
                  <wp:posOffset>1656698</wp:posOffset>
                </wp:positionH>
                <wp:positionV relativeFrom="paragraph">
                  <wp:posOffset>7620</wp:posOffset>
                </wp:positionV>
                <wp:extent cx="0" cy="228600"/>
                <wp:effectExtent l="95250" t="0" r="57150" b="38100"/>
                <wp:wrapNone/>
                <wp:docPr id="247" name="Straight Arrow Connector 247"/>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59852E" id="Straight Arrow Connector 247" o:spid="_x0000_s1026" type="#_x0000_t32" style="position:absolute;margin-left:130.45pt;margin-top:.6pt;width:0;height:18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Cr03QEAAA0EAAAOAAAAZHJzL2Uyb0RvYy54bWysU12P0zAQfEfiP1h+p0kr7q6qmp5QD3hB&#10;UHHwA3yOnVjyl9ZLk/571k6aQ4CQQLw4sbMzOzPe7O9HZ9lZQTLBN3y9qjlTXobW+K7hX7+8e7Xl&#10;LKHwrbDBq4ZfVOL3h5cv9kPcqU3og20VMCLxaTfEhveIcVdVSfbKibQKUXn6qAM4gbSFrmpBDMTu&#10;bLWp69tqCNBGCFKlRKcP00d+KPxaK4mftE4KmW04acOyQlmf8lod9mLXgYi9kbMM8Q8qnDCemi5U&#10;DwIF+wbmFypnJIQUNK5kcFXQ2khVPJCbdf2Tm8deRFW8UDgpLjGl/0crP55PwEzb8M3rO868cHRJ&#10;jwjCdD2yNwBhYMfgPQUZgOUaSmyIaUfAoz/BvEvxBNn+qMHlJxljY0n5sqSsRmRyOpR0utlsb+ty&#10;AdUzLkLC9yo4ll8anmYhi4J1CVmcPySkzgS8AnJT69lAvNubu5tShsLYt75leIlkCsEI31mVDRDQ&#10;enpkI5P08oYXqyaiz0pTKCR2aljGUR0tsLOgQRJSKo/rhYmqM0wbaxdgXST8ETjXZ6gqo/o34AVR&#10;OgePC9gZH+B33XG8StZT/TWByXeO4Cm0l3KpJRqauZLV/H/kof5xX+DPf/HhOwAAAP//AwBQSwME&#10;FAAGAAgAAAAhAGsHLDjdAAAACAEAAA8AAABkcnMvZG93bnJldi54bWxMj0FrwkAQhe+F/odlCr3V&#10;jbFojNmICLnUS9WC9LZmp0lodjZmV03/faf0oMfH93jzTbYcbCsu2PvGkYLxKAKBVDrTUKXgY1+8&#10;JCB80GR06wgV/KCHZf74kOnUuCtt8bILleAR8qlWUIfQpVL6skar/ch1SMy+XG914NhX0vT6yuO2&#10;lXEUTaXVDfGFWne4rrH83p2tAvv2WRxsMt4fVtvTa7FONpS8b5R6fhpWCxABh3Arw58+q0POTkd3&#10;JuNFqyCeRnOuMohBMP/PRwWTWQwyz+T9A/kvAAAA//8DAFBLAQItABQABgAIAAAAIQC2gziS/gAA&#10;AOEBAAATAAAAAAAAAAAAAAAAAAAAAABbQ29udGVudF9UeXBlc10ueG1sUEsBAi0AFAAGAAgAAAAh&#10;ADj9If/WAAAAlAEAAAsAAAAAAAAAAAAAAAAALwEAAF9yZWxzLy5yZWxzUEsBAi0AFAAGAAgAAAAh&#10;AJPEKvTdAQAADQQAAA4AAAAAAAAAAAAAAAAALgIAAGRycy9lMm9Eb2MueG1sUEsBAi0AFAAGAAgA&#10;AAAhAGsHLDjdAAAACAEAAA8AAAAAAAAAAAAAAAAANwQAAGRycy9kb3ducmV2LnhtbFBLBQYAAAAA&#10;BAAEAPMAAABBBQAAAAA=&#10;" strokecolor="#4472c4 [3204]" strokeweight="2.25pt">
                <v:stroke endarrow="block" joinstyle="miter"/>
              </v:shape>
            </w:pict>
          </mc:Fallback>
        </mc:AlternateContent>
      </w:r>
      <w:r w:rsidRPr="00C67093">
        <w:rPr>
          <w:rFonts w:ascii="Times New Roman" w:hAnsi="Times New Roman" w:cs="Times New Roman"/>
          <w:noProof/>
        </w:rPr>
        <mc:AlternateContent>
          <mc:Choice Requires="wps">
            <w:drawing>
              <wp:anchor distT="0" distB="0" distL="114300" distR="114300" simplePos="0" relativeHeight="251712512" behindDoc="0" locked="0" layoutInCell="1" allowOverlap="1" wp14:anchorId="5E5123D0" wp14:editId="70FDF7B4">
                <wp:simplePos x="0" y="0"/>
                <wp:positionH relativeFrom="column">
                  <wp:posOffset>98854</wp:posOffset>
                </wp:positionH>
                <wp:positionV relativeFrom="paragraph">
                  <wp:posOffset>272793</wp:posOffset>
                </wp:positionV>
                <wp:extent cx="3091815" cy="395416"/>
                <wp:effectExtent l="0" t="0" r="13335" b="24130"/>
                <wp:wrapNone/>
                <wp:docPr id="75" name="Rectangle 75"/>
                <wp:cNvGraphicFramePr/>
                <a:graphic xmlns:a="http://schemas.openxmlformats.org/drawingml/2006/main">
                  <a:graphicData uri="http://schemas.microsoft.com/office/word/2010/wordprocessingShape">
                    <wps:wsp>
                      <wps:cNvSpPr/>
                      <wps:spPr>
                        <a:xfrm>
                          <a:off x="0" y="0"/>
                          <a:ext cx="3091815" cy="395416"/>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609E5335" w14:textId="1694C1E7" w:rsidR="00625734" w:rsidRPr="00C93265" w:rsidRDefault="00625734" w:rsidP="00C93265">
                            <w:pPr>
                              <w:jc w:val="center"/>
                              <w:rPr>
                                <w:rFonts w:ascii="Times New Roman" w:eastAsiaTheme="minorEastAsia" w:hAnsi="Times New Roman" w:cs="Times New Roman"/>
                              </w:rPr>
                            </w:pPr>
                            <w:r w:rsidRPr="00C93265">
                              <w:rPr>
                                <w:rFonts w:ascii="Times New Roman" w:hAnsi="Times New Roman" w:cs="Times New Roman"/>
                                <w:lang w:val=""/>
                              </w:rPr>
                              <w:t xml:space="preserve">Calculate </w:t>
                            </w:r>
                            <m:oMath>
                              <m:sSubSup>
                                <m:sSubSupPr>
                                  <m:ctrlPr>
                                    <w:rPr>
                                      <w:rFonts w:ascii="Cambria Math" w:hAnsi="Cambria Math" w:cs="Times New Roman"/>
                                      <w:i/>
                                      <w:lang w:val=""/>
                                    </w:rPr>
                                  </m:ctrlPr>
                                </m:sSubSupPr>
                                <m:e>
                                  <m:r>
                                    <w:rPr>
                                      <w:rFonts w:ascii="Cambria Math" w:hAnsi="Cambria Math" w:cs="Times New Roman"/>
                                      <w:lang w:val=""/>
                                    </w:rPr>
                                    <m:t>x</m:t>
                                  </m:r>
                                </m:e>
                                <m:sub>
                                  <m:r>
                                    <w:rPr>
                                      <w:rFonts w:ascii="Cambria Math" w:hAnsi="Cambria Math" w:cs="Times New Roman"/>
                                      <w:lang w:val=""/>
                                    </w:rPr>
                                    <m:t>i</m:t>
                                  </m:r>
                                </m:sub>
                                <m:sup>
                                  <m:r>
                                    <w:rPr>
                                      <w:rFonts w:ascii="Cambria Math" w:hAnsi="Cambria Math" w:cs="Times New Roman"/>
                                      <w:lang w:val=""/>
                                    </w:rPr>
                                    <m:t>s</m:t>
                                  </m:r>
                                </m:sup>
                              </m:sSubSup>
                              <m:r>
                                <w:rPr>
                                  <w:rFonts w:ascii="Cambria Math" w:hAnsi="Cambria Math" w:cs="Times New Roman"/>
                                  <w:lang w:val=""/>
                                </w:rPr>
                                <m:t xml:space="preserve"> &amp; </m:t>
                              </m:r>
                              <m:sSubSup>
                                <m:sSubSupPr>
                                  <m:ctrlPr>
                                    <w:rPr>
                                      <w:rFonts w:ascii="Cambria Math" w:hAnsi="Cambria Math" w:cs="Times New Roman"/>
                                      <w:i/>
                                      <w:lang w:val=""/>
                                    </w:rPr>
                                  </m:ctrlPr>
                                </m:sSubSupPr>
                                <m:e>
                                  <m:r>
                                    <w:rPr>
                                      <w:rFonts w:ascii="Cambria Math" w:hAnsi="Cambria Math" w:cs="Times New Roman"/>
                                      <w:lang w:val=""/>
                                    </w:rPr>
                                    <m:t>x</m:t>
                                  </m:r>
                                </m:e>
                                <m:sub>
                                  <m:r>
                                    <w:rPr>
                                      <w:rFonts w:ascii="Cambria Math" w:hAnsi="Cambria Math" w:cs="Times New Roman"/>
                                      <w:lang w:val=""/>
                                    </w:rPr>
                                    <m:t>i</m:t>
                                  </m:r>
                                </m:sub>
                                <m:sup>
                                  <m:r>
                                    <w:rPr>
                                      <w:rFonts w:ascii="Cambria Math" w:hAnsi="Cambria Math" w:cs="Times New Roman"/>
                                      <w:lang w:val=""/>
                                    </w:rPr>
                                    <m:t>L</m:t>
                                  </m:r>
                                </m:sup>
                              </m:sSubSup>
                            </m:oMath>
                            <w:r w:rsidRPr="00C93265">
                              <w:rPr>
                                <w:rFonts w:ascii="Times New Roman" w:eastAsiaTheme="minorEastAsia" w:hAnsi="Times New Roman" w:cs="Times New Roman"/>
                                <w:lang w:val=""/>
                              </w:rPr>
                              <w:t xml:space="preserve"> for just n-alkane components (not the total fluid) from </w:t>
                            </w:r>
                            <w:r w:rsidRPr="00C93265">
                              <w:rPr>
                                <w:rFonts w:ascii="Times New Roman" w:eastAsiaTheme="minorEastAsia" w:hAnsi="Times New Roman" w:cs="Times New Roman"/>
                              </w:rPr>
                              <w:t xml:space="preserve">Eq- </w:t>
                            </w:r>
                            <w:r w:rsidRPr="00C93265">
                              <w:rPr>
                                <w:rFonts w:ascii="Times New Roman" w:eastAsiaTheme="minorEastAsia" w:hAnsi="Times New Roman" w:cs="Times New Roman"/>
                              </w:rPr>
                              <w:fldChar w:fldCharType="begin"/>
                            </w:r>
                            <w:r w:rsidRPr="00C93265">
                              <w:rPr>
                                <w:rFonts w:ascii="Times New Roman" w:eastAsiaTheme="minorEastAsia" w:hAnsi="Times New Roman" w:cs="Times New Roman"/>
                              </w:rPr>
                              <w:instrText xml:space="preserve"> REF Eq2 \h  \* MERGEFORMAT </w:instrText>
                            </w:r>
                            <w:r w:rsidRPr="00C93265">
                              <w:rPr>
                                <w:rFonts w:ascii="Times New Roman" w:eastAsiaTheme="minorEastAsia" w:hAnsi="Times New Roman" w:cs="Times New Roman"/>
                              </w:rPr>
                            </w:r>
                            <w:r w:rsidRPr="00C93265">
                              <w:rPr>
                                <w:rFonts w:ascii="Times New Roman" w:eastAsiaTheme="minorEastAsia" w:hAnsi="Times New Roman" w:cs="Times New Roman"/>
                              </w:rPr>
                              <w:fldChar w:fldCharType="separate"/>
                            </w:r>
                            <w:r w:rsidR="008A3807" w:rsidRPr="008A3807">
                              <w:rPr>
                                <w:rFonts w:ascii="Times New Roman" w:hAnsi="Times New Roman" w:cs="Times New Roman"/>
                                <w:noProof/>
                                <w:color w:val="000000" w:themeColor="text1"/>
                              </w:rPr>
                              <w:t>2</w:t>
                            </w:r>
                            <w:r w:rsidRPr="00C93265">
                              <w:rPr>
                                <w:rFonts w:ascii="Times New Roman" w:eastAsiaTheme="minorEastAsia" w:hAnsi="Times New Roman" w:cs="Times New Roman"/>
                              </w:rPr>
                              <w:fldChar w:fldCharType="end"/>
                            </w:r>
                            <w:r w:rsidRPr="00C93265">
                              <w:rPr>
                                <w:rFonts w:ascii="Times New Roman" w:eastAsiaTheme="minorEastAsia" w:hAnsi="Times New Roman" w:cs="Times New Roman"/>
                              </w:rPr>
                              <w:t xml:space="preserve"> and Eq- </w:t>
                            </w:r>
                            <w:r w:rsidRPr="00C93265">
                              <w:rPr>
                                <w:rFonts w:ascii="Times New Roman" w:eastAsiaTheme="minorEastAsia" w:hAnsi="Times New Roman" w:cs="Times New Roman"/>
                              </w:rPr>
                              <w:fldChar w:fldCharType="begin"/>
                            </w:r>
                            <w:r w:rsidRPr="00C93265">
                              <w:rPr>
                                <w:rFonts w:ascii="Times New Roman" w:eastAsiaTheme="minorEastAsia" w:hAnsi="Times New Roman" w:cs="Times New Roman"/>
                              </w:rPr>
                              <w:instrText xml:space="preserve"> REF Eq3 \h  \* MERGEFORMAT </w:instrText>
                            </w:r>
                            <w:r w:rsidRPr="00C93265">
                              <w:rPr>
                                <w:rFonts w:ascii="Times New Roman" w:eastAsiaTheme="minorEastAsia" w:hAnsi="Times New Roman" w:cs="Times New Roman"/>
                              </w:rPr>
                            </w:r>
                            <w:r w:rsidRPr="00C93265">
                              <w:rPr>
                                <w:rFonts w:ascii="Times New Roman" w:eastAsiaTheme="minorEastAsia" w:hAnsi="Times New Roman" w:cs="Times New Roman"/>
                              </w:rPr>
                              <w:fldChar w:fldCharType="separate"/>
                            </w:r>
                            <w:r w:rsidR="008A3807" w:rsidRPr="008A3807">
                              <w:rPr>
                                <w:rFonts w:ascii="Times New Roman" w:hAnsi="Times New Roman" w:cs="Times New Roman"/>
                                <w:noProof/>
                                <w:color w:val="000000" w:themeColor="text1"/>
                              </w:rPr>
                              <w:t>3</w:t>
                            </w:r>
                            <w:r w:rsidRPr="00C93265">
                              <w:rPr>
                                <w:rFonts w:ascii="Times New Roman" w:eastAsiaTheme="minorEastAsia" w:hAnsi="Times New Roman" w:cs="Times New Roman"/>
                              </w:rPr>
                              <w:fldChar w:fldCharType="end"/>
                            </w:r>
                          </w:p>
                          <w:p w14:paraId="34EAFD8F" w14:textId="77777777" w:rsidR="00625734" w:rsidRDefault="00625734" w:rsidP="00C93265">
                            <w:pPr>
                              <w:jc w:val="center"/>
                              <w:rPr>
                                <w:rFonts w:ascii="Times New Roman" w:hAnsi="Times New Roman" w:cs="Times New Roman"/>
                                <w:sz w:val="20"/>
                                <w:szCs w:val="20"/>
                              </w:rPr>
                            </w:pPr>
                          </w:p>
                          <w:p w14:paraId="360E209B" w14:textId="77777777" w:rsidR="00625734" w:rsidRDefault="00625734" w:rsidP="00C93265">
                            <w:pPr>
                              <w:jc w:val="center"/>
                              <w:rPr>
                                <w:rFonts w:ascii="Times New Roman" w:eastAsiaTheme="minorEastAsia" w:hAnsi="Times New Roman" w:cs="Times New Roman"/>
                                <w:sz w:val="20"/>
                                <w:szCs w:val="20"/>
                                <w:lang w:val=""/>
                              </w:rPr>
                            </w:pPr>
                          </w:p>
                          <w:p w14:paraId="5705A2FD" w14:textId="77777777" w:rsidR="00625734" w:rsidRDefault="00625734" w:rsidP="00C93265">
                            <w:pPr>
                              <w:jc w:val="center"/>
                              <w:rPr>
                                <w:rFonts w:ascii="Times New Roman" w:hAnsi="Times New Roman" w:cs="Times New Roman"/>
                                <w:sz w:val="20"/>
                                <w:szCs w:val="20"/>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123D0" id="Rectangle 75" o:spid="_x0000_s1041" style="position:absolute;left:0;text-align:left;margin-left:7.8pt;margin-top:21.5pt;width:243.45pt;height:31.1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8+QfwIAAFoFAAAOAAAAZHJzL2Uyb0RvYy54bWysVN9PGzEMfp+0/yHK+7geDAYnrqgCMU1C&#10;UAETz2kuaU/LxZmT9q776+fkfhQxtIdpL4nj+LNj57Mvr7rGsJ1CX4MteX4040xZCVVt1yX//nz7&#10;6ZwzH4SthAGrSr5Xnl/NP364bF2hjmEDplLIyIn1RetKvgnBFVnm5UY1wh+BU5YuNWAjAh1xnVUo&#10;WvLemOx4NjvLWsDKIUjlPWlv+ks+T/61VjI8aO1VYKbk9LaQVkzrKq7Z/FIUaxRuU8vhGeIfXtGI&#10;2lLQydWNCIJtsf7DVVNLBA86HEloMtC6lirlQNnkszfZPG2EUykXKo53U5n8/3Mr73dLZHVV8i+n&#10;nFnR0B89UtWEXRvFSEcFap0vyO7JLXE4eRJjtp3GJu6UB+tSUfdTUVUXmCTlyewiP8/JuaS7k4vT&#10;z/lZdJod0A59+KqgYVEoOVL4VEuxu/OhNx1NYjALt7UxpBeFsXH1YOoq6tIhMkddG2Q7QX8eunyI&#10;9sqKYkdkFhPrU0lS2BvVe31UmmpCjz9OD0lsPPisfow+jSXLCNEUfQLl74FMGEGDbYSpxNAJOHsP&#10;eIg2WaeIYMMEbGoL+Hew7u3HrPtcY9qhW3WJAPRHw/euoNoTKxD6dvFO3tb0NXfCh6VA6g/qJOr5&#10;8ECLNtCWHAaJsw3gr/f00Z5oS7ectdRvJfc/twIVZ+abJULH5hwFHIXVKNhtcw30nTlNEyeTSAAM&#10;ZhQ1QvNCo2ARo9CVsJJilVwGHA/Xoe97GiZSLRbJjJrQiXBnn5yMzmNhI9WeuxeBbuBjICbfw9iL&#10;onhDy942Ii0stgF0nTgbS9vXcSg5NXBi/TBs4oR4fU5Wh5E4/w0AAP//AwBQSwMEFAAGAAgAAAAh&#10;AHBsNhjcAAAACQEAAA8AAABkcnMvZG93bnJldi54bWxMj81OwzAQhO9IvIO1SNyoTUtClcapKhAS&#10;HClIvW7ibRI1tqPYdQNPz3KC4+gbzU+5ne0gEk2h907D/UKBINd407tWw+fHy90aRIjoDA7ekYYv&#10;CrCtrq9KLIy/uHdK+9gKDnGhQA1djGMhZWg6shgWfiTH7Ogni5Hl1Eoz4YXD7SCXSuXSYu+4ocOR&#10;njpqTvuz1ZDCWB8eXw+Yds99Or3J/Ls+ota3N/NuAyLSHP/M8Dufp0PFm2p/diaIgXWWs1PDw4ov&#10;Mc/UMgNRM1DZCmRVyv8Pqh8AAAD//wMAUEsBAi0AFAAGAAgAAAAhALaDOJL+AAAA4QEAABMAAAAA&#10;AAAAAAAAAAAAAAAAAFtDb250ZW50X1R5cGVzXS54bWxQSwECLQAUAAYACAAAACEAOP0h/9YAAACU&#10;AQAACwAAAAAAAAAAAAAAAAAvAQAAX3JlbHMvLnJlbHNQSwECLQAUAAYACAAAACEAmuPPkH8CAABa&#10;BQAADgAAAAAAAAAAAAAAAAAuAgAAZHJzL2Uyb0RvYy54bWxQSwECLQAUAAYACAAAACEAcGw2GNwA&#10;AAAJAQAADwAAAAAAAAAAAAAAAADZBAAAZHJzL2Rvd25yZXYueG1sUEsFBgAAAAAEAAQA8wAAAOIF&#10;AAAAAA==&#10;" filled="f" strokecolor="black [3213]" strokeweight="1pt">
                <v:textbox inset="0,0,0,0">
                  <w:txbxContent>
                    <w:p w14:paraId="609E5335" w14:textId="1694C1E7" w:rsidR="00625734" w:rsidRPr="00C93265" w:rsidRDefault="00625734" w:rsidP="00C93265">
                      <w:pPr>
                        <w:jc w:val="center"/>
                        <w:rPr>
                          <w:rFonts w:ascii="Times New Roman" w:eastAsiaTheme="minorEastAsia" w:hAnsi="Times New Roman" w:cs="Times New Roman"/>
                        </w:rPr>
                      </w:pPr>
                      <w:r w:rsidRPr="00C93265">
                        <w:rPr>
                          <w:rFonts w:ascii="Times New Roman" w:hAnsi="Times New Roman" w:cs="Times New Roman"/>
                          <w:lang w:val=""/>
                        </w:rPr>
                        <w:t xml:space="preserve">Calculate </w:t>
                      </w:r>
                      <m:oMath>
                        <m:sSubSup>
                          <m:sSubSupPr>
                            <m:ctrlPr>
                              <w:rPr>
                                <w:rFonts w:ascii="Cambria Math" w:hAnsi="Cambria Math" w:cs="Times New Roman"/>
                                <w:i/>
                                <w:lang w:val=""/>
                              </w:rPr>
                            </m:ctrlPr>
                          </m:sSubSupPr>
                          <m:e>
                            <m:r>
                              <w:rPr>
                                <w:rFonts w:ascii="Cambria Math" w:hAnsi="Cambria Math" w:cs="Times New Roman"/>
                                <w:lang w:val=""/>
                              </w:rPr>
                              <m:t>x</m:t>
                            </m:r>
                          </m:e>
                          <m:sub>
                            <m:r>
                              <w:rPr>
                                <w:rFonts w:ascii="Cambria Math" w:hAnsi="Cambria Math" w:cs="Times New Roman"/>
                                <w:lang w:val=""/>
                              </w:rPr>
                              <m:t>i</m:t>
                            </m:r>
                          </m:sub>
                          <m:sup>
                            <m:r>
                              <w:rPr>
                                <w:rFonts w:ascii="Cambria Math" w:hAnsi="Cambria Math" w:cs="Times New Roman"/>
                                <w:lang w:val=""/>
                              </w:rPr>
                              <m:t>s</m:t>
                            </m:r>
                          </m:sup>
                        </m:sSubSup>
                        <m:r>
                          <w:rPr>
                            <w:rFonts w:ascii="Cambria Math" w:hAnsi="Cambria Math" w:cs="Times New Roman"/>
                            <w:lang w:val=""/>
                          </w:rPr>
                          <m:t xml:space="preserve"> &amp; </m:t>
                        </m:r>
                        <m:sSubSup>
                          <m:sSubSupPr>
                            <m:ctrlPr>
                              <w:rPr>
                                <w:rFonts w:ascii="Cambria Math" w:hAnsi="Cambria Math" w:cs="Times New Roman"/>
                                <w:i/>
                                <w:lang w:val=""/>
                              </w:rPr>
                            </m:ctrlPr>
                          </m:sSubSupPr>
                          <m:e>
                            <m:r>
                              <w:rPr>
                                <w:rFonts w:ascii="Cambria Math" w:hAnsi="Cambria Math" w:cs="Times New Roman"/>
                                <w:lang w:val=""/>
                              </w:rPr>
                              <m:t>x</m:t>
                            </m:r>
                          </m:e>
                          <m:sub>
                            <m:r>
                              <w:rPr>
                                <w:rFonts w:ascii="Cambria Math" w:hAnsi="Cambria Math" w:cs="Times New Roman"/>
                                <w:lang w:val=""/>
                              </w:rPr>
                              <m:t>i</m:t>
                            </m:r>
                          </m:sub>
                          <m:sup>
                            <m:r>
                              <w:rPr>
                                <w:rFonts w:ascii="Cambria Math" w:hAnsi="Cambria Math" w:cs="Times New Roman"/>
                                <w:lang w:val=""/>
                              </w:rPr>
                              <m:t>L</m:t>
                            </m:r>
                          </m:sup>
                        </m:sSubSup>
                      </m:oMath>
                      <w:r w:rsidRPr="00C93265">
                        <w:rPr>
                          <w:rFonts w:ascii="Times New Roman" w:eastAsiaTheme="minorEastAsia" w:hAnsi="Times New Roman" w:cs="Times New Roman"/>
                          <w:lang w:val=""/>
                        </w:rPr>
                        <w:t xml:space="preserve"> for just n-alkane components (not the total fluid) from </w:t>
                      </w:r>
                      <w:r w:rsidRPr="00C93265">
                        <w:rPr>
                          <w:rFonts w:ascii="Times New Roman" w:eastAsiaTheme="minorEastAsia" w:hAnsi="Times New Roman" w:cs="Times New Roman"/>
                        </w:rPr>
                        <w:t xml:space="preserve">Eq- </w:t>
                      </w:r>
                      <w:r w:rsidRPr="00C93265">
                        <w:rPr>
                          <w:rFonts w:ascii="Times New Roman" w:eastAsiaTheme="minorEastAsia" w:hAnsi="Times New Roman" w:cs="Times New Roman"/>
                        </w:rPr>
                        <w:fldChar w:fldCharType="begin"/>
                      </w:r>
                      <w:r w:rsidRPr="00C93265">
                        <w:rPr>
                          <w:rFonts w:ascii="Times New Roman" w:eastAsiaTheme="minorEastAsia" w:hAnsi="Times New Roman" w:cs="Times New Roman"/>
                        </w:rPr>
                        <w:instrText xml:space="preserve"> REF Eq2 \h  \* MERGEFORMAT </w:instrText>
                      </w:r>
                      <w:r w:rsidRPr="00C93265">
                        <w:rPr>
                          <w:rFonts w:ascii="Times New Roman" w:eastAsiaTheme="minorEastAsia" w:hAnsi="Times New Roman" w:cs="Times New Roman"/>
                        </w:rPr>
                      </w:r>
                      <w:r w:rsidRPr="00C93265">
                        <w:rPr>
                          <w:rFonts w:ascii="Times New Roman" w:eastAsiaTheme="minorEastAsia" w:hAnsi="Times New Roman" w:cs="Times New Roman"/>
                        </w:rPr>
                        <w:fldChar w:fldCharType="separate"/>
                      </w:r>
                      <w:r w:rsidR="008A3807" w:rsidRPr="008A3807">
                        <w:rPr>
                          <w:rFonts w:ascii="Times New Roman" w:hAnsi="Times New Roman" w:cs="Times New Roman"/>
                          <w:noProof/>
                          <w:color w:val="000000" w:themeColor="text1"/>
                        </w:rPr>
                        <w:t>2</w:t>
                      </w:r>
                      <w:r w:rsidRPr="00C93265">
                        <w:rPr>
                          <w:rFonts w:ascii="Times New Roman" w:eastAsiaTheme="minorEastAsia" w:hAnsi="Times New Roman" w:cs="Times New Roman"/>
                        </w:rPr>
                        <w:fldChar w:fldCharType="end"/>
                      </w:r>
                      <w:r w:rsidRPr="00C93265">
                        <w:rPr>
                          <w:rFonts w:ascii="Times New Roman" w:eastAsiaTheme="minorEastAsia" w:hAnsi="Times New Roman" w:cs="Times New Roman"/>
                        </w:rPr>
                        <w:t xml:space="preserve"> and Eq- </w:t>
                      </w:r>
                      <w:r w:rsidRPr="00C93265">
                        <w:rPr>
                          <w:rFonts w:ascii="Times New Roman" w:eastAsiaTheme="minorEastAsia" w:hAnsi="Times New Roman" w:cs="Times New Roman"/>
                        </w:rPr>
                        <w:fldChar w:fldCharType="begin"/>
                      </w:r>
                      <w:r w:rsidRPr="00C93265">
                        <w:rPr>
                          <w:rFonts w:ascii="Times New Roman" w:eastAsiaTheme="minorEastAsia" w:hAnsi="Times New Roman" w:cs="Times New Roman"/>
                        </w:rPr>
                        <w:instrText xml:space="preserve"> REF Eq3 \h  \* MERGEFORMAT </w:instrText>
                      </w:r>
                      <w:r w:rsidRPr="00C93265">
                        <w:rPr>
                          <w:rFonts w:ascii="Times New Roman" w:eastAsiaTheme="minorEastAsia" w:hAnsi="Times New Roman" w:cs="Times New Roman"/>
                        </w:rPr>
                      </w:r>
                      <w:r w:rsidRPr="00C93265">
                        <w:rPr>
                          <w:rFonts w:ascii="Times New Roman" w:eastAsiaTheme="minorEastAsia" w:hAnsi="Times New Roman" w:cs="Times New Roman"/>
                        </w:rPr>
                        <w:fldChar w:fldCharType="separate"/>
                      </w:r>
                      <w:r w:rsidR="008A3807" w:rsidRPr="008A3807">
                        <w:rPr>
                          <w:rFonts w:ascii="Times New Roman" w:hAnsi="Times New Roman" w:cs="Times New Roman"/>
                          <w:noProof/>
                          <w:color w:val="000000" w:themeColor="text1"/>
                        </w:rPr>
                        <w:t>3</w:t>
                      </w:r>
                      <w:r w:rsidRPr="00C93265">
                        <w:rPr>
                          <w:rFonts w:ascii="Times New Roman" w:eastAsiaTheme="minorEastAsia" w:hAnsi="Times New Roman" w:cs="Times New Roman"/>
                        </w:rPr>
                        <w:fldChar w:fldCharType="end"/>
                      </w:r>
                    </w:p>
                    <w:p w14:paraId="34EAFD8F" w14:textId="77777777" w:rsidR="00625734" w:rsidRDefault="00625734" w:rsidP="00C93265">
                      <w:pPr>
                        <w:jc w:val="center"/>
                        <w:rPr>
                          <w:rFonts w:ascii="Times New Roman" w:hAnsi="Times New Roman" w:cs="Times New Roman"/>
                          <w:sz w:val="20"/>
                          <w:szCs w:val="20"/>
                        </w:rPr>
                      </w:pPr>
                    </w:p>
                    <w:p w14:paraId="360E209B" w14:textId="77777777" w:rsidR="00625734" w:rsidRDefault="00625734" w:rsidP="00C93265">
                      <w:pPr>
                        <w:jc w:val="center"/>
                        <w:rPr>
                          <w:rFonts w:ascii="Times New Roman" w:eastAsiaTheme="minorEastAsia" w:hAnsi="Times New Roman" w:cs="Times New Roman"/>
                          <w:sz w:val="20"/>
                          <w:szCs w:val="20"/>
                          <w:lang w:val=""/>
                        </w:rPr>
                      </w:pPr>
                    </w:p>
                    <w:p w14:paraId="5705A2FD" w14:textId="77777777" w:rsidR="00625734" w:rsidRDefault="00625734" w:rsidP="00C93265">
                      <w:pPr>
                        <w:jc w:val="center"/>
                        <w:rPr>
                          <w:rFonts w:ascii="Times New Roman" w:hAnsi="Times New Roman" w:cs="Times New Roman"/>
                          <w:sz w:val="20"/>
                          <w:szCs w:val="20"/>
                        </w:rPr>
                      </w:pPr>
                    </w:p>
                  </w:txbxContent>
                </v:textbox>
              </v:rect>
            </w:pict>
          </mc:Fallback>
        </mc:AlternateContent>
      </w:r>
    </w:p>
    <w:p w14:paraId="6F2AE483" w14:textId="31E446B8" w:rsidR="00C93265" w:rsidRPr="00C67093" w:rsidRDefault="00C93265" w:rsidP="00325CAE">
      <w:pPr>
        <w:jc w:val="both"/>
        <w:rPr>
          <w:rFonts w:ascii="Times New Roman" w:hAnsi="Times New Roman" w:cs="Times New Roman"/>
        </w:rPr>
      </w:pPr>
    </w:p>
    <w:p w14:paraId="5B8D5C3E" w14:textId="5C14BF9D"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37088" behindDoc="0" locked="0" layoutInCell="1" allowOverlap="1" wp14:anchorId="50C05D0D" wp14:editId="2DACCC91">
                <wp:simplePos x="0" y="0"/>
                <wp:positionH relativeFrom="column">
                  <wp:posOffset>1659890</wp:posOffset>
                </wp:positionH>
                <wp:positionV relativeFrom="paragraph">
                  <wp:posOffset>123842</wp:posOffset>
                </wp:positionV>
                <wp:extent cx="0" cy="228600"/>
                <wp:effectExtent l="95250" t="0" r="57150" b="38100"/>
                <wp:wrapNone/>
                <wp:docPr id="248" name="Straight Arrow Connector 248"/>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C553CD" id="Straight Arrow Connector 248" o:spid="_x0000_s1026" type="#_x0000_t32" style="position:absolute;margin-left:130.7pt;margin-top:9.75pt;width:0;height:18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2Qj3AEAAA0EAAAOAAAAZHJzL2Uyb0RvYy54bWysU12P0zAQfEfiP1h+p0kr7qiipifUA14Q&#10;VBz8AJ9jN5b8pfXSpP+etZPm0IGQQLw4sbMzOzPe7O5GZ9lZQTLBt3y9qjlTXobO+FPLv319/2rL&#10;WULhO2GDVy2/qMTv9i9f7IbYqE3og+0UMCLxqRliy3vE2FRVkr1yIq1CVJ4+6gBOIG3hVHUgBmJ3&#10;ttrU9W01BOgiBKlSotP76SPfF36tlcTPWieFzLactGFZoayPea32O9GcQMTeyFmG+AcVThhPTReq&#10;e4GCfQfzC5UzEkIKGlcyuCpobaQqHsjNun7m5qEXURUvFE6KS0zp/9HKT+cjMNO1fPOarsoLR5f0&#10;gCDMqUf2FiAM7BC8pyADsFxDiQ0xNQQ8+CPMuxSPkO2PGlx+kjE2lpQvS8pqRCanQ0mnm832ti4X&#10;UD3hIiT8oIJj+aXlaRayKFiXkMX5Y0LqTMArIDe1ng3Eu715c1PKUBj7zncML5FMIRjhT1ZlAwS0&#10;nh7ZyCS9vOHFqonoi9IUComdGpZxVAcL7CxokISUyuN6YaLqDNPG2gVYFwl/BM71GarKqP4NeEGU&#10;zsHjAnbGB/hddxyvkvVUf01g8p0jeAzdpVxqiYZmrmQ1/x95qH/eF/jTX7z/AQAA//8DAFBLAwQU&#10;AAYACAAAACEAMaIMgN4AAAAJAQAADwAAAGRycy9kb3ducmV2LnhtbEyPTWvDMAyG74P9B6NBb6uT&#10;0pQsi1NKIZf20o9B2c2NtSQslrPYbdN/P40dtqP0Prx6lC9H24krDr51pCCeRiCQKmdaqhW8Hcvn&#10;FIQPmozuHKGCO3pYFo8Puc6Mu9Eer4dQCy4hn2kFTQh9JqWvGrTaT12PxNmHG6wOPA61NIO+cbnt&#10;5CyKFtLqlvhCo3tcN1h9Hi5Wgd28lyebxsfTav81L9fpltLdVqnJ07h6BRFwDH8w/OizOhTsdHYX&#10;Ml50CmaLeM4oBy8JCAZ+F2cFSZKALHL5/4PiGwAA//8DAFBLAQItABQABgAIAAAAIQC2gziS/gAA&#10;AOEBAAATAAAAAAAAAAAAAAAAAAAAAABbQ29udGVudF9UeXBlc10ueG1sUEsBAi0AFAAGAAgAAAAh&#10;ADj9If/WAAAAlAEAAAsAAAAAAAAAAAAAAAAALwEAAF9yZWxzLy5yZWxzUEsBAi0AFAAGAAgAAAAh&#10;AHTPZCPcAQAADQQAAA4AAAAAAAAAAAAAAAAALgIAAGRycy9lMm9Eb2MueG1sUEsBAi0AFAAGAAgA&#10;AAAhADGiDIDeAAAACQEAAA8AAAAAAAAAAAAAAAAANgQAAGRycy9kb3ducmV2LnhtbFBLBQYAAAAA&#10;BAAEAPMAAABBBQAAAAA=&#10;" strokecolor="#4472c4 [3204]" strokeweight="2.25pt">
                <v:stroke endarrow="block" joinstyle="miter"/>
              </v:shape>
            </w:pict>
          </mc:Fallback>
        </mc:AlternateContent>
      </w:r>
    </w:p>
    <w:p w14:paraId="59188AAB" w14:textId="677004DF"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13536" behindDoc="0" locked="0" layoutInCell="1" allowOverlap="1" wp14:anchorId="69D7D653" wp14:editId="4D5BA172">
                <wp:simplePos x="0" y="0"/>
                <wp:positionH relativeFrom="column">
                  <wp:posOffset>329514</wp:posOffset>
                </wp:positionH>
                <wp:positionV relativeFrom="paragraph">
                  <wp:posOffset>139906</wp:posOffset>
                </wp:positionV>
                <wp:extent cx="2682240" cy="395416"/>
                <wp:effectExtent l="0" t="0" r="22860" b="24130"/>
                <wp:wrapNone/>
                <wp:docPr id="74" name="Rectangle 74"/>
                <wp:cNvGraphicFramePr/>
                <a:graphic xmlns:a="http://schemas.openxmlformats.org/drawingml/2006/main">
                  <a:graphicData uri="http://schemas.microsoft.com/office/word/2010/wordprocessingShape">
                    <wps:wsp>
                      <wps:cNvSpPr/>
                      <wps:spPr>
                        <a:xfrm>
                          <a:off x="0" y="0"/>
                          <a:ext cx="2682240" cy="395416"/>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0E4AA518" w14:textId="662E1E9B" w:rsidR="00625734" w:rsidRDefault="00625734" w:rsidP="00C93265">
                            <w:pPr>
                              <w:jc w:val="center"/>
                              <w:rPr>
                                <w:rFonts w:ascii="Times New Roman" w:hAnsi="Times New Roman" w:cs="Times New Roman"/>
                                <w:lang w:val=""/>
                              </w:rPr>
                            </w:pPr>
                            <m:oMath>
                              <m:r>
                                <w:rPr>
                                  <w:rFonts w:ascii="Cambria Math" w:hAnsi="Cambria Math" w:cs="Times New Roman"/>
                                  <w:color w:val="000000" w:themeColor="text1"/>
                                  <w:sz w:val="24"/>
                                  <w:szCs w:val="24"/>
                                </w:rPr>
                                <m:t>Δ</m:t>
                              </m:r>
                              <m:sSubSup>
                                <m:sSubSupPr>
                                  <m:ctrlPr>
                                    <w:rPr>
                                      <w:rFonts w:ascii="Cambria Math" w:hAnsi="Cambria Math" w:cs="Times New Roman"/>
                                      <w:i/>
                                      <w:iCs/>
                                      <w:color w:val="000000" w:themeColor="text1"/>
                                      <w:sz w:val="24"/>
                                      <w:szCs w:val="24"/>
                                    </w:rPr>
                                  </m:ctrlPr>
                                </m:sSubSup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i</m:t>
                                      </m:r>
                                    </m:sub>
                                  </m:sSub>
                                </m:e>
                                <m:sub>
                                  <m:r>
                                    <w:rPr>
                                      <w:rFonts w:ascii="Cambria Math" w:hAnsi="Cambria Math" w:cs="Times New Roman"/>
                                      <w:color w:val="000000" w:themeColor="text1"/>
                                      <w:sz w:val="24"/>
                                      <w:szCs w:val="24"/>
                                    </w:rPr>
                                    <m:t> </m:t>
                                  </m:r>
                                </m:sub>
                                <m:sup>
                                  <m:r>
                                    <w:rPr>
                                      <w:rFonts w:ascii="Cambria Math" w:hAnsi="Cambria Math" w:cs="Times New Roman"/>
                                      <w:color w:val="000000" w:themeColor="text1"/>
                                      <w:sz w:val="24"/>
                                      <w:szCs w:val="24"/>
                                    </w:rPr>
                                    <m:t>f</m:t>
                                  </m:r>
                                </m:sup>
                              </m:sSubSup>
                              <m:r>
                                <w:rPr>
                                  <w:rFonts w:ascii="Cambria Math" w:hAnsi="Cambria Math" w:cs="Times New Roman"/>
                                  <w:color w:val="000000" w:themeColor="text1"/>
                                  <w:sz w:val="24"/>
                                  <w:szCs w:val="24"/>
                                </w:rPr>
                                <m:t>,</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f</m:t>
                                  </m:r>
                                </m:sup>
                              </m:sSubSup>
                              <m:r>
                                <w:rPr>
                                  <w:rFonts w:ascii="Cambria Math" w:hAnsi="Cambria Math" w:cs="Times New Roman"/>
                                  <w:color w:val="000000" w:themeColor="text1"/>
                                  <w:sz w:val="24"/>
                                  <w:szCs w:val="24"/>
                                </w:rPr>
                                <m:t>,Δ</m:t>
                              </m:r>
                              <m:sSubSup>
                                <m:sSubSupPr>
                                  <m:ctrlPr>
                                    <w:rPr>
                                      <w:rFonts w:ascii="Cambria Math" w:hAnsi="Cambria Math" w:cs="Times New Roman"/>
                                      <w:i/>
                                      <w:iCs/>
                                      <w:color w:val="000000" w:themeColor="text1"/>
                                      <w:sz w:val="24"/>
                                      <w:szCs w:val="24"/>
                                    </w:rPr>
                                  </m:ctrlPr>
                                </m:sSubSup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i</m:t>
                                      </m:r>
                                    </m:sub>
                                  </m:sSub>
                                </m:e>
                                <m:sub>
                                  <m:r>
                                    <w:rPr>
                                      <w:rFonts w:ascii="Cambria Math" w:hAnsi="Cambria Math" w:cs="Times New Roman"/>
                                      <w:color w:val="000000" w:themeColor="text1"/>
                                      <w:sz w:val="24"/>
                                      <w:szCs w:val="24"/>
                                    </w:rPr>
                                    <m:t> </m:t>
                                  </m:r>
                                </m:sub>
                                <m:sup>
                                  <m:r>
                                    <w:rPr>
                                      <w:rFonts w:ascii="Cambria Math" w:hAnsi="Cambria Math" w:cs="Times New Roman"/>
                                      <w:color w:val="000000" w:themeColor="text1"/>
                                      <w:sz w:val="24"/>
                                      <w:szCs w:val="24"/>
                                    </w:rPr>
                                    <m:t>tr</m:t>
                                  </m:r>
                                </m:sup>
                              </m:sSubSup>
                              <m:r>
                                <w:rPr>
                                  <w:rFonts w:ascii="Cambria Math" w:hAnsi="Cambria Math" w:cs="Times New Roman"/>
                                  <w:color w:val="000000" w:themeColor="text1"/>
                                  <w:sz w:val="24"/>
                                  <w:szCs w:val="24"/>
                                </w:rPr>
                                <m:t>,</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r</m:t>
                                  </m:r>
                                </m:sup>
                              </m:sSubSup>
                            </m:oMath>
                            <w:r>
                              <w:rPr>
                                <w:rFonts w:ascii="Times New Roman" w:eastAsiaTheme="minorEastAsia" w:hAnsi="Times New Roman" w:cs="Times New Roman"/>
                                <w:iCs/>
                                <w:color w:val="000000" w:themeColor="text1"/>
                                <w:sz w:val="24"/>
                                <w:szCs w:val="24"/>
                              </w:rPr>
                              <w:t xml:space="preserve"> and </w:t>
                            </w:r>
                            <m:oMath>
                              <m:sSub>
                                <m:sSubPr>
                                  <m:ctrlPr>
                                    <w:rPr>
                                      <w:rFonts w:ascii="Cambria Math" w:hAnsi="Cambria Math" w:cs="Times New Roman"/>
                                      <w:i/>
                                      <w:iCs/>
                                      <w:color w:val="000000" w:themeColor="text1"/>
                                      <w:sz w:val="24"/>
                                      <w:szCs w:val="24"/>
                                    </w:rPr>
                                  </m:ctrlPr>
                                </m:sSub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s</m:t>
                                      </m:r>
                                    </m:sub>
                                    <m:sup>
                                      <m:r>
                                        <w:rPr>
                                          <w:rFonts w:ascii="Cambria Math" w:hAnsi="Cambria Math" w:cs="Times New Roman"/>
                                          <w:color w:val="000000" w:themeColor="text1"/>
                                          <w:sz w:val="24"/>
                                          <w:szCs w:val="24"/>
                                        </w:rPr>
                                        <m:t>l</m:t>
                                      </m:r>
                                    </m:sup>
                                  </m:sSubSup>
                                  <m:r>
                                    <w:rPr>
                                      <w:rFonts w:ascii="Cambria Math" w:hAnsi="Cambria Math" w:cs="Times New Roman"/>
                                      <w:color w:val="000000" w:themeColor="text1"/>
                                      <w:sz w:val="24"/>
                                      <w:szCs w:val="24"/>
                                    </w:rPr>
                                    <m:t>C</m:t>
                                  </m:r>
                                </m:e>
                                <m:sub>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m:t>
                                      </m:r>
                                    </m:sub>
                                  </m:sSub>
                                </m:sub>
                              </m:sSub>
                            </m:oMath>
                            <w:r>
                              <w:rPr>
                                <w:rFonts w:ascii="Times New Roman" w:hAnsi="Times New Roman" w:cs="Times New Roman"/>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7D653" id="Rectangle 74" o:spid="_x0000_s1042" style="position:absolute;left:0;text-align:left;margin-left:25.95pt;margin-top:11pt;width:211.2pt;height:31.1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FtfQIAAFoFAAAOAAAAZHJzL2Uyb0RvYy54bWysVE1v2zAMvQ/YfxB0X51kWdcZdYogRYcB&#10;RRu0HXpWZCkxJosapcTOfv0o+SNFV+ww7CJRFB8pUo+8vGprww4KfQW24NOzCWfKSigruy3496eb&#10;Dxec+SBsKQxYVfCj8vxq8f7dZeNyNYMdmFIhIyfW540r+C4El2eZlztVC38GTlm61IC1CHTEbVai&#10;aMh7bbLZZHKeNYClQ5DKe9Jed5d8kfxrrWS419qrwEzB6W0hrZjWTVyzxaXItyjcrpL9M8Q/vKIW&#10;laWgo6trEQTbY/WHq7qSCB50OJNQZ6B1JVXKgbKZTl5l87gTTqVcqDjejWXy/8+tvDuskVVlwT/P&#10;ObOipj96oKoJuzWKkY4K1Difk92jW2N/8iTGbFuNddwpD9amoh7Hoqo2MEnK2fnFbDan2ku6+/jl&#10;03x6Hp1mJ7RDH74qqFkUCo4UPtVSHG596EwHkxjMwk1lDOlFbmxcPZiqjLp0iMxRK4PsIOjPQzvt&#10;o72wotgRmcXEulSSFI5GdV4flKaaxMenhyQ2nnyWPwafxpJlhGiKPoKmb4FMGEC9bYSpxNAROHkL&#10;eIo2WqeIYMMIrCsL+Hew7uyHrLtcY9qh3bSJAN2/RNUGyiOxAqFrF+/kTUVfcyt8WAuk/qDfpJ4P&#10;97RoA03BoZc42wH+eksf7Ym2dMtZQ/1WcP9zL1BxZr5ZInRszkHAQdgMgt3XK6DvnNI0cTKJBMBg&#10;BlEj1M80CpYxCl0JKylWwWXA4bAKXd/TMJFquUxm1IROhFv76GR0HgsbqfbUPgt0PR8DMfkOhl4U&#10;+StadrYRaWG5D6CrxNlTHfuSUwMn1vfDJk6Il+dkdRqJi98AAAD//wMAUEsDBBQABgAIAAAAIQCs&#10;RLYd3QAAAAgBAAAPAAAAZHJzL2Rvd25yZXYueG1sTI9BS8NAEIXvgv9hGcGb3TTWtsZMSlEEPVqF&#10;XifZaRKa3Q3ZbRr99Y4nexoe7/Hme/lmsp0aeQitdwjzWQKKXeVN62qEr8/XuzWoEMkZ6rxjhG8O&#10;sCmur3LKjD+7Dx53sVZS4kJGCE2MfaZ1qBq2FGa+ZyfewQ+Wosih1mags5TbTqdJstSWWicfGur5&#10;ueHquDtZhDH05X71tqdx+9KOx3e9/CkPhHh7M22fQEWe4n8Y/vAFHQphKv3JmaA6hIf5oyQR0lQm&#10;ib9YLe5BlQhrubrI9eWA4hcAAP//AwBQSwECLQAUAAYACAAAACEAtoM4kv4AAADhAQAAEwAAAAAA&#10;AAAAAAAAAAAAAAAAW0NvbnRlbnRfVHlwZXNdLnhtbFBLAQItABQABgAIAAAAIQA4/SH/1gAAAJQB&#10;AAALAAAAAAAAAAAAAAAAAC8BAABfcmVscy8ucmVsc1BLAQItABQABgAIAAAAIQDsY/FtfQIAAFoF&#10;AAAOAAAAAAAAAAAAAAAAAC4CAABkcnMvZTJvRG9jLnhtbFBLAQItABQABgAIAAAAIQCsRLYd3QAA&#10;AAgBAAAPAAAAAAAAAAAAAAAAANcEAABkcnMvZG93bnJldi54bWxQSwUGAAAAAAQABADzAAAA4QUA&#10;AAAA&#10;" filled="f" strokecolor="black [3213]" strokeweight="1pt">
                <v:textbox inset="0,0,0,0">
                  <w:txbxContent>
                    <w:p w14:paraId="0E4AA518" w14:textId="662E1E9B" w:rsidR="00625734" w:rsidRDefault="00625734" w:rsidP="00C93265">
                      <w:pPr>
                        <w:jc w:val="center"/>
                        <w:rPr>
                          <w:rFonts w:ascii="Times New Roman" w:hAnsi="Times New Roman" w:cs="Times New Roman"/>
                          <w:lang w:val=""/>
                        </w:rPr>
                      </w:pPr>
                      <m:oMath>
                        <m:r>
                          <w:rPr>
                            <w:rFonts w:ascii="Cambria Math" w:hAnsi="Cambria Math" w:cs="Times New Roman"/>
                            <w:color w:val="000000" w:themeColor="text1"/>
                            <w:sz w:val="24"/>
                            <w:szCs w:val="24"/>
                          </w:rPr>
                          <m:t>Δ</m:t>
                        </m:r>
                        <m:sSubSup>
                          <m:sSubSupPr>
                            <m:ctrlPr>
                              <w:rPr>
                                <w:rFonts w:ascii="Cambria Math" w:hAnsi="Cambria Math" w:cs="Times New Roman"/>
                                <w:i/>
                                <w:iCs/>
                                <w:color w:val="000000" w:themeColor="text1"/>
                                <w:sz w:val="24"/>
                                <w:szCs w:val="24"/>
                              </w:rPr>
                            </m:ctrlPr>
                          </m:sSubSup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i</m:t>
                                </m:r>
                              </m:sub>
                            </m:sSub>
                          </m:e>
                          <m:sub>
                            <m:r>
                              <w:rPr>
                                <w:rFonts w:ascii="Cambria Math" w:hAnsi="Cambria Math" w:cs="Times New Roman"/>
                                <w:color w:val="000000" w:themeColor="text1"/>
                                <w:sz w:val="24"/>
                                <w:szCs w:val="24"/>
                              </w:rPr>
                              <m:t> </m:t>
                            </m:r>
                          </m:sub>
                          <m:sup>
                            <m:r>
                              <w:rPr>
                                <w:rFonts w:ascii="Cambria Math" w:hAnsi="Cambria Math" w:cs="Times New Roman"/>
                                <w:color w:val="000000" w:themeColor="text1"/>
                                <w:sz w:val="24"/>
                                <w:szCs w:val="24"/>
                              </w:rPr>
                              <m:t>f</m:t>
                            </m:r>
                          </m:sup>
                        </m:sSubSup>
                        <m:r>
                          <w:rPr>
                            <w:rFonts w:ascii="Cambria Math" w:hAnsi="Cambria Math" w:cs="Times New Roman"/>
                            <w:color w:val="000000" w:themeColor="text1"/>
                            <w:sz w:val="24"/>
                            <w:szCs w:val="24"/>
                          </w:rPr>
                          <m:t>,</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f</m:t>
                            </m:r>
                          </m:sup>
                        </m:sSubSup>
                        <m:r>
                          <w:rPr>
                            <w:rFonts w:ascii="Cambria Math" w:hAnsi="Cambria Math" w:cs="Times New Roman"/>
                            <w:color w:val="000000" w:themeColor="text1"/>
                            <w:sz w:val="24"/>
                            <w:szCs w:val="24"/>
                          </w:rPr>
                          <m:t>,Δ</m:t>
                        </m:r>
                        <m:sSubSup>
                          <m:sSubSupPr>
                            <m:ctrlPr>
                              <w:rPr>
                                <w:rFonts w:ascii="Cambria Math" w:hAnsi="Cambria Math" w:cs="Times New Roman"/>
                                <w:i/>
                                <w:iCs/>
                                <w:color w:val="000000" w:themeColor="text1"/>
                                <w:sz w:val="24"/>
                                <w:szCs w:val="24"/>
                              </w:rPr>
                            </m:ctrlPr>
                          </m:sSubSupPr>
                          <m:e>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i</m:t>
                                </m:r>
                              </m:sub>
                            </m:sSub>
                          </m:e>
                          <m:sub>
                            <m:r>
                              <w:rPr>
                                <w:rFonts w:ascii="Cambria Math" w:hAnsi="Cambria Math" w:cs="Times New Roman"/>
                                <w:color w:val="000000" w:themeColor="text1"/>
                                <w:sz w:val="24"/>
                                <w:szCs w:val="24"/>
                              </w:rPr>
                              <m:t> </m:t>
                            </m:r>
                          </m:sub>
                          <m:sup>
                            <m:r>
                              <w:rPr>
                                <w:rFonts w:ascii="Cambria Math" w:hAnsi="Cambria Math" w:cs="Times New Roman"/>
                                <w:color w:val="000000" w:themeColor="text1"/>
                                <w:sz w:val="24"/>
                                <w:szCs w:val="24"/>
                              </w:rPr>
                              <m:t>tr</m:t>
                            </m:r>
                          </m:sup>
                        </m:sSubSup>
                        <m:r>
                          <w:rPr>
                            <w:rFonts w:ascii="Cambria Math" w:hAnsi="Cambria Math" w:cs="Times New Roman"/>
                            <w:color w:val="000000" w:themeColor="text1"/>
                            <w:sz w:val="24"/>
                            <w:szCs w:val="24"/>
                          </w:rPr>
                          <m:t>,</m:t>
                        </m:r>
                        <m:sSubSup>
                          <m:sSubSupPr>
                            <m:ctrlPr>
                              <w:rPr>
                                <w:rFonts w:ascii="Cambria Math" w:hAnsi="Cambria Math" w:cs="Times New Roman"/>
                                <w:i/>
                                <w:iCs/>
                                <w:color w:val="000000" w:themeColor="text1"/>
                                <w:sz w:val="24"/>
                                <w:szCs w:val="24"/>
                              </w:rPr>
                            </m:ctrlPr>
                          </m:sSubSupPr>
                          <m:e>
                            <m:r>
                              <w:rPr>
                                <w:rFonts w:ascii="Cambria Math" w:hAnsi="Cambria Math" w:cs="Times New Roman"/>
                                <w:color w:val="000000" w:themeColor="text1"/>
                                <w:sz w:val="24"/>
                                <w:szCs w:val="24"/>
                              </w:rPr>
                              <m:t>T</m:t>
                            </m:r>
                          </m:e>
                          <m:sub>
                            <m:r>
                              <w:rPr>
                                <w:rFonts w:ascii="Cambria Math" w:hAnsi="Cambria Math" w:cs="Times New Roman"/>
                                <w:color w:val="000000" w:themeColor="text1"/>
                                <w:sz w:val="24"/>
                                <w:szCs w:val="24"/>
                              </w:rPr>
                              <m:t>i</m:t>
                            </m:r>
                          </m:sub>
                          <m:sup>
                            <m:r>
                              <w:rPr>
                                <w:rFonts w:ascii="Cambria Math" w:hAnsi="Cambria Math" w:cs="Times New Roman"/>
                                <w:color w:val="000000" w:themeColor="text1"/>
                                <w:sz w:val="24"/>
                                <w:szCs w:val="24"/>
                              </w:rPr>
                              <m:t>tr</m:t>
                            </m:r>
                          </m:sup>
                        </m:sSubSup>
                      </m:oMath>
                      <w:r>
                        <w:rPr>
                          <w:rFonts w:ascii="Times New Roman" w:eastAsiaTheme="minorEastAsia" w:hAnsi="Times New Roman" w:cs="Times New Roman"/>
                          <w:iCs/>
                          <w:color w:val="000000" w:themeColor="text1"/>
                          <w:sz w:val="24"/>
                          <w:szCs w:val="24"/>
                        </w:rPr>
                        <w:t xml:space="preserve"> and </w:t>
                      </w:r>
                      <m:oMath>
                        <m:sSub>
                          <m:sSubPr>
                            <m:ctrlPr>
                              <w:rPr>
                                <w:rFonts w:ascii="Cambria Math" w:hAnsi="Cambria Math" w:cs="Times New Roman"/>
                                <w:i/>
                                <w:iCs/>
                                <w:color w:val="000000" w:themeColor="text1"/>
                                <w:sz w:val="24"/>
                                <w:szCs w:val="24"/>
                              </w:rPr>
                            </m:ctrlPr>
                          </m:sSubPr>
                          <m:e>
                            <m:sSubSup>
                              <m:sSubSupPr>
                                <m:ctrlPr>
                                  <w:rPr>
                                    <w:rFonts w:ascii="Cambria Math" w:hAnsi="Cambria Math" w:cs="Times New Roman"/>
                                    <w:i/>
                                    <w:color w:val="000000" w:themeColor="text1"/>
                                    <w:sz w:val="24"/>
                                    <w:szCs w:val="24"/>
                                  </w:rPr>
                                </m:ctrlPr>
                              </m:sSubSupPr>
                              <m:e>
                                <m:r>
                                  <w:rPr>
                                    <w:rFonts w:ascii="Cambria Math" w:hAnsi="Cambria Math" w:cs="Times New Roman"/>
                                    <w:color w:val="000000" w:themeColor="text1"/>
                                    <w:sz w:val="24"/>
                                    <w:szCs w:val="24"/>
                                  </w:rPr>
                                  <m:t>Δ</m:t>
                                </m:r>
                              </m:e>
                              <m:sub>
                                <m:r>
                                  <w:rPr>
                                    <w:rFonts w:ascii="Cambria Math" w:hAnsi="Cambria Math" w:cs="Times New Roman"/>
                                    <w:color w:val="000000" w:themeColor="text1"/>
                                    <w:sz w:val="24"/>
                                    <w:szCs w:val="24"/>
                                  </w:rPr>
                                  <m:t>s</m:t>
                                </m:r>
                              </m:sub>
                              <m:sup>
                                <m:r>
                                  <w:rPr>
                                    <w:rFonts w:ascii="Cambria Math" w:hAnsi="Cambria Math" w:cs="Times New Roman"/>
                                    <w:color w:val="000000" w:themeColor="text1"/>
                                    <w:sz w:val="24"/>
                                    <w:szCs w:val="24"/>
                                  </w:rPr>
                                  <m:t>l</m:t>
                                </m:r>
                              </m:sup>
                            </m:sSubSup>
                            <m:r>
                              <w:rPr>
                                <w:rFonts w:ascii="Cambria Math" w:hAnsi="Cambria Math" w:cs="Times New Roman"/>
                                <w:color w:val="000000" w:themeColor="text1"/>
                                <w:sz w:val="24"/>
                                <w:szCs w:val="24"/>
                              </w:rPr>
                              <m:t>C</m:t>
                            </m:r>
                          </m:e>
                          <m:sub>
                            <m:sSub>
                              <m:sSubPr>
                                <m:ctrlPr>
                                  <w:rPr>
                                    <w:rFonts w:ascii="Cambria Math" w:hAnsi="Cambria Math" w:cs="Times New Roman"/>
                                    <w:i/>
                                    <w:iCs/>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i</m:t>
                                </m:r>
                              </m:sub>
                            </m:sSub>
                          </m:sub>
                        </m:sSub>
                      </m:oMath>
                      <w:r>
                        <w:rPr>
                          <w:rFonts w:ascii="Times New Roman" w:hAnsi="Times New Roman" w:cs="Times New Roman"/>
                        </w:rPr>
                        <w:t>.</w:t>
                      </w:r>
                    </w:p>
                  </w:txbxContent>
                </v:textbox>
              </v:rect>
            </w:pict>
          </mc:Fallback>
        </mc:AlternateContent>
      </w:r>
    </w:p>
    <w:p w14:paraId="1D8C9B4A" w14:textId="7E782DAA" w:rsidR="00C93265" w:rsidRPr="00C67093" w:rsidRDefault="003C5C11"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26848" behindDoc="0" locked="0" layoutInCell="1" allowOverlap="1" wp14:anchorId="7BDD9214" wp14:editId="333D826E">
                <wp:simplePos x="0" y="0"/>
                <wp:positionH relativeFrom="column">
                  <wp:posOffset>1004279</wp:posOffset>
                </wp:positionH>
                <wp:positionV relativeFrom="paragraph">
                  <wp:posOffset>244628</wp:posOffset>
                </wp:positionV>
                <wp:extent cx="5877980" cy="18837"/>
                <wp:effectExtent l="14922" t="23178" r="23813" b="4762"/>
                <wp:wrapNone/>
                <wp:docPr id="61" name="Straight Connector 61"/>
                <wp:cNvGraphicFramePr/>
                <a:graphic xmlns:a="http://schemas.openxmlformats.org/drawingml/2006/main">
                  <a:graphicData uri="http://schemas.microsoft.com/office/word/2010/wordprocessingShape">
                    <wps:wsp>
                      <wps:cNvCnPr/>
                      <wps:spPr>
                        <a:xfrm rot="5400000" flipH="1">
                          <a:off x="0" y="0"/>
                          <a:ext cx="5877980" cy="18837"/>
                        </a:xfrm>
                        <a:prstGeom prst="line">
                          <a:avLst/>
                        </a:prstGeom>
                        <a:ln w="28575">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BB4887" id="Straight Connector 61" o:spid="_x0000_s1026" style="position:absolute;rotation:-90;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1pt,19.25pt" to="541.95pt,2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uOV6QEAABMEAAAOAAAAZHJzL2Uyb0RvYy54bWysU02P0zAQvSPxHyzfadJCt9mo6R5aAQcE&#10;FQs/wOvYjSV/aWya5N8zdtKAACEtIgcr9sx7M+95vH8YjCZXAUE529D1qqREWO5aZS8N/frl7auK&#10;khCZbZl2VjR0FIE+HF6+2Pe+FhvXOd0KIEhiQ937hnYx+rooAu+EYWHlvLAYlA4Mi7iFS9EC65Hd&#10;6GJTlndF76D14LgIAU9PU5AeMr+UgsdPUgYRiW4o9hbzCnl9Smtx2LP6Asx3is9tsH/owjBlsehC&#10;dWKRkW+gfqMyioMLTsYVd6ZwUiousgZUsy5/UfPYMS+yFjQn+MWm8P9o+cfrGYhqG3q3psQyg3f0&#10;GIGpSxfJ0VmLDjogGESneh9qBBztGeZd8GdIsgcJhoBDe7dvyvRRIrXy73Eksi0olAzZ9XFxXQyR&#10;cDzcVrvdfYUIjrF1Vb3epVrFRJrIPYT4TjhD0k9DtbLJFFaz64cQp9RbSjrWlvQN3VTb3TanpdiJ&#10;hY5cGQ5BGEPazCW0xUpJ1iQk/8VRi4nns5BoDbY4ichDKY4aJibGubAxG4PNaovZCSaV1guwzB38&#10;FTjnJ6jIA/sc8ILIlZ2NC9go6+BP1eNwa1lO+TcHJt3JgifXjvmKszU4efk65leSRvvnfYb/eMuH&#10;7wAAAP//AwBQSwMEFAAGAAgAAAAhAEvKWlviAAAADAEAAA8AAABkcnMvZG93bnJldi54bWxMj8FO&#10;wzAMhu9IvENkJG5b2qir1lJ3QoiJCxJiwIFb2pimWpOUJtu6tyc7jaPtT7+/v9rMZmBHmnzvLEK6&#10;TICRbZ3qbYfw+bFdrIH5IK2Sg7OEcCYPm/r2ppKlcif7Tsdd6FgMsb6UCDqEseTct5qM9Es3ko23&#10;HzcZGeI4dVxN8hTDzcBFkuTcyN7GD1qO9KSp3e8OBuH76/zy1u3dM1e/WSGa13SV6S3i/d38+AAs&#10;0ByuMFz0ozrU0alxB6s8GxDytMgjirDIhCiARSQXIq4ahFUi1sDriv8vUf8BAAD//wMAUEsBAi0A&#10;FAAGAAgAAAAhALaDOJL+AAAA4QEAABMAAAAAAAAAAAAAAAAAAAAAAFtDb250ZW50X1R5cGVzXS54&#10;bWxQSwECLQAUAAYACAAAACEAOP0h/9YAAACUAQAACwAAAAAAAAAAAAAAAAAvAQAAX3JlbHMvLnJl&#10;bHNQSwECLQAUAAYACAAAACEAi17jlekBAAATBAAADgAAAAAAAAAAAAAAAAAuAgAAZHJzL2Uyb0Rv&#10;Yy54bWxQSwECLQAUAAYACAAAACEAS8paW+IAAAAMAQAADwAAAAAAAAAAAAAAAABDBAAAZHJzL2Rv&#10;d25yZXYueG1sUEsFBgAAAAAEAAQA8wAAAFIFAAAAAA==&#10;" strokecolor="#4472c4 [3204]" strokeweight="2.25pt">
                <v:stroke dashstyle="3 1" joinstyle="miter"/>
              </v:line>
            </w:pict>
          </mc:Fallback>
        </mc:AlternateContent>
      </w:r>
      <w:r w:rsidR="00BA6CCD" w:rsidRPr="00C67093">
        <w:rPr>
          <w:rFonts w:ascii="Times New Roman" w:hAnsi="Times New Roman" w:cs="Times New Roman"/>
          <w:noProof/>
        </w:rPr>
        <mc:AlternateContent>
          <mc:Choice Requires="wps">
            <w:drawing>
              <wp:anchor distT="0" distB="0" distL="114300" distR="114300" simplePos="0" relativeHeight="251739136" behindDoc="0" locked="0" layoutInCell="1" allowOverlap="1" wp14:anchorId="6F966352" wp14:editId="6261B6EB">
                <wp:simplePos x="0" y="0"/>
                <wp:positionH relativeFrom="column">
                  <wp:posOffset>1669398</wp:posOffset>
                </wp:positionH>
                <wp:positionV relativeFrom="paragraph">
                  <wp:posOffset>259080</wp:posOffset>
                </wp:positionV>
                <wp:extent cx="0" cy="228600"/>
                <wp:effectExtent l="95250" t="0" r="57150" b="38100"/>
                <wp:wrapNone/>
                <wp:docPr id="246" name="Straight Arrow Connector 246"/>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C260C7" id="Straight Arrow Connector 246" o:spid="_x0000_s1026" type="#_x0000_t32" style="position:absolute;margin-left:131.45pt;margin-top:20.4pt;width:0;height:1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kjG3QEAAA0EAAAOAAAAZHJzL2Uyb0RvYy54bWysU12P0zAQfEfiP1h+p0kjrlRV0xPqAS8I&#10;Kg5+gM9ZN5b8pbVp0n/P2mlz6EBInO7FiZ2d2ZnxZns7WsNOgFF71/LlouYMnPSddseW//j+8c2a&#10;s5iE64TxDlp+hshvd69fbYewgcb33nSAjEhc3Ayh5X1KYVNVUfZgRVz4AI4+Ko9WJNrisepQDMRu&#10;TdXU9aoaPHYBvYQY6fRu+sh3hV8pkOmrUhESMy0nbamsWNaHvFa7rdgcUYRey4sM8QwVVmhHTWeq&#10;O5EE+4n6DyqrJfroVVpIbyuvlJZQPJCbZf3EzX0vAhQvFE4Mc0zx5Wjll9MBme5a3rxdceaEpUu6&#10;Tyj0sU/sPaIf2N47R0F6ZLmGEhtC3BBw7w542cVwwGx/VGjzk4yxsaR8nlOGMTE5HUo6bZr1qi4X&#10;UD3iAsb0Cbxl+aXl8SJkVrAsIYvT55ioMwGvgNzUODYQ7/rm3U0pS0KbD65j6RzIVEIt3NFANkBA&#10;4+iRjUzSy1s6G5iIvoGiUEjs1LCMI+wNspOgQRJSgkvLmYmqM0xpY2ZgXST8E3ipz1Aoo/o/4BlR&#10;OnuXZrDVzuPfuqfxKllN9dcEJt85ggffncullmho5kpWl/8jD/Xv+wJ//It3vwAAAP//AwBQSwME&#10;FAAGAAgAAAAhANo6RlPeAAAACQEAAA8AAABkcnMvZG93bnJldi54bWxMj8FOwzAMhu9IvENkJG4s&#10;XTWVUJpO06Re2IVtSBO3rDFtReOUJtvK22PEgR1tf/r9/cVycr044xg6TxrmswQEUu1tR42Gt331&#10;oECEaMia3hNq+MYAy/L2pjC59Rfa4nkXG8EhFHKjoY1xyKUMdYvOhJkfkPj24UdnIo9jI+1oLhzu&#10;epkmSSad6Yg/tGbAdYv15+7kNLiX9+rg1Hx/WG2/FtVabUi9brS+v5tWzyAiTvEfhl99VoeSnY7+&#10;RDaIXkOapU+MalgkXIGBv8VRw2OmQJaFvG5Q/gAAAP//AwBQSwECLQAUAAYACAAAACEAtoM4kv4A&#10;AADhAQAAEwAAAAAAAAAAAAAAAAAAAAAAW0NvbnRlbnRfVHlwZXNdLnhtbFBLAQItABQABgAIAAAA&#10;IQA4/SH/1gAAAJQBAAALAAAAAAAAAAAAAAAAAC8BAABfcmVscy8ucmVsc1BLAQItABQABgAIAAAA&#10;IQDZ9kjG3QEAAA0EAAAOAAAAAAAAAAAAAAAAAC4CAABkcnMvZTJvRG9jLnhtbFBLAQItABQABgAI&#10;AAAAIQDaOkZT3gAAAAkBAAAPAAAAAAAAAAAAAAAAADcEAABkcnMvZG93bnJldi54bWxQSwUGAAAA&#10;AAQABADzAAAAQgUAAAAA&#10;" strokecolor="#4472c4 [3204]" strokeweight="2.25pt">
                <v:stroke endarrow="block" joinstyle="miter"/>
              </v:shape>
            </w:pict>
          </mc:Fallback>
        </mc:AlternateContent>
      </w:r>
    </w:p>
    <w:p w14:paraId="362E1F34" w14:textId="719AECA3" w:rsidR="00C93265" w:rsidRPr="00C67093" w:rsidRDefault="003C5C11"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22752" behindDoc="0" locked="0" layoutInCell="1" allowOverlap="1" wp14:anchorId="4011D776" wp14:editId="534F17F6">
                <wp:simplePos x="0" y="0"/>
                <wp:positionH relativeFrom="column">
                  <wp:posOffset>-2513983</wp:posOffset>
                </wp:positionH>
                <wp:positionV relativeFrom="paragraph">
                  <wp:posOffset>439935</wp:posOffset>
                </wp:positionV>
                <wp:extent cx="4824077" cy="6179"/>
                <wp:effectExtent l="27622" t="10478" r="23813" b="23812"/>
                <wp:wrapNone/>
                <wp:docPr id="65" name="Straight Connector 65"/>
                <wp:cNvGraphicFramePr/>
                <a:graphic xmlns:a="http://schemas.openxmlformats.org/drawingml/2006/main">
                  <a:graphicData uri="http://schemas.microsoft.com/office/word/2010/wordprocessingShape">
                    <wps:wsp>
                      <wps:cNvCnPr/>
                      <wps:spPr>
                        <a:xfrm rot="5400000" flipH="1">
                          <a:off x="0" y="0"/>
                          <a:ext cx="4824077" cy="6179"/>
                        </a:xfrm>
                        <a:prstGeom prst="line">
                          <a:avLst/>
                        </a:prstGeom>
                        <a:ln w="28575">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BAFF15" id="Straight Connector 65" o:spid="_x0000_s1026" style="position:absolute;rotation:-90;flip:x;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7.95pt,34.65pt" to="181.9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Ja5gEAABIEAAAOAAAAZHJzL2Uyb0RvYy54bWysU8uu0zAQ3SPxD5b3NGnVF1HTu2gFLBBU&#10;XPgAX8duLPmlsWmSv2fspAEBQuLqZmHFnjln5hyPDw+90eQmIChna7pclJQIy12j7LWm376+e7On&#10;JERmG6adFTUdRKAPx9evDp2vxMq1TjcCCJLYUHW+pm2MviqKwFthWFg4LywGpQPDIm7hWjTAOmQ3&#10;uliV5bboHDQeHBch4Ol5DNJj5pdS8PhZyiAi0TXF3mJeIa9PaS2OB1ZdgflW8akN9owuDFMWi85U&#10;ZxYZ+Q7qDyqjOLjgZFxwZwonpeIia0A1y/I3NY8t8yJrQXOCn20KL0fLP90uQFRT0+2GEssM3tFj&#10;BKaubSQnZy066IBgEJ3qfKgQcLIXmHbBXyDJ7iUYAg7t3azL9FEitfIfcCSyLSiU9Nn1YXZd9JFw&#10;PFzvV+tyt6OEY2y73L1NpYqRM3F7CPG9cIakn5pqZZMnrGK3jyGOqfeUdKwt6Wq62m92m5yWYmcW&#10;WnJjOANhCGkzldAWKyVVo478FwctRp4vQqIz2OGoIc+kOGkYmRjnwsblzITZCSaV1jOwzB38Ezjl&#10;J6jI8/o/4BmRKzsbZ7BR1sHfqsf+3rIc8+8OjLqTBU+uGfINZ2tw8PJ1TI8kTfav+wz/+ZSPPwAA&#10;AP//AwBQSwMEFAAGAAgAAAAhAPv+VE3iAAAADAEAAA8AAABkcnMvZG93bnJldi54bWxMjz1PwzAQ&#10;hnck/oN1SGyp45JEbYhTIUTFgoQodGBz4iOOGtshdtv033NMsN3Ho/eeqzazHdgJp9B7J0EsUmDo&#10;Wq9710n4eN8mK2AhKqfV4B1KuGCATX19ValS+7N7w9MudoxCXCiVBBPjWHIeWoNWhYUf0dHuy09W&#10;RWqnjutJnSncDnyZpgW3qnd0wagRHw22h93RSvjcX55fu4N/4vo7Wy+bF5FnZivl7c38cA8s4hz/&#10;YPjVJ3WoyanxR6cDGyQkosgJpeJOpAIYIYnIadRIyLJ1Abyu+P8n6h8AAAD//wMAUEsBAi0AFAAG&#10;AAgAAAAhALaDOJL+AAAA4QEAABMAAAAAAAAAAAAAAAAAAAAAAFtDb250ZW50X1R5cGVzXS54bWxQ&#10;SwECLQAUAAYACAAAACEAOP0h/9YAAACUAQAACwAAAAAAAAAAAAAAAAAvAQAAX3JlbHMvLnJlbHNQ&#10;SwECLQAUAAYACAAAACEAIv7SWuYBAAASBAAADgAAAAAAAAAAAAAAAAAuAgAAZHJzL2Uyb0RvYy54&#10;bWxQSwECLQAUAAYACAAAACEA+/5UTeIAAAAMAQAADwAAAAAAAAAAAAAAAABABAAAZHJzL2Rvd25y&#10;ZXYueG1sUEsFBgAAAAAEAAQA8wAAAE8FAAAAAA==&#10;" strokecolor="#4472c4 [3204]" strokeweight="2.25pt">
                <v:stroke dashstyle="3 1" joinstyle="miter"/>
              </v:line>
            </w:pict>
          </mc:Fallback>
        </mc:AlternateContent>
      </w:r>
      <w:r w:rsidR="00BA6CCD" w:rsidRPr="00C67093">
        <w:rPr>
          <w:rFonts w:ascii="Times New Roman" w:hAnsi="Times New Roman" w:cs="Times New Roman"/>
          <w:noProof/>
        </w:rPr>
        <mc:AlternateContent>
          <mc:Choice Requires="wps">
            <w:drawing>
              <wp:anchor distT="0" distB="0" distL="114300" distR="114300" simplePos="0" relativeHeight="251714560" behindDoc="0" locked="0" layoutInCell="1" allowOverlap="1" wp14:anchorId="18462059" wp14:editId="79BA2C3A">
                <wp:simplePos x="0" y="0"/>
                <wp:positionH relativeFrom="column">
                  <wp:posOffset>305452</wp:posOffset>
                </wp:positionH>
                <wp:positionV relativeFrom="paragraph">
                  <wp:posOffset>250190</wp:posOffset>
                </wp:positionV>
                <wp:extent cx="2758440" cy="548640"/>
                <wp:effectExtent l="0" t="0" r="22860" b="22860"/>
                <wp:wrapNone/>
                <wp:docPr id="73" name="Rectangle 73"/>
                <wp:cNvGraphicFramePr/>
                <a:graphic xmlns:a="http://schemas.openxmlformats.org/drawingml/2006/main">
                  <a:graphicData uri="http://schemas.microsoft.com/office/word/2010/wordprocessingShape">
                    <wps:wsp>
                      <wps:cNvSpPr/>
                      <wps:spPr>
                        <a:xfrm>
                          <a:off x="0" y="0"/>
                          <a:ext cx="2758440" cy="54864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60AC53BF" w14:textId="77777777" w:rsidR="00625734" w:rsidRDefault="00625734" w:rsidP="00C93265">
                            <w:pPr>
                              <w:spacing w:line="240" w:lineRule="auto"/>
                              <w:jc w:val="center"/>
                              <w:rPr>
                                <w:rFonts w:ascii="Times New Roman" w:hAnsi="Times New Roman" w:cs="Times New Roman"/>
                                <w:lang w:val=""/>
                              </w:rPr>
                            </w:pPr>
                            <w:r>
                              <w:rPr>
                                <w:rFonts w:ascii="Times New Roman" w:hAnsi="Times New Roman" w:cs="Times New Roman"/>
                                <w:lang w:val=""/>
                              </w:rPr>
                              <w:t>Calculate each phase’s activity coefficients</w:t>
                            </w:r>
                          </w:p>
                          <w:p w14:paraId="4E15B1E9" w14:textId="2AE7FE37" w:rsidR="00625734" w:rsidRDefault="00625734" w:rsidP="00C93265">
                            <w:pPr>
                              <w:spacing w:line="240" w:lineRule="auto"/>
                              <w:jc w:val="center"/>
                              <w:rPr>
                                <w:rFonts w:ascii="Times New Roman" w:hAnsi="Times New Roman" w:cs="Times New Roman"/>
                                <w:lang w:val=""/>
                              </w:rPr>
                            </w:pPr>
                            <w:r>
                              <w:rPr>
                                <w:rFonts w:ascii="Times New Roman" w:eastAsiaTheme="minorEastAsia" w:hAnsi="Times New Roman" w:cs="Times New Roman"/>
                                <w:lang w:val=""/>
                              </w:rPr>
                              <w:t xml:space="preserve"> as function of</w:t>
                            </w:r>
                            <m:oMath>
                              <m:r>
                                <w:rPr>
                                  <w:rFonts w:ascii="Cambria Math" w:eastAsiaTheme="minorEastAsia" w:hAnsi="Cambria Math" w:cs="Times New Roman"/>
                                  <w:lang w:val=""/>
                                </w:rPr>
                                <m:t xml:space="preserve"> </m:t>
                              </m:r>
                              <m:sSubSup>
                                <m:sSubSupPr>
                                  <m:ctrlPr>
                                    <w:rPr>
                                      <w:rFonts w:ascii="Cambria Math" w:hAnsi="Cambria Math" w:cs="Times New Roman"/>
                                      <w:i/>
                                      <w:lang w:val=""/>
                                    </w:rPr>
                                  </m:ctrlPr>
                                </m:sSubSupPr>
                                <m:e>
                                  <m:r>
                                    <w:rPr>
                                      <w:rFonts w:ascii="Cambria Math" w:hAnsi="Cambria Math" w:cs="Times New Roman"/>
                                      <w:lang w:val=""/>
                                    </w:rPr>
                                    <m:t>γ</m:t>
                                  </m:r>
                                  <m:ctrlPr>
                                    <w:rPr>
                                      <w:rFonts w:ascii="Cambria Math" w:eastAsiaTheme="minorEastAsia" w:hAnsi="Cambria Math" w:cs="Times New Roman"/>
                                      <w:i/>
                                      <w:lang w:val=""/>
                                    </w:rPr>
                                  </m:ctrlPr>
                                </m:e>
                                <m:sub>
                                  <m:r>
                                    <w:rPr>
                                      <w:rFonts w:ascii="Cambria Math" w:hAnsi="Cambria Math" w:cs="Times New Roman"/>
                                      <w:lang w:val=""/>
                                    </w:rPr>
                                    <m:t>i</m:t>
                                  </m:r>
                                </m:sub>
                                <m:sup>
                                  <m:r>
                                    <w:rPr>
                                      <w:rFonts w:ascii="Cambria Math" w:hAnsi="Cambria Math" w:cs="Times New Roman"/>
                                      <w:lang w:val=""/>
                                    </w:rPr>
                                    <m:t>L</m:t>
                                  </m:r>
                                </m:sup>
                              </m:sSubSup>
                              <m:r>
                                <w:rPr>
                                  <w:rFonts w:ascii="Cambria Math" w:hAnsi="Cambria Math" w:cs="Times New Roman"/>
                                  <w:lang w:val=""/>
                                </w:rPr>
                                <m:t>=</m:t>
                              </m:r>
                            </m:oMath>
                            <w:r>
                              <w:rPr>
                                <w:rFonts w:ascii="Times New Roman" w:eastAsiaTheme="minorEastAsia" w:hAnsi="Times New Roman" w:cs="Times New Roman"/>
                                <w:lang w:val=""/>
                              </w:rPr>
                              <w:t xml:space="preserve"> </w:t>
                            </w:r>
                            <m:oMath>
                              <m:r>
                                <m:rPr>
                                  <m:sty m:val="p"/>
                                </m:rPr>
                                <w:rPr>
                                  <w:rFonts w:ascii="Cambria Math" w:eastAsiaTheme="minorEastAsia" w:hAnsi="Cambria Math" w:cs="Times New Roman"/>
                                  <w:lang w:val=""/>
                                </w:rPr>
                                <m:t>f</m:t>
                              </m:r>
                              <m:d>
                                <m:dPr>
                                  <m:ctrlPr>
                                    <w:rPr>
                                      <w:rFonts w:ascii="Cambria Math" w:eastAsiaTheme="minorEastAsia" w:hAnsi="Cambria Math" w:cs="Times New Roman"/>
                                      <w:i/>
                                      <w:lang w:val=""/>
                                    </w:rPr>
                                  </m:ctrlPr>
                                </m:dPr>
                                <m:e>
                                  <m:sSubSup>
                                    <m:sSubSupPr>
                                      <m:ctrlPr>
                                        <w:rPr>
                                          <w:rFonts w:ascii="Cambria Math" w:eastAsiaTheme="minorEastAsia" w:hAnsi="Cambria Math" w:cs="Times New Roman"/>
                                          <w:i/>
                                          <w:lang w:val=""/>
                                        </w:rPr>
                                      </m:ctrlPr>
                                    </m:sSubSupPr>
                                    <m:e>
                                      <m:r>
                                        <w:rPr>
                                          <w:rFonts w:ascii="Cambria Math" w:eastAsiaTheme="minorEastAsia" w:hAnsi="Cambria Math" w:cs="Times New Roman"/>
                                          <w:lang w:val=""/>
                                        </w:rPr>
                                        <m:t>x</m:t>
                                      </m:r>
                                    </m:e>
                                    <m:sub>
                                      <m:r>
                                        <w:rPr>
                                          <w:rFonts w:ascii="Cambria Math" w:eastAsiaTheme="minorEastAsia" w:hAnsi="Cambria Math" w:cs="Times New Roman"/>
                                          <w:lang w:val=""/>
                                        </w:rPr>
                                        <m:t>i</m:t>
                                      </m:r>
                                    </m:sub>
                                    <m:sup>
                                      <m:r>
                                        <w:rPr>
                                          <w:rFonts w:ascii="Cambria Math" w:eastAsiaTheme="minorEastAsia" w:hAnsi="Cambria Math" w:cs="Times New Roman"/>
                                          <w:lang w:val=""/>
                                        </w:rPr>
                                        <m:t>L</m:t>
                                      </m:r>
                                    </m:sup>
                                  </m:sSubSup>
                                  <m:r>
                                    <w:rPr>
                                      <w:rFonts w:ascii="Cambria Math" w:eastAsiaTheme="minorEastAsia" w:hAnsi="Cambria Math" w:cs="Times New Roman"/>
                                      <w:lang w:val=""/>
                                    </w:rPr>
                                    <m:t>, T</m:t>
                                  </m:r>
                                </m:e>
                              </m:d>
                              <m:r>
                                <w:rPr>
                                  <w:rFonts w:ascii="Cambria Math" w:hAnsi="Cambria Math" w:cs="Times New Roman"/>
                                  <w:lang w:val=""/>
                                </w:rPr>
                                <m:t xml:space="preserve"> </m:t>
                              </m:r>
                              <m:sSub>
                                <m:sSubPr>
                                  <m:ctrlPr>
                                    <w:rPr>
                                      <w:rFonts w:ascii="Cambria Math" w:hAnsi="Cambria Math" w:cs="Times New Roman"/>
                                      <w:i/>
                                      <w:lang w:val=""/>
                                    </w:rPr>
                                  </m:ctrlPr>
                                </m:sSubPr>
                                <m:e>
                                  <m:r>
                                    <w:rPr>
                                      <w:rFonts w:ascii="Cambria Math" w:hAnsi="Cambria Math" w:cs="Times New Roman"/>
                                      <w:lang w:val=""/>
                                    </w:rPr>
                                    <m:t>γ</m:t>
                                  </m:r>
                                </m:e>
                                <m:sub>
                                  <m:r>
                                    <w:rPr>
                                      <w:rFonts w:ascii="Cambria Math" w:hAnsi="Cambria Math" w:cs="Times New Roman"/>
                                      <w:lang w:val=""/>
                                    </w:rPr>
                                    <m:t>S</m:t>
                                  </m:r>
                                </m:sub>
                              </m:sSub>
                              <m:r>
                                <w:rPr>
                                  <w:rFonts w:ascii="Cambria Math" w:eastAsiaTheme="minorEastAsia" w:hAnsi="Cambria Math" w:cs="Times New Roman"/>
                                  <w:lang w:val=""/>
                                </w:rPr>
                                <m:t>=</m:t>
                              </m:r>
                              <m:r>
                                <m:rPr>
                                  <m:sty m:val="p"/>
                                </m:rPr>
                                <w:rPr>
                                  <w:rFonts w:ascii="Cambria Math" w:eastAsiaTheme="minorEastAsia" w:hAnsi="Cambria Math" w:cs="Times New Roman"/>
                                  <w:lang w:val=""/>
                                </w:rPr>
                                <m:t>f</m:t>
                              </m:r>
                              <m:r>
                                <w:rPr>
                                  <w:rFonts w:ascii="Cambria Math" w:eastAsiaTheme="minorEastAsia" w:hAnsi="Cambria Math" w:cs="Times New Roman"/>
                                  <w:lang w:val=""/>
                                </w:rPr>
                                <m:t>(</m:t>
                              </m:r>
                              <m:sSubSup>
                                <m:sSubSupPr>
                                  <m:ctrlPr>
                                    <w:rPr>
                                      <w:rFonts w:ascii="Cambria Math" w:eastAsiaTheme="minorEastAsia" w:hAnsi="Cambria Math" w:cs="Times New Roman"/>
                                      <w:i/>
                                      <w:lang w:val=""/>
                                    </w:rPr>
                                  </m:ctrlPr>
                                </m:sSubSupPr>
                                <m:e>
                                  <m:r>
                                    <w:rPr>
                                      <w:rFonts w:ascii="Cambria Math" w:eastAsiaTheme="minorEastAsia" w:hAnsi="Cambria Math" w:cs="Times New Roman"/>
                                      <w:lang w:val=""/>
                                    </w:rPr>
                                    <m:t>x</m:t>
                                  </m:r>
                                </m:e>
                                <m:sub>
                                  <m:r>
                                    <w:rPr>
                                      <w:rFonts w:ascii="Cambria Math" w:eastAsiaTheme="minorEastAsia" w:hAnsi="Cambria Math" w:cs="Times New Roman"/>
                                      <w:lang w:val=""/>
                                    </w:rPr>
                                    <m:t>i</m:t>
                                  </m:r>
                                </m:sub>
                                <m:sup>
                                  <m:r>
                                    <w:rPr>
                                      <w:rFonts w:ascii="Cambria Math" w:eastAsiaTheme="minorEastAsia" w:hAnsi="Cambria Math" w:cs="Times New Roman"/>
                                      <w:lang w:val=""/>
                                    </w:rPr>
                                    <m:t>S</m:t>
                                  </m:r>
                                </m:sup>
                              </m:sSubSup>
                              <m:r>
                                <w:rPr>
                                  <w:rFonts w:ascii="Cambria Math" w:eastAsiaTheme="minorEastAsia" w:hAnsi="Cambria Math" w:cs="Times New Roman"/>
                                  <w:lang w:val=""/>
                                </w:rPr>
                                <m:t>,T)</m:t>
                              </m:r>
                            </m:oMath>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462059" id="Rectangle 73" o:spid="_x0000_s1043" style="position:absolute;left:0;text-align:left;margin-left:24.05pt;margin-top:19.7pt;width:217.2pt;height:43.2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llufQIAAFoFAAAOAAAAZHJzL2Uyb0RvYy54bWysVE1vGyEQvVfqf0Dcm7XTfGmVdWQlSlUp&#10;SqMkVc6YBXtVYOiAvev++g7sh6M06qHqBQaYN8M83nB51VnDdgpDA67i86MZZ8pJqBu3rvj359tP&#10;F5yFKFwtDDhV8b0K/Grx8cNl60t1DBswtUJGQVwoW1/xTYy+LIogN8qKcAReOTrUgFZEWuK6qFG0&#10;FN2a4ng2OytawNojSBUC7d70h3yR42utZPymdVCRmYrT3WIeMY+rNBaLS1GuUfhNI4driH+4hRWN&#10;o6RTqBsRBdti80co20iEADoeSbAFaN1IlWugauazN9U8bYRXuRYiJ/iJpvD/wsr73QOypq74+WfO&#10;nLD0Ro/EmnBroxjtEUGtDyX5PfkHHFaBzFRtp9GmmepgXSZ1P5GqusgkbR6fn16cnBD3ks5OTy7O&#10;yKYwxQHtMcQvCixLRsWR0mcuxe4uxN51dEnJHNw2xtC+KI1LYwDT1GkvL5Jy1LVBthP05rGbD9le&#10;eVHuhCxSYX0p2Yp7o/qoj0oTJ+ny+SJZjYeY9Y8xpnHkmSCask+g+XsgE0fQ4JtgKit0As7eAx6y&#10;Td45I7g4AW3jAP8O1r3/WHVfayo7dqsuC2B+Pj72Cuo9qQKhb5fg5W1DT3MnQnwQSP1Br0k9H7/R&#10;oA20FYfB4mwD+Ou9/eRPsqVTzlrqt4qHn1uBijPz1ZGgU3OOBo7GajTc1l4DPeecfhMvs0kAjGY0&#10;NYJ9oa9gmbLQkXCSclVcRhwX17Hve/pMpFousxs1oRfxzj15mYInYpPUnrsXgX7QYyQl38PYi6J8&#10;I8veNyEdLLcRdJM1m6jteRwopwbOqh8+m/RDvF5nr8OXuPgNAAD//wMAUEsDBBQABgAIAAAAIQAR&#10;s9ST3gAAAAkBAAAPAAAAZHJzL2Rvd25yZXYueG1sTI/BTsMwEETvSPyDtUjcqNOQlhDiVBUICY4U&#10;pF438TaJGq+j2HUDX4850eNqnmbelpvZDCLQ5HrLCpaLBARxY3XPrYKvz9e7HITzyBoHy6Tgmxxs&#10;quurEgttz/xBYedbEUvYFaig834spHRNRwbdwo7EMTvYyaCP59RKPeE5lptBpkmylgZ7jgsdjvTc&#10;UXPcnYyC4MZ6//C2x7B96cPxXa5/6gMqdXszb59AeJr9Pwx/+lEdquhU2xNrJwYFWb6MpIL7xwxE&#10;zLM8XYGoI5iucpBVKS8/qH4BAAD//wMAUEsBAi0AFAAGAAgAAAAhALaDOJL+AAAA4QEAABMAAAAA&#10;AAAAAAAAAAAAAAAAAFtDb250ZW50X1R5cGVzXS54bWxQSwECLQAUAAYACAAAACEAOP0h/9YAAACU&#10;AQAACwAAAAAAAAAAAAAAAAAvAQAAX3JlbHMvLnJlbHNQSwECLQAUAAYACAAAACEAmkpZbn0CAABa&#10;BQAADgAAAAAAAAAAAAAAAAAuAgAAZHJzL2Uyb0RvYy54bWxQSwECLQAUAAYACAAAACEAEbPUk94A&#10;AAAJAQAADwAAAAAAAAAAAAAAAADXBAAAZHJzL2Rvd25yZXYueG1sUEsFBgAAAAAEAAQA8wAAAOIF&#10;AAAAAA==&#10;" filled="f" strokecolor="black [3213]" strokeweight="1pt">
                <v:textbox inset="0,0,0,0">
                  <w:txbxContent>
                    <w:p w14:paraId="60AC53BF" w14:textId="77777777" w:rsidR="00625734" w:rsidRDefault="00625734" w:rsidP="00C93265">
                      <w:pPr>
                        <w:spacing w:line="240" w:lineRule="auto"/>
                        <w:jc w:val="center"/>
                        <w:rPr>
                          <w:rFonts w:ascii="Times New Roman" w:hAnsi="Times New Roman" w:cs="Times New Roman"/>
                          <w:lang w:val=""/>
                        </w:rPr>
                      </w:pPr>
                      <w:r>
                        <w:rPr>
                          <w:rFonts w:ascii="Times New Roman" w:hAnsi="Times New Roman" w:cs="Times New Roman"/>
                          <w:lang w:val=""/>
                        </w:rPr>
                        <w:t>Calculate each phase’s activity coefficients</w:t>
                      </w:r>
                    </w:p>
                    <w:p w14:paraId="4E15B1E9" w14:textId="2AE7FE37" w:rsidR="00625734" w:rsidRDefault="00625734" w:rsidP="00C93265">
                      <w:pPr>
                        <w:spacing w:line="240" w:lineRule="auto"/>
                        <w:jc w:val="center"/>
                        <w:rPr>
                          <w:rFonts w:ascii="Times New Roman" w:hAnsi="Times New Roman" w:cs="Times New Roman"/>
                          <w:lang w:val=""/>
                        </w:rPr>
                      </w:pPr>
                      <w:r>
                        <w:rPr>
                          <w:rFonts w:ascii="Times New Roman" w:eastAsiaTheme="minorEastAsia" w:hAnsi="Times New Roman" w:cs="Times New Roman"/>
                          <w:lang w:val=""/>
                        </w:rPr>
                        <w:t xml:space="preserve"> as function of</w:t>
                      </w:r>
                      <m:oMath>
                        <m:r>
                          <w:rPr>
                            <w:rFonts w:ascii="Cambria Math" w:eastAsiaTheme="minorEastAsia" w:hAnsi="Cambria Math" w:cs="Times New Roman"/>
                            <w:lang w:val=""/>
                          </w:rPr>
                          <m:t xml:space="preserve"> </m:t>
                        </m:r>
                        <m:sSubSup>
                          <m:sSubSupPr>
                            <m:ctrlPr>
                              <w:rPr>
                                <w:rFonts w:ascii="Cambria Math" w:hAnsi="Cambria Math" w:cs="Times New Roman"/>
                                <w:i/>
                                <w:lang w:val=""/>
                              </w:rPr>
                            </m:ctrlPr>
                          </m:sSubSupPr>
                          <m:e>
                            <m:r>
                              <w:rPr>
                                <w:rFonts w:ascii="Cambria Math" w:hAnsi="Cambria Math" w:cs="Times New Roman"/>
                                <w:lang w:val=""/>
                              </w:rPr>
                              <m:t>γ</m:t>
                            </m:r>
                            <m:ctrlPr>
                              <w:rPr>
                                <w:rFonts w:ascii="Cambria Math" w:eastAsiaTheme="minorEastAsia" w:hAnsi="Cambria Math" w:cs="Times New Roman"/>
                                <w:i/>
                                <w:lang w:val=""/>
                              </w:rPr>
                            </m:ctrlPr>
                          </m:e>
                          <m:sub>
                            <m:r>
                              <w:rPr>
                                <w:rFonts w:ascii="Cambria Math" w:hAnsi="Cambria Math" w:cs="Times New Roman"/>
                                <w:lang w:val=""/>
                              </w:rPr>
                              <m:t>i</m:t>
                            </m:r>
                          </m:sub>
                          <m:sup>
                            <m:r>
                              <w:rPr>
                                <w:rFonts w:ascii="Cambria Math" w:hAnsi="Cambria Math" w:cs="Times New Roman"/>
                                <w:lang w:val=""/>
                              </w:rPr>
                              <m:t>L</m:t>
                            </m:r>
                          </m:sup>
                        </m:sSubSup>
                        <m:r>
                          <w:rPr>
                            <w:rFonts w:ascii="Cambria Math" w:hAnsi="Cambria Math" w:cs="Times New Roman"/>
                            <w:lang w:val=""/>
                          </w:rPr>
                          <m:t>=</m:t>
                        </m:r>
                      </m:oMath>
                      <w:r>
                        <w:rPr>
                          <w:rFonts w:ascii="Times New Roman" w:eastAsiaTheme="minorEastAsia" w:hAnsi="Times New Roman" w:cs="Times New Roman"/>
                          <w:lang w:val=""/>
                        </w:rPr>
                        <w:t xml:space="preserve"> </w:t>
                      </w:r>
                      <m:oMath>
                        <m:r>
                          <m:rPr>
                            <m:sty m:val="p"/>
                          </m:rPr>
                          <w:rPr>
                            <w:rFonts w:ascii="Cambria Math" w:eastAsiaTheme="minorEastAsia" w:hAnsi="Cambria Math" w:cs="Times New Roman"/>
                            <w:lang w:val=""/>
                          </w:rPr>
                          <m:t>f</m:t>
                        </m:r>
                        <m:d>
                          <m:dPr>
                            <m:ctrlPr>
                              <w:rPr>
                                <w:rFonts w:ascii="Cambria Math" w:eastAsiaTheme="minorEastAsia" w:hAnsi="Cambria Math" w:cs="Times New Roman"/>
                                <w:i/>
                                <w:lang w:val=""/>
                              </w:rPr>
                            </m:ctrlPr>
                          </m:dPr>
                          <m:e>
                            <m:sSubSup>
                              <m:sSubSupPr>
                                <m:ctrlPr>
                                  <w:rPr>
                                    <w:rFonts w:ascii="Cambria Math" w:eastAsiaTheme="minorEastAsia" w:hAnsi="Cambria Math" w:cs="Times New Roman"/>
                                    <w:i/>
                                    <w:lang w:val=""/>
                                  </w:rPr>
                                </m:ctrlPr>
                              </m:sSubSupPr>
                              <m:e>
                                <m:r>
                                  <w:rPr>
                                    <w:rFonts w:ascii="Cambria Math" w:eastAsiaTheme="minorEastAsia" w:hAnsi="Cambria Math" w:cs="Times New Roman"/>
                                    <w:lang w:val=""/>
                                  </w:rPr>
                                  <m:t>x</m:t>
                                </m:r>
                              </m:e>
                              <m:sub>
                                <m:r>
                                  <w:rPr>
                                    <w:rFonts w:ascii="Cambria Math" w:eastAsiaTheme="minorEastAsia" w:hAnsi="Cambria Math" w:cs="Times New Roman"/>
                                    <w:lang w:val=""/>
                                  </w:rPr>
                                  <m:t>i</m:t>
                                </m:r>
                              </m:sub>
                              <m:sup>
                                <m:r>
                                  <w:rPr>
                                    <w:rFonts w:ascii="Cambria Math" w:eastAsiaTheme="minorEastAsia" w:hAnsi="Cambria Math" w:cs="Times New Roman"/>
                                    <w:lang w:val=""/>
                                  </w:rPr>
                                  <m:t>L</m:t>
                                </m:r>
                              </m:sup>
                            </m:sSubSup>
                            <m:r>
                              <w:rPr>
                                <w:rFonts w:ascii="Cambria Math" w:eastAsiaTheme="minorEastAsia" w:hAnsi="Cambria Math" w:cs="Times New Roman"/>
                                <w:lang w:val=""/>
                              </w:rPr>
                              <m:t>, T</m:t>
                            </m:r>
                          </m:e>
                        </m:d>
                        <m:r>
                          <w:rPr>
                            <w:rFonts w:ascii="Cambria Math" w:hAnsi="Cambria Math" w:cs="Times New Roman"/>
                            <w:lang w:val=""/>
                          </w:rPr>
                          <m:t xml:space="preserve"> </m:t>
                        </m:r>
                        <m:sSub>
                          <m:sSubPr>
                            <m:ctrlPr>
                              <w:rPr>
                                <w:rFonts w:ascii="Cambria Math" w:hAnsi="Cambria Math" w:cs="Times New Roman"/>
                                <w:i/>
                                <w:lang w:val=""/>
                              </w:rPr>
                            </m:ctrlPr>
                          </m:sSubPr>
                          <m:e>
                            <m:r>
                              <w:rPr>
                                <w:rFonts w:ascii="Cambria Math" w:hAnsi="Cambria Math" w:cs="Times New Roman"/>
                                <w:lang w:val=""/>
                              </w:rPr>
                              <m:t>γ</m:t>
                            </m:r>
                          </m:e>
                          <m:sub>
                            <m:r>
                              <w:rPr>
                                <w:rFonts w:ascii="Cambria Math" w:hAnsi="Cambria Math" w:cs="Times New Roman"/>
                                <w:lang w:val=""/>
                              </w:rPr>
                              <m:t>S</m:t>
                            </m:r>
                          </m:sub>
                        </m:sSub>
                        <m:r>
                          <w:rPr>
                            <w:rFonts w:ascii="Cambria Math" w:eastAsiaTheme="minorEastAsia" w:hAnsi="Cambria Math" w:cs="Times New Roman"/>
                            <w:lang w:val=""/>
                          </w:rPr>
                          <m:t>=</m:t>
                        </m:r>
                        <m:r>
                          <m:rPr>
                            <m:sty m:val="p"/>
                          </m:rPr>
                          <w:rPr>
                            <w:rFonts w:ascii="Cambria Math" w:eastAsiaTheme="minorEastAsia" w:hAnsi="Cambria Math" w:cs="Times New Roman"/>
                            <w:lang w:val=""/>
                          </w:rPr>
                          <m:t>f</m:t>
                        </m:r>
                        <m:r>
                          <w:rPr>
                            <w:rFonts w:ascii="Cambria Math" w:eastAsiaTheme="minorEastAsia" w:hAnsi="Cambria Math" w:cs="Times New Roman"/>
                            <w:lang w:val=""/>
                          </w:rPr>
                          <m:t>(</m:t>
                        </m:r>
                        <m:sSubSup>
                          <m:sSubSupPr>
                            <m:ctrlPr>
                              <w:rPr>
                                <w:rFonts w:ascii="Cambria Math" w:eastAsiaTheme="minorEastAsia" w:hAnsi="Cambria Math" w:cs="Times New Roman"/>
                                <w:i/>
                                <w:lang w:val=""/>
                              </w:rPr>
                            </m:ctrlPr>
                          </m:sSubSupPr>
                          <m:e>
                            <m:r>
                              <w:rPr>
                                <w:rFonts w:ascii="Cambria Math" w:eastAsiaTheme="minorEastAsia" w:hAnsi="Cambria Math" w:cs="Times New Roman"/>
                                <w:lang w:val=""/>
                              </w:rPr>
                              <m:t>x</m:t>
                            </m:r>
                          </m:e>
                          <m:sub>
                            <m:r>
                              <w:rPr>
                                <w:rFonts w:ascii="Cambria Math" w:eastAsiaTheme="minorEastAsia" w:hAnsi="Cambria Math" w:cs="Times New Roman"/>
                                <w:lang w:val=""/>
                              </w:rPr>
                              <m:t>i</m:t>
                            </m:r>
                          </m:sub>
                          <m:sup>
                            <m:r>
                              <w:rPr>
                                <w:rFonts w:ascii="Cambria Math" w:eastAsiaTheme="minorEastAsia" w:hAnsi="Cambria Math" w:cs="Times New Roman"/>
                                <w:lang w:val=""/>
                              </w:rPr>
                              <m:t>S</m:t>
                            </m:r>
                          </m:sup>
                        </m:sSubSup>
                        <m:r>
                          <w:rPr>
                            <w:rFonts w:ascii="Cambria Math" w:eastAsiaTheme="minorEastAsia" w:hAnsi="Cambria Math" w:cs="Times New Roman"/>
                            <w:lang w:val=""/>
                          </w:rPr>
                          <m:t>,T)</m:t>
                        </m:r>
                      </m:oMath>
                    </w:p>
                  </w:txbxContent>
                </v:textbox>
              </v:rect>
            </w:pict>
          </mc:Fallback>
        </mc:AlternateContent>
      </w:r>
    </w:p>
    <w:p w14:paraId="226FE602" w14:textId="62F5250A" w:rsidR="00C93265" w:rsidRPr="00C67093" w:rsidRDefault="00C93265" w:rsidP="00325CAE">
      <w:pPr>
        <w:jc w:val="both"/>
        <w:rPr>
          <w:rFonts w:ascii="Times New Roman" w:hAnsi="Times New Roman" w:cs="Times New Roman"/>
        </w:rPr>
      </w:pPr>
    </w:p>
    <w:p w14:paraId="39D7A595" w14:textId="0B6261F4"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40160" behindDoc="0" locked="0" layoutInCell="1" allowOverlap="1" wp14:anchorId="776D4316" wp14:editId="248998B1">
                <wp:simplePos x="0" y="0"/>
                <wp:positionH relativeFrom="column">
                  <wp:posOffset>1685290</wp:posOffset>
                </wp:positionH>
                <wp:positionV relativeFrom="paragraph">
                  <wp:posOffset>261002</wp:posOffset>
                </wp:positionV>
                <wp:extent cx="0" cy="228600"/>
                <wp:effectExtent l="95250" t="0" r="57150" b="38100"/>
                <wp:wrapNone/>
                <wp:docPr id="245" name="Straight Arrow Connector 245"/>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9F4700" id="Straight Arrow Connector 245" o:spid="_x0000_s1026" type="#_x0000_t32" style="position:absolute;margin-left:132.7pt;margin-top:20.55pt;width:0;height:1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oO6Q3QEAAA0EAAAOAAAAZHJzL2Uyb0RvYy54bWysU12P0zAQfEfiP1h+p0krelRR0xPqAS8I&#10;Kg5+gM+xG0v+0nppmn/P2mlz6EBInO7FiZ2d2ZnxZnt7dpadFCQTfMuXi5oz5WXojD+2/Mf3j282&#10;nCUUvhM2eNXyUSV+u3v9ajvERq1CH2yngBGJT80QW94jxqaqkuyVE2kRovL0UQdwAmkLx6oDMRC7&#10;s9Wqrm+qIUAXIUiVEp3eTR/5rvBrrSR+1TopZLblpA3LCmV9yGu124rmCCL2Rl5kiGeocMJ4ajpT&#10;3QkU7CeYP6ickRBS0LiQwVVBayNV8UBulvUTN/e9iKp4oXBSnGNKL0crv5wOwEzX8tXbNWdeOLqk&#10;ewRhjj2y9wBhYPvgPQUZgOUaSmyIqSHg3h/gskvxANn+WYPLTzLGziXlcU5ZnZHJ6VDS6Wq1uanL&#10;BVSPuAgJP6ngWH5peboImRUsS8ji9DkhdSbgFZCbWs8G4t2s361LGQpjP/iO4RjJFIIR/mhVNkBA&#10;6+mRjUzSyxuOVk1E35SmUEjs1LCMo9pbYCdBgySkVB6XMxNVZ5g21s7Aukj4J/BSn6GqjOr/gGdE&#10;6Rw8zmBnfIC/dcfzVbKe6q8JTL5zBA+hG8ullmho5kpWl/8jD/Xv+wJ//It3vwAAAP//AwBQSwME&#10;FAAGAAgAAAAhAOVyvJDeAAAACQEAAA8AAABkcnMvZG93bnJldi54bWxMj8FOwzAMhu9IvENkJG4s&#10;zVS2qtSdpkm9sAvbkCZuWWPaisYpTbaVtyeIAxxtf/r9/cVqsr240Og7xwhqloAgrp3puEF4PVQP&#10;GQgfNBvdOyaEL/KwKm9vCp0bd+UdXfahETGEfa4R2hCGXEpft2S1n7mBON7e3Wh1iOPYSDPqawy3&#10;vZwnyUJa3XH80OqBNi3VH/uzRbDPb9XRZupwXO8+02qTbTl72SLe303rJxCBpvAHw49+VIcyOp3c&#10;mY0XPcJ88ZhGFCFVCkQEfhcnhOVSgSwL+b9B+Q0AAP//AwBQSwECLQAUAAYACAAAACEAtoM4kv4A&#10;AADhAQAAEwAAAAAAAAAAAAAAAAAAAAAAW0NvbnRlbnRfVHlwZXNdLnhtbFBLAQItABQABgAIAAAA&#10;IQA4/SH/1gAAAJQBAAALAAAAAAAAAAAAAAAAAC8BAABfcmVscy8ucmVsc1BLAQItABQABgAIAAAA&#10;IQAHoO6Q3QEAAA0EAAAOAAAAAAAAAAAAAAAAAC4CAABkcnMvZTJvRG9jLnhtbFBLAQItABQABgAI&#10;AAAAIQDlcryQ3gAAAAkBAAAPAAAAAAAAAAAAAAAAADcEAABkcnMvZG93bnJldi54bWxQSwUGAAAA&#10;AAQABADzAAAAQgUAAAAA&#10;" strokecolor="#4472c4 [3204]" strokeweight="2.25pt">
                <v:stroke endarrow="block" joinstyle="miter"/>
              </v:shape>
            </w:pict>
          </mc:Fallback>
        </mc:AlternateContent>
      </w:r>
    </w:p>
    <w:p w14:paraId="20F80A37" w14:textId="64CD4C45"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41184" behindDoc="0" locked="0" layoutInCell="1" allowOverlap="1" wp14:anchorId="35B39E66" wp14:editId="41577AD4">
                <wp:simplePos x="0" y="0"/>
                <wp:positionH relativeFrom="column">
                  <wp:posOffset>850265</wp:posOffset>
                </wp:positionH>
                <wp:positionV relativeFrom="paragraph">
                  <wp:posOffset>228617</wp:posOffset>
                </wp:positionV>
                <wp:extent cx="1695450" cy="429895"/>
                <wp:effectExtent l="0" t="0" r="19050" b="27305"/>
                <wp:wrapNone/>
                <wp:docPr id="244" name="Rectangle 244"/>
                <wp:cNvGraphicFramePr/>
                <a:graphic xmlns:a="http://schemas.openxmlformats.org/drawingml/2006/main">
                  <a:graphicData uri="http://schemas.microsoft.com/office/word/2010/wordprocessingShape">
                    <wps:wsp>
                      <wps:cNvSpPr/>
                      <wps:spPr>
                        <a:xfrm>
                          <a:off x="0" y="0"/>
                          <a:ext cx="1695450" cy="429895"/>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5DD828E5" w14:textId="2BEE05FB" w:rsidR="00625734" w:rsidRPr="00C93265" w:rsidRDefault="00625734" w:rsidP="00C93265">
                            <w:pPr>
                              <w:jc w:val="center"/>
                              <w:rPr>
                                <w:rFonts w:ascii="Cambria Math" w:hAnsi="Cambria Math" w:cs="Times New Roman"/>
                                <w:lang w:val=""/>
                                <w:oMath/>
                              </w:rPr>
                            </w:pPr>
                            <w:r>
                              <w:rPr>
                                <w:rFonts w:ascii="Times New Roman" w:eastAsiaTheme="minorEastAsia" w:hAnsi="Times New Roman" w:cs="Times New Roman"/>
                                <w:lang w:val=""/>
                              </w:rPr>
                              <w:t>New quilibrium values are calculated usin</w:t>
                            </w:r>
                            <w:r w:rsidRPr="00C93265">
                              <w:rPr>
                                <w:rFonts w:ascii="Times New Roman" w:eastAsiaTheme="minorEastAsia" w:hAnsi="Times New Roman" w:cs="Times New Roman"/>
                                <w:lang w:val=""/>
                              </w:rPr>
                              <w:t xml:space="preserve">g Eq- </w:t>
                            </w:r>
                            <w:r w:rsidRPr="00C93265">
                              <w:rPr>
                                <w:rFonts w:ascii="Times New Roman" w:eastAsiaTheme="minorEastAsia" w:hAnsi="Times New Roman" w:cs="Times New Roman"/>
                                <w:lang w:val=""/>
                              </w:rPr>
                              <w:fldChar w:fldCharType="begin"/>
                            </w:r>
                            <w:r w:rsidRPr="00C93265">
                              <w:rPr>
                                <w:rFonts w:ascii="Times New Roman" w:eastAsiaTheme="minorEastAsia" w:hAnsi="Times New Roman" w:cs="Times New Roman"/>
                                <w:lang w:val=""/>
                              </w:rPr>
                              <w:instrText xml:space="preserve"> REF Eq4 \h  \* MERGEFORMAT </w:instrText>
                            </w:r>
                            <w:r w:rsidRPr="00C93265">
                              <w:rPr>
                                <w:rFonts w:ascii="Times New Roman" w:eastAsiaTheme="minorEastAsia" w:hAnsi="Times New Roman" w:cs="Times New Roman"/>
                                <w:lang w:val=""/>
                              </w:rPr>
                            </w:r>
                            <w:r w:rsidRPr="00C93265">
                              <w:rPr>
                                <w:rFonts w:ascii="Times New Roman" w:eastAsiaTheme="minorEastAsia" w:hAnsi="Times New Roman" w:cs="Times New Roman"/>
                                <w:lang w:val=""/>
                              </w:rPr>
                              <w:fldChar w:fldCharType="separate"/>
                            </w:r>
                            <w:r w:rsidR="008A3807" w:rsidRPr="008A3807">
                              <w:rPr>
                                <w:rFonts w:ascii="Times New Roman" w:hAnsi="Times New Roman" w:cs="Times New Roman"/>
                                <w:noProof/>
                                <w:color w:val="000000" w:themeColor="text1"/>
                              </w:rPr>
                              <w:t>4</w:t>
                            </w:r>
                            <w:r w:rsidRPr="00C93265">
                              <w:rPr>
                                <w:rFonts w:ascii="Times New Roman" w:eastAsiaTheme="minorEastAsia" w:hAnsi="Times New Roman" w:cs="Times New Roman"/>
                                <w:lang w:val=""/>
                              </w:rPr>
                              <w:fldChar w:fldCharType="end"/>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B39E66" id="Rectangle 244" o:spid="_x0000_s1044" style="position:absolute;left:0;text-align:left;margin-left:66.95pt;margin-top:18pt;width:133.5pt;height:33.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2GrIgAIAAFwFAAAOAAAAZHJzL2Uyb0RvYy54bWysVE1vGyEQvVfqf0Dcm/VaTpSsso6sRKkq&#10;RUmUpMoZs2CvyjJ0wN51f30H9sNRGvVQ9QIDzJthHm+4vOoaw/YKfQ225PnJjDNlJVS13ZT8+8vt&#10;l3POfBC2EgasKvlBeX61/PzpsnWFmsMWTKWQURDri9aVfBuCK7LMy61qhD8BpywdasBGBFriJqtQ&#10;tBS9Mdl8NjvLWsDKIUjlPe3e9Id8meJrrWR40NqrwEzJ6W4hjZjGdRyz5aUoNijctpbDNcQ/3KIR&#10;taWkU6gbEQTbYf1HqKaWCB50OJHQZKB1LVWqgarJZ++qed4Kp1ItRI53E03+/4WV9/tHZHVV8vli&#10;wZkVDT3SE9Em7MYoFjeJotb5gjyf3SMOK09mrLfT2MSZKmFdovUw0aq6wCRt5mcXp4tTYl/S2WJ+&#10;cX5xGoNmR7RDH74qaFg0So6UP7Ep9nc+9K6jS0xm4bY2hvZFYWwcPZi6intpEbWjrg2yvaBXD10+&#10;ZHvjRbkjMouF9aUkKxyM6qM+KU2s0OXn6SJJj8eY1Y8xprHkGSGask+g/COQCSNo8I0wlTQ6AWcf&#10;AY/ZJu+UEWyYgE1tAf8O1r3/WHVfayw7dOsuSSA/Hx97DdWBdIHQN4x38ramp7kTPjwKpA6h16Su&#10;Dw80aANtyWGwONsC/vpoP/qTcOmUs5Y6ruT+506g4sx8syTp2J6jgaOxHg27a66BnjOn/8TJZBIA&#10;gxlNjdC80mewilnoSFhJuUouA46L69B3Pn0nUq1WyY3a0IlwZ5+djMEjsVFqL92rQDfoMZCS72Hs&#10;RlG8k2XvG5EWVrsAuk6ajdT2PA6UUwsn1Q/fTfwj3q6T1/FTXP4GAAD//wMAUEsDBBQABgAIAAAA&#10;IQCmkafw3AAAAAoBAAAPAAAAZHJzL2Rvd25yZXYueG1sTI/BTsMwEETvSPyDtUjcqF2CUkjjVBUI&#10;CY4UpF43sZtEjddR7LqBr2c50ePsjGbflJvZDSLZKfSeNCwXCoSlxpueWg1fn693jyBCRDI4eLIa&#10;vm2ATXV9VWJh/Jk+bNrFVnAJhQI1dDGOhZSh6azDsPCjJfYOfnIYWU6tNBOeudwN8l6pXDrsiT90&#10;ONrnzjbH3clpSGGs96u3PabtS5+O7zL/qQ+o9e3NvF2DiHaO/2H4w2d0qJip9icyQQyss+yJoxqy&#10;nDdx4EEpPtTsqGwFsirl5YTqFwAA//8DAFBLAQItABQABgAIAAAAIQC2gziS/gAAAOEBAAATAAAA&#10;AAAAAAAAAAAAAAAAAABbQ29udGVudF9UeXBlc10ueG1sUEsBAi0AFAAGAAgAAAAhADj9If/WAAAA&#10;lAEAAAsAAAAAAAAAAAAAAAAALwEAAF9yZWxzLy5yZWxzUEsBAi0AFAAGAAgAAAAhADXYasiAAgAA&#10;XAUAAA4AAAAAAAAAAAAAAAAALgIAAGRycy9lMm9Eb2MueG1sUEsBAi0AFAAGAAgAAAAhAKaRp/Dc&#10;AAAACgEAAA8AAAAAAAAAAAAAAAAA2gQAAGRycy9kb3ducmV2LnhtbFBLBQYAAAAABAAEAPMAAADj&#10;BQAAAAA=&#10;" filled="f" strokecolor="black [3213]" strokeweight="1pt">
                <v:textbox inset="0,0,0,0">
                  <w:txbxContent>
                    <w:p w14:paraId="5DD828E5" w14:textId="2BEE05FB" w:rsidR="00625734" w:rsidRPr="00C93265" w:rsidRDefault="00625734" w:rsidP="00C93265">
                      <w:pPr>
                        <w:jc w:val="center"/>
                        <w:rPr>
                          <w:rFonts w:ascii="Cambria Math" w:hAnsi="Cambria Math" w:cs="Times New Roman"/>
                          <w:lang w:val=""/>
                          <w:oMath/>
                        </w:rPr>
                      </w:pPr>
                      <w:r>
                        <w:rPr>
                          <w:rFonts w:ascii="Times New Roman" w:eastAsiaTheme="minorEastAsia" w:hAnsi="Times New Roman" w:cs="Times New Roman"/>
                          <w:lang w:val=""/>
                        </w:rPr>
                        <w:t>New quilibrium values are calculated usin</w:t>
                      </w:r>
                      <w:r w:rsidRPr="00C93265">
                        <w:rPr>
                          <w:rFonts w:ascii="Times New Roman" w:eastAsiaTheme="minorEastAsia" w:hAnsi="Times New Roman" w:cs="Times New Roman"/>
                          <w:lang w:val=""/>
                        </w:rPr>
                        <w:t xml:space="preserve">g Eq- </w:t>
                      </w:r>
                      <w:r w:rsidRPr="00C93265">
                        <w:rPr>
                          <w:rFonts w:ascii="Times New Roman" w:eastAsiaTheme="minorEastAsia" w:hAnsi="Times New Roman" w:cs="Times New Roman"/>
                          <w:lang w:val=""/>
                        </w:rPr>
                        <w:fldChar w:fldCharType="begin"/>
                      </w:r>
                      <w:r w:rsidRPr="00C93265">
                        <w:rPr>
                          <w:rFonts w:ascii="Times New Roman" w:eastAsiaTheme="minorEastAsia" w:hAnsi="Times New Roman" w:cs="Times New Roman"/>
                          <w:lang w:val=""/>
                        </w:rPr>
                        <w:instrText xml:space="preserve"> REF Eq4 \h  \* MERGEFORMAT </w:instrText>
                      </w:r>
                      <w:r w:rsidRPr="00C93265">
                        <w:rPr>
                          <w:rFonts w:ascii="Times New Roman" w:eastAsiaTheme="minorEastAsia" w:hAnsi="Times New Roman" w:cs="Times New Roman"/>
                          <w:lang w:val=""/>
                        </w:rPr>
                      </w:r>
                      <w:r w:rsidRPr="00C93265">
                        <w:rPr>
                          <w:rFonts w:ascii="Times New Roman" w:eastAsiaTheme="minorEastAsia" w:hAnsi="Times New Roman" w:cs="Times New Roman"/>
                          <w:lang w:val=""/>
                        </w:rPr>
                        <w:fldChar w:fldCharType="separate"/>
                      </w:r>
                      <w:r w:rsidR="008A3807" w:rsidRPr="008A3807">
                        <w:rPr>
                          <w:rFonts w:ascii="Times New Roman" w:hAnsi="Times New Roman" w:cs="Times New Roman"/>
                          <w:noProof/>
                          <w:color w:val="000000" w:themeColor="text1"/>
                        </w:rPr>
                        <w:t>4</w:t>
                      </w:r>
                      <w:r w:rsidRPr="00C93265">
                        <w:rPr>
                          <w:rFonts w:ascii="Times New Roman" w:eastAsiaTheme="minorEastAsia" w:hAnsi="Times New Roman" w:cs="Times New Roman"/>
                          <w:lang w:val=""/>
                        </w:rPr>
                        <w:fldChar w:fldCharType="end"/>
                      </w:r>
                    </w:p>
                  </w:txbxContent>
                </v:textbox>
              </v:rect>
            </w:pict>
          </mc:Fallback>
        </mc:AlternateContent>
      </w:r>
    </w:p>
    <w:p w14:paraId="66ACA596" w14:textId="767CDA4F" w:rsidR="00C93265" w:rsidRPr="00C67093" w:rsidRDefault="00C93265" w:rsidP="00325CAE">
      <w:pPr>
        <w:jc w:val="both"/>
        <w:rPr>
          <w:rFonts w:ascii="Times New Roman" w:hAnsi="Times New Roman" w:cs="Times New Roman"/>
        </w:rPr>
      </w:pPr>
    </w:p>
    <w:p w14:paraId="085961E2" w14:textId="7D6256B5"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42208" behindDoc="0" locked="0" layoutInCell="1" allowOverlap="1" wp14:anchorId="46D08F30" wp14:editId="176146BA">
                <wp:simplePos x="0" y="0"/>
                <wp:positionH relativeFrom="column">
                  <wp:posOffset>1703070</wp:posOffset>
                </wp:positionH>
                <wp:positionV relativeFrom="paragraph">
                  <wp:posOffset>101617</wp:posOffset>
                </wp:positionV>
                <wp:extent cx="0" cy="228600"/>
                <wp:effectExtent l="95250" t="0" r="57150" b="38100"/>
                <wp:wrapNone/>
                <wp:docPr id="243" name="Straight Arrow Connector 243"/>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D24C28D" id="Straight Arrow Connector 243" o:spid="_x0000_s1026" type="#_x0000_t32" style="position:absolute;margin-left:134.1pt;margin-top:8pt;width:0;height:18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DaI93AEAAA0EAAAOAAAAZHJzL2Uyb0RvYy54bWysU12P0zAQfEfiP1h+p0kDd1RV0xPqAS8I&#10;Kg5+gM9ZJ5b8pbVpmn/P2mlzCBASiBcndnZmZ8ab3d3ZGnYCjNq7lq9XNWfgpO+061v+9cu7FxvO&#10;YhKuE8Y7aPkEkd/tnz/bjWELjR+86QAZkbi4HUPLh5TCtqqiHMCKuPIBHH1UHq1ItMW+6lCMxG5N&#10;1dT1bTV67AJ6CTHS6f38ke8Lv1Ig0yelIiRmWk7aUlmxrI95rfY7se1RhEHLiwzxDyqs0I6aLlT3&#10;Ign2DfUvVFZL9NGrtJLeVl4pLaF4IDfr+ic3D4MIULxQODEsMcX/Rys/no7IdNfy5tVLzpywdEkP&#10;CYXuh8TeIPqRHbxzFKRHlmsosTHELQEP7oiXXQxHzPbPCm1+kjF2LilPS8pwTkzOh5JOm2ZzW5cL&#10;qJ5wAWN6D96y/NLyeBGyKFiXkMXpQ0zUmYBXQG5qHBuJd3Pz+qaUJaHNW9exNAUylVAL1xvIBgho&#10;HD2ykVl6eUuTgZnoMygKhcTODcs4wsEgOwkaJCEluLRemKg6w5Q2ZgHWRcIfgZf6DIUyqn8DXhCl&#10;s3dpAVvtPP6uezpfJau5/prA7DtH8Oi7qVxqiYZmrmR1+T/yUP+4L/Cnv3j/HQAA//8DAFBLAwQU&#10;AAYACAAAACEALmG16d0AAAAJAQAADwAAAGRycy9kb3ducmV2LnhtbEyPwU7DMBBE70j8g7WVuFGn&#10;EURWiFNVlXKhF9oiVdzceEmixusQu234exZxoMedeZqdKZaT68UFx9B50rCYJyCQam87ajS876tH&#10;BSJEQ9b0nlDDNwZYlvd3hcmtv9IWL7vYCA6hkBsNbYxDLmWoW3QmzP2AxN6nH52JfI6NtKO5crjr&#10;ZZokmXSmI/7QmgHXLdan3dlpcK8f1cGpxf6w2n49VWu1IfW20fphNq1eQESc4j8Mv/W5OpTc6ejP&#10;ZIPoNaSZShllI+NNDPwJRw3PaQKyLOTtgvIHAAD//wMAUEsBAi0AFAAGAAgAAAAhALaDOJL+AAAA&#10;4QEAABMAAAAAAAAAAAAAAAAAAAAAAFtDb250ZW50X1R5cGVzXS54bWxQSwECLQAUAAYACAAAACEA&#10;OP0h/9YAAACUAQAACwAAAAAAAAAAAAAAAAAvAQAAX3JlbHMvLnJlbHNQSwECLQAUAAYACAAAACEA&#10;uw2iPdwBAAANBAAADgAAAAAAAAAAAAAAAAAuAgAAZHJzL2Uyb0RvYy54bWxQSwECLQAUAAYACAAA&#10;ACEALmG16d0AAAAJAQAADwAAAAAAAAAAAAAAAAA2BAAAZHJzL2Rvd25yZXYueG1sUEsFBgAAAAAE&#10;AAQA8wAAAEAFAAAAAA==&#10;" strokecolor="#4472c4 [3204]" strokeweight="2.25pt">
                <v:stroke endarrow="block" joinstyle="miter"/>
              </v:shape>
            </w:pict>
          </mc:Fallback>
        </mc:AlternateContent>
      </w:r>
    </w:p>
    <w:p w14:paraId="680CCE47" w14:textId="0C6EF487" w:rsidR="00C93265" w:rsidRPr="00C67093" w:rsidRDefault="00BA6CCD"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3405A576" wp14:editId="51259FAF">
                <wp:simplePos x="0" y="0"/>
                <wp:positionH relativeFrom="column">
                  <wp:posOffset>1158240</wp:posOffset>
                </wp:positionH>
                <wp:positionV relativeFrom="paragraph">
                  <wp:posOffset>80027</wp:posOffset>
                </wp:positionV>
                <wp:extent cx="1118235" cy="548640"/>
                <wp:effectExtent l="0" t="0" r="24765" b="22860"/>
                <wp:wrapNone/>
                <wp:docPr id="70" name="Rectangle 70"/>
                <wp:cNvGraphicFramePr/>
                <a:graphic xmlns:a="http://schemas.openxmlformats.org/drawingml/2006/main">
                  <a:graphicData uri="http://schemas.microsoft.com/office/word/2010/wordprocessingShape">
                    <wps:wsp>
                      <wps:cNvSpPr/>
                      <wps:spPr>
                        <a:xfrm>
                          <a:off x="0" y="0"/>
                          <a:ext cx="1118235" cy="548640"/>
                        </a:xfrm>
                        <a:prstGeom prst="rect">
                          <a:avLst/>
                        </a:prstGeom>
                        <a:no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31570439" w14:textId="77777777" w:rsidR="00625734" w:rsidRDefault="00625734" w:rsidP="00C93265">
                            <w:pPr>
                              <w:jc w:val="center"/>
                              <w:rPr>
                                <w:rFonts w:ascii="Times New Roman" w:hAnsi="Times New Roman" w:cs="Times New Roman"/>
                                <w:lang w:val=""/>
                              </w:rPr>
                            </w:pPr>
                            <w:r>
                              <w:rPr>
                                <w:rFonts w:ascii="Times New Roman" w:hAnsi="Times New Roman" w:cs="Times New Roman"/>
                                <w:lang w:val=""/>
                              </w:rPr>
                              <w:t xml:space="preserve">Calculating error: </w:t>
                            </w:r>
                            <m:oMath>
                              <m:r>
                                <w:rPr>
                                  <w:rFonts w:ascii="Cambria Math" w:hAnsi="Cambria Math" w:cs="Times New Roman"/>
                                  <w:lang w:val=""/>
                                </w:rPr>
                                <m:t>ϵ=</m:t>
                              </m:r>
                              <m:f>
                                <m:fPr>
                                  <m:ctrlPr>
                                    <w:rPr>
                                      <w:rFonts w:ascii="Cambria Math" w:hAnsi="Cambria Math" w:cs="Times New Roman"/>
                                      <w:i/>
                                      <w:lang w:val=""/>
                                    </w:rPr>
                                  </m:ctrlPr>
                                </m:fPr>
                                <m:num>
                                  <m:r>
                                    <m:rPr>
                                      <m:sty m:val="p"/>
                                    </m:rPr>
                                    <w:rPr>
                                      <w:rFonts w:ascii="Cambria Math" w:hAnsi="Cambria Math" w:cs="Times New Roman"/>
                                      <w:lang w:val=""/>
                                    </w:rPr>
                                    <m:t>Σ</m:t>
                                  </m:r>
                                  <m:d>
                                    <m:dPr>
                                      <m:begChr m:val="|"/>
                                      <m:endChr m:val="|"/>
                                      <m:ctrlPr>
                                        <w:rPr>
                                          <w:rFonts w:ascii="Cambria Math" w:hAnsi="Cambria Math" w:cs="Times New Roman"/>
                                          <w:i/>
                                          <w:lang w:val=""/>
                                        </w:rPr>
                                      </m:ctrlPr>
                                    </m:dPr>
                                    <m:e>
                                      <m:sSubSup>
                                        <m:sSubSupPr>
                                          <m:ctrlPr>
                                            <w:rPr>
                                              <w:rFonts w:ascii="Cambria Math" w:hAnsi="Cambria Math" w:cs="Times New Roman"/>
                                              <w:i/>
                                              <w:lang w:val=""/>
                                            </w:rPr>
                                          </m:ctrlPr>
                                        </m:sSubSupPr>
                                        <m:e>
                                          <m:r>
                                            <w:rPr>
                                              <w:rFonts w:ascii="Cambria Math" w:hAnsi="Cambria Math" w:cs="Times New Roman"/>
                                              <w:lang w:val=""/>
                                            </w:rPr>
                                            <m:t>K</m:t>
                                          </m:r>
                                        </m:e>
                                        <m:sub>
                                          <m:r>
                                            <w:rPr>
                                              <w:rFonts w:ascii="Cambria Math" w:hAnsi="Cambria Math" w:cs="Times New Roman"/>
                                              <w:lang w:val=""/>
                                            </w:rPr>
                                            <m:t>i</m:t>
                                          </m:r>
                                        </m:sub>
                                        <m:sup>
                                          <m:r>
                                            <w:rPr>
                                              <w:rFonts w:ascii="Cambria Math" w:hAnsi="Cambria Math" w:cs="Times New Roman"/>
                                              <w:lang w:val=""/>
                                            </w:rPr>
                                            <m:t>C</m:t>
                                          </m:r>
                                        </m:sup>
                                      </m:sSubSup>
                                      <m:r>
                                        <w:rPr>
                                          <w:rFonts w:ascii="Cambria Math" w:hAnsi="Cambria Math" w:cs="Times New Roman"/>
                                          <w:lang w:val=""/>
                                        </w:rPr>
                                        <m:t>-</m:t>
                                      </m:r>
                                      <m:sSub>
                                        <m:sSubPr>
                                          <m:ctrlPr>
                                            <w:rPr>
                                              <w:rFonts w:ascii="Cambria Math" w:hAnsi="Cambria Math" w:cs="Times New Roman"/>
                                              <w:i/>
                                              <w:lang w:val=""/>
                                            </w:rPr>
                                          </m:ctrlPr>
                                        </m:sSubPr>
                                        <m:e>
                                          <m:r>
                                            <w:rPr>
                                              <w:rFonts w:ascii="Cambria Math" w:hAnsi="Cambria Math" w:cs="Times New Roman"/>
                                              <w:lang w:val=""/>
                                            </w:rPr>
                                            <m:t>K</m:t>
                                          </m:r>
                                        </m:e>
                                        <m:sub>
                                          <m:r>
                                            <w:rPr>
                                              <w:rFonts w:ascii="Cambria Math" w:hAnsi="Cambria Math" w:cs="Times New Roman"/>
                                              <w:lang w:val=""/>
                                            </w:rPr>
                                            <m:t>i</m:t>
                                          </m:r>
                                        </m:sub>
                                      </m:sSub>
                                    </m:e>
                                  </m:d>
                                </m:num>
                                <m:den>
                                  <m:r>
                                    <m:rPr>
                                      <m:sty m:val="p"/>
                                    </m:rPr>
                                    <w:rPr>
                                      <w:rFonts w:ascii="Cambria Math" w:hAnsi="Cambria Math" w:cs="Times New Roman"/>
                                      <w:lang w:val=""/>
                                    </w:rPr>
                                    <m:t>Σ</m:t>
                                  </m:r>
                                  <m:sSubSup>
                                    <m:sSubSupPr>
                                      <m:ctrlPr>
                                        <w:rPr>
                                          <w:rFonts w:ascii="Cambria Math" w:hAnsi="Cambria Math" w:cs="Times New Roman"/>
                                          <w:i/>
                                          <w:lang w:val=""/>
                                        </w:rPr>
                                      </m:ctrlPr>
                                    </m:sSubSupPr>
                                    <m:e>
                                      <m:r>
                                        <w:rPr>
                                          <w:rFonts w:ascii="Cambria Math" w:hAnsi="Cambria Math" w:cs="Times New Roman"/>
                                          <w:lang w:val=""/>
                                        </w:rPr>
                                        <m:t>K</m:t>
                                      </m:r>
                                    </m:e>
                                    <m:sub>
                                      <m:r>
                                        <w:rPr>
                                          <w:rFonts w:ascii="Cambria Math" w:hAnsi="Cambria Math" w:cs="Times New Roman"/>
                                          <w:lang w:val=""/>
                                        </w:rPr>
                                        <m:t>i</m:t>
                                      </m:r>
                                    </m:sub>
                                    <m:sup>
                                      <m:r>
                                        <w:rPr>
                                          <w:rFonts w:ascii="Cambria Math" w:hAnsi="Cambria Math" w:cs="Times New Roman"/>
                                          <w:lang w:val=""/>
                                        </w:rPr>
                                        <m:t>c</m:t>
                                      </m:r>
                                    </m:sup>
                                  </m:sSubSup>
                                </m:den>
                              </m:f>
                            </m:oMath>
                          </w:p>
                          <w:p w14:paraId="7249CA9B" w14:textId="77777777" w:rsidR="00625734" w:rsidRDefault="00625734" w:rsidP="00C93265">
                            <w:pPr>
                              <w:rPr>
                                <w:rFonts w:ascii="Times New Roman" w:hAnsi="Times New Roman" w:cs="Times New Roman"/>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05A576" id="Rectangle 70" o:spid="_x0000_s1045" style="position:absolute;left:0;text-align:left;margin-left:91.2pt;margin-top:6.3pt;width:88.05pt;height:43.2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eDTgQIAAFoFAAAOAAAAZHJzL2Uyb0RvYy54bWysVE1v2zAMvQ/YfxB0Xx1nbdcGdYogRYcB&#10;RVu0HXpWZCkxJosapcTOfv0o+SNFF+ww7GJTEh8pPj3y6rqtDdsp9BXYgucnE86UlVBWdl3w7y+3&#10;ny4480HYUhiwquB75fn1/OOHq8bN1BQ2YEqFjIJYP2tcwTchuFmWeblRtfAn4JSlQw1Yi0BLXGcl&#10;ioai1yabTibnWQNYOgSpvKfdm+6Qz1N8rZUMD1p7FZgpON0tpC+m7yp+s/mVmK1RuE0l+2uIf7hF&#10;LSpLScdQNyIItsXqj1B1JRE86HAioc5A60qqVANVk0/eVfO8EU6lWogc70aa/P8LK+93j8iqsuBf&#10;iB4ranqjJ2JN2LVRjPaIoMb5Gfk9u0fsV57MWG2rsY5/qoO1idT9SKpqA5O0mef5xfTzGWeSzs5O&#10;L85PU9DsgHbow1cFNYtGwZHSJy7F7s4Hykiug0tMZuG2MiY9nLFxw4OpyriXFlE5ammQ7QS9eWjz&#10;WAKFeONFq4jMYmFdKckKe6NiCGOflCZO6PLTdJGkxkPM8scQM3lGiKbsIyg/BjJhAPW+EaaSQkfg&#10;5BjwkG30ThnBhhFYVxbw72Dd+Q9Vd7XGskO7apMA8svhsVdQ7kkVCF27eCdvK3qaO+HDo0DqD5IK&#10;9Xx4oI820BQceouzDeCvY/vRn2RLp5w11G8F9z+3AhVn5pslQcfmHAwcjNVg2G29BHrOnKaJk8kk&#10;AAYzmBqhfqVRsIhZ6EhYSbkKLgMOi2Xo+p6GiVSLRXKjJnQi3NlnJ2PwSGyU2kv7KtD1egyk5HsY&#10;elHM3smy841IC4ttAF0lzUZqOx57yqmBkw77YRMnxNt18jqMxPlvAAAA//8DAFBLAwQUAAYACAAA&#10;ACEAfCyP9N0AAAAJAQAADwAAAGRycy9kb3ducmV2LnhtbEyPwU7DMAyG70i8Q2QkbiylsK7rmk4T&#10;CAmODKRd3cZrqzVJ1WRZ4ekxJ7j5lz/9/lxuZzOISJPvnVVwv0hAkG2c7m2r4PPj5S4H4QNajYOz&#10;pOCLPGyr66sSC+0u9p3iPrSCS6wvUEEXwlhI6ZuODPqFG8ny7ugmg4Hj1Eo94YXLzSDTJMmkwd7y&#10;hQ5HeuqoOe3PRkH0Y31YvR4w7p77eHqT2Xd9RKVub+bdBkSgOfzB8KvP6lCxU+3OVnsxcM7TR0Z5&#10;SDMQDDws8yWIWsF6nYCsSvn/g+oHAAD//wMAUEsBAi0AFAAGAAgAAAAhALaDOJL+AAAA4QEAABMA&#10;AAAAAAAAAAAAAAAAAAAAAFtDb250ZW50X1R5cGVzXS54bWxQSwECLQAUAAYACAAAACEAOP0h/9YA&#10;AACUAQAACwAAAAAAAAAAAAAAAAAvAQAAX3JlbHMvLnJlbHNQSwECLQAUAAYACAAAACEAx53g04EC&#10;AABaBQAADgAAAAAAAAAAAAAAAAAuAgAAZHJzL2Uyb0RvYy54bWxQSwECLQAUAAYACAAAACEAfCyP&#10;9N0AAAAJAQAADwAAAAAAAAAAAAAAAADbBAAAZHJzL2Rvd25yZXYueG1sUEsFBgAAAAAEAAQA8wAA&#10;AOUFAAAAAA==&#10;" filled="f" strokecolor="black [3213]" strokeweight="1pt">
                <v:textbox inset="0,0,0,0">
                  <w:txbxContent>
                    <w:p w14:paraId="31570439" w14:textId="77777777" w:rsidR="00625734" w:rsidRDefault="00625734" w:rsidP="00C93265">
                      <w:pPr>
                        <w:jc w:val="center"/>
                        <w:rPr>
                          <w:rFonts w:ascii="Times New Roman" w:hAnsi="Times New Roman" w:cs="Times New Roman"/>
                          <w:lang w:val=""/>
                        </w:rPr>
                      </w:pPr>
                      <w:r>
                        <w:rPr>
                          <w:rFonts w:ascii="Times New Roman" w:hAnsi="Times New Roman" w:cs="Times New Roman"/>
                          <w:lang w:val=""/>
                        </w:rPr>
                        <w:t xml:space="preserve">Calculating error: </w:t>
                      </w:r>
                      <m:oMath>
                        <m:r>
                          <w:rPr>
                            <w:rFonts w:ascii="Cambria Math" w:hAnsi="Cambria Math" w:cs="Times New Roman"/>
                            <w:lang w:val=""/>
                          </w:rPr>
                          <m:t>ϵ=</m:t>
                        </m:r>
                        <m:f>
                          <m:fPr>
                            <m:ctrlPr>
                              <w:rPr>
                                <w:rFonts w:ascii="Cambria Math" w:hAnsi="Cambria Math" w:cs="Times New Roman"/>
                                <w:i/>
                                <w:lang w:val=""/>
                              </w:rPr>
                            </m:ctrlPr>
                          </m:fPr>
                          <m:num>
                            <m:r>
                              <m:rPr>
                                <m:sty m:val="p"/>
                              </m:rPr>
                              <w:rPr>
                                <w:rFonts w:ascii="Cambria Math" w:hAnsi="Cambria Math" w:cs="Times New Roman"/>
                                <w:lang w:val=""/>
                              </w:rPr>
                              <m:t>Σ</m:t>
                            </m:r>
                            <m:d>
                              <m:dPr>
                                <m:begChr m:val="|"/>
                                <m:endChr m:val="|"/>
                                <m:ctrlPr>
                                  <w:rPr>
                                    <w:rFonts w:ascii="Cambria Math" w:hAnsi="Cambria Math" w:cs="Times New Roman"/>
                                    <w:i/>
                                    <w:lang w:val=""/>
                                  </w:rPr>
                                </m:ctrlPr>
                              </m:dPr>
                              <m:e>
                                <m:sSubSup>
                                  <m:sSubSupPr>
                                    <m:ctrlPr>
                                      <w:rPr>
                                        <w:rFonts w:ascii="Cambria Math" w:hAnsi="Cambria Math" w:cs="Times New Roman"/>
                                        <w:i/>
                                        <w:lang w:val=""/>
                                      </w:rPr>
                                    </m:ctrlPr>
                                  </m:sSubSupPr>
                                  <m:e>
                                    <m:r>
                                      <w:rPr>
                                        <w:rFonts w:ascii="Cambria Math" w:hAnsi="Cambria Math" w:cs="Times New Roman"/>
                                        <w:lang w:val=""/>
                                      </w:rPr>
                                      <m:t>K</m:t>
                                    </m:r>
                                  </m:e>
                                  <m:sub>
                                    <m:r>
                                      <w:rPr>
                                        <w:rFonts w:ascii="Cambria Math" w:hAnsi="Cambria Math" w:cs="Times New Roman"/>
                                        <w:lang w:val=""/>
                                      </w:rPr>
                                      <m:t>i</m:t>
                                    </m:r>
                                  </m:sub>
                                  <m:sup>
                                    <m:r>
                                      <w:rPr>
                                        <w:rFonts w:ascii="Cambria Math" w:hAnsi="Cambria Math" w:cs="Times New Roman"/>
                                        <w:lang w:val=""/>
                                      </w:rPr>
                                      <m:t>C</m:t>
                                    </m:r>
                                  </m:sup>
                                </m:sSubSup>
                                <m:r>
                                  <w:rPr>
                                    <w:rFonts w:ascii="Cambria Math" w:hAnsi="Cambria Math" w:cs="Times New Roman"/>
                                    <w:lang w:val=""/>
                                  </w:rPr>
                                  <m:t>-</m:t>
                                </m:r>
                                <m:sSub>
                                  <m:sSubPr>
                                    <m:ctrlPr>
                                      <w:rPr>
                                        <w:rFonts w:ascii="Cambria Math" w:hAnsi="Cambria Math" w:cs="Times New Roman"/>
                                        <w:i/>
                                        <w:lang w:val=""/>
                                      </w:rPr>
                                    </m:ctrlPr>
                                  </m:sSubPr>
                                  <m:e>
                                    <m:r>
                                      <w:rPr>
                                        <w:rFonts w:ascii="Cambria Math" w:hAnsi="Cambria Math" w:cs="Times New Roman"/>
                                        <w:lang w:val=""/>
                                      </w:rPr>
                                      <m:t>K</m:t>
                                    </m:r>
                                  </m:e>
                                  <m:sub>
                                    <m:r>
                                      <w:rPr>
                                        <w:rFonts w:ascii="Cambria Math" w:hAnsi="Cambria Math" w:cs="Times New Roman"/>
                                        <w:lang w:val=""/>
                                      </w:rPr>
                                      <m:t>i</m:t>
                                    </m:r>
                                  </m:sub>
                                </m:sSub>
                              </m:e>
                            </m:d>
                          </m:num>
                          <m:den>
                            <m:r>
                              <m:rPr>
                                <m:sty m:val="p"/>
                              </m:rPr>
                              <w:rPr>
                                <w:rFonts w:ascii="Cambria Math" w:hAnsi="Cambria Math" w:cs="Times New Roman"/>
                                <w:lang w:val=""/>
                              </w:rPr>
                              <m:t>Σ</m:t>
                            </m:r>
                            <m:sSubSup>
                              <m:sSubSupPr>
                                <m:ctrlPr>
                                  <w:rPr>
                                    <w:rFonts w:ascii="Cambria Math" w:hAnsi="Cambria Math" w:cs="Times New Roman"/>
                                    <w:i/>
                                    <w:lang w:val=""/>
                                  </w:rPr>
                                </m:ctrlPr>
                              </m:sSubSupPr>
                              <m:e>
                                <m:r>
                                  <w:rPr>
                                    <w:rFonts w:ascii="Cambria Math" w:hAnsi="Cambria Math" w:cs="Times New Roman"/>
                                    <w:lang w:val=""/>
                                  </w:rPr>
                                  <m:t>K</m:t>
                                </m:r>
                              </m:e>
                              <m:sub>
                                <m:r>
                                  <w:rPr>
                                    <w:rFonts w:ascii="Cambria Math" w:hAnsi="Cambria Math" w:cs="Times New Roman"/>
                                    <w:lang w:val=""/>
                                  </w:rPr>
                                  <m:t>i</m:t>
                                </m:r>
                              </m:sub>
                              <m:sup>
                                <m:r>
                                  <w:rPr>
                                    <w:rFonts w:ascii="Cambria Math" w:hAnsi="Cambria Math" w:cs="Times New Roman"/>
                                    <w:lang w:val=""/>
                                  </w:rPr>
                                  <m:t>c</m:t>
                                </m:r>
                              </m:sup>
                            </m:sSubSup>
                          </m:den>
                        </m:f>
                      </m:oMath>
                    </w:p>
                    <w:p w14:paraId="7249CA9B" w14:textId="77777777" w:rsidR="00625734" w:rsidRDefault="00625734" w:rsidP="00C93265">
                      <w:pPr>
                        <w:rPr>
                          <w:rFonts w:ascii="Times New Roman" w:hAnsi="Times New Roman" w:cs="Times New Roman"/>
                        </w:rPr>
                      </w:pPr>
                    </w:p>
                  </w:txbxContent>
                </v:textbox>
              </v:rect>
            </w:pict>
          </mc:Fallback>
        </mc:AlternateContent>
      </w:r>
    </w:p>
    <w:p w14:paraId="4E5255F4" w14:textId="7A35A7A6" w:rsidR="00C93265" w:rsidRPr="00C67093" w:rsidRDefault="00C93265" w:rsidP="00325CAE">
      <w:pPr>
        <w:jc w:val="both"/>
        <w:rPr>
          <w:rFonts w:ascii="Times New Roman" w:hAnsi="Times New Roman" w:cs="Times New Roman"/>
        </w:rPr>
      </w:pPr>
    </w:p>
    <w:p w14:paraId="47B85B84" w14:textId="23DEB845" w:rsidR="00C93265" w:rsidRPr="00C67093" w:rsidRDefault="003C5C11"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24800" behindDoc="0" locked="0" layoutInCell="1" allowOverlap="1" wp14:anchorId="5FF2AB03" wp14:editId="4C003E5F">
                <wp:simplePos x="0" y="0"/>
                <wp:positionH relativeFrom="margin">
                  <wp:posOffset>2544445</wp:posOffset>
                </wp:positionH>
                <wp:positionV relativeFrom="paragraph">
                  <wp:posOffset>252112</wp:posOffset>
                </wp:positionV>
                <wp:extent cx="981710" cy="878840"/>
                <wp:effectExtent l="19050" t="19050" r="27940" b="35560"/>
                <wp:wrapNone/>
                <wp:docPr id="63" name="Diamond 63"/>
                <wp:cNvGraphicFramePr/>
                <a:graphic xmlns:a="http://schemas.openxmlformats.org/drawingml/2006/main">
                  <a:graphicData uri="http://schemas.microsoft.com/office/word/2010/wordprocessingShape">
                    <wps:wsp>
                      <wps:cNvSpPr/>
                      <wps:spPr>
                        <a:xfrm>
                          <a:off x="0" y="0"/>
                          <a:ext cx="981710" cy="87884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B18CE9" id="_x0000_t4" coordsize="21600,21600" o:spt="4" path="m10800,l,10800,10800,21600,21600,10800xe">
                <v:stroke joinstyle="miter"/>
                <v:path gradientshapeok="t" o:connecttype="rect" textboxrect="5400,5400,16200,16200"/>
              </v:shapetype>
              <v:shape id="Diamond 63" o:spid="_x0000_s1026" type="#_x0000_t4" style="position:absolute;margin-left:200.35pt;margin-top:19.85pt;width:77.3pt;height:69.2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i1KlQIAAIYFAAAOAAAAZHJzL2Uyb0RvYy54bWysVEtvGyEQvlfqf0Dcm/W6eThW1pHlKFWl&#10;KImSVDkTFrxIwFDAXru/vgP7sJVGPVTdA8swM9/MfAxzdb0zmmyFDwpsRcuTCSXCcqiVXVf0x8vt&#10;lxklITJbMw1WVHQvAr1efP501bq5mEIDuhaeIIgN89ZVtInRzYsi8EYYFk7ACYtKCd6wiKJfF7Vn&#10;LaIbXUwnk/OiBV87D1yEgKc3nZIuMr6UgscHKYOIRFcUc4t59Xl9S2uxuGLztWeuUbxPg/1DFoYp&#10;i0FHqBsWGdl49QeUUdxDABlPOJgCpFRc5BqwmnLyrprnhjmRa0FyghtpCv8Plt9vHz1RdUXPv1Ji&#10;mcE7ulHMgK0JniA9rQtztHp2j76XAm5TrTvpTfpjFWSXKd2PlIpdJBwPL2flRYnEc1TNLmaz00x5&#10;cXB2PsRvAgxJm4rWXezMJdvehYgx0XqwSuEs3Cqt88Vpmw4CaFWnsyykzhEr7cmW4Z3HXZmKQIgj&#10;K5SSZ5FK64rJu7jXIkFo+yQkcoLpT3MiuRsPmIxzYWPZqRpWiy7U2QS/IdiQRQ6dAROyxCRH7B5g&#10;sOxABuwu594+uYrczKPz5G+Jdc6jR44MNo7ORlnwHwForKqP3NkPJHXUJJbeoN5jx3jonlJw/Fbh&#10;zd2xEB+Zx7eDl43zID7gIjW0FYV+R0kD/tdH58keWxq1lLT4Fisafm6YF5To7xab/bI8xb4hMQun&#10;ZxdTFPyx5u1YYzdmBXj1JU4ex/M22Uc9bKUH84pjY5mioopZjrEryqMfhFXsZgQOHi6Wy2yGD9ax&#10;eGefHU/gidXUli+7V+Zd374R+/4ehnfL5u9auLNNnhaWmwhS5f4+8NrzjY89N04/mNI0OZaz1WF8&#10;Ln4DAAD//wMAUEsDBBQABgAIAAAAIQAk9MWK4wAAAAoBAAAPAAAAZHJzL2Rvd25yZXYueG1sTI/L&#10;TsMwEEX3SPyDNUhsUGuXEhJCnArxUASrPhCPnZsMSUQ8jmK3DX/fYQWr0WiO7pybLUbbiT0OvnWk&#10;YTZVIJBKV7VUa3jdPE0SED4YqkznCDX8oIdFfnqSmbRyB1rhfh1qwSHkU6OhCaFPpfRlg9b4qeuR&#10;+PblBmsCr0Mtq8EcONx28lKpa2lNS/yhMT3eN1h+r3dWQ/ESP35cFO/1g/N29fyZLIvwttT6/Gy8&#10;uwURcAx/MPzqszrk7LR1O6q86DRcKRUzqmF+w5OBKIrmILZMxskMZJ7J/xXyIwAAAP//AwBQSwEC&#10;LQAUAAYACAAAACEAtoM4kv4AAADhAQAAEwAAAAAAAAAAAAAAAAAAAAAAW0NvbnRlbnRfVHlwZXNd&#10;LnhtbFBLAQItABQABgAIAAAAIQA4/SH/1gAAAJQBAAALAAAAAAAAAAAAAAAAAC8BAABfcmVscy8u&#10;cmVsc1BLAQItABQABgAIAAAAIQCjvi1KlQIAAIYFAAAOAAAAAAAAAAAAAAAAAC4CAABkcnMvZTJv&#10;RG9jLnhtbFBLAQItABQABgAIAAAAIQAk9MWK4wAAAAoBAAAPAAAAAAAAAAAAAAAAAO8EAABkcnMv&#10;ZG93bnJldi54bWxQSwUGAAAAAAQABADzAAAA/wUAAAAA&#10;" filled="f" strokecolor="black [3213]" strokeweight="1pt">
                <w10:wrap anchorx="margin"/>
              </v:shape>
            </w:pict>
          </mc:Fallback>
        </mc:AlternateContent>
      </w:r>
      <w:r w:rsidR="00BA6CCD" w:rsidRPr="00C67093">
        <w:rPr>
          <w:rFonts w:ascii="Times New Roman" w:hAnsi="Times New Roman" w:cs="Times New Roman"/>
          <w:noProof/>
        </w:rPr>
        <mc:AlternateContent>
          <mc:Choice Requires="wps">
            <w:drawing>
              <wp:anchor distT="0" distB="0" distL="114300" distR="114300" simplePos="0" relativeHeight="251747328" behindDoc="0" locked="0" layoutInCell="1" allowOverlap="1" wp14:anchorId="0326D127" wp14:editId="492599A4">
                <wp:simplePos x="0" y="0"/>
                <wp:positionH relativeFrom="column">
                  <wp:posOffset>1740535</wp:posOffset>
                </wp:positionH>
                <wp:positionV relativeFrom="paragraph">
                  <wp:posOffset>83202</wp:posOffset>
                </wp:positionV>
                <wp:extent cx="0" cy="228600"/>
                <wp:effectExtent l="95250" t="0" r="57150" b="38100"/>
                <wp:wrapNone/>
                <wp:docPr id="238" name="Straight Arrow Connector 238"/>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8728D4" id="Straight Arrow Connector 238" o:spid="_x0000_s1026" type="#_x0000_t32" style="position:absolute;margin-left:137.05pt;margin-top:6.55pt;width:0;height:18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iV33AEAAA0EAAAOAAAAZHJzL2Uyb0RvYy54bWysU12P0zAQfEfiP1h+p0mL7qiipifUA14Q&#10;VBz8AJ9jN5b8pfXSpP+etZPm0IGQQLw4sbMzOzPe7O5GZ9lZQTLBt3y9qjlTXobO+FPLv319/2rL&#10;WULhO2GDVy2/qMTv9i9f7IbYqE3og+0UMCLxqRliy3vE2FRVkr1yIq1CVJ4+6gBOIG3hVHUgBmJ3&#10;ttrU9W01BOgiBKlSotP76SPfF36tlcTPWieFzLactGFZoayPea32O9GcQMTeyFmG+AcVThhPTReq&#10;e4GCfQfzC5UzEkIKGlcyuCpobaQqHsjNun7m5qEXURUvFE6KS0zp/9HKT+cjMNO1fPOarsoLR5f0&#10;gCDMqUf2FiAM7BC8pyADsFxDiQ0xNQQ8+CPMuxSPkO2PGlx+kjE2lpQvS8pqRCanQ0mnm832ti4X&#10;UD3hIiT8oIJj+aXlaRayKFiXkMX5Y0LqTMArIDe1ng3Eu715c1PKUBj7zncML5FMIRjhT1ZlAwS0&#10;nh7ZyCS9vOHFqonoi9IUComdGpZxVAcL7CxokISUyuN6YaLqDNPG2gVYFwl/BM71GarKqP4NeEGU&#10;zsHjAnbGB/hddxyvkvVUf01g8p0jeAzdpVxqiYZmrmQ1/x95qH/eF/jTX7z/AQAA//8DAFBLAwQU&#10;AAYACAAAACEAv61bzd4AAAAJAQAADwAAAGRycy9kb3ducmV2LnhtbEyPQU/CQBCF7yb8h82QeJNt&#10;sZFauyWEpBe5CJgQb0t3bBu7s7W7QP33jvEAp8nMe3nzvXw52k6ccfCtIwXxLAKBVDnTUq3gfV8+&#10;pCB80GR05wgV/KCHZTG5y3Vm3IW2eN6FWnAI+UwraELoMyl91aDVfuZ6JNY+3WB14HWopRn0hcNt&#10;J+dR9CStbok/NLrHdYPV1+5kFdjXj/Jg03h/WG2/k3Kdbih92yh1Px1XLyACjuFqhj98RoeCmY7u&#10;RMaLTsF8kcRsZeGRJxv+D0cFyXMMssjlbYPiFwAA//8DAFBLAQItABQABgAIAAAAIQC2gziS/gAA&#10;AOEBAAATAAAAAAAAAAAAAAAAAAAAAABbQ29udGVudF9UeXBlc10ueG1sUEsBAi0AFAAGAAgAAAAh&#10;ADj9If/WAAAAlAEAAAsAAAAAAAAAAAAAAAAALwEAAF9yZWxzLy5yZWxzUEsBAi0AFAAGAAgAAAAh&#10;AMK2JXfcAQAADQQAAA4AAAAAAAAAAAAAAAAALgIAAGRycy9lMm9Eb2MueG1sUEsBAi0AFAAGAAgA&#10;AAAhAL+tW83eAAAACQEAAA8AAAAAAAAAAAAAAAAANgQAAGRycy9kb3ducmV2LnhtbFBLBQYAAAAA&#10;BAAEAPMAAABBBQAAAAA=&#10;" strokecolor="#4472c4 [3204]" strokeweight="2.25pt">
                <v:stroke endarrow="block" joinstyle="miter"/>
              </v:shape>
            </w:pict>
          </mc:Fallback>
        </mc:AlternateContent>
      </w:r>
    </w:p>
    <w:p w14:paraId="069BA3AF" w14:textId="05840D02" w:rsidR="00C93265" w:rsidRPr="00C67093" w:rsidRDefault="003C5C11"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49376" behindDoc="0" locked="0" layoutInCell="1" allowOverlap="1" wp14:anchorId="43EED0BC" wp14:editId="5FB36CFA">
                <wp:simplePos x="0" y="0"/>
                <wp:positionH relativeFrom="margin">
                  <wp:posOffset>3531012</wp:posOffset>
                </wp:positionH>
                <wp:positionV relativeFrom="paragraph">
                  <wp:posOffset>209515</wp:posOffset>
                </wp:positionV>
                <wp:extent cx="228600" cy="167640"/>
                <wp:effectExtent l="0" t="0" r="0" b="3810"/>
                <wp:wrapNone/>
                <wp:docPr id="236" name="Rectangle 236"/>
                <wp:cNvGraphicFramePr/>
                <a:graphic xmlns:a="http://schemas.openxmlformats.org/drawingml/2006/main">
                  <a:graphicData uri="http://schemas.microsoft.com/office/word/2010/wordprocessingShape">
                    <wps:wsp>
                      <wps:cNvSpPr/>
                      <wps:spPr>
                        <a:xfrm>
                          <a:off x="0" y="0"/>
                          <a:ext cx="228600" cy="16764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DDBFDA4" w14:textId="77777777" w:rsidR="00625734" w:rsidRDefault="00625734" w:rsidP="00C93265">
                            <w:pPr>
                              <w:rPr>
                                <w:rFonts w:ascii="Times New Roman" w:hAnsi="Times New Roman" w:cs="Times New Roman"/>
                                <w:sz w:val="20"/>
                                <w:szCs w:val="20"/>
                                <w:lang w:val=""/>
                              </w:rPr>
                            </w:pPr>
                            <w:r>
                              <w:rPr>
                                <w:rFonts w:ascii="Times New Roman" w:hAnsi="Times New Roman" w:cs="Times New Roman"/>
                                <w:sz w:val="20"/>
                                <w:szCs w:val="20"/>
                                <w:lang w:val=""/>
                              </w:rPr>
                              <w:t>No</w:t>
                            </w:r>
                          </w:p>
                          <w:p w14:paraId="1B9E4962" w14:textId="77777777" w:rsidR="00625734" w:rsidRDefault="00625734" w:rsidP="00C93265">
                            <w:pPr>
                              <w:rPr>
                                <w:rFonts w:ascii="Times New Roman" w:hAnsi="Times New Roman" w:cs="Times New Roman"/>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ED0BC" id="Rectangle 236" o:spid="_x0000_s1046" style="position:absolute;left:0;text-align:left;margin-left:278.05pt;margin-top:16.5pt;width:18pt;height:13.2pt;z-index:25174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yd+bQIAADMFAAAOAAAAZHJzL2Uyb0RvYy54bWysVE1v2zAMvQ/YfxB0X51kQ1YEdYqgRYcB&#10;RVs0LXpWZCkxJokapcTOfv0o+SNbV+ww7GJT1Huk+ETq4rK1hh0UhhpcyadnE86Uk1DVblvy56eb&#10;D+echShcJQw4VfKjCvxy+f7dReMXagY7MJVCRkFcWDS+5LsY/aIogtwpK8IZeOVoUwNaEWmJ26JC&#10;0VB0a4rZZDIvGsDKI0gVAnmvu02+zPG1VjLeax1UZKbkdLaYv5i/m/QtlhdisUXhd7XsjyH+4RRW&#10;1I6SjqGuRRRsj/UfoWwtEQLoeCbBFqB1LVWugaqZTl5Vs94Jr3ItJE7wo0zh/4WVd4cHZHVV8tnH&#10;OWdOWLqkR5JNuK1RLDlJosaHBSHX/gH7VSAz1dtqtOlPlbA2y3ocZVVtZJKcs9n5fELiS9qazj/P&#10;P2XZixPZY4hfFFiWjJIjpc9iisNtiJSQoAMk5XJwUxuTb8643xwETJ4inbc7Ybbi0aiEM+5RaSo2&#10;nSknyG2mrgyyg6AGqb5NU7U5CiETRVOmkTR9i2TiQOqxiaZy643EyVvEU7YRnTOCiyPR1g7w72Td&#10;4Yequ1pT2bHdtN3NZr2TawPVka4boZuD4OVNTZLfihAfBFLj0y3RMMd7+mgDTcmhtzjbAf54y5/w&#10;1I+0y1lDg1Ty8H0vUHFmvjrq1DR1g4GDsRkMt7dXQNJP6ZnwMptEwGgGUyPYF5rxVcpCW8JJylVy&#10;GXFYXMVuoOmVkGq1yjCaLi/irVt7mYInYVMLPbUvAn3fZ5Ea9A6GIROLV+3WYRPTwWofQde5F086&#10;9pLTZOae6V+RNPq/rjPq9NYtfwIAAP//AwBQSwMEFAAGAAgAAAAhAMmGBwvgAAAACQEAAA8AAABk&#10;cnMvZG93bnJldi54bWxMj0FPg0AQhe8m/ofNmHizC21pWsrSNEZNOJliYzxuYQQiO0vYhWJ/vdNT&#10;vc3Me3nzvWQ3mVaM2LvGkoJwFoBAKmzZUKXg+PH6tAbhvKZSt5ZQwS862KX3d4mOS3umA465rwSH&#10;kIu1gtr7LpbSFTUa7Wa2Q2Lt2/ZGe177Spa9PnO4aeU8CFbS6Ib4Q607fK6x+MkHo+Dy9pkts6+c&#10;7DrMji/Dfswvh3elHh+m/RaEx8nfzHDFZ3RImelkByqdaBVE0Spkq4LFgjuxIdrM+XC6DkuQaSL/&#10;N0j/AAAA//8DAFBLAQItABQABgAIAAAAIQC2gziS/gAAAOEBAAATAAAAAAAAAAAAAAAAAAAAAABb&#10;Q29udGVudF9UeXBlc10ueG1sUEsBAi0AFAAGAAgAAAAhADj9If/WAAAAlAEAAAsAAAAAAAAAAAAA&#10;AAAALwEAAF9yZWxzLy5yZWxzUEsBAi0AFAAGAAgAAAAhABjDJ35tAgAAMwUAAA4AAAAAAAAAAAAA&#10;AAAALgIAAGRycy9lMm9Eb2MueG1sUEsBAi0AFAAGAAgAAAAhAMmGBwvgAAAACQEAAA8AAAAAAAAA&#10;AAAAAAAAxwQAAGRycy9kb3ducmV2LnhtbFBLBQYAAAAABAAEAPMAAADUBQAAAAA=&#10;" filled="f" stroked="f" strokeweight="1pt">
                <v:textbox inset="0,0,0,0">
                  <w:txbxContent>
                    <w:p w14:paraId="1DDBFDA4" w14:textId="77777777" w:rsidR="00625734" w:rsidRDefault="00625734" w:rsidP="00C93265">
                      <w:pPr>
                        <w:rPr>
                          <w:rFonts w:ascii="Times New Roman" w:hAnsi="Times New Roman" w:cs="Times New Roman"/>
                          <w:sz w:val="20"/>
                          <w:szCs w:val="20"/>
                          <w:lang w:val=""/>
                        </w:rPr>
                      </w:pPr>
                      <w:r>
                        <w:rPr>
                          <w:rFonts w:ascii="Times New Roman" w:hAnsi="Times New Roman" w:cs="Times New Roman"/>
                          <w:sz w:val="20"/>
                          <w:szCs w:val="20"/>
                          <w:lang w:val=""/>
                        </w:rPr>
                        <w:t>No</w:t>
                      </w:r>
                    </w:p>
                    <w:p w14:paraId="1B9E4962" w14:textId="77777777" w:rsidR="00625734" w:rsidRDefault="00625734" w:rsidP="00C93265">
                      <w:pPr>
                        <w:rPr>
                          <w:rFonts w:ascii="Times New Roman" w:hAnsi="Times New Roman" w:cs="Times New Roman"/>
                          <w:sz w:val="18"/>
                          <w:szCs w:val="18"/>
                        </w:rPr>
                      </w:pPr>
                    </w:p>
                  </w:txbxContent>
                </v:textbox>
                <w10:wrap anchorx="margin"/>
              </v:rect>
            </w:pict>
          </mc:Fallback>
        </mc:AlternateContent>
      </w:r>
      <w:r w:rsidRPr="00C67093">
        <w:rPr>
          <w:rFonts w:ascii="Times New Roman" w:hAnsi="Times New Roman" w:cs="Times New Roman"/>
          <w:noProof/>
        </w:rPr>
        <mc:AlternateContent>
          <mc:Choice Requires="wps">
            <w:drawing>
              <wp:anchor distT="0" distB="0" distL="114300" distR="114300" simplePos="0" relativeHeight="251745280" behindDoc="0" locked="0" layoutInCell="1" allowOverlap="1" wp14:anchorId="48FC211B" wp14:editId="0D5407FD">
                <wp:simplePos x="0" y="0"/>
                <wp:positionH relativeFrom="margin">
                  <wp:posOffset>2165985</wp:posOffset>
                </wp:positionH>
                <wp:positionV relativeFrom="paragraph">
                  <wp:posOffset>248302</wp:posOffset>
                </wp:positionV>
                <wp:extent cx="228600" cy="167640"/>
                <wp:effectExtent l="0" t="0" r="0" b="3810"/>
                <wp:wrapNone/>
                <wp:docPr id="240" name="Rectangle 240"/>
                <wp:cNvGraphicFramePr/>
                <a:graphic xmlns:a="http://schemas.openxmlformats.org/drawingml/2006/main">
                  <a:graphicData uri="http://schemas.microsoft.com/office/word/2010/wordprocessingShape">
                    <wps:wsp>
                      <wps:cNvSpPr/>
                      <wps:spPr>
                        <a:xfrm>
                          <a:off x="0" y="0"/>
                          <a:ext cx="228600" cy="16764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CAB4F60" w14:textId="77777777" w:rsidR="00625734" w:rsidRDefault="00625734" w:rsidP="00C93265">
                            <w:pPr>
                              <w:rPr>
                                <w:rFonts w:ascii="Times New Roman" w:hAnsi="Times New Roman" w:cs="Times New Roman"/>
                                <w:sz w:val="20"/>
                                <w:szCs w:val="20"/>
                                <w:lang w:val=""/>
                              </w:rPr>
                            </w:pPr>
                            <w:r>
                              <w:rPr>
                                <w:rFonts w:ascii="Times New Roman" w:hAnsi="Times New Roman" w:cs="Times New Roman"/>
                                <w:sz w:val="20"/>
                                <w:szCs w:val="20"/>
                                <w:lang w:val=""/>
                              </w:rPr>
                              <w:t>Yes</w:t>
                            </w:r>
                          </w:p>
                          <w:p w14:paraId="7310D663" w14:textId="77777777" w:rsidR="00625734" w:rsidRDefault="00625734" w:rsidP="00C93265">
                            <w:pPr>
                              <w:rPr>
                                <w:rFonts w:ascii="Times New Roman" w:hAnsi="Times New Roman" w:cs="Times New Roman"/>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FC211B" id="Rectangle 240" o:spid="_x0000_s1047" style="position:absolute;left:0;text-align:left;margin-left:170.55pt;margin-top:19.55pt;width:18pt;height:13.2pt;z-index:251745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arQagIAADMFAAAOAAAAZHJzL2Uyb0RvYy54bWysVEtvGyEQvlfqf0Dcm7Wtyo2srCMrkatK&#10;URIlqXLGLNirAkMH7F3313dgH25Tq4eqFxiGb14fM1xdt9awg8JQgyv59GLCmXISqtptS/71Zf3h&#10;krMQhauEAadKflSBXy/fv7tq/ELNYAemUsjIiQuLxpd8F6NfFEWQO2VFuACvHF1qQCsiHXFbVCga&#10;8m5NMZtM5kUDWHkEqUIg7W13yZfZv9ZKxgetg4rMlJxyi3nFvG7SWiyvxGKLwu9q2ach/iELK2pH&#10;QUdXtyIKtsf6D1e2lggBdLyQYAvQupYq10DVTCdvqnneCa9yLURO8CNN4f+5lfeHR2R1VfLZR+LH&#10;CUuP9ES0Cbc1iiUlUdT4sCDks3/E/hRITPW2Gm3aqRLWZlqPI62qjUyScja7nE/IuaSr6fzTvPNZ&#10;nIw9hvhZgWVJKDlS+EymONyFSAEJOkBSLAfr2pj8csb9piBg0hQp3y7DLMWjUQln3JPSVGzKKQfI&#10;baZuDLKDoAapvk1TtdkLIZOJpkij0fSckYmDUY9NZiq33mg4OWd4ijaic0RwcTS0tQP8u7Hu8EPV&#10;Xa2p7Nhu2u5lc4JJtYHqSM+N0M1B8HJdE+V3IsRHgdT49Eo0zPGBFm2gKTn0Emc7wB/n9AlP/Ui3&#10;nDU0SCUP3/cCFWfmi6NOTVM3CDgIm0Fwe3sDRP2Uvgkvs0gGGM0gagT7SjO+SlHoSjhJsUouIw6H&#10;m9gNNP0SUq1WGUbT5UW8c89eJueJ2NRCL+2rQN/3WaQGvYdhyMTiTbt12GTpYLWPoOvciycee8pp&#10;MnPP9L9IGv1fzxl1+uuWPwEAAP//AwBQSwMEFAAGAAgAAAAhAIXNuVnfAAAACQEAAA8AAABkcnMv&#10;ZG93bnJldi54bWxMj81OwzAQhO9IvIO1SNyoE/pLiFNVCJByqhoqxNGNlyQiXkexk4Y+PcsJTjur&#10;Hc1+k24n24oRe984UhDPIhBIpTMNVQqOby93GxA+aDK6dYQKvtHDNru+SnVi3JkOOBahEhxCPtEK&#10;6hC6REpf1mi1n7kOiW+frrc68NpX0vT6zOG2lfdRtJJWN8Qfat3hU43lVzFYBZfX93yRfxTkNnF+&#10;fB52Y3E57JW6vZl2jyACTuHPDL/4jA4ZM53cQMaLVsF8EcdsZfHAkw3z9ZrFScFquQSZpfJ/g+wH&#10;AAD//wMAUEsBAi0AFAAGAAgAAAAhALaDOJL+AAAA4QEAABMAAAAAAAAAAAAAAAAAAAAAAFtDb250&#10;ZW50X1R5cGVzXS54bWxQSwECLQAUAAYACAAAACEAOP0h/9YAAACUAQAACwAAAAAAAAAAAAAAAAAv&#10;AQAAX3JlbHMvLnJlbHNQSwECLQAUAAYACAAAACEAXjWq0GoCAAAzBQAADgAAAAAAAAAAAAAAAAAu&#10;AgAAZHJzL2Uyb0RvYy54bWxQSwECLQAUAAYACAAAACEAhc25Wd8AAAAJAQAADwAAAAAAAAAAAAAA&#10;AADEBAAAZHJzL2Rvd25yZXYueG1sUEsFBgAAAAAEAAQA8wAAANAFAAAAAA==&#10;" filled="f" stroked="f" strokeweight="1pt">
                <v:textbox inset="0,0,0,0">
                  <w:txbxContent>
                    <w:p w14:paraId="1CAB4F60" w14:textId="77777777" w:rsidR="00625734" w:rsidRDefault="00625734" w:rsidP="00C93265">
                      <w:pPr>
                        <w:rPr>
                          <w:rFonts w:ascii="Times New Roman" w:hAnsi="Times New Roman" w:cs="Times New Roman"/>
                          <w:sz w:val="20"/>
                          <w:szCs w:val="20"/>
                          <w:lang w:val=""/>
                        </w:rPr>
                      </w:pPr>
                      <w:r>
                        <w:rPr>
                          <w:rFonts w:ascii="Times New Roman" w:hAnsi="Times New Roman" w:cs="Times New Roman"/>
                          <w:sz w:val="20"/>
                          <w:szCs w:val="20"/>
                          <w:lang w:val=""/>
                        </w:rPr>
                        <w:t>Yes</w:t>
                      </w:r>
                    </w:p>
                    <w:p w14:paraId="7310D663" w14:textId="77777777" w:rsidR="00625734" w:rsidRDefault="00625734" w:rsidP="00C93265">
                      <w:pPr>
                        <w:rPr>
                          <w:rFonts w:ascii="Times New Roman" w:hAnsi="Times New Roman" w:cs="Times New Roman"/>
                          <w:sz w:val="18"/>
                          <w:szCs w:val="18"/>
                        </w:rPr>
                      </w:pPr>
                    </w:p>
                  </w:txbxContent>
                </v:textbox>
                <w10:wrap anchorx="margin"/>
              </v:rect>
            </w:pict>
          </mc:Fallback>
        </mc:AlternateContent>
      </w:r>
      <w:r w:rsidRPr="00C67093">
        <w:rPr>
          <w:rFonts w:ascii="Times New Roman" w:hAnsi="Times New Roman" w:cs="Times New Roman"/>
          <w:noProof/>
        </w:rPr>
        <mc:AlternateContent>
          <mc:Choice Requires="wps">
            <w:drawing>
              <wp:anchor distT="0" distB="0" distL="114300" distR="114300" simplePos="0" relativeHeight="251725824" behindDoc="0" locked="0" layoutInCell="1" allowOverlap="1" wp14:anchorId="7B97712C" wp14:editId="3E6E5460">
                <wp:simplePos x="0" y="0"/>
                <wp:positionH relativeFrom="column">
                  <wp:posOffset>2662572</wp:posOffset>
                </wp:positionH>
                <wp:positionV relativeFrom="paragraph">
                  <wp:posOffset>127635</wp:posOffset>
                </wp:positionV>
                <wp:extent cx="769620" cy="548640"/>
                <wp:effectExtent l="0" t="0" r="11430" b="3810"/>
                <wp:wrapNone/>
                <wp:docPr id="62" name="Rectangle 62"/>
                <wp:cNvGraphicFramePr/>
                <a:graphic xmlns:a="http://schemas.openxmlformats.org/drawingml/2006/main">
                  <a:graphicData uri="http://schemas.microsoft.com/office/word/2010/wordprocessingShape">
                    <wps:wsp>
                      <wps:cNvSpPr/>
                      <wps:spPr>
                        <a:xfrm>
                          <a:off x="0" y="0"/>
                          <a:ext cx="769620" cy="54864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8BD909E" w14:textId="77777777" w:rsidR="00625734" w:rsidRDefault="00625734" w:rsidP="00C93265">
                            <w:pPr>
                              <w:jc w:val="center"/>
                              <w:rPr>
                                <w:rFonts w:ascii="Times New Roman" w:hAnsi="Times New Roman" w:cs="Times New Roman"/>
                                <w:lang w:val=""/>
                              </w:rPr>
                            </w:pPr>
                            <w:r>
                              <w:rPr>
                                <w:rFonts w:ascii="Times New Roman" w:hAnsi="Times New Roman" w:cs="Times New Roman"/>
                                <w:lang w:val=""/>
                              </w:rPr>
                              <w:t>Are all temperatures selected?</w:t>
                            </w:r>
                          </w:p>
                          <w:p w14:paraId="4B61F25C" w14:textId="77777777" w:rsidR="00625734" w:rsidRDefault="00625734" w:rsidP="00C93265">
                            <w:pPr>
                              <w:rPr>
                                <w:rFonts w:ascii="Times New Roman" w:hAnsi="Times New Roman" w:cs="Times New Roman"/>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97712C" id="Rectangle 62" o:spid="_x0000_s1048" style="position:absolute;left:0;text-align:left;margin-left:209.65pt;margin-top:10.05pt;width:60.6pt;height:43.2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yGYbgIAADEFAAAOAAAAZHJzL2Uyb0RvYy54bWysVEtPGzEQvlfqf7B8L5tENIWIDYpAVJUQ&#10;IELF2fHayaq2xx072U1/fcfeBy1FPVS97I7H37y+mfHFZWsNOygMNbiST08mnCknoardtuRfn24+&#10;nHEWonCVMOBUyY8q8Mvl+3cXjV+oGezAVAoZOXFh0fiS72L0i6IIcqesCCfglaNLDWhFpCNuiwpF&#10;Q96tKWaTybxoACuPIFUIpL3uLvky+9dayXivdVCRmZJTbjF/MX836VssL8Rii8LvatmnIf4hCytq&#10;R0FHV9ciCrbH+g9XtpYIAXQ8kWAL0LqWKtdA1Uwnr6pZ74RXuRYiJ/iRpvD/3Mq7wwOyuir5fMaZ&#10;E5Z69EisCbc1ipGOCGp8WBBu7R+wPwUSU7WtRpv+VAdrM6nHkVTVRiZJ+Wl+Pp8R9ZKuPp6ezU8z&#10;6cWLsccQPyuwLAklR4qeqRSH2xApIEEHSIrl4KY2JvfNuN8UBEyaIuXbZZileDQq4Yx7VJpKpZxm&#10;OUAeMnVlkB0EjUf1bZqqzV4ImUw0RRqNpm8ZmTgY9dhkpvLgjYaTtwxfoo3oHBFcHA1t7QD/bqw7&#10;/FB1V2sqO7abNvd1NvZwA9WRmo3QbUHw8qYmym9FiA8CaeypS7TK8Z4+2kBTcuglznaAP97SJzxN&#10;I91y1tAalTx83wtUnJkvjuY07dwg4CBsBsHt7RUQ9VN6JLzMIhlgNIOoEewzbfgqRaEr4STFKrmM&#10;OByuYrfO9EZItVplGO2WF/HWrb1MzhOxaYSe2meBvp+zSAN6B8OKicWrceuwydLBah9B13kWE7Ud&#10;jz3ltJd5Zvo3JC3+r+eMennplj8BAAD//wMAUEsDBBQABgAIAAAAIQB4wydt4QAAAAoBAAAPAAAA&#10;ZHJzL2Rvd25yZXYueG1sTI/BTsMwEETvSPyDtUjcqJ2SVG0ap6oQIOWEGirE0Y1NEhGvo9hJQ7+e&#10;5VSOq3maeZvtZtuxyQy+dSghWghgBiunW6wlHN9fHtbAfFCoVefQSPgxHnb57U2mUu3OeDBTGWpG&#10;JehTJaEJoU8591VjrPIL1xuk7MsNVgU6h5rrQZ2p3HZ8KcSKW9UiLTSqN0+Nqb7L0Uq4vH4UcfFZ&#10;oltHxfF53E/l5fAm5f3dvN8CC2YOVxj+9EkdcnI6uRG1Z52EONo8EiphKSJgBCSxSICdiBSrBHie&#10;8f8v5L8AAAD//wMAUEsBAi0AFAAGAAgAAAAhALaDOJL+AAAA4QEAABMAAAAAAAAAAAAAAAAAAAAA&#10;AFtDb250ZW50X1R5cGVzXS54bWxQSwECLQAUAAYACAAAACEAOP0h/9YAAACUAQAACwAAAAAAAAAA&#10;AAAAAAAvAQAAX3JlbHMvLnJlbHNQSwECLQAUAAYACAAAACEAmfchmG4CAAAxBQAADgAAAAAAAAAA&#10;AAAAAAAuAgAAZHJzL2Uyb0RvYy54bWxQSwECLQAUAAYACAAAACEAeMMnbeEAAAAKAQAADwAAAAAA&#10;AAAAAAAAAADIBAAAZHJzL2Rvd25yZXYueG1sUEsFBgAAAAAEAAQA8wAAANYFAAAAAA==&#10;" filled="f" stroked="f" strokeweight="1pt">
                <v:textbox inset="0,0,0,0">
                  <w:txbxContent>
                    <w:p w14:paraId="68BD909E" w14:textId="77777777" w:rsidR="00625734" w:rsidRDefault="00625734" w:rsidP="00C93265">
                      <w:pPr>
                        <w:jc w:val="center"/>
                        <w:rPr>
                          <w:rFonts w:ascii="Times New Roman" w:hAnsi="Times New Roman" w:cs="Times New Roman"/>
                          <w:lang w:val=""/>
                        </w:rPr>
                      </w:pPr>
                      <w:r>
                        <w:rPr>
                          <w:rFonts w:ascii="Times New Roman" w:hAnsi="Times New Roman" w:cs="Times New Roman"/>
                          <w:lang w:val=""/>
                        </w:rPr>
                        <w:t>Are all temperatures selected?</w:t>
                      </w:r>
                    </w:p>
                    <w:p w14:paraId="4B61F25C" w14:textId="77777777" w:rsidR="00625734" w:rsidRDefault="00625734" w:rsidP="00C93265">
                      <w:pPr>
                        <w:rPr>
                          <w:rFonts w:ascii="Times New Roman" w:hAnsi="Times New Roman" w:cs="Times New Roman"/>
                        </w:rPr>
                      </w:pPr>
                    </w:p>
                  </w:txbxContent>
                </v:textbox>
              </v:rect>
            </w:pict>
          </mc:Fallback>
        </mc:AlternateContent>
      </w:r>
      <w:r w:rsidRPr="00C67093">
        <w:rPr>
          <w:rFonts w:ascii="Times New Roman" w:hAnsi="Times New Roman" w:cs="Times New Roman"/>
          <w:noProof/>
        </w:rPr>
        <mc:AlternateContent>
          <mc:Choice Requires="wps">
            <w:drawing>
              <wp:anchor distT="0" distB="0" distL="114300" distR="114300" simplePos="0" relativeHeight="251744256" behindDoc="0" locked="0" layoutInCell="1" allowOverlap="1" wp14:anchorId="2F96D87E" wp14:editId="47C5D0CB">
                <wp:simplePos x="0" y="0"/>
                <wp:positionH relativeFrom="margin">
                  <wp:posOffset>1157468</wp:posOffset>
                </wp:positionH>
                <wp:positionV relativeFrom="paragraph">
                  <wp:posOffset>258342</wp:posOffset>
                </wp:positionV>
                <wp:extent cx="228600" cy="167640"/>
                <wp:effectExtent l="0" t="0" r="0" b="3810"/>
                <wp:wrapNone/>
                <wp:docPr id="241" name="Rectangle 241"/>
                <wp:cNvGraphicFramePr/>
                <a:graphic xmlns:a="http://schemas.openxmlformats.org/drawingml/2006/main">
                  <a:graphicData uri="http://schemas.microsoft.com/office/word/2010/wordprocessingShape">
                    <wps:wsp>
                      <wps:cNvSpPr/>
                      <wps:spPr>
                        <a:xfrm>
                          <a:off x="0" y="0"/>
                          <a:ext cx="228600" cy="16764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48A5CEFA" w14:textId="77777777" w:rsidR="00625734" w:rsidRDefault="00625734" w:rsidP="00C93265">
                            <w:pPr>
                              <w:rPr>
                                <w:rFonts w:ascii="Times New Roman" w:hAnsi="Times New Roman" w:cs="Times New Roman"/>
                                <w:sz w:val="20"/>
                                <w:szCs w:val="20"/>
                                <w:lang w:val=""/>
                              </w:rPr>
                            </w:pPr>
                            <w:r>
                              <w:rPr>
                                <w:rFonts w:ascii="Times New Roman" w:hAnsi="Times New Roman" w:cs="Times New Roman"/>
                                <w:sz w:val="20"/>
                                <w:szCs w:val="20"/>
                                <w:lang w:val=""/>
                              </w:rPr>
                              <w:t>No</w:t>
                            </w:r>
                          </w:p>
                          <w:p w14:paraId="1C023B58" w14:textId="77777777" w:rsidR="00625734" w:rsidRDefault="00625734" w:rsidP="00C93265">
                            <w:pPr>
                              <w:rPr>
                                <w:rFonts w:ascii="Times New Roman" w:hAnsi="Times New Roman" w:cs="Times New Roman"/>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96D87E" id="Rectangle 241" o:spid="_x0000_s1049" style="position:absolute;left:0;text-align:left;margin-left:91.15pt;margin-top:20.35pt;width:18pt;height:13.2pt;z-index:251744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9VbAIAADMFAAAOAAAAZHJzL2Uyb0RvYy54bWysVE1vGyEQvVfqf0Dcm7XdyI2srCPLkatK&#10;URIlqXLGLNirAkMH7F3313dgP9KmUQ9VL+wAb74eb/byqrWGHRWGGlzJp2cTzpSTUNVuV/KvT5sP&#10;F5yFKFwlDDhV8pMK/Gr5/t1l4xdqBnswlUJGQVxYNL7k+xj9oiiC3Csrwhl45ehSA1oRaYu7okLR&#10;UHRritlkMi8awMojSBUCnV53l3yZ42utZLzTOqjITMmptphXzOs2rcXyUix2KPy+ln0Z4h+qsKJ2&#10;lHQMdS2iYAes/whla4kQQMczCbYArWupcg/UzXTyqpvHvfAq90LkBD/SFP5fWHl7vEdWVyWfnU85&#10;c8LSIz0QbcLtjGLpkChqfFgQ8tHfY78LZKZ+W402fakT1mZaTyOtqo1M0uFsdjGfEPmSrqbzT/Pz&#10;THvx4uwxxM8KLEtGyZHSZzLF8SZESkjQAZJyOdjUxuSXM+63AwKmkyLV21WYrXgyKuGMe1Camk01&#10;5QRZZmptkB0FCaT6lrvNUQiZXDRlGp2mbzmZODj12OSmsvRGx8lbji/ZRnTOCC6OjrZ2gH931h1+&#10;6LrrNbUd223bvezH4Q23UJ3ouRG6OQhebmqi/EaEeC+QhE+vRMMc72jRBpqSQ29xtgf88dZ5wpMe&#10;6Zazhgap5OH7QaDizHxxpNQ0dYOBg7EdDHewayDqSXtUTTbJAaMZTI1gn2nGVykLXQknKVfJZcRh&#10;s47dQNNfQqrVKsNouryIN+7RyxQ8EZsk9NQ+C/S9ziIJ9BaGIROLV3LrsMnTweoQQddZi4najsee&#10;cprMLNH+L5JG/9d9Rr3865Y/AQAA//8DAFBLAwQUAAYACAAAACEAfrj+Vd8AAAAJAQAADwAAAGRy&#10;cy9kb3ducmV2LnhtbEyPwU6DQBCG7ya+w2ZMvNkFbFqCLE1j1ISTKTbG45YdgcjOEnah2Kd3POnx&#10;n/nyzzf5brG9mHH0nSMF8SoCgVQ701Gj4Pj2fJeC8EGT0b0jVPCNHnbF9VWuM+POdMC5Co3gEvKZ&#10;VtCGMGRS+rpFq/3KDUi8+3Sj1YHj2Egz6jOX214mUbSRVnfEF1o94GOL9Vc1WQWXl/dyXX5U5NK4&#10;PD5N+7m6HF6Vur1Z9g8gAi7hD4ZffVaHgp1ObiLjRc85Te4ZVbCOtiAYSOKUBycFm20Mssjl/w+K&#10;HwAAAP//AwBQSwECLQAUAAYACAAAACEAtoM4kv4AAADhAQAAEwAAAAAAAAAAAAAAAAAAAAAAW0Nv&#10;bnRlbnRfVHlwZXNdLnhtbFBLAQItABQABgAIAAAAIQA4/SH/1gAAAJQBAAALAAAAAAAAAAAAAAAA&#10;AC8BAABfcmVscy8ucmVsc1BLAQItABQABgAIAAAAIQAL7/9VbAIAADMFAAAOAAAAAAAAAAAAAAAA&#10;AC4CAABkcnMvZTJvRG9jLnhtbFBLAQItABQABgAIAAAAIQB+uP5V3wAAAAkBAAAPAAAAAAAAAAAA&#10;AAAAAMYEAABkcnMvZG93bnJldi54bWxQSwUGAAAAAAQABADzAAAA0gUAAAAA&#10;" filled="f" stroked="f" strokeweight="1pt">
                <v:textbox inset="0,0,0,0">
                  <w:txbxContent>
                    <w:p w14:paraId="48A5CEFA" w14:textId="77777777" w:rsidR="00625734" w:rsidRDefault="00625734" w:rsidP="00C93265">
                      <w:pPr>
                        <w:rPr>
                          <w:rFonts w:ascii="Times New Roman" w:hAnsi="Times New Roman" w:cs="Times New Roman"/>
                          <w:sz w:val="20"/>
                          <w:szCs w:val="20"/>
                          <w:lang w:val=""/>
                        </w:rPr>
                      </w:pPr>
                      <w:r>
                        <w:rPr>
                          <w:rFonts w:ascii="Times New Roman" w:hAnsi="Times New Roman" w:cs="Times New Roman"/>
                          <w:sz w:val="20"/>
                          <w:szCs w:val="20"/>
                          <w:lang w:val=""/>
                        </w:rPr>
                        <w:t>No</w:t>
                      </w:r>
                    </w:p>
                    <w:p w14:paraId="1C023B58" w14:textId="77777777" w:rsidR="00625734" w:rsidRDefault="00625734" w:rsidP="00C93265">
                      <w:pPr>
                        <w:rPr>
                          <w:rFonts w:ascii="Times New Roman" w:hAnsi="Times New Roman" w:cs="Times New Roman"/>
                          <w:sz w:val="18"/>
                          <w:szCs w:val="18"/>
                        </w:rPr>
                      </w:pPr>
                    </w:p>
                  </w:txbxContent>
                </v:textbox>
                <w10:wrap anchorx="margin"/>
              </v:rect>
            </w:pict>
          </mc:Fallback>
        </mc:AlternateContent>
      </w:r>
      <w:r w:rsidRPr="00C67093">
        <w:rPr>
          <w:rFonts w:ascii="Times New Roman" w:hAnsi="Times New Roman" w:cs="Times New Roman"/>
          <w:noProof/>
        </w:rPr>
        <mc:AlternateContent>
          <mc:Choice Requires="wps">
            <w:drawing>
              <wp:anchor distT="0" distB="0" distL="114300" distR="114300" simplePos="0" relativeHeight="251718656" behindDoc="0" locked="0" layoutInCell="1" allowOverlap="1" wp14:anchorId="57A971FD" wp14:editId="50A68D30">
                <wp:simplePos x="0" y="0"/>
                <wp:positionH relativeFrom="column">
                  <wp:posOffset>2346994</wp:posOffset>
                </wp:positionH>
                <wp:positionV relativeFrom="paragraph">
                  <wp:posOffset>229167</wp:posOffset>
                </wp:positionV>
                <wp:extent cx="0" cy="365760"/>
                <wp:effectExtent l="0" t="87630" r="0" b="102870"/>
                <wp:wrapNone/>
                <wp:docPr id="69" name="Straight Arrow Connector 69"/>
                <wp:cNvGraphicFramePr/>
                <a:graphic xmlns:a="http://schemas.openxmlformats.org/drawingml/2006/main">
                  <a:graphicData uri="http://schemas.microsoft.com/office/word/2010/wordprocessingShape">
                    <wps:wsp>
                      <wps:cNvCnPr/>
                      <wps:spPr>
                        <a:xfrm rot="16200000">
                          <a:off x="0" y="0"/>
                          <a:ext cx="0" cy="36576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774D91" id="Straight Arrow Connector 69" o:spid="_x0000_s1026" type="#_x0000_t32" style="position:absolute;margin-left:184.8pt;margin-top:18.05pt;width:0;height:28.8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hke6AEAABoEAAAOAAAAZHJzL2Uyb0RvYy54bWysU9uO0zAQfUfiHyy/07RF7S5V0xXqAi8I&#10;Vix8gNcZN5Z803ho2r9n7LQBLRISiDw4vsw5M+d4vL07eSeOgNnG0MrFbC4FBB07Gw6t/Pb1/atb&#10;KTKp0CkXA7TyDFne7V6+2A5pA8vYR9cBCiYJeTOkVvZEadM0WffgVZ7FBIEPTUSviJd4aDpUA7N7&#10;1yzn83UzROwSRg058+79eCh3ld8Y0PTZmAwkXCu5Nqoj1vGpjM1uqzYHVKm3+lKG+ocqvLKBk05U&#10;94qU+I72NypvNcYcDc109E00xmqoGljNYv5MzWOvElQtbE5Ok035/9HqT8cHFLZr5fqNFEF5vqNH&#10;QmUPPYm3iHEQ+xgC+xhRcAj7NaS8Ydg+POBlldMDFvEng15gZJMXa74c/qonrFKcquXnyXI4kdDj&#10;pubd1+vVzbreRjPSFLqEmT5A9KJMWpkvZU31LCq7On7MxIUw8AooYBfE0Mrl7epmVcNIWfcudILO&#10;iSUSWhUODooeBrrAv6JrVFJndHYwEn0Bww5xsWPC2puwdyiOirtKaQ2BFhMTRxeYsc5NwNGHPwIv&#10;8QUKtW//BjwhauYYaAJ7GyJWA55lp9O1ZDPGXx0YdRcLnmJ3rndcreEGrF5dHkvp8F/XFf7zSe9+&#10;AAAA//8DAFBLAwQUAAYACAAAACEA9w+73t4AAAAJAQAADwAAAGRycy9kb3ducmV2LnhtbEyPwU7D&#10;MBBE70j8g7VIXBB1IFHVhjgVqooEN1rauxsvSSBeB9tN0r9nEQc4zs5o5m2xmmwnBvShdaTgbpaA&#10;QKqcaalWsH97ul2ACFGT0Z0jVHDGAKvy8qLQuXEjbXHYxVpwCYVcK2hi7HMpQ9Wg1WHmeiT23p23&#10;OrL0tTRej1xuO3mfJHNpdUu80Oge1w1Wn7uT5d2DX7/sz306Dl+HD7vZuNcbfFbq+mp6fAARcYp/&#10;YfjBZ3QomenoTmSC6BSkWcLoUcE8W4LgQLpcZCCOvwdZFvL/B+U3AAAA//8DAFBLAQItABQABgAI&#10;AAAAIQC2gziS/gAAAOEBAAATAAAAAAAAAAAAAAAAAAAAAABbQ29udGVudF9UeXBlc10ueG1sUEsB&#10;Ai0AFAAGAAgAAAAhADj9If/WAAAAlAEAAAsAAAAAAAAAAAAAAAAALwEAAF9yZWxzLy5yZWxzUEsB&#10;Ai0AFAAGAAgAAAAhAA32GR7oAQAAGgQAAA4AAAAAAAAAAAAAAAAALgIAAGRycy9lMm9Eb2MueG1s&#10;UEsBAi0AFAAGAAgAAAAhAPcPu97eAAAACQEAAA8AAAAAAAAAAAAAAAAAQgQAAGRycy9kb3ducmV2&#10;LnhtbFBLBQYAAAAABAAEAPMAAABNBQAAAAA=&#10;" strokecolor="#4472c4 [3204]" strokeweight="2.25pt">
                <v:stroke endarrow="block" joinstyle="miter"/>
              </v:shape>
            </w:pict>
          </mc:Fallback>
        </mc:AlternateContent>
      </w:r>
      <w:r w:rsidR="00BA6CCD" w:rsidRPr="00C67093">
        <w:rPr>
          <w:rFonts w:ascii="Times New Roman" w:hAnsi="Times New Roman" w:cs="Times New Roman"/>
          <w:noProof/>
        </w:rPr>
        <mc:AlternateContent>
          <mc:Choice Requires="wps">
            <w:drawing>
              <wp:anchor distT="0" distB="0" distL="114300" distR="114300" simplePos="0" relativeHeight="251719680" behindDoc="0" locked="0" layoutInCell="1" allowOverlap="1" wp14:anchorId="1A86D3C0" wp14:editId="70E7A208">
                <wp:simplePos x="0" y="0"/>
                <wp:positionH relativeFrom="column">
                  <wp:posOffset>1350628</wp:posOffset>
                </wp:positionH>
                <wp:positionV relativeFrom="paragraph">
                  <wp:posOffset>31750</wp:posOffset>
                </wp:positionV>
                <wp:extent cx="800100" cy="754380"/>
                <wp:effectExtent l="19050" t="19050" r="19050" b="45720"/>
                <wp:wrapNone/>
                <wp:docPr id="68" name="Diamond 68"/>
                <wp:cNvGraphicFramePr/>
                <a:graphic xmlns:a="http://schemas.openxmlformats.org/drawingml/2006/main">
                  <a:graphicData uri="http://schemas.microsoft.com/office/word/2010/wordprocessingShape">
                    <wps:wsp>
                      <wps:cNvSpPr/>
                      <wps:spPr>
                        <a:xfrm>
                          <a:off x="0" y="0"/>
                          <a:ext cx="800100" cy="75438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E8D83A" id="Diamond 68" o:spid="_x0000_s1026" type="#_x0000_t4" style="position:absolute;margin-left:106.35pt;margin-top:2.5pt;width:63pt;height:59.4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yWYlAIAAIYFAAAOAAAAZHJzL2Uyb0RvYy54bWysVEtv2zAMvg/YfxB0X+1k6WNBnSJI0WFA&#10;0QZrh55VWYoFSKImKXGyXz9KfiToih2G5eCIIvmR/ETy+mZvNNkJHxTYik7OSkqE5VAru6noj+e7&#10;T1eUhMhszTRYUdGDCPRm8fHDdevmYgoN6Fp4giA2zFtX0SZGNy+KwBthWDgDJywqJXjDIop+U9Se&#10;tYhudDEty4uiBV87D1yEgLe3nZIuMr6UgsdHKYOIRFcUc4v56/P3NX2LxTWbbzxzjeJ9GuwfsjBM&#10;WQw6Qt2yyMjWqz+gjOIeAsh4xsEUIKXiIteA1UzKN9U8NcyJXAuSE9xIU/h/sPxht/ZE1RW9wJey&#10;zOAb3SpmwNYEb5Ce1oU5Wj25te+lgMdU6156k/6xCrLPlB5GSsU+Eo6XVyWWhcRzVF2ezz5fZcqL&#10;o7PzIX4VYEg6VLTuYmcu2e4+RIyJ1oNVCmfhTmmdH07bdBFAqzrdZSF1jlhpT3YM3zzuJ6kIhDix&#10;Qil5Fqm0rph8igctEoS234VETjD9aU4kd+MRk3EubJx0qobVogt1XuJvCDZkkUNnwIQsMckRuwcY&#10;LDuQAbvLubdPriI38+hc/i2xznn0yJHBxtHZKAv+PQCNVfWRO/uBpI6axNIr1AfsGA/dKAXH7xS+&#10;3D0Lcc08zg4+Nu6D+IgfqaGtKPQnShrwv967T/bY0qilpMVZrGj4uWVeUKK/WWz2L5PZLA1vFmbn&#10;l1MU/Knm9VRjt2YF+PQT3DyO52Oyj3o4Sg/mBdfGMkVFFbMcY1eURz8Iq9jtCFw8XCyX2QwH1rF4&#10;b58cT+CJ1dSWz/sX5l3fvhH7/gGGuWXzNy3c2SZPC8ttBKlyfx957fnGYc+N0y+mtE1O5Wx1XJ+L&#10;3wAAAP//AwBQSwMEFAAGAAgAAAAhAARSlzDgAAAACQEAAA8AAABkcnMvZG93bnJldi54bWxMj81O&#10;wzAQhO9IvIO1SFwQdZoIGoU4VcWPInpqC6Ll5sZLEhGvo9ht07dnOcFxNKOZb/L5aDtxxMG3jhRM&#10;JxEIpMqZlmoF728vtykIHzQZ3TlCBWf0MC8uL3KdGXeiNR43oRZcQj7TCpoQ+kxKXzVotZ+4Hom9&#10;LzdYHVgOtTSDPnG57WQcRffS6pZ4odE9PjZYfW8OVkG5nD3vbspt/eS8Xb9+pqsyfKyUur4aFw8g&#10;Ao7hLwy/+IwOBTPt3YGMF52CeBrPOKrgji+xnyQp6z0H4yQFWeTy/4PiBwAA//8DAFBLAQItABQA&#10;BgAIAAAAIQC2gziS/gAAAOEBAAATAAAAAAAAAAAAAAAAAAAAAABbQ29udGVudF9UeXBlc10ueG1s&#10;UEsBAi0AFAAGAAgAAAAhADj9If/WAAAAlAEAAAsAAAAAAAAAAAAAAAAALwEAAF9yZWxzLy5yZWxz&#10;UEsBAi0AFAAGAAgAAAAhAL67JZiUAgAAhgUAAA4AAAAAAAAAAAAAAAAALgIAAGRycy9lMm9Eb2Mu&#10;eG1sUEsBAi0AFAAGAAgAAAAhAARSlzDgAAAACQEAAA8AAAAAAAAAAAAAAAAA7gQAAGRycy9kb3du&#10;cmV2LnhtbFBLBQYAAAAABAAEAPMAAAD7BQAAAAA=&#10;" filled="f" strokecolor="black [3213]" strokeweight="1pt"/>
            </w:pict>
          </mc:Fallback>
        </mc:AlternateContent>
      </w:r>
    </w:p>
    <w:p w14:paraId="1BE3240D" w14:textId="51D9237A" w:rsidR="00C93265" w:rsidRPr="00C67093" w:rsidRDefault="003C5C11" w:rsidP="00325CAE">
      <w:pPr>
        <w:jc w:val="both"/>
        <w:rPr>
          <w:rFonts w:ascii="Times New Roman" w:hAnsi="Times New Roman" w:cs="Times New Roman"/>
        </w:rPr>
      </w:pPr>
      <w:r w:rsidRPr="00C67093">
        <w:rPr>
          <w:rFonts w:ascii="Times New Roman" w:hAnsi="Times New Roman" w:cs="Times New Roman"/>
          <w:noProof/>
        </w:rPr>
        <mc:AlternateContent>
          <mc:Choice Requires="wps">
            <w:drawing>
              <wp:anchor distT="0" distB="0" distL="114300" distR="114300" simplePos="0" relativeHeight="251721728" behindDoc="0" locked="0" layoutInCell="1" allowOverlap="1" wp14:anchorId="6C0CBF3F" wp14:editId="4254BBFE">
                <wp:simplePos x="0" y="0"/>
                <wp:positionH relativeFrom="column">
                  <wp:posOffset>-64118</wp:posOffset>
                </wp:positionH>
                <wp:positionV relativeFrom="paragraph">
                  <wp:posOffset>141605</wp:posOffset>
                </wp:positionV>
                <wp:extent cx="1371600" cy="0"/>
                <wp:effectExtent l="0" t="19050" r="0" b="19050"/>
                <wp:wrapNone/>
                <wp:docPr id="66" name="Straight Connector 66"/>
                <wp:cNvGraphicFramePr/>
                <a:graphic xmlns:a="http://schemas.openxmlformats.org/drawingml/2006/main">
                  <a:graphicData uri="http://schemas.microsoft.com/office/word/2010/wordprocessingShape">
                    <wps:wsp>
                      <wps:cNvCnPr/>
                      <wps:spPr>
                        <a:xfrm flipH="1">
                          <a:off x="0" y="0"/>
                          <a:ext cx="1371600" cy="0"/>
                        </a:xfrm>
                        <a:prstGeom prst="line">
                          <a:avLst/>
                        </a:prstGeom>
                        <a:ln w="28575">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B33C11" id="Straight Connector 66" o:spid="_x0000_s1026" style="position:absolute;flip:x;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15pt" to="102.9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6sR2QEAAAEEAAAOAAAAZHJzL2Uyb0RvYy54bWysU02P0zAQvSPxHyzfaZKi7a6ipntoBRwQ&#10;VCz8AK8zbiz5S2PTpP+esdMGBEgIxMXJeOa9mXkz3j5O1rAzYNTedbxZ1ZyBk77X7tTxL5/fvHrg&#10;LCbhemG8g45fIPLH3csX2zG0sPaDNz0gIxIX2zF0fEgptFUV5QBWxJUP4MipPFqRyMRT1aMYid2a&#10;al3Xm2r02Af0EmKk28Ps5LvCrxTI9FGpCImZjlNtqZxYzud8VrutaE8owqDltQzxD1VYoR0lXagO&#10;Ign2FfUvVFZL9NGrtJLeVl4pLaH0QN009U/dPA0iQOmFxIlhkSn+P1r54XxEpvuObzacOWFpRk8J&#10;hT4Nie29c6SgR0ZOUmoMsSXA3h3xasVwxNz2pNAyZXR4R0tQhKDW2FR0viw6w5SYpMvm9X2zqWkc&#10;8uarZopMFTCmt+Atyz8dN9plCUQrzu9jorQUegvJ18axsePrh7v7uxKWfQcRB3YWNPJ4idnIxRPO&#10;OPrkJuayy1+6GJh5PoEiIXJ5haisIOwNzkxCSnCpWZgoOsOUNmYB1n8GXuMzFMp6/g14QZTM3qUF&#10;bLXz+LvsabqVrOb4mwJz31mCZ99fykCLNLRnRavrm8iL/KNd4N9f7u4bAAAA//8DAFBLAwQUAAYA&#10;CAAAACEAljldB90AAAAJAQAADwAAAGRycy9kb3ducmV2LnhtbEyPwU7DMAyG70i8Q2QkLmhLWmAb&#10;pemEkMYFcWCDu9t4bbXGqZq0K29PEAc42v70+/vz7Ww7MdHgW8cakqUCQVw503Kt4eOwW2xA+IBs&#10;sHNMGr7Iw7a4vMgxM+7M7zTtQy1iCPsMNTQh9JmUvmrIol+6njjejm6wGOI41NIMeI7htpOpUitp&#10;seX4ocGenhuqTvvRanh7Xe1wPN1NL+Xnce1vDpVtndf6+mp+egQRaA5/MPzoR3UoolPpRjZedBoW&#10;iUoiqiFNb0FEIFX3DyDK34Uscvm/QfENAAD//wMAUEsBAi0AFAAGAAgAAAAhALaDOJL+AAAA4QEA&#10;ABMAAAAAAAAAAAAAAAAAAAAAAFtDb250ZW50X1R5cGVzXS54bWxQSwECLQAUAAYACAAAACEAOP0h&#10;/9YAAACUAQAACwAAAAAAAAAAAAAAAAAvAQAAX3JlbHMvLnJlbHNQSwECLQAUAAYACAAAACEAo4ur&#10;EdkBAAABBAAADgAAAAAAAAAAAAAAAAAuAgAAZHJzL2Uyb0RvYy54bWxQSwECLQAUAAYACAAAACEA&#10;ljldB90AAAAJAQAADwAAAAAAAAAAAAAAAAAzBAAAZHJzL2Rvd25yZXYueG1sUEsFBgAAAAAEAAQA&#10;8wAAAD0FAAAAAA==&#10;" strokecolor="#4472c4 [3204]" strokeweight="2.25pt">
                <v:stroke dashstyle="3 1" joinstyle="miter"/>
              </v:line>
            </w:pict>
          </mc:Fallback>
        </mc:AlternateContent>
      </w:r>
      <w:r w:rsidRPr="00C67093">
        <w:rPr>
          <w:rFonts w:ascii="Times New Roman" w:hAnsi="Times New Roman" w:cs="Times New Roman"/>
          <w:noProof/>
        </w:rPr>
        <mc:AlternateContent>
          <mc:Choice Requires="wps">
            <w:drawing>
              <wp:anchor distT="0" distB="0" distL="114300" distR="114300" simplePos="0" relativeHeight="251748352" behindDoc="0" locked="0" layoutInCell="1" allowOverlap="1" wp14:anchorId="03328396" wp14:editId="74B418E2">
                <wp:simplePos x="0" y="0"/>
                <wp:positionH relativeFrom="column">
                  <wp:posOffset>3534032</wp:posOffset>
                </wp:positionH>
                <wp:positionV relativeFrom="paragraph">
                  <wp:posOffset>152057</wp:posOffset>
                </wp:positionV>
                <wp:extent cx="418654" cy="0"/>
                <wp:effectExtent l="19050" t="19050" r="635" b="19050"/>
                <wp:wrapNone/>
                <wp:docPr id="237" name="Straight Connector 237"/>
                <wp:cNvGraphicFramePr/>
                <a:graphic xmlns:a="http://schemas.openxmlformats.org/drawingml/2006/main">
                  <a:graphicData uri="http://schemas.microsoft.com/office/word/2010/wordprocessingShape">
                    <wps:wsp>
                      <wps:cNvCnPr/>
                      <wps:spPr>
                        <a:xfrm flipH="1">
                          <a:off x="0" y="0"/>
                          <a:ext cx="418654" cy="0"/>
                        </a:xfrm>
                        <a:prstGeom prst="line">
                          <a:avLst/>
                        </a:prstGeom>
                        <a:ln w="28575">
                          <a:prstDash val="sys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D5D0D4" id="Straight Connector 237"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8.25pt,11.95pt" to="311.2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eh2wEAAAIEAAAOAAAAZHJzL2Uyb0RvYy54bWysU02P0zAQvSPxHyzfadKy3a2ipntoBRwQ&#10;VCz8AK8zbiz5S2PTpP+esdMGBAgJxMXJeOY9v3kebx9Ha9gZMGrvWr5c1JyBk77T7tTyL5/fvNpw&#10;FpNwnTDeQcsvEPnj7uWL7RAaWPnemw6QEYmLzRBa3qcUmqqKsgcr4sIHcJRUHq1IFOKp6lAMxG5N&#10;tarr+2rw2AX0EmKk3cOU5LvCrxTI9FGpCImZlpO2VFYs63Neq91WNCcUodfyKkP8gwortKNDZ6qD&#10;SIJ9Rf0LldUSffQqLaS3lVdKSyg9UDfL+qdunnoRoPRC5sQw2xT/H638cD4i013LV68fOHPC0iU9&#10;JRT61Ce2986RhR5ZzpJXQ4gNQfbuiNcohiPmxkeFlimjwzsag2IFNcfG4vRldhrGxCRt3i039+s7&#10;zuQtVU0MmSlgTG/BW5Z/Wm60yx6IRpzfx0SnUumtJG8bxwZSv1k/rEtZzh1E7NlZ0J3HS8xB1k44&#10;4+iTe5hUl790MTDxfAJFTpC6SX+ZQdgbnJiElODScmai6gxT2pgZWBcFfwRe6zMUynz+DXhGlJO9&#10;SzPYaufxd6en8SZZTfU3B6a+swXPvruU+yzW0KAVr66PIk/yj3GBf3+6u28AAAD//wMAUEsDBBQA&#10;BgAIAAAAIQBb8UvP3gAAAAkBAAAPAAAAZHJzL2Rvd25yZXYueG1sTI/BToNAEIbvJr7DZky8mHYp&#10;FlRkaRqTejEe2up9YKdAys4SdqH49q7xoMeZ+fLP9+eb2XRiosG1lhWslhEI4srqlmsFH8fd4hGE&#10;88gaO8uk4IscbIrrqxwzbS+8p+ngaxFC2GWooPG+z6R0VUMG3dL2xOF2soNBH8ahlnrASwg3nYyj&#10;KJUGWw4fGuzppaHqfBiNgve3dIfjeT29lp+nB3d3rExrnVK3N/P2GYSn2f/B8KMf1KEITqUdWTvR&#10;KUiSNAmogvj+CUQA0jhegyh/F7LI5f8GxTcAAAD//wMAUEsBAi0AFAAGAAgAAAAhALaDOJL+AAAA&#10;4QEAABMAAAAAAAAAAAAAAAAAAAAAAFtDb250ZW50X1R5cGVzXS54bWxQSwECLQAUAAYACAAAACEA&#10;OP0h/9YAAACUAQAACwAAAAAAAAAAAAAAAAAvAQAAX3JlbHMvLnJlbHNQSwECLQAUAAYACAAAACEA&#10;PpxXodsBAAACBAAADgAAAAAAAAAAAAAAAAAuAgAAZHJzL2Uyb0RvYy54bWxQSwECLQAUAAYACAAA&#10;ACEAW/FLz94AAAAJAQAADwAAAAAAAAAAAAAAAAA1BAAAZHJzL2Rvd25yZXYueG1sUEsFBgAAAAAE&#10;AAQA8wAAAEAFAAAAAA==&#10;" strokecolor="#4472c4 [3204]" strokeweight="2.25pt">
                <v:stroke dashstyle="3 1" joinstyle="miter"/>
              </v:line>
            </w:pict>
          </mc:Fallback>
        </mc:AlternateContent>
      </w:r>
      <w:r w:rsidRPr="00C67093">
        <w:rPr>
          <w:rFonts w:ascii="Times New Roman" w:hAnsi="Times New Roman" w:cs="Times New Roman"/>
          <w:noProof/>
        </w:rPr>
        <mc:AlternateContent>
          <mc:Choice Requires="wps">
            <w:drawing>
              <wp:anchor distT="0" distB="0" distL="114300" distR="114300" simplePos="0" relativeHeight="251720704" behindDoc="0" locked="0" layoutInCell="1" allowOverlap="1" wp14:anchorId="41762240" wp14:editId="77D6A310">
                <wp:simplePos x="0" y="0"/>
                <wp:positionH relativeFrom="margin">
                  <wp:posOffset>1372870</wp:posOffset>
                </wp:positionH>
                <wp:positionV relativeFrom="paragraph">
                  <wp:posOffset>15240</wp:posOffset>
                </wp:positionV>
                <wp:extent cx="760730" cy="215265"/>
                <wp:effectExtent l="0" t="0" r="1270" b="0"/>
                <wp:wrapNone/>
                <wp:docPr id="67" name="Rectangle 67"/>
                <wp:cNvGraphicFramePr/>
                <a:graphic xmlns:a="http://schemas.openxmlformats.org/drawingml/2006/main">
                  <a:graphicData uri="http://schemas.microsoft.com/office/word/2010/wordprocessingShape">
                    <wps:wsp>
                      <wps:cNvSpPr/>
                      <wps:spPr>
                        <a:xfrm>
                          <a:off x="0" y="0"/>
                          <a:ext cx="760730" cy="21526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3EE9C97" w14:textId="77777777" w:rsidR="00625734" w:rsidRDefault="00625734" w:rsidP="00C93265">
                            <w:pPr>
                              <w:rPr>
                                <w:rFonts w:ascii="Times New Roman" w:hAnsi="Times New Roman" w:cs="Times New Roman"/>
                                <w:lang w:val=""/>
                              </w:rPr>
                            </w:pPr>
                            <w:r>
                              <w:rPr>
                                <w:rFonts w:ascii="Times New Roman" w:hAnsi="Times New Roman" w:cs="Times New Roman"/>
                                <w:lang w:val=""/>
                              </w:rPr>
                              <w:t xml:space="preserve"> </w:t>
                            </w:r>
                            <m:oMath>
                              <m:r>
                                <w:rPr>
                                  <w:rFonts w:ascii="Cambria Math" w:hAnsi="Cambria Math" w:cs="Times New Roman"/>
                                  <w:lang w:val=""/>
                                </w:rPr>
                                <m:t>ϵ&lt;0.0001</m:t>
                              </m:r>
                            </m:oMath>
                          </w:p>
                          <w:p w14:paraId="43F9FF22" w14:textId="77777777" w:rsidR="00625734" w:rsidRDefault="00625734" w:rsidP="00C93265">
                            <w:pPr>
                              <w:rPr>
                                <w:rFonts w:ascii="Times New Roman" w:hAnsi="Times New Roman" w:cs="Times New Roman"/>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762240" id="Rectangle 67" o:spid="_x0000_s1050" style="position:absolute;left:0;text-align:left;margin-left:108.1pt;margin-top:1.2pt;width:59.9pt;height:16.9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Or1bgIAADEFAAAOAAAAZHJzL2Uyb0RvYy54bWysVEtvGyEQvlfqf0Dcm7XdxqlWWUdWolSV&#10;ojRKUuWMWbBXBYYO2Lvur+/APtKmUQ9VLzAM883jY4bzi84adlAYGnAVn5/MOFNOQt24bcW/Pl6/&#10;+8hZiMLVwoBTFT+qwC9Wb9+ct75UC9iBqRUycuJC2fqK72L0ZVEEuVNWhBPwytGlBrQi0hG3RY2i&#10;Je/WFIvZbFm0gLVHkCoE0l71l3yV/WutZPyidVCRmYpTbjGvmNdNWovVuSi3KPyukUMa4h+ysKJx&#10;FHRydSWiYHts/nBlG4kQQMcTCbYArRupcg1UzXz2opqHnfAq10LkBD/RFP6fW3l7uEPW1BVfnnHm&#10;hKU3uifWhNsaxUhHBLU+lGT34O9wOAUSU7WdRpt2qoN1mdTjRKrqIpOkPFvOzt4T9ZKuFvPTxfI0&#10;+SyewR5D/KTAsiRUHCl6plIcbkLsTUeTFMvBdWMM6UVp3G8K8pk0Rcq3zzBL8WhUb32vNJVKOS1y&#10;gNxk6tIgOwhqj/rbfMjMOLJMEE2RJtD8NZCJI2iwTTCVG28Czl4DPkebrHNEcHEC2sYB/h2se/ux&#10;6r7WVHbsNl1+18WH8Q03UB/psRH6KQheXjdE+Y0I8U4gtT29Eo1y/EKLNtBWHAaJsx3gj9f0yZ66&#10;kW45a2mMKh6+7wUqzsxnR32aZm4UcBQ2o+D29hKI+jl9El5mkQAYzShqBPtEE75OUehKOEmxKi4j&#10;jofL2I8z/RFSrdfZjGbLi3jjHrxMzhOxqYUeuyeBfuizSA16C+OIifJFu/W2CelgvY+gm9yLidqe&#10;x4FymsvczcMfkgb/13O2ev7pVj8BAAD//wMAUEsDBBQABgAIAAAAIQD4/Dfq3gAAAAgBAAAPAAAA&#10;ZHJzL2Rvd25yZXYueG1sTI9PS8NAEMXvgt9hGcGb3fwpocRsShEVcpLGIh63yTQJzc6G7CaN/fSO&#10;J3t7w3u8+b1su5hezDi6zpKCcBWAQKps3VGj4PD59rQB4bymWveWUMEPOtjm93eZTmt7oT3OpW8E&#10;l5BLtYLW+yGV0lUtGu1WdkBi72RHoz2fYyPrUV+43PQyCoJEGt0Rf2j1gC8tVudyMgqu71/Fuvgu&#10;yW7C4vA67ebyuv9Q6vFh2T2D8Lj4/zD84TM65Mx0tBPVTvQKojCJOMpiDYL9OE5425FFEoPMM3k7&#10;IP8FAAD//wMAUEsBAi0AFAAGAAgAAAAhALaDOJL+AAAA4QEAABMAAAAAAAAAAAAAAAAAAAAAAFtD&#10;b250ZW50X1R5cGVzXS54bWxQSwECLQAUAAYACAAAACEAOP0h/9YAAACUAQAACwAAAAAAAAAAAAAA&#10;AAAvAQAAX3JlbHMvLnJlbHNQSwECLQAUAAYACAAAACEARjTq9W4CAAAxBQAADgAAAAAAAAAAAAAA&#10;AAAuAgAAZHJzL2Uyb0RvYy54bWxQSwECLQAUAAYACAAAACEA+Pw36t4AAAAIAQAADwAAAAAAAAAA&#10;AAAAAADIBAAAZHJzL2Rvd25yZXYueG1sUEsFBgAAAAAEAAQA8wAAANMFAAAAAA==&#10;" filled="f" stroked="f" strokeweight="1pt">
                <v:textbox inset="0,0,0,0">
                  <w:txbxContent>
                    <w:p w14:paraId="13EE9C97" w14:textId="77777777" w:rsidR="00625734" w:rsidRDefault="00625734" w:rsidP="00C93265">
                      <w:pPr>
                        <w:rPr>
                          <w:rFonts w:ascii="Times New Roman" w:hAnsi="Times New Roman" w:cs="Times New Roman"/>
                          <w:lang w:val=""/>
                        </w:rPr>
                      </w:pPr>
                      <w:r>
                        <w:rPr>
                          <w:rFonts w:ascii="Times New Roman" w:hAnsi="Times New Roman" w:cs="Times New Roman"/>
                          <w:lang w:val=""/>
                        </w:rPr>
                        <w:t xml:space="preserve"> </w:t>
                      </w:r>
                      <m:oMath>
                        <m:r>
                          <w:rPr>
                            <w:rFonts w:ascii="Cambria Math" w:hAnsi="Cambria Math" w:cs="Times New Roman"/>
                            <w:lang w:val=""/>
                          </w:rPr>
                          <m:t>ϵ&lt;0.0001</m:t>
                        </m:r>
                      </m:oMath>
                    </w:p>
                    <w:p w14:paraId="43F9FF22" w14:textId="77777777" w:rsidR="00625734" w:rsidRDefault="00625734" w:rsidP="00C93265">
                      <w:pPr>
                        <w:rPr>
                          <w:rFonts w:ascii="Times New Roman" w:hAnsi="Times New Roman" w:cs="Times New Roman"/>
                        </w:rPr>
                      </w:pPr>
                    </w:p>
                  </w:txbxContent>
                </v:textbox>
                <w10:wrap anchorx="margin"/>
              </v:rect>
            </w:pict>
          </mc:Fallback>
        </mc:AlternateContent>
      </w:r>
    </w:p>
    <w:p w14:paraId="73EAD864" w14:textId="6036952F" w:rsidR="00C93265" w:rsidRPr="00C67093" w:rsidRDefault="003C5C11" w:rsidP="00325CAE">
      <w:pPr>
        <w:spacing w:line="480" w:lineRule="auto"/>
        <w:jc w:val="both"/>
        <w:rPr>
          <w:rFonts w:ascii="Times New Roman" w:hAnsi="Times New Roman" w:cs="Times New Roman"/>
          <w:sz w:val="24"/>
          <w:szCs w:val="24"/>
        </w:rPr>
      </w:pPr>
      <w:r w:rsidRPr="00C67093">
        <w:rPr>
          <w:rFonts w:ascii="Times New Roman" w:hAnsi="Times New Roman" w:cs="Times New Roman"/>
          <w:noProof/>
        </w:rPr>
        <mc:AlternateContent>
          <mc:Choice Requires="wps">
            <w:drawing>
              <wp:anchor distT="0" distB="0" distL="114300" distR="114300" simplePos="0" relativeHeight="251746304" behindDoc="0" locked="0" layoutInCell="1" allowOverlap="1" wp14:anchorId="0B8EDFA7" wp14:editId="2FF03592">
                <wp:simplePos x="0" y="0"/>
                <wp:positionH relativeFrom="margin">
                  <wp:posOffset>2794274</wp:posOffset>
                </wp:positionH>
                <wp:positionV relativeFrom="paragraph">
                  <wp:posOffset>317414</wp:posOffset>
                </wp:positionV>
                <wp:extent cx="228600" cy="167640"/>
                <wp:effectExtent l="0" t="0" r="0" b="3810"/>
                <wp:wrapNone/>
                <wp:docPr id="239" name="Rectangle 239"/>
                <wp:cNvGraphicFramePr/>
                <a:graphic xmlns:a="http://schemas.openxmlformats.org/drawingml/2006/main">
                  <a:graphicData uri="http://schemas.microsoft.com/office/word/2010/wordprocessingShape">
                    <wps:wsp>
                      <wps:cNvSpPr/>
                      <wps:spPr>
                        <a:xfrm>
                          <a:off x="0" y="0"/>
                          <a:ext cx="228600" cy="16764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7FD7CDD" w14:textId="77777777" w:rsidR="00625734" w:rsidRDefault="00625734" w:rsidP="00C93265">
                            <w:pPr>
                              <w:rPr>
                                <w:rFonts w:ascii="Times New Roman" w:hAnsi="Times New Roman" w:cs="Times New Roman"/>
                                <w:sz w:val="20"/>
                                <w:szCs w:val="20"/>
                                <w:lang w:val=""/>
                              </w:rPr>
                            </w:pPr>
                            <w:r>
                              <w:rPr>
                                <w:rFonts w:ascii="Times New Roman" w:hAnsi="Times New Roman" w:cs="Times New Roman"/>
                                <w:sz w:val="20"/>
                                <w:szCs w:val="20"/>
                                <w:lang w:val=""/>
                              </w:rPr>
                              <w:t>Yes</w:t>
                            </w:r>
                          </w:p>
                          <w:p w14:paraId="02AC0F84" w14:textId="77777777" w:rsidR="00625734" w:rsidRDefault="00625734" w:rsidP="00C93265">
                            <w:pPr>
                              <w:rPr>
                                <w:rFonts w:ascii="Times New Roman" w:hAnsi="Times New Roman" w:cs="Times New Roman"/>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8EDFA7" id="Rectangle 239" o:spid="_x0000_s1051" style="position:absolute;left:0;text-align:left;margin-left:220pt;margin-top:25pt;width:18pt;height:1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zLubgIAADMFAAAOAAAAZHJzL2Uyb0RvYy54bWysVEtvEzEQviPxHyzf6SYBQht1U0WtipCq&#10;NmqLena8drLC9pixk93w6xl7H4VScUBcdsfjb17fzPj8orWGHRSGGlzJpycTzpSTUNVuW/Kvj9fv&#10;TjkLUbhKGHCq5EcV+MXy7Zvzxi/UDHZgKoWMnLiwaHzJdzH6RVEEuVNWhBPwytGlBrQi0hG3RYWi&#10;Ie/WFLPJZF40gJVHkCoE0l51l3yZ/WutZLzTOqjITMkpt5i/mL+b9C2W52KxReF3tezTEP+QhRW1&#10;o6CjqysRBdtj/YcrW0uEADqeSLAFaF1LlWugaqaTF9U87IRXuRYiJ/iRpvD/3MrbwxpZXZV89v6M&#10;MycsNemeaBNuaxRLSqKo8WFByAe/xv4USEz1thpt+lMlrM20HkdaVRuZJOVsdjqfEPmSrqbzT/MP&#10;mfbi2dhjiJ8VWJaEkiOFz2SKw02IFJCgAyTFcnBdG5M7Z9xvCgImTZHy7TLMUjwalXDG3StNxaac&#10;coA8ZurSIDsIGpDq2zRVm70QMploijQaTV8zMnEw6rHJTOXRGw0nrxk+RxvROSK4OBra2gH+3Vh3&#10;+KHqrtZUdmw3bdfZj0MPN1Adqd0I3R4EL69rovxGhLgWSINPXaJljnf00QaakkMvcbYD/PGaPuFp&#10;HumWs4YWqeTh+16g4sx8cTSpaesGAQdhMwhuby+BqJ/SM+FlFskAoxlEjWCfaMdXKQpdCScpVsll&#10;xOFwGbuFpldCqtUqw2i7vIg37sHL5DwRm0bosX0S6Ps5izSgtzAsmVi8GLcOmywdrPYRdJ1nMVHb&#10;8dhTTpuZZ6Z/RdLq/3rOqOe3bvkTAAD//wMAUEsDBBQABgAIAAAAIQCDhGV64AAAAAkBAAAPAAAA&#10;ZHJzL2Rvd25yZXYueG1sTI9BS8NAEIXvgv9hGcGb3VRiWtJsShEVcpLGIh632WkSzM6G7CaN/fVO&#10;T3qaGd7jzfey7Ww7MeHgW0cKlosIBFLlTEu1gsPH68MahA+ajO4coYIf9LDNb28ynRp3pj1OZagF&#10;h5BPtYImhD6V0lcNWu0Xrkdi7eQGqwOfQy3NoM8cbjv5GEWJtLol/tDoHp8brL7L0Sq4vH0WcfFV&#10;klsvi8PLuJvKy/5dqfu7ebcBEXAOf2a44jM65Mx0dCMZLzoFcRxxl6Dg6TrZEK8SXo4KVkkMMs/k&#10;/wb5LwAAAP//AwBQSwECLQAUAAYACAAAACEAtoM4kv4AAADhAQAAEwAAAAAAAAAAAAAAAAAAAAAA&#10;W0NvbnRlbnRfVHlwZXNdLnhtbFBLAQItABQABgAIAAAAIQA4/SH/1gAAAJQBAAALAAAAAAAAAAAA&#10;AAAAAC8BAABfcmVscy8ucmVsc1BLAQItABQABgAIAAAAIQAPpzLubgIAADMFAAAOAAAAAAAAAAAA&#10;AAAAAC4CAABkcnMvZTJvRG9jLnhtbFBLAQItABQABgAIAAAAIQCDhGV64AAAAAkBAAAPAAAAAAAA&#10;AAAAAAAAAMgEAABkcnMvZG93bnJldi54bWxQSwUGAAAAAAQABADzAAAA1QUAAAAA&#10;" filled="f" stroked="f" strokeweight="1pt">
                <v:textbox inset="0,0,0,0">
                  <w:txbxContent>
                    <w:p w14:paraId="67FD7CDD" w14:textId="77777777" w:rsidR="00625734" w:rsidRDefault="00625734" w:rsidP="00C93265">
                      <w:pPr>
                        <w:rPr>
                          <w:rFonts w:ascii="Times New Roman" w:hAnsi="Times New Roman" w:cs="Times New Roman"/>
                          <w:sz w:val="20"/>
                          <w:szCs w:val="20"/>
                          <w:lang w:val=""/>
                        </w:rPr>
                      </w:pPr>
                      <w:r>
                        <w:rPr>
                          <w:rFonts w:ascii="Times New Roman" w:hAnsi="Times New Roman" w:cs="Times New Roman"/>
                          <w:sz w:val="20"/>
                          <w:szCs w:val="20"/>
                          <w:lang w:val=""/>
                        </w:rPr>
                        <w:t>Yes</w:t>
                      </w:r>
                    </w:p>
                    <w:p w14:paraId="02AC0F84" w14:textId="77777777" w:rsidR="00625734" w:rsidRDefault="00625734" w:rsidP="00C93265">
                      <w:pPr>
                        <w:rPr>
                          <w:rFonts w:ascii="Times New Roman" w:hAnsi="Times New Roman" w:cs="Times New Roman"/>
                          <w:sz w:val="18"/>
                          <w:szCs w:val="18"/>
                        </w:rPr>
                      </w:pPr>
                    </w:p>
                  </w:txbxContent>
                </v:textbox>
                <w10:wrap anchorx="margin"/>
              </v:rect>
            </w:pict>
          </mc:Fallback>
        </mc:AlternateContent>
      </w:r>
      <w:r w:rsidRPr="00C67093">
        <w:rPr>
          <w:rFonts w:ascii="Times New Roman" w:hAnsi="Times New Roman" w:cs="Times New Roman"/>
          <w:noProof/>
        </w:rPr>
        <mc:AlternateContent>
          <mc:Choice Requires="wps">
            <w:drawing>
              <wp:anchor distT="0" distB="0" distL="114300" distR="114300" simplePos="0" relativeHeight="251743232" behindDoc="0" locked="0" layoutInCell="1" allowOverlap="1" wp14:anchorId="4A120000" wp14:editId="4837D9FC">
                <wp:simplePos x="0" y="0"/>
                <wp:positionH relativeFrom="margin">
                  <wp:posOffset>3030220</wp:posOffset>
                </wp:positionH>
                <wp:positionV relativeFrom="paragraph">
                  <wp:posOffset>309897</wp:posOffset>
                </wp:positionV>
                <wp:extent cx="0" cy="228600"/>
                <wp:effectExtent l="95250" t="0" r="57150" b="38100"/>
                <wp:wrapNone/>
                <wp:docPr id="242" name="Straight Arrow Connector 242"/>
                <wp:cNvGraphicFramePr/>
                <a:graphic xmlns:a="http://schemas.openxmlformats.org/drawingml/2006/main">
                  <a:graphicData uri="http://schemas.microsoft.com/office/word/2010/wordprocessingShape">
                    <wps:wsp>
                      <wps:cNvCnPr/>
                      <wps:spPr>
                        <a:xfrm>
                          <a:off x="0" y="0"/>
                          <a:ext cx="0" cy="22860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2503B5" id="Straight Arrow Connector 242" o:spid="_x0000_s1026" type="#_x0000_t32" style="position:absolute;margin-left:238.6pt;margin-top:24.4pt;width:0;height:18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8AP3AEAAA0EAAAOAAAAZHJzL2Uyb0RvYy54bWysU12P0zAQfEfiP1h+p0kj7qiipifUA14Q&#10;VBz8AJ+zbiz5S2vTpP+etdPm0IGQQLw4sbMzOzPebO8ma9gJMGrvOr5e1ZyBk77X7tjxb1/fv9pw&#10;FpNwvTDeQcfPEPnd7uWL7RhaaPzgTQ/IiMTFdgwdH1IKbVVFOYAVceUDOPqoPFqRaIvHqkcxErs1&#10;VVPXt9XosQ/oJcRIp/fzR74r/EqBTJ+VipCY6ThpS2XFsj7mtdptRXtEEQYtLzLEP6iwQjtqulDd&#10;iyTYd9S/UFkt0Uev0kp6W3mltITigdys62duHgYRoHihcGJYYor/j1Z+Oh2Q6b7jzeuGMycsXdJD&#10;QqGPQ2JvEf3I9t45CtIjyzWU2BhiS8C9O+BlF8MBs/1Joc1PMsamkvJ5SRmmxOR8KOm0aTa3dbmA&#10;6gkXMKYP4C3LLx2PFyGLgnUJWZw+xkSdCXgF5KbGsZF4NzdvbkpZEtq8cz1L50CmEmrhjgayAQIa&#10;R49sZJZe3tLZwEz0BRSFQmLnhmUcYW+QnQQNkpASXFovTFSdYUobswDrIuGPwEt9hkIZ1b8BL4jS&#10;2bu0gK12Hn/XPU1XyWquvyYw+84RPPr+XC61REMzV7K6/B95qH/eF/jTX7z7AQAA//8DAFBLAwQU&#10;AAYACAAAACEA9qex8t4AAAAJAQAADwAAAGRycy9kb3ducmV2LnhtbEyPQW/CMAyF75P2HyJP2m2k&#10;oGpEXVOEkHqBy4BJaLfQeG21xilNgPLv8bTDdrP9np6/ly9G14kLDqH1pGE6SUAgVd62VGv42Jcv&#10;CkSIhqzpPKGGGwZYFI8Pucmsv9IWL7tYCw6hkBkNTYx9JmWoGnQmTHyPxNqXH5yJvA61tIO5crjr&#10;5CxJXqUzLfGHxvS4arD63p2dBrf+LA9OTfeH5faUliu1IfW+0fr5aVy+gYg4xj8z/OAzOhTMdPRn&#10;skF0GtL5fMZWHhRXYMPv4ahBpQpkkcv/DYo7AAAA//8DAFBLAQItABQABgAIAAAAIQC2gziS/gAA&#10;AOEBAAATAAAAAAAAAAAAAAAAAAAAAABbQ29udGVudF9UeXBlc10ueG1sUEsBAi0AFAAGAAgAAAAh&#10;ADj9If/WAAAAlAEAAAsAAAAAAAAAAAAAAAAALwEAAF9yZWxzLy5yZWxzUEsBAi0AFAAGAAgAAAAh&#10;APE/wA/cAQAADQQAAA4AAAAAAAAAAAAAAAAALgIAAGRycy9lMm9Eb2MueG1sUEsBAi0AFAAGAAgA&#10;AAAhAPansfLeAAAACQEAAA8AAAAAAAAAAAAAAAAANgQAAGRycy9kb3ducmV2LnhtbFBLBQYAAAAA&#10;BAAEAPMAAABBBQAAAAA=&#10;" strokecolor="#4472c4 [3204]" strokeweight="2.25pt">
                <v:stroke endarrow="block" joinstyle="miter"/>
                <w10:wrap anchorx="margin"/>
              </v:shape>
            </w:pict>
          </mc:Fallback>
        </mc:AlternateContent>
      </w:r>
    </w:p>
    <w:p w14:paraId="137C7415" w14:textId="6CF88E1A" w:rsidR="00C93265" w:rsidRPr="00C67093" w:rsidRDefault="003C5C11" w:rsidP="00325CAE">
      <w:pPr>
        <w:spacing w:line="276" w:lineRule="auto"/>
        <w:jc w:val="both"/>
        <w:rPr>
          <w:rFonts w:ascii="Times New Roman" w:eastAsiaTheme="minorEastAsia" w:hAnsi="Times New Roman" w:cs="Times New Roman"/>
          <w:sz w:val="24"/>
          <w:szCs w:val="24"/>
        </w:rPr>
      </w:pPr>
      <w:r w:rsidRPr="00C67093">
        <w:rPr>
          <w:rFonts w:ascii="Times New Roman" w:hAnsi="Times New Roman" w:cs="Times New Roman"/>
          <w:noProof/>
        </w:rPr>
        <mc:AlternateContent>
          <mc:Choice Requires="wps">
            <w:drawing>
              <wp:anchor distT="0" distB="0" distL="114300" distR="114300" simplePos="0" relativeHeight="251731968" behindDoc="0" locked="0" layoutInCell="1" allowOverlap="1" wp14:anchorId="19333765" wp14:editId="700E7179">
                <wp:simplePos x="0" y="0"/>
                <wp:positionH relativeFrom="column">
                  <wp:posOffset>527050</wp:posOffset>
                </wp:positionH>
                <wp:positionV relativeFrom="paragraph">
                  <wp:posOffset>193057</wp:posOffset>
                </wp:positionV>
                <wp:extent cx="769620" cy="295910"/>
                <wp:effectExtent l="0" t="0" r="11430" b="8890"/>
                <wp:wrapNone/>
                <wp:docPr id="56" name="Rectangle 56"/>
                <wp:cNvGraphicFramePr/>
                <a:graphic xmlns:a="http://schemas.openxmlformats.org/drawingml/2006/main">
                  <a:graphicData uri="http://schemas.microsoft.com/office/word/2010/wordprocessingShape">
                    <wps:wsp>
                      <wps:cNvSpPr/>
                      <wps:spPr>
                        <a:xfrm>
                          <a:off x="0" y="0"/>
                          <a:ext cx="769620" cy="29591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265F1E3A" w14:textId="77777777" w:rsidR="00625734" w:rsidRDefault="00625734" w:rsidP="00C93265">
                            <w:pPr>
                              <w:jc w:val="center"/>
                              <w:rPr>
                                <w:rFonts w:ascii="Times New Roman" w:hAnsi="Times New Roman" w:cs="Times New Roman"/>
                                <w:sz w:val="30"/>
                                <w:szCs w:val="30"/>
                                <w:lang w:val=""/>
                              </w:rPr>
                            </w:pPr>
                            <w:r>
                              <w:rPr>
                                <w:rFonts w:ascii="Times New Roman" w:hAnsi="Times New Roman" w:cs="Times New Roman"/>
                                <w:sz w:val="30"/>
                                <w:szCs w:val="30"/>
                                <w:lang w:val=""/>
                              </w:rPr>
                              <w:t>END</w:t>
                            </w:r>
                          </w:p>
                          <w:p w14:paraId="2A17605A" w14:textId="77777777" w:rsidR="00625734" w:rsidRDefault="00625734" w:rsidP="00C93265">
                            <w:pPr>
                              <w:rPr>
                                <w:rFonts w:ascii="Times New Roman" w:hAnsi="Times New Roman" w:cs="Times New Roman"/>
                                <w:sz w:val="18"/>
                                <w:szCs w:val="18"/>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333765" id="Rectangle 56" o:spid="_x0000_s1052" style="position:absolute;left:0;text-align:left;margin-left:41.5pt;margin-top:15.2pt;width:60.6pt;height:23.3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KW4bgIAADEFAAAOAAAAZHJzL2Uyb0RvYy54bWysVEtv2zAMvg/YfxB0X50EaLYGdYogRYYB&#10;RVu0HXpWZCkxJokapcTOfv0o+dGtK3YYdrEp6uPrI6nLq9YadlQYanAln55NOFNOQlW7Xcm/Pm0+&#10;fOIsROEqYcCpkp9U4FfL9+8uG79QM9iDqRQycuLCovEl38foF0UR5F5ZEc7AK0eXGtCKSEfcFRWK&#10;hrxbU8wmk3nRAFYeQaoQSHvdXfJl9q+1kvFO66AiMyWn3GL+Yv5u07dYXorFDoXf17JPQ/xDFlbU&#10;joKOrq5FFOyA9R+ubC0RAuh4JsEWoHUtVa6BqplOXlXzuBde5VqInOBHmsL/cytvj/fI6qrk53PO&#10;nLDUowdiTbidUYx0RFDjw4Jwj/4e+1MgMVXbarTpT3WwNpN6GklVbWSSlB/nF/MZUS/panZxfjHN&#10;pBcvxh5D/KzAsiSUHCl6plIcb0KkgAQdICmWg01tTO6bcb8pCJg0Rcq3yzBL8WRUwhn3oDSVSjnN&#10;coA8ZGptkB0FjUf1bZqqzV4ImUw0RRqNpm8ZmTgY9dhkpvLgjYaTtwxfoo3oHBFcHA1t7QD/bqw7&#10;/FB1V2sqO7bbNvd1NvZwC9WJmo3QbUHwclMT5TcixHuBNPbUJVrleEcfbaApOfQSZ3vAH2/pE56m&#10;kW45a2iNSh6+HwQqzswXR3Oadm4QcBC2g+AOdg1E/ZQeCS+zSAYYzSBqBPtMG75KUehKOEmxSi4j&#10;Dod17NaZ3gipVqsMo93yIt64Ry+T80RsGqGn9lmg7+cs0oDewrBiYvFq3DpssnSwOkTQdZ7FRG3H&#10;Y0857WWemf4NSYv/6zmjXl665U8AAAD//wMAUEsDBBQABgAIAAAAIQD8PtYr3wAAAAgBAAAPAAAA&#10;ZHJzL2Rvd25yZXYueG1sTI9BS8NAFITvgv9heYI3u9s02BDzUoqokJM0FvG4TZ5JMPs2ZDdp7K93&#10;PelxmGHmm2y3mF7MNLrOMsJ6pUAQV7buuEE4vj3fJSCc11zr3jIhfJODXX59lem0tmc+0Fz6RoQS&#10;dqlGaL0fUild1ZLRbmUH4uB92tFoH+TYyHrU51BuehkpdS+N7jgstHqgx5aqr3IyCJeX9yIuPkq2&#10;ybo4Pk37ubwcXhFvb5b9AwhPi/8Lwy9+QIc8MJ3sxLUTPUKyCVc8wkbFIIIfqTgCcULYbhXIPJP/&#10;D+Q/AAAA//8DAFBLAQItABQABgAIAAAAIQC2gziS/gAAAOEBAAATAAAAAAAAAAAAAAAAAAAAAABb&#10;Q29udGVudF9UeXBlc10ueG1sUEsBAi0AFAAGAAgAAAAhADj9If/WAAAAlAEAAAsAAAAAAAAAAAAA&#10;AAAALwEAAF9yZWxzLy5yZWxzUEsBAi0AFAAGAAgAAAAhAOEIpbhuAgAAMQUAAA4AAAAAAAAAAAAA&#10;AAAALgIAAGRycy9lMm9Eb2MueG1sUEsBAi0AFAAGAAgAAAAhAPw+1ivfAAAACAEAAA8AAAAAAAAA&#10;AAAAAAAAyAQAAGRycy9kb3ducmV2LnhtbFBLBQYAAAAABAAEAPMAAADUBQAAAAA=&#10;" filled="f" stroked="f" strokeweight="1pt">
                <v:textbox inset="0,0,0,0">
                  <w:txbxContent>
                    <w:p w14:paraId="265F1E3A" w14:textId="77777777" w:rsidR="00625734" w:rsidRDefault="00625734" w:rsidP="00C93265">
                      <w:pPr>
                        <w:jc w:val="center"/>
                        <w:rPr>
                          <w:rFonts w:ascii="Times New Roman" w:hAnsi="Times New Roman" w:cs="Times New Roman"/>
                          <w:sz w:val="30"/>
                          <w:szCs w:val="30"/>
                          <w:lang w:val=""/>
                        </w:rPr>
                      </w:pPr>
                      <w:r>
                        <w:rPr>
                          <w:rFonts w:ascii="Times New Roman" w:hAnsi="Times New Roman" w:cs="Times New Roman"/>
                          <w:sz w:val="30"/>
                          <w:szCs w:val="30"/>
                          <w:lang w:val=""/>
                        </w:rPr>
                        <w:t>END</w:t>
                      </w:r>
                    </w:p>
                    <w:p w14:paraId="2A17605A" w14:textId="77777777" w:rsidR="00625734" w:rsidRDefault="00625734" w:rsidP="00C93265">
                      <w:pPr>
                        <w:rPr>
                          <w:rFonts w:ascii="Times New Roman" w:hAnsi="Times New Roman" w:cs="Times New Roman"/>
                          <w:sz w:val="18"/>
                          <w:szCs w:val="18"/>
                        </w:rPr>
                      </w:pPr>
                    </w:p>
                  </w:txbxContent>
                </v:textbox>
              </v:rect>
            </w:pict>
          </mc:Fallback>
        </mc:AlternateContent>
      </w:r>
      <w:r w:rsidRPr="00C67093">
        <w:rPr>
          <w:rFonts w:ascii="Times New Roman" w:hAnsi="Times New Roman" w:cs="Times New Roman"/>
          <w:noProof/>
        </w:rPr>
        <mc:AlternateContent>
          <mc:Choice Requires="wps">
            <w:drawing>
              <wp:anchor distT="0" distB="0" distL="114300" distR="114300" simplePos="0" relativeHeight="251730944" behindDoc="0" locked="0" layoutInCell="1" allowOverlap="1" wp14:anchorId="7FD13D8D" wp14:editId="17E826B9">
                <wp:simplePos x="0" y="0"/>
                <wp:positionH relativeFrom="column">
                  <wp:posOffset>205946</wp:posOffset>
                </wp:positionH>
                <wp:positionV relativeFrom="paragraph">
                  <wp:posOffset>9867</wp:posOffset>
                </wp:positionV>
                <wp:extent cx="1371600" cy="584475"/>
                <wp:effectExtent l="0" t="0" r="19050" b="25400"/>
                <wp:wrapNone/>
                <wp:docPr id="57" name="Oval 57"/>
                <wp:cNvGraphicFramePr/>
                <a:graphic xmlns:a="http://schemas.openxmlformats.org/drawingml/2006/main">
                  <a:graphicData uri="http://schemas.microsoft.com/office/word/2010/wordprocessingShape">
                    <wps:wsp>
                      <wps:cNvSpPr/>
                      <wps:spPr>
                        <a:xfrm>
                          <a:off x="0" y="0"/>
                          <a:ext cx="1371600" cy="584475"/>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76153E5" id="Oval 57" o:spid="_x0000_s1026" style="position:absolute;margin-left:16.2pt;margin-top:.8pt;width:108pt;height:46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EtRJlAIAAKwFAAAOAAAAZHJzL2Uyb0RvYy54bWysVE1v2zAMvQ/YfxB0X21nSdMFdYqgRYcB&#10;RRusHXpWZCkWIIuapMTJfv0o+SPdWmzAsBwUUiSfyGeSl1eHRpO9cF6BKWlxllMiDIdKmW1Jvz3d&#10;frigxAdmKqbBiJIehadXy/fvLlu7EBOoQVfCEQQxftHaktYh2EWWeV6LhvkzsMKgUYJrWEDVbbPK&#10;sRbRG51N8vw8a8FV1gEX3uPtTWeky4QvpeDhQUovAtElxdxCOl06N/HMlpdssXXM1or3abB/yKJh&#10;yuCjI9QNC4zsnHoF1SjuwIMMZxyaDKRUXKQasJoi/62ax5pZkWpBcrwdafL/D5bf79eOqKqkszkl&#10;hjX4jR72TBNUkZvW+gW6PNq16zWPYiz0IF0T/7EEckh8Hkc+xSEQjpfFx3lxniPtHG2zi+l0Poug&#10;2SnaOh8+C2hIFEoqtFbWx5LZgu3vfOi8B6947UGr6lZpnZTYJuJaO4Ipl3SzLXr8X7y0+VtgOLwR&#10;iGnGyCxy0FWdpHDUIuJp81VIZA7rnKSEU8+ekmGcCxOKzlSzSnQ5znL8DVkO6SdOEmBElljdiN0D&#10;DJ4dyIDd0dP7x1CRWn4Mzv+UWBc8RqSXwYQxuFEG3FsAGqvqX+78B5I6aiJLG6iO2FcOuoHzlt8q&#10;/MJ3zIc1czhh2BS4NcIDHlJDW1LoJUpqcD/euo/+2PhopaTFiS2p/75jTlCivxgciU/FdBpHPCnT&#10;2XyCintp2by0mF1zDdgzBe4ny5MY/YMeROmgecblsoqvookZjm+XlAc3KNeh2yS4nrhYrZIbjrVl&#10;4c48Wh7BI6uxfZ8Oz8zZvs0DDsg9DNP9qtU73xhpYLULIFWagxOvPd+4ElLj9Osr7pyXevI6Ldnl&#10;TwAAAP//AwBQSwMEFAAGAAgAAAAhANUzXbvaAAAABwEAAA8AAABkcnMvZG93bnJldi54bWxMjktP&#10;hDAUhfcm/ofmmrhzigwhI1ImxsjW6DhRl4XeAZTeEloe/nuvK2d5Hjnny/er7cWMo+8cKbjdRCCQ&#10;amc6ahQc38qbHQgfNBndO0IFP+hhX1xe5DozbqFXnA+hETxCPtMK2hCGTEpft2i137gBibOTG60O&#10;LMdGmlEvPG57GUdRKq3uiB9aPeBji/X3YbIKyi9/ip/L4/w+VJPpn5bPj5cmUer6an24BxFwDf9l&#10;+MNndCiYqXITGS96Bds44Sb7KQiO42THulJwt01BFrk85y9+AQAA//8DAFBLAQItABQABgAIAAAA&#10;IQC2gziS/gAAAOEBAAATAAAAAAAAAAAAAAAAAAAAAABbQ29udGVudF9UeXBlc10ueG1sUEsBAi0A&#10;FAAGAAgAAAAhADj9If/WAAAAlAEAAAsAAAAAAAAAAAAAAAAALwEAAF9yZWxzLy5yZWxzUEsBAi0A&#10;FAAGAAgAAAAhAHkS1EmUAgAArAUAAA4AAAAAAAAAAAAAAAAALgIAAGRycy9lMm9Eb2MueG1sUEsB&#10;Ai0AFAAGAAgAAAAhANUzXbvaAAAABwEAAA8AAAAAAAAAAAAAAAAA7gQAAGRycy9kb3ducmV2Lnht&#10;bFBLBQYAAAAABAAEAPMAAAD1BQAAAAA=&#10;" fillcolor="white [3212]" strokecolor="black [3213]" strokeweight="1pt">
                <v:stroke joinstyle="miter"/>
              </v:oval>
            </w:pict>
          </mc:Fallback>
        </mc:AlternateContent>
      </w:r>
      <w:r w:rsidRPr="00C67093">
        <w:rPr>
          <w:rFonts w:ascii="Times New Roman" w:hAnsi="Times New Roman" w:cs="Times New Roman"/>
          <w:noProof/>
        </w:rPr>
        <mc:AlternateContent>
          <mc:Choice Requires="wps">
            <w:drawing>
              <wp:anchor distT="0" distB="0" distL="114300" distR="114300" simplePos="0" relativeHeight="251729920" behindDoc="0" locked="0" layoutInCell="1" allowOverlap="1" wp14:anchorId="081DF1C8" wp14:editId="491613C8">
                <wp:simplePos x="0" y="0"/>
                <wp:positionH relativeFrom="margin">
                  <wp:posOffset>1752583</wp:posOffset>
                </wp:positionH>
                <wp:positionV relativeFrom="paragraph">
                  <wp:posOffset>109220</wp:posOffset>
                </wp:positionV>
                <wp:extent cx="0" cy="365760"/>
                <wp:effectExtent l="0" t="87630" r="0" b="102870"/>
                <wp:wrapNone/>
                <wp:docPr id="58" name="Straight Arrow Connector 58"/>
                <wp:cNvGraphicFramePr/>
                <a:graphic xmlns:a="http://schemas.openxmlformats.org/drawingml/2006/main">
                  <a:graphicData uri="http://schemas.microsoft.com/office/word/2010/wordprocessingShape">
                    <wps:wsp>
                      <wps:cNvCnPr/>
                      <wps:spPr>
                        <a:xfrm rot="5400000">
                          <a:off x="0" y="0"/>
                          <a:ext cx="0" cy="36576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20F7D0" id="Straight Arrow Connector 58" o:spid="_x0000_s1026" type="#_x0000_t32" style="position:absolute;margin-left:138pt;margin-top:8.6pt;width:0;height:28.8pt;rotation:90;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CY85wEAABkEAAAOAAAAZHJzL2Uyb0RvYy54bWysU9uO0zAQfUfiHyy/07SFdldV0xXqAi8I&#10;Vix8gNcZN5Z803ho2r9n7LQBLRISiDw4vsw5M+d4vL07eSeOgNnG0MrFbC4FBB07Gw6t/Pb1/atb&#10;KTKp0CkXA7TyDFne7V6+2A5pA8vYR9cBCiYJeTOkVvZEadM0WffgVZ7FBIEPTUSviJd4aDpUA7N7&#10;1yzn83UzROwSRg058+79eCh3ld8Y0PTZmAwkXCu5Nqoj1vGpjM1uqzYHVKm3+lKG+ocqvLKBk05U&#10;94qU+I72NypvNcYcDc109E00xmqoGljNYv5MzWOvElQtbE5Ok035/9HqT8cHFLZr5YpvKijPd/RI&#10;qOyhJ/EWMQ5iH0NgHyMKDmG/hpQ3DNuHB7yscnrAIv5k0AuMbPLqzbx81RIWKU7V8fPkOJxI6HFT&#10;8+7r9epmXS+jGVkKW8JMHyB6USatzJeqpnIWlV0dP2biOhh4BRSwC2Jo5fJ2dbOqYaSsexc6QefE&#10;CgmtCgcHRQ4DXeBfkTUKqTM6OxiJvoBhg7jYMWFtTdg7FEfFTaW0hkCLiYmjC8xY5ybg6MMfgZf4&#10;AoXatn8DnhA1cww0gb0NEasBz7LT6VqyGeOvDoy6iwVPsTvXK67WcP9Vry5vpTT4r+sK//midz8A&#10;AAD//wMAUEsDBBQABgAIAAAAIQAOUp4b3gAAAAkBAAAPAAAAZHJzL2Rvd25yZXYueG1sTI/RSsNA&#10;EEXfBf9hGcE3u2saqsRsihRaBKFgzQdss2OSNjsbdrdt9Osd8UEfZ+Zw59xyOblBnDHE3pOG+5kC&#10;gdR421OroX5f3z2CiMmQNYMn1PCJEZbV9VVpCusv9IbnXWoFh1AsjIYupbGQMjYdOhNnfkTi24cP&#10;ziQeQyttMBcOd4PMlFpIZ3riD50ZcdVhc9ydnIa0nQ8b5Tav9aFef01NqFcvW6X17c30/AQi4ZT+&#10;YPjRZ3Wo2GnvT2SjGDRk+UPGqIZ8wZ0YmKucu+x/F7Iq5f8G1TcAAAD//wMAUEsBAi0AFAAGAAgA&#10;AAAhALaDOJL+AAAA4QEAABMAAAAAAAAAAAAAAAAAAAAAAFtDb250ZW50X1R5cGVzXS54bWxQSwEC&#10;LQAUAAYACAAAACEAOP0h/9YAAACUAQAACwAAAAAAAAAAAAAAAAAvAQAAX3JlbHMvLnJlbHNQSwEC&#10;LQAUAAYACAAAACEAeLwmPOcBAAAZBAAADgAAAAAAAAAAAAAAAAAuAgAAZHJzL2Uyb0RvYy54bWxQ&#10;SwECLQAUAAYACAAAACEADlKeG94AAAAJAQAADwAAAAAAAAAAAAAAAABBBAAAZHJzL2Rvd25yZXYu&#10;eG1sUEsFBgAAAAAEAAQA8wAAAEwFAAAAAA==&#10;" strokecolor="#4472c4 [3204]" strokeweight="2.25pt">
                <v:stroke endarrow="block" joinstyle="miter"/>
                <w10:wrap anchorx="margin"/>
              </v:shape>
            </w:pict>
          </mc:Fallback>
        </mc:AlternateContent>
      </w:r>
      <w:r w:rsidRPr="00C67093">
        <w:rPr>
          <w:rFonts w:ascii="Times New Roman" w:hAnsi="Times New Roman" w:cs="Times New Roman"/>
          <w:noProof/>
        </w:rPr>
        <mc:AlternateContent>
          <mc:Choice Requires="wps">
            <w:drawing>
              <wp:anchor distT="0" distB="0" distL="114300" distR="114300" simplePos="0" relativeHeight="251728896" behindDoc="0" locked="0" layoutInCell="1" allowOverlap="1" wp14:anchorId="107C3585" wp14:editId="5CEDA988">
                <wp:simplePos x="0" y="0"/>
                <wp:positionH relativeFrom="margin">
                  <wp:posOffset>1969135</wp:posOffset>
                </wp:positionH>
                <wp:positionV relativeFrom="paragraph">
                  <wp:posOffset>87613</wp:posOffset>
                </wp:positionV>
                <wp:extent cx="2128477" cy="437990"/>
                <wp:effectExtent l="0" t="0" r="24765" b="19685"/>
                <wp:wrapNone/>
                <wp:docPr id="59" name="Rectangle 59"/>
                <wp:cNvGraphicFramePr/>
                <a:graphic xmlns:a="http://schemas.openxmlformats.org/drawingml/2006/main">
                  <a:graphicData uri="http://schemas.microsoft.com/office/word/2010/wordprocessingShape">
                    <wps:wsp>
                      <wps:cNvSpPr/>
                      <wps:spPr>
                        <a:xfrm>
                          <a:off x="0" y="0"/>
                          <a:ext cx="2128477" cy="437990"/>
                        </a:xfrm>
                        <a:prstGeom prst="rect">
                          <a:avLst/>
                        </a:prstGeom>
                        <a:ln/>
                      </wps:spPr>
                      <wps:style>
                        <a:lnRef idx="2">
                          <a:schemeClr val="dk1"/>
                        </a:lnRef>
                        <a:fillRef idx="1">
                          <a:schemeClr val="lt1"/>
                        </a:fillRef>
                        <a:effectRef idx="0">
                          <a:schemeClr val="dk1"/>
                        </a:effectRef>
                        <a:fontRef idx="minor">
                          <a:schemeClr val="dk1"/>
                        </a:fontRef>
                      </wps:style>
                      <wps:txbx>
                        <w:txbxContent>
                          <w:p w14:paraId="78A3512F" w14:textId="554A54B0" w:rsidR="00625734" w:rsidRPr="00B65040" w:rsidRDefault="00625734" w:rsidP="00C93265">
                            <w:pPr>
                              <w:jc w:val="center"/>
                              <w:rPr>
                                <w:rFonts w:ascii="Times New Roman" w:hAnsi="Times New Roman" w:cs="Times New Roman"/>
                              </w:rPr>
                            </w:pPr>
                            <w:r>
                              <w:rPr>
                                <w:rFonts w:ascii="Times New Roman" w:hAnsi="Times New Roman" w:cs="Times New Roman"/>
                              </w:rPr>
                              <w:t xml:space="preserve">Calculate the wax weight fraction at each temperature </w:t>
                            </w:r>
                            <m:oMath>
                              <m:r>
                                <w:rPr>
                                  <w:rFonts w:ascii="Cambria Math" w:hAnsi="Cambria Math" w:cs="Times New Roman"/>
                                  <w:lang w:val=""/>
                                </w:rPr>
                                <m:t>WF</m:t>
                              </m:r>
                            </m:oMath>
                          </w:p>
                          <w:p w14:paraId="2C6E8132" w14:textId="77777777" w:rsidR="00625734" w:rsidRDefault="00625734" w:rsidP="00C93265">
                            <w:pPr>
                              <w:jc w:val="center"/>
                              <w:rPr>
                                <w:rFonts w:ascii="Times New Roman" w:hAnsi="Times New Roman" w:cs="Times New Roman"/>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7C3585" id="Rectangle 59" o:spid="_x0000_s1053" style="position:absolute;left:0;text-align:left;margin-left:155.05pt;margin-top:6.9pt;width:167.6pt;height:34.5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7VyZgIAABYFAAAOAAAAZHJzL2Uyb0RvYy54bWysVE1v2zAMvQ/YfxB0X51k3dIGdYqgRYcB&#10;RRu0HXpWZCkxJokapcTOfv0o+aNDV+ww7CJTIh8pPj/q4rK1hh0UhhpcyacnE86Uk1DVblvyb083&#10;H844C1G4ShhwquRHFfjl8v27i8Yv1Ax2YCqFjJK4sGh8yXcx+kVRBLlTVoQT8MqRUwNaEWmL26JC&#10;0VB2a4rZZPK5aAArjyBVCHR63Tn5MufXWsl4r3VQkZmS091iXjGvm7QWywux2KLwu1r21xD/cAsr&#10;akdFx1TXIgq2x/qPVLaWCAF0PJFgC9C6lir3QN1MJ6+6edwJr3IvRE7wI03h/6WVd4c1sroq+adz&#10;zpyw9I8eiDXhtkYxOiOCGh8WFPfo19jvApmp21ajTV/qg7WZ1ONIqmojk3Q4m87OTudzziT5Tj/O&#10;z88z68UL2mOIXxRYloySI5XPXIrDbYhUkUKHkFTMuHSWLtVdI1vxaFTnfFCa+kmFc5KsJHVlkB0E&#10;aaD6Pk0tUUrjKDJBdG3MCJq+BTJxAPWxCaayukbg5C3gS7UxOlcEF0egrR3g38G6ix+67npNbcd2&#10;0+afN5sPP2oD1ZH+KEIn9eDlTU203ooQ1wJJ2zQFNK/xnhZtoCk59BZnO8Cfb52neJIceTlraFZK&#10;Hn7sBSrOzFdHYkyDNRg4GJvBcHt7BUT9lF4CL7NJAIxmMDWCfaYxXqUq5BJOUq2Sy4jD5ip2M0sP&#10;gVSrVQ6jAfIi3rpHL1PyRGySyVP7LND3WoqkwjsY5kgsXkmqi01IB6t9BF1nvSVqOx57ymn4smb6&#10;hyJN9+/7HPXynC1/AQAA//8DAFBLAwQUAAYACAAAACEANuxlseEAAAAJAQAADwAAAGRycy9kb3du&#10;cmV2LnhtbEyPy27CMBBF95X6D9ZU6q44IQVFaRyEQFUfSlUVWLA08TSOiO3INpD+fYdVuxzdozvn&#10;lovR9OyMPnTOCkgnCTC0jVOdbQXsts8PObAQpVWydxYF/GCARXV7U8pCuYv9wvMmtoxKbCikAB3j&#10;UHAeGo1Ghokb0FL27byRkU7fcuXlhcpNz6dJMudGdpY+aDngSmNz3JyMgJWr3172/rhe1/vZZ15/&#10;LPX7ayvE/d24fAIWcYx/MFz1SR0qcjq4k1WB9QKyNEkJpSCjCQTMH2cZsIOAfJoDr0r+f0H1CwAA&#10;//8DAFBLAQItABQABgAIAAAAIQC2gziS/gAAAOEBAAATAAAAAAAAAAAAAAAAAAAAAABbQ29udGVu&#10;dF9UeXBlc10ueG1sUEsBAi0AFAAGAAgAAAAhADj9If/WAAAAlAEAAAsAAAAAAAAAAAAAAAAALwEA&#10;AF9yZWxzLy5yZWxzUEsBAi0AFAAGAAgAAAAhADmXtXJmAgAAFgUAAA4AAAAAAAAAAAAAAAAALgIA&#10;AGRycy9lMm9Eb2MueG1sUEsBAi0AFAAGAAgAAAAhADbsZbHhAAAACQEAAA8AAAAAAAAAAAAAAAAA&#10;wAQAAGRycy9kb3ducmV2LnhtbFBLBQYAAAAABAAEAPMAAADOBQAAAAA=&#10;" fillcolor="white [3201]" strokecolor="black [3200]" strokeweight="1pt">
                <v:textbox inset="0,0,0,0">
                  <w:txbxContent>
                    <w:p w14:paraId="78A3512F" w14:textId="554A54B0" w:rsidR="00625734" w:rsidRPr="00B65040" w:rsidRDefault="00625734" w:rsidP="00C93265">
                      <w:pPr>
                        <w:jc w:val="center"/>
                        <w:rPr>
                          <w:rFonts w:ascii="Times New Roman" w:hAnsi="Times New Roman" w:cs="Times New Roman"/>
                        </w:rPr>
                      </w:pPr>
                      <w:r>
                        <w:rPr>
                          <w:rFonts w:ascii="Times New Roman" w:hAnsi="Times New Roman" w:cs="Times New Roman"/>
                        </w:rPr>
                        <w:t xml:space="preserve">Calculate the wax weight fraction at each temperature </w:t>
                      </w:r>
                      <m:oMath>
                        <m:r>
                          <w:rPr>
                            <w:rFonts w:ascii="Cambria Math" w:hAnsi="Cambria Math" w:cs="Times New Roman"/>
                            <w:lang w:val=""/>
                          </w:rPr>
                          <m:t>WF</m:t>
                        </m:r>
                      </m:oMath>
                    </w:p>
                    <w:p w14:paraId="2C6E8132" w14:textId="77777777" w:rsidR="00625734" w:rsidRDefault="00625734" w:rsidP="00C93265">
                      <w:pPr>
                        <w:jc w:val="center"/>
                        <w:rPr>
                          <w:rFonts w:ascii="Times New Roman" w:hAnsi="Times New Roman" w:cs="Times New Roman"/>
                        </w:rPr>
                      </w:pPr>
                    </w:p>
                  </w:txbxContent>
                </v:textbox>
                <w10:wrap anchorx="margin"/>
              </v:rect>
            </w:pict>
          </mc:Fallback>
        </mc:AlternateContent>
      </w:r>
    </w:p>
    <w:p w14:paraId="287E17EE" w14:textId="116215B2" w:rsidR="00C93265" w:rsidRPr="00C67093" w:rsidRDefault="00C93265" w:rsidP="00325CAE">
      <w:pPr>
        <w:spacing w:line="276" w:lineRule="auto"/>
        <w:jc w:val="both"/>
        <w:rPr>
          <w:rFonts w:ascii="Times New Roman" w:eastAsiaTheme="minorEastAsia" w:hAnsi="Times New Roman" w:cs="Times New Roman"/>
          <w:sz w:val="24"/>
          <w:szCs w:val="24"/>
        </w:rPr>
      </w:pPr>
    </w:p>
    <w:p w14:paraId="71323F2F" w14:textId="5EAE0E9D" w:rsidR="000E7783" w:rsidRPr="00C67093" w:rsidRDefault="004F30A0" w:rsidP="00325CAE">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887616" behindDoc="1" locked="0" layoutInCell="1" allowOverlap="1" wp14:anchorId="567387E2" wp14:editId="041E5F65">
                <wp:simplePos x="0" y="0"/>
                <wp:positionH relativeFrom="column">
                  <wp:posOffset>559724</wp:posOffset>
                </wp:positionH>
                <wp:positionV relativeFrom="paragraph">
                  <wp:posOffset>532476</wp:posOffset>
                </wp:positionV>
                <wp:extent cx="4123112" cy="635"/>
                <wp:effectExtent l="0" t="0" r="0" b="2540"/>
                <wp:wrapNone/>
                <wp:docPr id="261" name="Text Box 261"/>
                <wp:cNvGraphicFramePr/>
                <a:graphic xmlns:a="http://schemas.openxmlformats.org/drawingml/2006/main">
                  <a:graphicData uri="http://schemas.microsoft.com/office/word/2010/wordprocessingShape">
                    <wps:wsp>
                      <wps:cNvSpPr txBox="1"/>
                      <wps:spPr>
                        <a:xfrm>
                          <a:off x="0" y="0"/>
                          <a:ext cx="4123112" cy="635"/>
                        </a:xfrm>
                        <a:prstGeom prst="rect">
                          <a:avLst/>
                        </a:prstGeom>
                        <a:solidFill>
                          <a:prstClr val="white"/>
                        </a:solidFill>
                        <a:ln>
                          <a:noFill/>
                        </a:ln>
                      </wps:spPr>
                      <wps:txbx>
                        <w:txbxContent>
                          <w:p w14:paraId="1EE8A927" w14:textId="682B24A3" w:rsidR="00625734" w:rsidRPr="004F30A0" w:rsidRDefault="00625734" w:rsidP="004F30A0">
                            <w:pPr>
                              <w:pStyle w:val="Caption"/>
                              <w:rPr>
                                <w:rFonts w:ascii="Times New Roman" w:hAnsi="Times New Roman" w:cs="Times New Roman"/>
                                <w:i w:val="0"/>
                                <w:noProof/>
                                <w:color w:val="000000" w:themeColor="text1"/>
                                <w:sz w:val="24"/>
                                <w:szCs w:val="24"/>
                              </w:rPr>
                            </w:pPr>
                            <w:r w:rsidRPr="004F30A0">
                              <w:rPr>
                                <w:rFonts w:ascii="Times New Roman" w:hAnsi="Times New Roman" w:cs="Times New Roman"/>
                                <w:i w:val="0"/>
                                <w:color w:val="000000" w:themeColor="text1"/>
                                <w:sz w:val="24"/>
                                <w:szCs w:val="24"/>
                              </w:rPr>
                              <w:t xml:space="preserve">Figure </w:t>
                            </w:r>
                            <w:r w:rsidRPr="004F30A0">
                              <w:rPr>
                                <w:rFonts w:ascii="Times New Roman" w:hAnsi="Times New Roman" w:cs="Times New Roman"/>
                                <w:i w:val="0"/>
                                <w:color w:val="000000" w:themeColor="text1"/>
                                <w:sz w:val="24"/>
                                <w:szCs w:val="24"/>
                              </w:rPr>
                              <w:fldChar w:fldCharType="begin"/>
                            </w:r>
                            <w:r w:rsidRPr="004F30A0">
                              <w:rPr>
                                <w:rFonts w:ascii="Times New Roman" w:hAnsi="Times New Roman" w:cs="Times New Roman"/>
                                <w:i w:val="0"/>
                                <w:color w:val="000000" w:themeColor="text1"/>
                                <w:sz w:val="24"/>
                                <w:szCs w:val="24"/>
                              </w:rPr>
                              <w:instrText xml:space="preserve"> SEQ Figure \* ARABIC </w:instrText>
                            </w:r>
                            <w:r w:rsidRPr="004F30A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w:t>
                            </w:r>
                            <w:r w:rsidRPr="004F30A0">
                              <w:rPr>
                                <w:rFonts w:ascii="Times New Roman" w:hAnsi="Times New Roman" w:cs="Times New Roman"/>
                                <w:i w:val="0"/>
                                <w:color w:val="000000" w:themeColor="text1"/>
                                <w:sz w:val="24"/>
                                <w:szCs w:val="24"/>
                              </w:rPr>
                              <w:fldChar w:fldCharType="end"/>
                            </w:r>
                            <w:r w:rsidRPr="004F30A0">
                              <w:rPr>
                                <w:rFonts w:ascii="Times New Roman" w:hAnsi="Times New Roman" w:cs="Times New Roman"/>
                                <w:i w:val="0"/>
                                <w:color w:val="000000" w:themeColor="text1"/>
                                <w:sz w:val="24"/>
                                <w:szCs w:val="24"/>
                              </w:rPr>
                              <w:t>:SP-Wax flowchart for calculation of precipitation cur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7387E2" id="Text Box 261" o:spid="_x0000_s1054" type="#_x0000_t202" style="position:absolute;left:0;text-align:left;margin-left:44.05pt;margin-top:41.95pt;width:324.65pt;height:.05pt;z-index:-251428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YggMAIAAGkEAAAOAAAAZHJzL2Uyb0RvYy54bWysVMFu2zAMvQ/YPwi6L07SrSiMOEWWIsOA&#10;oC2QDD0rshwLkEWNUmJnXz9KttOt22nYRaZIitJ7j/TivmsMOyv0GmzBZ5MpZ8pKKLU9FvzbfvPh&#10;jjMfhC2FAasKflGe3y/fv1u0LldzqMGUChkVsT5vXcHrEFyeZV7WqhF+Ak5ZClaAjQi0xWNWomip&#10;emOy+XR6m7WApUOQynvyPvRBvkz1q0rJ8FRVXgVmCk5vC2nFtB7imi0XIj+icLWWwzPEP7yiEdrS&#10;pddSDyIIdkL9R6lGSwQPVZhIaDKoKi1VwkBoZtM3aHa1cCphIXK8u9Lk/19Z+Xh+RqbLgs9vZ5xZ&#10;0ZBIe9UF9hk6Fn3EUOt8Tok7R6mhowApPfo9OSPwrsImfgkSozhxfbnyG8tJcn6czW9mszlnkmK3&#10;N59ijez1qEMfvihoWDQKjiRe4lSctz70qWNKvMmD0eVGGxM3MbA2yM6ChG5rHdRQ/LcsY2OuhXiq&#10;Lxg9WcTX44hW6A5dz8jdCPIA5YWwI/T9453caLpwK3x4FkgNQ3BpCMITLZWBtuAwWJzVgD/+5o/5&#10;pCNFOWupAQvuv58EKs7MV0sKx24dDRyNw2jYU7MGgkqa0WuSSQcwmNGsEJoXmo1VvIVCwkq6q+Bh&#10;NNehHwOaLalWq5REPelE2Nqdk7H0SOy+exHoBlkCqfkIY2uK/I06fW7Sx61OgahO0kViexYHvqmf&#10;k/jD7MWB+XWfsl7/EMufAAAA//8DAFBLAwQUAAYACAAAACEAMJ/7BeAAAAAIAQAADwAAAGRycy9k&#10;b3ducmV2LnhtbEyPMU/DMBCFdyT+g3VILIg6JVGbhjhVVcEAS0Xo0s2N3TgQnyPbacO/55jKdLp7&#10;T+++V64n27Oz9qFzKGA+S4BpbJzqsBWw/3x9zIGFKFHJ3qEW8KMDrKvbm1IWyl3wQ5/r2DIKwVBI&#10;ASbGoeA8NEZbGWZu0EjayXkrI62+5crLC4Xbnj8lyYJb2SF9MHLQW6Ob73q0AnbZYWcextPL+yZL&#10;/dt+3C6+2lqI+7tp8wws6ilezfCHT+hQEdPRjagC6wXk+ZycNNMVMNKX6TIDdqRDlgCvSv6/QPUL&#10;AAD//wMAUEsBAi0AFAAGAAgAAAAhALaDOJL+AAAA4QEAABMAAAAAAAAAAAAAAAAAAAAAAFtDb250&#10;ZW50X1R5cGVzXS54bWxQSwECLQAUAAYACAAAACEAOP0h/9YAAACUAQAACwAAAAAAAAAAAAAAAAAv&#10;AQAAX3JlbHMvLnJlbHNQSwECLQAUAAYACAAAACEAYS2IIDACAABpBAAADgAAAAAAAAAAAAAAAAAu&#10;AgAAZHJzL2Uyb0RvYy54bWxQSwECLQAUAAYACAAAACEAMJ/7BeAAAAAIAQAADwAAAAAAAAAAAAAA&#10;AACKBAAAZHJzL2Rvd25yZXYueG1sUEsFBgAAAAAEAAQA8wAAAJcFAAAAAA==&#10;" stroked="f">
                <v:textbox style="mso-fit-shape-to-text:t" inset="0,0,0,0">
                  <w:txbxContent>
                    <w:p w14:paraId="1EE8A927" w14:textId="682B24A3" w:rsidR="00625734" w:rsidRPr="004F30A0" w:rsidRDefault="00625734" w:rsidP="004F30A0">
                      <w:pPr>
                        <w:pStyle w:val="Caption"/>
                        <w:rPr>
                          <w:rFonts w:ascii="Times New Roman" w:hAnsi="Times New Roman" w:cs="Times New Roman"/>
                          <w:i w:val="0"/>
                          <w:noProof/>
                          <w:color w:val="000000" w:themeColor="text1"/>
                          <w:sz w:val="24"/>
                          <w:szCs w:val="24"/>
                        </w:rPr>
                      </w:pPr>
                      <w:r w:rsidRPr="004F30A0">
                        <w:rPr>
                          <w:rFonts w:ascii="Times New Roman" w:hAnsi="Times New Roman" w:cs="Times New Roman"/>
                          <w:i w:val="0"/>
                          <w:color w:val="000000" w:themeColor="text1"/>
                          <w:sz w:val="24"/>
                          <w:szCs w:val="24"/>
                        </w:rPr>
                        <w:t xml:space="preserve">Figure </w:t>
                      </w:r>
                      <w:r w:rsidRPr="004F30A0">
                        <w:rPr>
                          <w:rFonts w:ascii="Times New Roman" w:hAnsi="Times New Roman" w:cs="Times New Roman"/>
                          <w:i w:val="0"/>
                          <w:color w:val="000000" w:themeColor="text1"/>
                          <w:sz w:val="24"/>
                          <w:szCs w:val="24"/>
                        </w:rPr>
                        <w:fldChar w:fldCharType="begin"/>
                      </w:r>
                      <w:r w:rsidRPr="004F30A0">
                        <w:rPr>
                          <w:rFonts w:ascii="Times New Roman" w:hAnsi="Times New Roman" w:cs="Times New Roman"/>
                          <w:i w:val="0"/>
                          <w:color w:val="000000" w:themeColor="text1"/>
                          <w:sz w:val="24"/>
                          <w:szCs w:val="24"/>
                        </w:rPr>
                        <w:instrText xml:space="preserve"> SEQ Figure \* ARABIC </w:instrText>
                      </w:r>
                      <w:r w:rsidRPr="004F30A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w:t>
                      </w:r>
                      <w:r w:rsidRPr="004F30A0">
                        <w:rPr>
                          <w:rFonts w:ascii="Times New Roman" w:hAnsi="Times New Roman" w:cs="Times New Roman"/>
                          <w:i w:val="0"/>
                          <w:color w:val="000000" w:themeColor="text1"/>
                          <w:sz w:val="24"/>
                          <w:szCs w:val="24"/>
                        </w:rPr>
                        <w:fldChar w:fldCharType="end"/>
                      </w:r>
                      <w:r w:rsidRPr="004F30A0">
                        <w:rPr>
                          <w:rFonts w:ascii="Times New Roman" w:hAnsi="Times New Roman" w:cs="Times New Roman"/>
                          <w:i w:val="0"/>
                          <w:color w:val="000000" w:themeColor="text1"/>
                          <w:sz w:val="24"/>
                          <w:szCs w:val="24"/>
                        </w:rPr>
                        <w:t>:SP-Wax flowchart for calculation of precipitation curve</w:t>
                      </w:r>
                    </w:p>
                  </w:txbxContent>
                </v:textbox>
              </v:shape>
            </w:pict>
          </mc:Fallback>
        </mc:AlternateContent>
      </w:r>
      <w:r w:rsidR="003C5C11">
        <w:rPr>
          <w:noProof/>
        </w:rPr>
        <mc:AlternateContent>
          <mc:Choice Requires="wps">
            <w:drawing>
              <wp:anchor distT="0" distB="0" distL="114300" distR="114300" simplePos="0" relativeHeight="251816960" behindDoc="1" locked="0" layoutInCell="1" allowOverlap="1" wp14:anchorId="402CC04D" wp14:editId="25CCD664">
                <wp:simplePos x="0" y="0"/>
                <wp:positionH relativeFrom="column">
                  <wp:posOffset>528749</wp:posOffset>
                </wp:positionH>
                <wp:positionV relativeFrom="paragraph">
                  <wp:posOffset>119123</wp:posOffset>
                </wp:positionV>
                <wp:extent cx="3910330" cy="352339"/>
                <wp:effectExtent l="0" t="0" r="0" b="0"/>
                <wp:wrapNone/>
                <wp:docPr id="324" name="Text Box 324"/>
                <wp:cNvGraphicFramePr/>
                <a:graphic xmlns:a="http://schemas.openxmlformats.org/drawingml/2006/main">
                  <a:graphicData uri="http://schemas.microsoft.com/office/word/2010/wordprocessingShape">
                    <wps:wsp>
                      <wps:cNvSpPr txBox="1"/>
                      <wps:spPr>
                        <a:xfrm>
                          <a:off x="0" y="0"/>
                          <a:ext cx="3910330" cy="352339"/>
                        </a:xfrm>
                        <a:prstGeom prst="rect">
                          <a:avLst/>
                        </a:prstGeom>
                        <a:solidFill>
                          <a:prstClr val="white"/>
                        </a:solidFill>
                        <a:ln>
                          <a:noFill/>
                        </a:ln>
                      </wps:spPr>
                      <wps:txbx>
                        <w:txbxContent>
                          <w:p w14:paraId="3EFFC254" w14:textId="139E52C5" w:rsidR="00625734" w:rsidRPr="0060458C" w:rsidRDefault="00625734" w:rsidP="0060458C">
                            <w:pPr>
                              <w:pStyle w:val="Caption"/>
                              <w:rPr>
                                <w:rFonts w:ascii="Times New Roman" w:hAnsi="Times New Roman" w:cs="Times New Roman"/>
                                <w:i w:val="0"/>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2CC04D" id="Text Box 324" o:spid="_x0000_s1055" type="#_x0000_t202" style="position:absolute;left:0;text-align:left;margin-left:41.65pt;margin-top:9.4pt;width:307.9pt;height:27.75pt;z-index:-251499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zDeMQIAAGwEAAAOAAAAZHJzL2Uyb0RvYy54bWysVMGO0zAQvSPxD5bvNG0DiI2arkpXRUjV&#10;7kot2rPrOI0l22Nst0n5esZO0sLCCXFxxjPjsd97M1ncd1qRs3BeginpbDKlRBgOlTTHkn7bb959&#10;osQHZiqmwIiSXoSn98u3bxatLcQcGlCVcASLGF+0tqRNCLbIMs8boZmfgBUGgzU4zQJu3TGrHGux&#10;ulbZfDr9mLXgKuuAC+/R+9AH6TLVr2vBw1NdexGIKim+LaTVpfUQ12y5YMXRMdtIPjyD/cMrNJMG&#10;L72WemCBkZOTf5TSkjvwUIcJB51BXUsuEgZEM5u+QrNrmBUJC5Lj7ZUm///K8sfzsyOyKmk+f0+J&#10;YRpF2osukM/QkehDhlrrC0zcWUwNHQZQ6dHv0RmBd7XT8YuQCMaR68uV31iOozO/m03zHEMcY/mH&#10;eZ7fxTLZ7bR1PnwRoEk0SupQv0QrO2996FPHlHiZByWrjVQqbmJgrRw5M9S6bWQQQ/HfspSJuQbi&#10;qb5g9GQRYg8lWqE7dImUeXpgdB2guiB8B30Lecs3Ei/cMh+emcOeQVg4B+EJl1pBW1IYLEoacD/+&#10;5o/5KCVGKWmxB0vqv5+YE5SorwZFjg07Gm40DqNhTnoNCHWGE2Z5MvGAC2o0awf6BcdjFW/BEDMc&#10;7yppGM116CcBx4uL1SolYVtaFrZmZ3ksPRK7716Ys4MsAQV9hLE7WfFKnT63p3l1ClDLJN2NxYFv&#10;bOkk/jB+cWZ+3aes209i+RMAAP//AwBQSwMEFAAGAAgAAAAhAExmIhTfAAAACAEAAA8AAABkcnMv&#10;ZG93bnJldi54bWxMj8FOwzAQRO9I/IO1SFwQddqgkKZxKmjhBoeWqudt4iYR8TqynSb9e5YTHHdm&#10;NPsmX0+mExftfGtJwXwWgdBU2qqlWsHh6/0xBeEDUoWdJa3gqj2si9ubHLPKjrTTl32oBZeQz1BB&#10;E0KfSenLRhv0M9trYu9sncHAp6tl5XDkctPJRRQl0mBL/KHBXm8aXX7vB6Mg2bph3NHmYXt4+8DP&#10;vl4cX69Hpe7vppcViKCn8BeGX3xGh4KZTnagyotOQRrHnGQ95QXsJ8vlHMRJwfNTDLLI5f8BxQ8A&#10;AAD//wMAUEsBAi0AFAAGAAgAAAAhALaDOJL+AAAA4QEAABMAAAAAAAAAAAAAAAAAAAAAAFtDb250&#10;ZW50X1R5cGVzXS54bWxQSwECLQAUAAYACAAAACEAOP0h/9YAAACUAQAACwAAAAAAAAAAAAAAAAAv&#10;AQAAX3JlbHMvLnJlbHNQSwECLQAUAAYACAAAACEAkQ8w3jECAABsBAAADgAAAAAAAAAAAAAAAAAu&#10;AgAAZHJzL2Uyb0RvYy54bWxQSwECLQAUAAYACAAAACEATGYiFN8AAAAIAQAADwAAAAAAAAAAAAAA&#10;AACLBAAAZHJzL2Rvd25yZXYueG1sUEsFBgAAAAAEAAQA8wAAAJcFAAAAAA==&#10;" stroked="f">
                <v:textbox inset="0,0,0,0">
                  <w:txbxContent>
                    <w:p w14:paraId="3EFFC254" w14:textId="139E52C5" w:rsidR="00625734" w:rsidRPr="0060458C" w:rsidRDefault="00625734" w:rsidP="0060458C">
                      <w:pPr>
                        <w:pStyle w:val="Caption"/>
                        <w:rPr>
                          <w:rFonts w:ascii="Times New Roman" w:hAnsi="Times New Roman" w:cs="Times New Roman"/>
                          <w:i w:val="0"/>
                          <w:noProof/>
                          <w:color w:val="000000" w:themeColor="text1"/>
                          <w:sz w:val="24"/>
                          <w:szCs w:val="24"/>
                        </w:rPr>
                      </w:pPr>
                    </w:p>
                  </w:txbxContent>
                </v:textbox>
              </v:shape>
            </w:pict>
          </mc:Fallback>
        </mc:AlternateContent>
      </w:r>
    </w:p>
    <w:p w14:paraId="0BB543C1" w14:textId="65B7D8A6" w:rsidR="002E02E0" w:rsidRPr="005F7C70" w:rsidRDefault="0035544C" w:rsidP="00596594">
      <w:pPr>
        <w:pStyle w:val="Heading1"/>
        <w:spacing w:line="360" w:lineRule="auto"/>
        <w:jc w:val="both"/>
        <w:rPr>
          <w:rFonts w:cs="Times New Roman"/>
        </w:rPr>
      </w:pPr>
      <w:bookmarkStart w:id="22" w:name="_Toc527626668"/>
      <w:r w:rsidRPr="00C67093">
        <w:rPr>
          <w:rFonts w:cs="Times New Roman"/>
        </w:rPr>
        <w:t>Program Structure and Implementation</w:t>
      </w:r>
      <w:bookmarkEnd w:id="22"/>
    </w:p>
    <w:p w14:paraId="54690DC1" w14:textId="6FCEA164" w:rsidR="008D49F1" w:rsidRPr="00C67093" w:rsidRDefault="00284E20"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In SP-Wax, core computation</w:t>
      </w:r>
      <w:r w:rsidR="00977403">
        <w:rPr>
          <w:rFonts w:ascii="Times New Roman" w:hAnsi="Times New Roman" w:cs="Times New Roman"/>
          <w:sz w:val="24"/>
          <w:szCs w:val="24"/>
        </w:rPr>
        <w:t xml:space="preserve">s </w:t>
      </w:r>
      <w:r w:rsidRPr="00C67093">
        <w:rPr>
          <w:rFonts w:ascii="Times New Roman" w:hAnsi="Times New Roman" w:cs="Times New Roman"/>
          <w:sz w:val="24"/>
          <w:szCs w:val="24"/>
        </w:rPr>
        <w:t>are coded in C++</w:t>
      </w:r>
      <w:r w:rsidR="00977403">
        <w:rPr>
          <w:rFonts w:ascii="Times New Roman" w:hAnsi="Times New Roman" w:cs="Times New Roman"/>
          <w:sz w:val="24"/>
          <w:szCs w:val="24"/>
        </w:rPr>
        <w:t xml:space="preserve"> and</w:t>
      </w:r>
      <w:r w:rsidR="002863AF" w:rsidRPr="00C67093">
        <w:rPr>
          <w:rFonts w:ascii="Times New Roman" w:hAnsi="Times New Roman" w:cs="Times New Roman"/>
          <w:sz w:val="24"/>
          <w:szCs w:val="24"/>
        </w:rPr>
        <w:t xml:space="preserve"> functionality of SP-Wax is divided into four categories including 1)</w:t>
      </w:r>
      <w:r w:rsidR="008D49F1" w:rsidRPr="00C67093">
        <w:rPr>
          <w:rFonts w:ascii="Times New Roman" w:hAnsi="Times New Roman" w:cs="Times New Roman"/>
          <w:sz w:val="24"/>
          <w:szCs w:val="24"/>
        </w:rPr>
        <w:t xml:space="preserve"> </w:t>
      </w:r>
      <w:r w:rsidR="002863AF" w:rsidRPr="00C67093">
        <w:rPr>
          <w:rFonts w:ascii="Times New Roman" w:hAnsi="Times New Roman" w:cs="Times New Roman"/>
          <w:sz w:val="24"/>
          <w:szCs w:val="24"/>
        </w:rPr>
        <w:t>Binary system 2) Precipitation curve</w:t>
      </w:r>
      <w:r w:rsidR="008D49F1" w:rsidRPr="00C67093">
        <w:rPr>
          <w:rFonts w:ascii="Times New Roman" w:hAnsi="Times New Roman" w:cs="Times New Roman"/>
          <w:sz w:val="24"/>
          <w:szCs w:val="24"/>
        </w:rPr>
        <w:t xml:space="preserve"> 3) One temperature SLE calculation 4) Critical Carbon Number (CCN) estimation. Last three categories are for multi-component systems. Each of four mentioned categories has its own source and executable files which are responsible for specific tasks. In the following picture, all source and executable files of SP-Wax are shown</w:t>
      </w:r>
      <w:r w:rsidR="00A132B9" w:rsidRPr="00C67093">
        <w:rPr>
          <w:rFonts w:ascii="Times New Roman" w:hAnsi="Times New Roman" w:cs="Times New Roman"/>
          <w:sz w:val="24"/>
          <w:szCs w:val="24"/>
        </w:rPr>
        <w:t>.</w:t>
      </w:r>
    </w:p>
    <w:p w14:paraId="0A938EE4" w14:textId="77777777" w:rsidR="004F30A0" w:rsidRDefault="00F51D2B" w:rsidP="004F30A0">
      <w:pPr>
        <w:keepNext/>
        <w:spacing w:line="360" w:lineRule="auto"/>
        <w:jc w:val="both"/>
      </w:pPr>
      <w:r>
        <w:rPr>
          <w:noProof/>
        </w:rPr>
        <w:lastRenderedPageBreak/>
        <w:drawing>
          <wp:inline distT="0" distB="0" distL="0" distR="0" wp14:anchorId="15FB6753" wp14:editId="68B78616">
            <wp:extent cx="2466975" cy="2419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66975" cy="2419350"/>
                    </a:xfrm>
                    <a:prstGeom prst="rect">
                      <a:avLst/>
                    </a:prstGeom>
                  </pic:spPr>
                </pic:pic>
              </a:graphicData>
            </a:graphic>
          </wp:inline>
        </w:drawing>
      </w:r>
    </w:p>
    <w:p w14:paraId="3AE0821B" w14:textId="6ECDAD57" w:rsidR="008D49F1" w:rsidRPr="004F30A0" w:rsidRDefault="004F30A0" w:rsidP="004F30A0">
      <w:pPr>
        <w:pStyle w:val="Caption"/>
        <w:jc w:val="both"/>
        <w:rPr>
          <w:rFonts w:ascii="Times New Roman" w:hAnsi="Times New Roman" w:cs="Times New Roman"/>
          <w:i w:val="0"/>
          <w:color w:val="000000" w:themeColor="text1"/>
          <w:sz w:val="24"/>
          <w:szCs w:val="24"/>
        </w:rPr>
      </w:pPr>
      <w:r w:rsidRPr="004F30A0">
        <w:rPr>
          <w:rFonts w:ascii="Times New Roman" w:hAnsi="Times New Roman" w:cs="Times New Roman"/>
          <w:i w:val="0"/>
          <w:color w:val="000000" w:themeColor="text1"/>
          <w:sz w:val="24"/>
          <w:szCs w:val="24"/>
        </w:rPr>
        <w:t xml:space="preserve">Figure </w:t>
      </w:r>
      <w:r w:rsidRPr="004F30A0">
        <w:rPr>
          <w:rFonts w:ascii="Times New Roman" w:hAnsi="Times New Roman" w:cs="Times New Roman"/>
          <w:i w:val="0"/>
          <w:color w:val="000000" w:themeColor="text1"/>
          <w:sz w:val="24"/>
          <w:szCs w:val="24"/>
        </w:rPr>
        <w:fldChar w:fldCharType="begin"/>
      </w:r>
      <w:r w:rsidRPr="004F30A0">
        <w:rPr>
          <w:rFonts w:ascii="Times New Roman" w:hAnsi="Times New Roman" w:cs="Times New Roman"/>
          <w:i w:val="0"/>
          <w:color w:val="000000" w:themeColor="text1"/>
          <w:sz w:val="24"/>
          <w:szCs w:val="24"/>
        </w:rPr>
        <w:instrText xml:space="preserve"> SEQ Figure \* ARABIC </w:instrText>
      </w:r>
      <w:r w:rsidRPr="004F30A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2</w:t>
      </w:r>
      <w:r w:rsidRPr="004F30A0">
        <w:rPr>
          <w:rFonts w:ascii="Times New Roman" w:hAnsi="Times New Roman" w:cs="Times New Roman"/>
          <w:i w:val="0"/>
          <w:color w:val="000000" w:themeColor="text1"/>
          <w:sz w:val="24"/>
          <w:szCs w:val="24"/>
        </w:rPr>
        <w:fldChar w:fldCharType="end"/>
      </w:r>
      <w:r w:rsidRPr="004F30A0">
        <w:rPr>
          <w:rFonts w:ascii="Times New Roman" w:hAnsi="Times New Roman" w:cs="Times New Roman"/>
          <w:i w:val="0"/>
          <w:color w:val="000000" w:themeColor="text1"/>
          <w:sz w:val="24"/>
          <w:szCs w:val="24"/>
        </w:rPr>
        <w:t>:Source and executable files in SP-Wax (Computations of SLE model)</w:t>
      </w:r>
    </w:p>
    <w:p w14:paraId="6565B16B" w14:textId="77777777" w:rsidR="00C63712" w:rsidRPr="00C67093" w:rsidRDefault="00C63712" w:rsidP="00325CAE">
      <w:pPr>
        <w:jc w:val="both"/>
        <w:rPr>
          <w:rFonts w:ascii="Times New Roman" w:hAnsi="Times New Roman" w:cs="Times New Roman"/>
          <w:sz w:val="24"/>
          <w:szCs w:val="24"/>
        </w:rPr>
      </w:pPr>
    </w:p>
    <w:p w14:paraId="625026F3" w14:textId="4AAB0D78" w:rsidR="002863AF" w:rsidRPr="00C67093" w:rsidRDefault="00A132B9" w:rsidP="00596594">
      <w:pPr>
        <w:pStyle w:val="Heading2"/>
        <w:spacing w:line="360" w:lineRule="auto"/>
      </w:pPr>
      <w:bookmarkStart w:id="23" w:name="_Toc527626669"/>
      <w:r w:rsidRPr="00C67093">
        <w:t>SPWaxInt.exe</w:t>
      </w:r>
      <w:bookmarkEnd w:id="23"/>
    </w:p>
    <w:p w14:paraId="634E0B12" w14:textId="17FF6596" w:rsidR="004A368F" w:rsidRDefault="00C63712"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Communication between C++ and C# is mainly through text files. The user inserts inputs in Windows Form interface and C# generates set of text files that contain the provided inputs. When “Run Simulation” button is clicked, corresponding C++ executable file will run. The C++ exe-file requires set of inputs which have already been provided (through set of text files by C#). So, the C++ exe-file will run successfully and reports different outputs in text files. User can plot the data by clicking “Plot”</w:t>
      </w:r>
      <w:r w:rsidR="00424E87">
        <w:rPr>
          <w:rFonts w:ascii="Times New Roman" w:hAnsi="Times New Roman" w:cs="Times New Roman"/>
          <w:sz w:val="24"/>
          <w:szCs w:val="24"/>
        </w:rPr>
        <w:t>. Then,</w:t>
      </w:r>
      <w:r w:rsidRPr="00C67093">
        <w:rPr>
          <w:rFonts w:ascii="Times New Roman" w:hAnsi="Times New Roman" w:cs="Times New Roman"/>
          <w:sz w:val="24"/>
          <w:szCs w:val="24"/>
        </w:rPr>
        <w:t xml:space="preserve"> C# reads the newly created text files (by C++ exe-file) and visualizes output data. </w:t>
      </w:r>
      <w:r w:rsidR="00A132B9" w:rsidRPr="00C67093">
        <w:rPr>
          <w:rFonts w:ascii="Times New Roman" w:hAnsi="Times New Roman" w:cs="Times New Roman"/>
          <w:sz w:val="24"/>
          <w:szCs w:val="24"/>
        </w:rPr>
        <w:t xml:space="preserve">This executable file is the main </w:t>
      </w:r>
      <w:r w:rsidR="00424E87">
        <w:rPr>
          <w:rFonts w:ascii="Times New Roman" w:hAnsi="Times New Roman" w:cs="Times New Roman"/>
          <w:sz w:val="24"/>
          <w:szCs w:val="24"/>
        </w:rPr>
        <w:t>software</w:t>
      </w:r>
      <w:r w:rsidR="00A132B9" w:rsidRPr="00C67093">
        <w:rPr>
          <w:rFonts w:ascii="Times New Roman" w:hAnsi="Times New Roman" w:cs="Times New Roman"/>
          <w:sz w:val="24"/>
          <w:szCs w:val="24"/>
        </w:rPr>
        <w:t xml:space="preserve"> that </w:t>
      </w:r>
      <w:proofErr w:type="gramStart"/>
      <w:r w:rsidR="00A132B9" w:rsidRPr="00C67093">
        <w:rPr>
          <w:rFonts w:ascii="Times New Roman" w:hAnsi="Times New Roman" w:cs="Times New Roman"/>
          <w:sz w:val="24"/>
          <w:szCs w:val="24"/>
        </w:rPr>
        <w:t>opens up</w:t>
      </w:r>
      <w:proofErr w:type="gramEnd"/>
      <w:r w:rsidR="00A132B9" w:rsidRPr="00C67093">
        <w:rPr>
          <w:rFonts w:ascii="Times New Roman" w:hAnsi="Times New Roman" w:cs="Times New Roman"/>
          <w:sz w:val="24"/>
          <w:szCs w:val="24"/>
        </w:rPr>
        <w:t xml:space="preserve"> SP-Wax interface for the user. </w:t>
      </w:r>
      <w:r w:rsidR="003D5027" w:rsidRPr="00C67093">
        <w:rPr>
          <w:rFonts w:ascii="Times New Roman" w:hAnsi="Times New Roman" w:cs="Times New Roman"/>
          <w:sz w:val="24"/>
          <w:szCs w:val="24"/>
        </w:rPr>
        <w:t>This file is</w:t>
      </w:r>
      <w:r w:rsidR="00BD6E53" w:rsidRPr="00C67093">
        <w:rPr>
          <w:rFonts w:ascii="Times New Roman" w:hAnsi="Times New Roman" w:cs="Times New Roman"/>
          <w:sz w:val="24"/>
          <w:szCs w:val="24"/>
        </w:rPr>
        <w:t xml:space="preserve"> developed in C# and it is</w:t>
      </w:r>
      <w:r w:rsidR="003D5027" w:rsidRPr="00C67093">
        <w:rPr>
          <w:rFonts w:ascii="Times New Roman" w:hAnsi="Times New Roman" w:cs="Times New Roman"/>
          <w:sz w:val="24"/>
          <w:szCs w:val="24"/>
        </w:rPr>
        <w:t xml:space="preserve"> responsible for provid</w:t>
      </w:r>
      <w:r w:rsidR="00BD6E53" w:rsidRPr="00C67093">
        <w:rPr>
          <w:rFonts w:ascii="Times New Roman" w:hAnsi="Times New Roman" w:cs="Times New Roman"/>
          <w:sz w:val="24"/>
          <w:szCs w:val="24"/>
        </w:rPr>
        <w:t>ing</w:t>
      </w:r>
      <w:r w:rsidR="003D5027" w:rsidRPr="00C67093">
        <w:rPr>
          <w:rFonts w:ascii="Times New Roman" w:hAnsi="Times New Roman" w:cs="Times New Roman"/>
          <w:sz w:val="24"/>
          <w:szCs w:val="24"/>
        </w:rPr>
        <w:t xml:space="preserve"> communication between the user and C++ </w:t>
      </w:r>
      <w:r w:rsidR="00BD6E53" w:rsidRPr="00C67093">
        <w:rPr>
          <w:rFonts w:ascii="Times New Roman" w:hAnsi="Times New Roman" w:cs="Times New Roman"/>
          <w:sz w:val="24"/>
          <w:szCs w:val="24"/>
        </w:rPr>
        <w:t xml:space="preserve">executable files. </w:t>
      </w:r>
    </w:p>
    <w:p w14:paraId="2D6B160D" w14:textId="77777777" w:rsidR="00953FE2" w:rsidRPr="00C67093" w:rsidRDefault="00953FE2" w:rsidP="00596594">
      <w:pPr>
        <w:spacing w:line="360" w:lineRule="auto"/>
        <w:jc w:val="both"/>
        <w:rPr>
          <w:rFonts w:ascii="Times New Roman" w:hAnsi="Times New Roman" w:cs="Times New Roman"/>
          <w:sz w:val="24"/>
          <w:szCs w:val="24"/>
        </w:rPr>
      </w:pPr>
    </w:p>
    <w:p w14:paraId="3CD6A51B" w14:textId="4F3AA841" w:rsidR="004A368F" w:rsidRPr="00C67093" w:rsidRDefault="004A368F" w:rsidP="005F7C70">
      <w:pPr>
        <w:pStyle w:val="Heading2"/>
      </w:pPr>
      <w:bookmarkStart w:id="24" w:name="_Toc527626670"/>
      <w:r w:rsidRPr="00C67093">
        <w:t xml:space="preserve">SPWaxFn.cpp and </w:t>
      </w:r>
      <w:proofErr w:type="spellStart"/>
      <w:r w:rsidRPr="00C67093">
        <w:t>Header.h</w:t>
      </w:r>
      <w:bookmarkEnd w:id="24"/>
      <w:proofErr w:type="spellEnd"/>
    </w:p>
    <w:p w14:paraId="1FBBB3A2" w14:textId="30AB5DF3" w:rsidR="004A368F" w:rsidRPr="00C67093" w:rsidRDefault="004A368F"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These files include the functions which have been used in SP-Wax for multi-component system</w:t>
      </w:r>
      <w:r w:rsidR="00424E87">
        <w:rPr>
          <w:rFonts w:ascii="Times New Roman" w:hAnsi="Times New Roman" w:cs="Times New Roman"/>
          <w:sz w:val="24"/>
          <w:szCs w:val="24"/>
        </w:rPr>
        <w:t xml:space="preserve"> SLE models</w:t>
      </w:r>
      <w:r w:rsidRPr="00C67093">
        <w:rPr>
          <w:rFonts w:ascii="Times New Roman" w:hAnsi="Times New Roman" w:cs="Times New Roman"/>
          <w:sz w:val="24"/>
          <w:szCs w:val="24"/>
        </w:rPr>
        <w:t xml:space="preserve">. </w:t>
      </w:r>
    </w:p>
    <w:p w14:paraId="3EC2E357" w14:textId="2CE4EB4D" w:rsidR="004A368F" w:rsidRPr="00C67093" w:rsidRDefault="004A368F" w:rsidP="00596594">
      <w:pPr>
        <w:spacing w:line="360" w:lineRule="auto"/>
        <w:jc w:val="both"/>
        <w:rPr>
          <w:rFonts w:ascii="Times New Roman" w:hAnsi="Times New Roman" w:cs="Times New Roman"/>
          <w:sz w:val="24"/>
          <w:szCs w:val="24"/>
        </w:rPr>
      </w:pPr>
      <w:r w:rsidRPr="00C67093">
        <w:rPr>
          <w:rFonts w:ascii="Times New Roman" w:hAnsi="Times New Roman" w:cs="Times New Roman"/>
          <w:noProof/>
          <w:sz w:val="24"/>
          <w:szCs w:val="24"/>
        </w:rPr>
        <w:lastRenderedPageBreak/>
        <mc:AlternateContent>
          <mc:Choice Requires="wpc">
            <w:drawing>
              <wp:inline distT="0" distB="0" distL="0" distR="0" wp14:anchorId="6523B865" wp14:editId="56B316FE">
                <wp:extent cx="3736861" cy="721360"/>
                <wp:effectExtent l="0" t="0" r="16510" b="21590"/>
                <wp:docPr id="299" name="Canvas 29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bg1"/>
                          </a:solidFill>
                        </a:ln>
                      </wpc:whole>
                      <pic:pic xmlns:pic="http://schemas.openxmlformats.org/drawingml/2006/picture">
                        <pic:nvPicPr>
                          <pic:cNvPr id="301" name="Picture 301"/>
                          <pic:cNvPicPr/>
                        </pic:nvPicPr>
                        <pic:blipFill>
                          <a:blip r:embed="rId12"/>
                          <a:stretch>
                            <a:fillRect/>
                          </a:stretch>
                        </pic:blipFill>
                        <pic:spPr>
                          <a:xfrm>
                            <a:off x="35999" y="120811"/>
                            <a:ext cx="955040" cy="391795"/>
                          </a:xfrm>
                          <a:prstGeom prst="rect">
                            <a:avLst/>
                          </a:prstGeom>
                          <a:ln>
                            <a:solidFill>
                              <a:srgbClr val="C00000"/>
                            </a:solidFill>
                          </a:ln>
                        </pic:spPr>
                      </pic:pic>
                      <wps:wsp>
                        <wps:cNvPr id="304" name="Straight Arrow Connector 304"/>
                        <wps:cNvCnPr/>
                        <wps:spPr>
                          <a:xfrm flipV="1">
                            <a:off x="996180" y="292504"/>
                            <a:ext cx="769006"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5" name="Picture 5"/>
                          <pic:cNvPicPr>
                            <a:picLocks noChangeAspect="1"/>
                          </pic:cNvPicPr>
                        </pic:nvPicPr>
                        <pic:blipFill rotWithShape="1">
                          <a:blip r:embed="rId13"/>
                          <a:srcRect l="-15" t="6183" r="29"/>
                          <a:stretch/>
                        </pic:blipFill>
                        <pic:spPr>
                          <a:xfrm>
                            <a:off x="1873143" y="44604"/>
                            <a:ext cx="1763078" cy="676755"/>
                          </a:xfrm>
                          <a:prstGeom prst="rect">
                            <a:avLst/>
                          </a:prstGeom>
                          <a:ln>
                            <a:solidFill>
                              <a:srgbClr val="FF0000"/>
                            </a:solidFill>
                          </a:ln>
                        </pic:spPr>
                      </pic:pic>
                    </wpc:wpc>
                  </a:graphicData>
                </a:graphic>
              </wp:inline>
            </w:drawing>
          </mc:Choice>
          <mc:Fallback>
            <w:pict>
              <v:group w14:anchorId="24660878" id="Canvas 299" o:spid="_x0000_s1026" editas="canvas" style="width:294.25pt;height:56.8pt;mso-position-horizontal-relative:char;mso-position-vertical-relative:line" coordsize="37363,72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zDq0fwMAAPkJAAAOAAAAZHJzL2Uyb0RvYy54bWzUVttu3DYQfS/QfyD0&#10;bkvaqyV4HQTruigQNEbSJs9ciloRkUiBpPfy9z1DibtOHCdO0Tx0gdVqRM5w5syZs7p+dehatpPW&#10;KaNXSX6ZJUxqYSqlt6vk77/uLq4S5jzXFW+NlqvkKF3y6ubXX673fSknpjFtJS1DEO3Kfb9KGu/7&#10;Mk2daGTH3aXppcZibWzHPUy7TSvL94jetekkyxbp3tiqt0ZI5/D0dlhMbkL8upbCv61rJz1rVwly&#10;8+Fqw3VD1/Tmmpdby/tGiTEN/i+y6LjSOPQU6pZ7zh6sehKqU8IaZ2p/KUyXmrpWQoYaUE2efVHN&#10;musdd6EYAXRigrj7D+NutsAAIcs9miGphlbT1ZlWVXeqbYNB/ZDr1rIdB5KbbU7IpZ/tgkWe6aNY&#10;vRIlviOwuHuS9/cbDC//YGUyBuleFKPj9tNDfwGMe+7VRrXKHwNfACYlpXf3StzbwRB/7u4tU9Uq&#10;mWZ5wjTvQFSs07GMHqFUcqJ95EWVk/1ZkE2r+ogW3Y/pgmrfp/RAg1sjHjqp/cBrK1tkbrRrVO8S&#10;ZkvZbSRStH9UISFA7630oqH21GjTO3B97ElcCFmeE6OcXU9V8/JQ245+cTQ7oPB5URQJO2KEJ9lV&#10;Pp4gD54JrBbzeTbD9AisT4t8WczH7scovXX+d2k6RjfIEakAaF7y3Rs3JhW30OOvEcxuNyd6rTP6&#10;PM+wcyGhQpjEYAiIi7DDegL8D43e+4b3EjVQ2Mf8mEV+vPeWq23j2WtrzZ6tjdao2lgQZkaZj45r&#10;HfhC1mPoWQ2KfADaAaaxCUWxyK8AM1CeFBNATnF4GbuwXBQQvKELEZxnGgBqhOROWQ3nfLMdnqv2&#10;N10xf+xBf28V19tWjk0YBzsWEcrxxygX72SN8QFRhmOCeJ/FggsBVkfBaDV2U1kDZ0fHLODwTcdx&#10;f0AkCPvp1Bc4y+gRTjban5w7pY392un+EFOuh/1B2oDAUDdBsDHVcZADssC+QSfAx/+N4s0jn+9H&#10;vQujTQMW1Y4Qg/3GiE+OabNuwAv52vVgOzU8iuF5+/PayKzxH5VvwnBFtvxksZwMQ+SsIIGk14CL&#10;HEUjdwzbFMJKwzbuGXQzVvQi4cyvltN8hjgY2tls8eXM5svFNFviHYikc7FcLOc/WTrv7n5cOod/&#10;7B4iir/w8V2IXmAe24H85ze2m3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DBBQA&#10;BgAIAAAAIQBloj8r3QAAAAUBAAAPAAAAZHJzL2Rvd25yZXYueG1sTI/BSsNAEIbvQt9hmYKXYndr&#10;aYgxm1IEwYOWtgr2uM1Ok9DsbMhu2/j2jl70MjD8P998ky8H14oL9qHxpGE2VSCQSm8bqjR8vD/f&#10;pSBCNGRN6wk1fGGAZTG6yU1m/ZW2eNnFSjCEQmY01DF2mZShrNGZMPUdEmdH3zsTee0raXtzZbhr&#10;5b1SiXSmIb5Qmw6faixPu7NjysNkNVl/0svbengtk+1ezfcbpfXteFg9gog4xL8y/OizOhTsdPBn&#10;skG0GviR+Ds5W6TpAsSBS7N5ArLI5X/74hsAAP//AwBQSwMECgAAAAAAAAAhACcU2wcyBQAAMgUA&#10;ABQAAABkcnMvbWVkaWEvaW1hZ2UxLnBuZ4lQTkcNChoKAAAADUlIRFIAAAB1AAAAMAgCAAAAoPOi&#10;NAAAAAFzUkdCAK7OHOkAAATsSURBVHhe7VpNbtpAFB5nESn3ABbIJ3BOgInUtFWRqizICpawyS7L&#10;7LqBTSXoJiyiSlRtswhwgnACxAI4RyNlEfre/Ngz9mDGSQahZEaWsN/MvHn+/PnNMJ+99XpNXLGG&#10;wIE1z84xIuAl+Pvw8JAGxvO8w8PDgwP3MHKTRoPvyclJ2s1oNHIQ50ZXy1/A98/vv7KvT58/wqWD&#10;+Bn45njlq9Xq4+Pj09OTbphJ0zvuruSatMUwvLwd87Y3DON1muXAFwZkEL/OyO/DSxa+v85vGAiQ&#10;LtgB5249l4sY+fiby3XceNU9hiUIluaEWuGVVg2EiDbH3cXmjpgKmk1wxv3ELZd8iESSembAr9dt&#10;C75AYXYYjDhtFwVq+Bv2eZ9JszisLYH36/WYXNEkXenRy/W40WcGaNP2x2gakGFGR0Kms/Jgve5V&#10;lICm7SsCVvA3bX9jj3BPyhZ8v1yfwWEWa9BhIPIybrBuq8WMCOjD/nS+lAgsngG0CToXFLNC6zKr&#10;Iwlq1UIqnqAzaKG1ctogs4UyzZrFbq3VTvIDaVBq0gLMg1QQEmpZdoLsO1M7WkPBnuMsfCPmGlNY&#10;F2eh5BOeBXj1cj4NykWk9mg4pTZoI17sVfeK54d0R8X9Xi/Lokh3wN9Kb9khUW6Gmalywa/rc5/z&#10;t9KDVBxi2q6TGs8PkKUTHe3RzJpn0//HUQB3d3dHR0fW4nlrjo32dxI37fA1Z0ESX/OerqUJAjvI&#10;vyZhvNk2Dl+7j9bh6/C1i4Bd746/Dl+7CNj17vjr8LWLgF3vmv8XskTv/qq9EH59frj5eg1HPtdJ&#10;TSK+9oT0CSZJeFA3wNS6zUPLbpOSar6Ad9JawReYm/i+hFnkoo8q3tKFTd3ygksIfMcdd8HqKFPA&#10;9nf/VsgLdN99OOKb4bjDTvcsDUq8kX9Pd9X3uST5KzN307nmfqItXagrtFqqeoOSBEOyWA6EvAB7&#10;v36nQ5icgTvBRCdM7DN0RrHlXj+kOY7jADOnjKOZpVCtEUZZBLRcLfmcz/B8/BLloppmUPXkkuXG&#10;/XRa0eWKqdA3U5JqHFeiinafJORRrdEI0GQjWTL7J8qPD9/hYFfsXD7AKPcS51zsEZIO6G9RfgjE&#10;KSiQTCwaN2hl9CNLSFz65H1YD9EPT+LCXYGBjYqVwiZJS1K0GKQqFFKHzBRXao26m95mU/gLq4UX&#10;LBgKrXsMcRZGkxiXNVEaFpmSp+DJbZ/ytVhGPivJlxM4kp9B2iChB4JdpBnH+AiTEEcjfRMSUT/U&#10;aPWoSDUuk1lbyKM0kfGMBZAzzVQx5qawPj+c/TyHgznbdK4fqtAadAIxiUVASHI6TcGTxaxxikka&#10;E8Z8FCffHNJndiLCZz0g9fiTCyNkcM5NFa3RyB000uDLWCwX2Zme45OuyL3IkKyVACLaDtuELxZA&#10;xOy32yL5krT0CQkZxWbgcOqbkm33CC8UvPF0QhXJG0YPVLEVnYhlDGU3fe6bjNuGTNWbzm8yizWD&#10;VEpz/nGJnAy00eAtSl8x4CtNoptKSp/I5xl+GQEVM90Lv+GGxSwJ0ajZADAf+0JsFU8s8OfIdA9j&#10;j7OQzpgbX/ye7H2XeB5WP45JfC7zTJBM+Zv/wbkeiIDD1y4PnH5sF1/HX4evXQTsenf8dfjaRcCu&#10;d8dfh69dBOx6d/x1+NpFwK53x1+7+P4HgvnhXB1YUuAAAAAASUVORK5CYIJQSwMECgAAAAAAAAAh&#10;AOhBPkpdCgAAXQoAABQAAABkcnMvbWVkaWEvaW1hZ2UyLnBuZ4lQTkcNChoKAAAADUlIRFIAAADc&#10;AAAAWggDAAABk2r44AAAAAFzUkdCAK7OHOkAAAAEZ0FNQQAAsY8L/GEFAAAAn1BMVEX//////9uQ&#10;OgAAADqQ2////7ZmADr29vabT5b/tmYAAAAAAGa2//9mAAC2ZgBmtv8AZrYAOpDb//86kNv/25A6&#10;AGaQtv/bkDo6AAA6OmZmOjo6OpA6OgBmkJA6ZraQOjqQtpCQ27ZmAGY6OjpmOpC2Zjo6ADpmZma2&#10;kDo6ZpDb/9tmtrb/tpBmZjrb/7aQkGa2/7YAOmaQ29sAZmYAAAAW4zCpAAAANXRSTlP/////////&#10;////////////////////////////////////////////////////////////AHy10AoAAAAJcEhZ&#10;cwAADsQAAA7EAZUrDhsAAAkGSURBVGhD7VuLYts2ElzSAGVCfJMKVesaOWritrkmadr//7ebWYCS&#10;YksnyZYVx+HEJEC8F1jsDuBYnoLJtSQLyaLIGilD2nGYTCSRVgqx+DA+7QzggDCQrrQ2bZtUbN5K&#10;lcrd4R4mIdwNNBtLaRNJstSIbbtZyDgeVyeJyeF07qNI1J00O6hXt2JX4fP/AuIchYm4+kODwqmt&#10;M9ta1LNW8jpkPxKRLn0urb0zNrG5T30+XF9f450kzVvTShOx/+YJinc+nb2HCXRYujyrenGpNStj&#10;oMsGc3VloHlWMitJEcqeA6r4LjdiKjbr9LPlewtxEyLbQE2XSI9Y5es5K84Y4/DG579JV82br/qV&#10;lJ+0yhMwrJ9ZZUZ+gxJ2mUtuoUAV2rdOYuuS+8Pei+3Vw3yG2EFEeE4ofglMrrnloTF9JG1XlrDD&#10;t9xYBzGBCebClcvcpVrP/BfKFcHQPQIvbFbCvMzeSNrxS9cbLw7ywOyonpVOqj415S12XAKNTkzp&#10;rJ0VxnRiTvN0azybxTgN3EVp5gpOQ12k3DKFbvptPEjAfGJeqP/v024pMKD5FCbD2DTNYb8FkwT5&#10;FpTSSCyN1WlXYB1o3JsKrrhIyySZi5lbzGs5t9GNcwa9udhMkYZJftjzhYBhPgbQswnli5Y2ovhm&#10;6qISpsi53HblF0zlrcxD2W+BDuGJxEzraDmjcsRiu8Q01uYzY7CbM1/uCHyj0i9Ez34c0OEqUpfl&#10;zoCTGhhGOMMar8jVfGzF1HMA/l33ElTGwR7VUr7/kErXYFMlCGDJ8ViToLsITK7uTN7c+aqPBS09&#10;NiG7E+kbCAe9qyhiB+nwoK/eJChhP6GQe6SB+wngZ/JSoJ6oH6OBwdkjMsuVzQoXtennL42s7Bes&#10;FhbNwIBDXxzsaMXPzpXMgkVx9hZZ86N5UdgLJmqpKrGxU4ECrlbW9A1eqpbWIAnhStLmjp+5zDSL&#10;6tp2GT7ZxiXALfnCeMd3glcVxsAFoSpd07+NjLQtzEkZldINzmS3FdtKPY7+gT16zYQh4QosSrCC&#10;3Lks/ei74xjQJ5Qxw0v1Q2KNd9lySICisLsZRup0hEhAMWvQxFNxpF6g2O4pebXgwnk7NpM3cEBw&#10;Pi0cwi8G/mDBja6l1tDZecoUrf2ddGXuMjievsepEefG3xvrpliBuau48Oik5MtdUTtmUjCg5moG&#10;HfJZsVcmZvzwViUO0v18+j3CY2C14qbWXeF8n0jKE3/aYLfHruGjvOIsWFMVNM99u5BfZSnY6bIo&#10;1MjzSRbn6m5jVOKSNquwjalkAUcCbcc5TB8YE3SHjsGgSaRZ/JFQd6dGs+d26v6QP411sF51vJFO&#10;YnR3LhemvVlX6e7lSQT2r8dTwVw2fNAXDaUrQdjJ2y8F9DtalJ8Wlz4BkWgi0mUdtzmUXy+cgURa&#10;60mtNylrnfSfj4I3YujP4igDI7aM3mUrHKpiqZNabJa41r5zILzclknvqsJhh5LA4NSMQ1aEzThv&#10;eeY6DmrEdELnZEJpSsIOW43m7tidt2DoDhudBCh1/AQjAh0aTA1Y0gm/e9Pe/qJ9wmivJM94hvsb&#10;PdWb7vRYl2Byec5DWqls3hoaUhz1cMTzbT0/LmxqRsv2kyCcXHdTI7fevW4T3QPeDh7EIWqEbeyx&#10;23JtUo+jFJ4asb/d1Ci2VYoN3aJhvPPGyZTkiHHqP1MT21qT8iIS3WNmWHrvZeQBaqR3QxRRj/u+&#10;dZAjjePgHxJgUyhdl2FimOePfRHsHJnVPeynRlgwdte5Cs3i7VsHOdJ4/NUUVerQHS125+rI3aQu&#10;07zz3X0eaUJYbPeCj/gx8RKoUXcjUnY4G9y3S6pqT9C33dRoCRvRc69hk2XzKS+cDRkQSNJzUKMW&#10;W7yosVcz7nFeGSov4utZqJHEESwTmoPE3gL6y25M74Wo0d4V00GF+Plw4e5GjBgx4hRc1MleEqDR&#10;dLD8F9DNMune2MRIXzdphQT+JrfH0/1yQ2tclNItGiSTOr8ZQpv8ByGrvRjQmdOfq4hePv7XXD9K&#10;PNESP+9WmV3hHLA0FAqC/kaRMQfEEKJwAT/shYti50qb3M7BMELwXaBiBRFDEhfD5jgGYdhphcXr&#10;Wy6cPhBLit9rLNxD4VDYC+fTNF5ARg200PcBRQzRvwwmvg1LgOgVljCHnCkkwmeJBdTRpzxMQS1D&#10;qBW6+ZVBBPVRlSqAgiHQ1l4PwvwM0/S68KqFGzFixC5sOYGAlB6Ofg5OgP5JLQKpyhpMieKKnt2j&#10;83+NEwItsI6v8TDlmTG47y0R1Z/p+DlEUJL+17dkJz5XgQx6841wACus8c0H8SDhEuAV7X2GAu5U&#10;6mjALckw3jcfjF84JNrV3yBjud6GQjibV5JinZHhZyOU8t9B/PDFIAcvvUOgtZA1uPu60WQNkHAu&#10;8CIsiLhRzz7wKOjS4g+M50/PSrh+JCTI5NgoXBj0evi+VPhW2j0khNyBkfHRXLwZB/cJgfZ7TlC+&#10;EOVuq0LfAJdPCowSC/r15h/MdF9/ZmZRf94WTgrHGdFSQbjCOVd/1ISQC37GncyYL6K9QapPeCNJ&#10;g1cGSrkJRowY8cNiy06+NkAy9XBESKLrOeaCKIVN9z74G5xi8naXHW6enoyBm2w58ZMuiNQ/f3G8&#10;AIILI+nQAWtcb4bKnpnDJVFI/zTN4AMr9aihI03UbN8wwCL0rnB9oW11tqfcPKlYQcSQxLljx2zv&#10;wAXRFvmYw2Ujl58+HjL80CFxUW7Syc71umW7hM9eC6dFVG2GtrcITeA5VKODoIghevQFEQkYVpkl&#10;8fgFD0u+vfhDJups0tEYySRi5FvQcC3omwg3Tr4Ivvt2Xe9F3jxx6OdDaO28jT4er1q4ESNGrLHl&#10;BAL2XxDxzOpdQgHzrAXuY3NN8ODC4Lw3CEdgcN9bIu6/IPK+nNwLMocCWmUfNvmHSj4LwLm8aCqi&#10;T9t3QQShVEY/0lCAnpTRtA0Olh578NBa0Kchplkv9IKIeqiULK0/glVsBh5ogn9TAiT5656QucXR&#10;WOYlXhAVnGOIrRuvGKTXgNwPVVDRixSue/RayN8YvZoLIo75NIQap1ccMeKlQ+R/Ph+Q5oClLDsA&#10;AAAASUVORK5CYIJQSwECLQAUAAYACAAAACEAsYJntgoBAAATAgAAEwAAAAAAAAAAAAAAAAAAAAAA&#10;W0NvbnRlbnRfVHlwZXNdLnhtbFBLAQItABQABgAIAAAAIQA4/SH/1gAAAJQBAAALAAAAAAAAAAAA&#10;AAAAADsBAABfcmVscy8ucmVsc1BLAQItABQABgAIAAAAIQATzDq0fwMAAPkJAAAOAAAAAAAAAAAA&#10;AAAAADoCAABkcnMvZTJvRG9jLnhtbFBLAQItABQABgAIAAAAIQAubPAAxQAAAKUBAAAZAAAAAAAA&#10;AAAAAAAAAOUFAABkcnMvX3JlbHMvZTJvRG9jLnhtbC5yZWxzUEsBAi0AFAAGAAgAAAAhAGWiPyvd&#10;AAAABQEAAA8AAAAAAAAAAAAAAAAA4QYAAGRycy9kb3ducmV2LnhtbFBLAQItAAoAAAAAAAAAIQAn&#10;FNsHMgUAADIFAAAUAAAAAAAAAAAAAAAAAOsHAABkcnMvbWVkaWEvaW1hZ2UxLnBuZ1BLAQItAAoA&#10;AAAAAAAAIQDoQT5KXQoAAF0KAAAUAAAAAAAAAAAAAAAAAE8NAABkcnMvbWVkaWEvaW1hZ2UyLnBu&#10;Z1BLBQYAAAAABwAHAL4BAADeF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7363;height:7213;visibility:visible;mso-wrap-style:square" stroked="t" strokecolor="white [3212]">
                  <v:fill o:detectmouseclick="t"/>
                  <v:path o:connecttype="none"/>
                </v:shape>
                <v:shape id="Picture 301" o:spid="_x0000_s1028" type="#_x0000_t75" style="position:absolute;left:359;top:1208;width:9551;height:39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AAKwwAAANwAAAAPAAAAZHJzL2Rvd25yZXYueG1sRI9BS8NA&#10;FITvgv9heUJvdhNLxcRui1RL9Wjqxdsj+8wGs29D9pmm/74rFHocZuYbZrWZfKdGGmIb2EA+z0AR&#10;18G23Bj4Ouzun0BFQbbYBSYDJ4qwWd/erLC04cifNFbSqAThWKIBJ9KXWsfakcc4Dz1x8n7C4FGS&#10;HBptBzwmuO/0Q5Y9ao8tpwWHPW0d1b/VnzdwQFfsuXqVj2ZcFm/febHtTmLM7G56eQYlNMk1fGm/&#10;WwOLLIf/M+kI6PUZAAD//wMAUEsBAi0AFAAGAAgAAAAhANvh9svuAAAAhQEAABMAAAAAAAAAAAAA&#10;AAAAAAAAAFtDb250ZW50X1R5cGVzXS54bWxQSwECLQAUAAYACAAAACEAWvQsW78AAAAVAQAACwAA&#10;AAAAAAAAAAAAAAAfAQAAX3JlbHMvLnJlbHNQSwECLQAUAAYACAAAACEAXiwACsMAAADcAAAADwAA&#10;AAAAAAAAAAAAAAAHAgAAZHJzL2Rvd25yZXYueG1sUEsFBgAAAAADAAMAtwAAAPcCAAAAAA==&#10;" stroked="t" strokecolor="#c00000">
                  <v:imagedata r:id="rId14" o:title=""/>
                </v:shape>
                <v:shape id="Straight Arrow Connector 304" o:spid="_x0000_s1029" type="#_x0000_t32" style="position:absolute;left:9961;top:2925;width:769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8AIxwAAANwAAAAPAAAAZHJzL2Rvd25yZXYueG1sRI9ba8JA&#10;FITfC/0Pyyn0RXRjvVBSV2kjQl+9gPbtkD1m02bPxuw2xv56VxD6OMzMN8xs0dlKtNT40rGC4SAB&#10;QZw7XXKhYLdd9V9B+ICssXJMCi7kYTF/fJhhqt2Z19RuQiEihH2KCkwIdSqlzw1Z9ANXE0fv6BqL&#10;IcqmkLrBc4TbSr4kyVRaLDkuGKwpM5T/bH6tgq/jRLcf2bLMzSEb7Xvjv9P3YanU81P3/gYiUBf+&#10;w/f2p1YwSsZwOxOPgJxfAQAA//8DAFBLAQItABQABgAIAAAAIQDb4fbL7gAAAIUBAAATAAAAAAAA&#10;AAAAAAAAAAAAAABbQ29udGVudF9UeXBlc10ueG1sUEsBAi0AFAAGAAgAAAAhAFr0LFu/AAAAFQEA&#10;AAsAAAAAAAAAAAAAAAAAHwEAAF9yZWxzLy5yZWxzUEsBAi0AFAAGAAgAAAAhAHojwAjHAAAA3AAA&#10;AA8AAAAAAAAAAAAAAAAABwIAAGRycy9kb3ducmV2LnhtbFBLBQYAAAAAAwADALcAAAD7AgAAAAA=&#10;" strokecolor="#4472c4 [3204]" strokeweight=".5pt">
                  <v:stroke endarrow="block" joinstyle="miter"/>
                </v:shape>
                <v:shape id="Picture 5" o:spid="_x0000_s1030" type="#_x0000_t75" style="position:absolute;left:18731;top:446;width:17631;height:67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7MxLwQAAANoAAAAPAAAAZHJzL2Rvd25yZXYueG1sRI/NisIw&#10;FIX3A75DuIK7MbGgDNUoIggibtRhYHbX5tpWm5vSRK0+vREEl4fz83Ems9ZW4kqNLx1rGPQVCOLM&#10;mZJzDb/75fcPCB+QDVaOScOdPMymna8JpsbdeEvXXchFHGGfooYihDqV0mcFWfR9VxNH7+gaiyHK&#10;JpemwVsct5VMlBpJiyVHQoE1LQrKzruLjdxN8vg/nFSC2bDOB9vD37pVida9bjsfgwjUhk/43V4Z&#10;DUN4XYk3QE6fAAAA//8DAFBLAQItABQABgAIAAAAIQDb4fbL7gAAAIUBAAATAAAAAAAAAAAAAAAA&#10;AAAAAABbQ29udGVudF9UeXBlc10ueG1sUEsBAi0AFAAGAAgAAAAhAFr0LFu/AAAAFQEAAAsAAAAA&#10;AAAAAAAAAAAAHwEAAF9yZWxzLy5yZWxzUEsBAi0AFAAGAAgAAAAhAE7szEvBAAAA2gAAAA8AAAAA&#10;AAAAAAAAAAAABwIAAGRycy9kb3ducmV2LnhtbFBLBQYAAAAAAwADALcAAAD1AgAAAAA=&#10;" stroked="t" strokecolor="red">
                  <v:imagedata r:id="rId15" o:title="" croptop="4052f" cropleft="-10f" cropright="19f"/>
                  <v:path arrowok="t"/>
                </v:shape>
                <w10:anchorlock/>
              </v:group>
            </w:pict>
          </mc:Fallback>
        </mc:AlternateContent>
      </w:r>
    </w:p>
    <w:p w14:paraId="030B889D" w14:textId="28966E05" w:rsidR="005E444C" w:rsidRPr="00C67093" w:rsidRDefault="00D64D63"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All multi-component system source files use the same functions which are defined and listed in </w:t>
      </w:r>
      <w:r w:rsidR="00424E87">
        <w:rPr>
          <w:rFonts w:ascii="Times New Roman" w:hAnsi="Times New Roman" w:cs="Times New Roman"/>
          <w:sz w:val="24"/>
          <w:szCs w:val="24"/>
        </w:rPr>
        <w:t>“</w:t>
      </w:r>
      <w:r w:rsidRPr="00C67093">
        <w:rPr>
          <w:rFonts w:ascii="Times New Roman" w:hAnsi="Times New Roman" w:cs="Times New Roman"/>
          <w:sz w:val="24"/>
          <w:szCs w:val="24"/>
        </w:rPr>
        <w:t>SPWaxFn.cpp</w:t>
      </w:r>
      <w:r w:rsidR="00424E87">
        <w:rPr>
          <w:rFonts w:ascii="Times New Roman" w:hAnsi="Times New Roman" w:cs="Times New Roman"/>
          <w:sz w:val="24"/>
          <w:szCs w:val="24"/>
        </w:rPr>
        <w:t>”</w:t>
      </w:r>
      <w:r w:rsidRPr="00C67093">
        <w:rPr>
          <w:rFonts w:ascii="Times New Roman" w:hAnsi="Times New Roman" w:cs="Times New Roman"/>
          <w:sz w:val="24"/>
          <w:szCs w:val="24"/>
        </w:rPr>
        <w:t xml:space="preserve"> and </w:t>
      </w:r>
      <w:r w:rsidR="00424E87">
        <w:rPr>
          <w:rFonts w:ascii="Times New Roman" w:hAnsi="Times New Roman" w:cs="Times New Roman"/>
          <w:sz w:val="24"/>
          <w:szCs w:val="24"/>
        </w:rPr>
        <w:t>“</w:t>
      </w:r>
      <w:proofErr w:type="spellStart"/>
      <w:r w:rsidRPr="00C67093">
        <w:rPr>
          <w:rFonts w:ascii="Times New Roman" w:hAnsi="Times New Roman" w:cs="Times New Roman"/>
          <w:sz w:val="24"/>
          <w:szCs w:val="24"/>
        </w:rPr>
        <w:t>Header.h</w:t>
      </w:r>
      <w:proofErr w:type="spellEnd"/>
      <w:r w:rsidRPr="00C67093">
        <w:rPr>
          <w:rFonts w:ascii="Times New Roman" w:hAnsi="Times New Roman" w:cs="Times New Roman"/>
          <w:sz w:val="24"/>
          <w:szCs w:val="24"/>
        </w:rPr>
        <w:t>.</w:t>
      </w:r>
      <w:r w:rsidR="00424E87">
        <w:rPr>
          <w:rFonts w:ascii="Times New Roman" w:hAnsi="Times New Roman" w:cs="Times New Roman"/>
          <w:sz w:val="24"/>
          <w:szCs w:val="24"/>
        </w:rPr>
        <w:t>”</w:t>
      </w:r>
      <w:r w:rsidRPr="00C67093">
        <w:rPr>
          <w:rFonts w:ascii="Times New Roman" w:hAnsi="Times New Roman" w:cs="Times New Roman"/>
          <w:sz w:val="24"/>
          <w:szCs w:val="24"/>
        </w:rPr>
        <w:t xml:space="preserve"> In SPWaxFn.cpp, more than seventy-five lines of comments are included in every step to elaborate variables and functions. </w:t>
      </w:r>
      <w:r w:rsidR="005E444C" w:rsidRPr="00C67093">
        <w:rPr>
          <w:rFonts w:ascii="Times New Roman" w:hAnsi="Times New Roman" w:cs="Times New Roman"/>
          <w:sz w:val="24"/>
          <w:szCs w:val="24"/>
        </w:rPr>
        <w:t>In the header file, the list of functions is:</w:t>
      </w:r>
    </w:p>
    <w:p w14:paraId="6C84A4E8"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TempFusYang</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37B74920"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HeatFusYang</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0D7D3050"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HeatFus</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16B31ED1"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HeatTrans</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70B202C7"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HeatVap</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782177BD"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TempFus</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36FB79C8"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TempTrans</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687BCBB0"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ArrayRetA</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00"/>
          <w:sz w:val="19"/>
          <w:szCs w:val="19"/>
        </w:rPr>
        <w:t>);</w:t>
      </w:r>
    </w:p>
    <w:p w14:paraId="70421D90"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ArrayRetB</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00"/>
          <w:sz w:val="19"/>
          <w:szCs w:val="19"/>
        </w:rPr>
        <w:t>);</w:t>
      </w:r>
    </w:p>
    <w:p w14:paraId="33751C78"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ArrayRetC</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00"/>
          <w:sz w:val="19"/>
          <w:szCs w:val="19"/>
        </w:rPr>
        <w:t>);</w:t>
      </w:r>
    </w:p>
    <w:p w14:paraId="2ED1E483"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ArrayRetD</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00"/>
          <w:sz w:val="19"/>
          <w:szCs w:val="19"/>
        </w:rPr>
        <w:t>);</w:t>
      </w:r>
    </w:p>
    <w:p w14:paraId="453842EA"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Vm</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1A6BF63C"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Vw</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w:t>
      </w:r>
      <w:r w:rsidRPr="000068D2">
        <w:rPr>
          <w:rFonts w:ascii="Consolas" w:hAnsi="Consolas" w:cs="Times New Roman"/>
          <w:color w:val="000000"/>
          <w:sz w:val="19"/>
          <w:szCs w:val="19"/>
        </w:rPr>
        <w:t>);</w:t>
      </w:r>
    </w:p>
    <w:p w14:paraId="3AD20C80"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LambdaCorr3(</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2</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F</w:t>
      </w:r>
      <w:r w:rsidRPr="000068D2">
        <w:rPr>
          <w:rFonts w:ascii="Consolas" w:hAnsi="Consolas" w:cs="Times New Roman"/>
          <w:color w:val="000000"/>
          <w:sz w:val="19"/>
          <w:szCs w:val="19"/>
        </w:rPr>
        <w:t>);</w:t>
      </w:r>
    </w:p>
    <w:p w14:paraId="273666E3"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LambdaCorr1(</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2</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F</w:t>
      </w:r>
      <w:r w:rsidRPr="000068D2">
        <w:rPr>
          <w:rFonts w:ascii="Consolas" w:hAnsi="Consolas" w:cs="Times New Roman"/>
          <w:color w:val="000000"/>
          <w:sz w:val="19"/>
          <w:szCs w:val="19"/>
        </w:rPr>
        <w:t>);</w:t>
      </w:r>
    </w:p>
    <w:p w14:paraId="6D15EAE1"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LambdaCorr2(</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2</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F</w:t>
      </w:r>
      <w:r w:rsidRPr="000068D2">
        <w:rPr>
          <w:rFonts w:ascii="Consolas" w:hAnsi="Consolas" w:cs="Times New Roman"/>
          <w:color w:val="000000"/>
          <w:sz w:val="19"/>
          <w:szCs w:val="19"/>
        </w:rPr>
        <w:t>);</w:t>
      </w:r>
    </w:p>
    <w:p w14:paraId="7CE0A076"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GammaSolid</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X_S</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MinC</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MaxC</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F</w:t>
      </w:r>
      <w:r w:rsidRPr="000068D2">
        <w:rPr>
          <w:rFonts w:ascii="Consolas" w:hAnsi="Consolas" w:cs="Times New Roman"/>
          <w:color w:val="000000"/>
          <w:sz w:val="19"/>
          <w:szCs w:val="19"/>
        </w:rPr>
        <w:t>);</w:t>
      </w:r>
    </w:p>
    <w:p w14:paraId="5078D045"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GammaSolMes</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MinC</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omp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arbon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X_S</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F</w:t>
      </w:r>
      <w:r w:rsidRPr="000068D2">
        <w:rPr>
          <w:rFonts w:ascii="Consolas" w:hAnsi="Consolas" w:cs="Times New Roman"/>
          <w:color w:val="000000"/>
          <w:sz w:val="19"/>
          <w:szCs w:val="19"/>
        </w:rPr>
        <w:t>);</w:t>
      </w:r>
    </w:p>
    <w:p w14:paraId="45DAB537"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GammaLiqMesFFV</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MinC</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NumOf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omp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arbon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X_L</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w:t>
      </w:r>
    </w:p>
    <w:p w14:paraId="7266EA20"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GammaLiqMesEFV</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MinC</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NumOf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CN1</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omp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arbon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X_L</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T</w:t>
      </w:r>
      <w:r w:rsidRPr="000068D2">
        <w:rPr>
          <w:rFonts w:ascii="Consolas" w:hAnsi="Consolas" w:cs="Times New Roman"/>
          <w:color w:val="000000"/>
          <w:sz w:val="19"/>
          <w:szCs w:val="19"/>
        </w:rPr>
        <w:t>);</w:t>
      </w:r>
    </w:p>
    <w:p w14:paraId="7130C415"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objFunc</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nS</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omp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Z</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K</w:t>
      </w:r>
      <w:r w:rsidRPr="000068D2">
        <w:rPr>
          <w:rFonts w:ascii="Consolas" w:hAnsi="Consolas" w:cs="Times New Roman"/>
          <w:color w:val="000000"/>
          <w:sz w:val="19"/>
          <w:szCs w:val="19"/>
        </w:rPr>
        <w:t>[]);</w:t>
      </w:r>
    </w:p>
    <w:p w14:paraId="76DF6092" w14:textId="77777777" w:rsidR="005E444C" w:rsidRPr="000068D2" w:rsidRDefault="005E444C" w:rsidP="00325CAE">
      <w:pPr>
        <w:autoSpaceDE w:val="0"/>
        <w:autoSpaceDN w:val="0"/>
        <w:adjustRightInd w:val="0"/>
        <w:spacing w:after="0" w:line="240"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objFuncDer</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nS</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omp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Z</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K</w:t>
      </w:r>
      <w:r w:rsidRPr="000068D2">
        <w:rPr>
          <w:rFonts w:ascii="Consolas" w:hAnsi="Consolas" w:cs="Times New Roman"/>
          <w:color w:val="000000"/>
          <w:sz w:val="19"/>
          <w:szCs w:val="19"/>
        </w:rPr>
        <w:t>[]);</w:t>
      </w:r>
    </w:p>
    <w:p w14:paraId="7288C67C" w14:textId="4464E0D8" w:rsidR="005E444C" w:rsidRPr="000068D2" w:rsidRDefault="005E444C" w:rsidP="00325CAE">
      <w:pPr>
        <w:spacing w:after="240" w:line="276" w:lineRule="auto"/>
        <w:jc w:val="both"/>
        <w:rPr>
          <w:rFonts w:ascii="Consolas" w:hAnsi="Consolas" w:cs="Times New Roman"/>
          <w:color w:val="000000"/>
          <w:sz w:val="19"/>
          <w:szCs w:val="19"/>
        </w:rPr>
      </w:pP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proofErr w:type="gramStart"/>
      <w:r w:rsidRPr="000068D2">
        <w:rPr>
          <w:rFonts w:ascii="Consolas" w:hAnsi="Consolas" w:cs="Times New Roman"/>
          <w:color w:val="000000"/>
          <w:sz w:val="19"/>
          <w:szCs w:val="19"/>
        </w:rPr>
        <w:t>Fsolve</w:t>
      </w:r>
      <w:proofErr w:type="spellEnd"/>
      <w:r w:rsidRPr="000068D2">
        <w:rPr>
          <w:rFonts w:ascii="Consolas" w:hAnsi="Consolas" w:cs="Times New Roman"/>
          <w:color w:val="000000"/>
          <w:sz w:val="19"/>
          <w:szCs w:val="19"/>
        </w:rPr>
        <w:t>(</w:t>
      </w:r>
      <w:proofErr w:type="gramEnd"/>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nS</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int</w:t>
      </w:r>
      <w:r w:rsidRPr="000068D2">
        <w:rPr>
          <w:rFonts w:ascii="Consolas" w:hAnsi="Consolas" w:cs="Times New Roman"/>
          <w:color w:val="000000"/>
          <w:sz w:val="19"/>
          <w:szCs w:val="19"/>
        </w:rPr>
        <w:t xml:space="preserve"> </w:t>
      </w:r>
      <w:proofErr w:type="spellStart"/>
      <w:r w:rsidRPr="000068D2">
        <w:rPr>
          <w:rFonts w:ascii="Consolas" w:hAnsi="Consolas" w:cs="Times New Roman"/>
          <w:color w:val="808080"/>
          <w:sz w:val="19"/>
          <w:szCs w:val="19"/>
        </w:rPr>
        <w:t>CompNum</w:t>
      </w:r>
      <w:proofErr w:type="spellEnd"/>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Z</w:t>
      </w:r>
      <w:r w:rsidRPr="000068D2">
        <w:rPr>
          <w:rFonts w:ascii="Consolas" w:hAnsi="Consolas" w:cs="Times New Roman"/>
          <w:color w:val="000000"/>
          <w:sz w:val="19"/>
          <w:szCs w:val="19"/>
        </w:rPr>
        <w:t xml:space="preserve">[], </w:t>
      </w:r>
      <w:r w:rsidRPr="000068D2">
        <w:rPr>
          <w:rFonts w:ascii="Consolas" w:hAnsi="Consolas" w:cs="Times New Roman"/>
          <w:color w:val="0000FF"/>
          <w:sz w:val="19"/>
          <w:szCs w:val="19"/>
        </w:rPr>
        <w:t>double</w:t>
      </w:r>
      <w:r w:rsidRPr="000068D2">
        <w:rPr>
          <w:rFonts w:ascii="Consolas" w:hAnsi="Consolas" w:cs="Times New Roman"/>
          <w:color w:val="000000"/>
          <w:sz w:val="19"/>
          <w:szCs w:val="19"/>
        </w:rPr>
        <w:t xml:space="preserve"> </w:t>
      </w:r>
      <w:r w:rsidRPr="000068D2">
        <w:rPr>
          <w:rFonts w:ascii="Consolas" w:hAnsi="Consolas" w:cs="Times New Roman"/>
          <w:color w:val="808080"/>
          <w:sz w:val="19"/>
          <w:szCs w:val="19"/>
        </w:rPr>
        <w:t>K</w:t>
      </w:r>
      <w:r w:rsidRPr="000068D2">
        <w:rPr>
          <w:rFonts w:ascii="Consolas" w:hAnsi="Consolas" w:cs="Times New Roman"/>
          <w:color w:val="000000"/>
          <w:sz w:val="19"/>
          <w:szCs w:val="19"/>
        </w:rPr>
        <w:t>[]);</w:t>
      </w:r>
    </w:p>
    <w:p w14:paraId="32F9B0B2" w14:textId="2A8B5571" w:rsidR="005E444C" w:rsidRDefault="00325CAE" w:rsidP="00596594">
      <w:pPr>
        <w:autoSpaceDE w:val="0"/>
        <w:autoSpaceDN w:val="0"/>
        <w:adjustRightInd w:val="0"/>
        <w:spacing w:after="0" w:line="360" w:lineRule="auto"/>
        <w:jc w:val="both"/>
        <w:rPr>
          <w:rFonts w:ascii="Times New Roman" w:hAnsi="Times New Roman" w:cs="Times New Roman"/>
          <w:color w:val="000000"/>
          <w:sz w:val="24"/>
          <w:szCs w:val="24"/>
        </w:rPr>
      </w:pPr>
      <w:r w:rsidRPr="00C06D67">
        <w:rPr>
          <w:rFonts w:ascii="Times New Roman" w:hAnsi="Times New Roman" w:cs="Times New Roman"/>
          <w:color w:val="000000"/>
          <w:sz w:val="24"/>
          <w:szCs w:val="24"/>
        </w:rPr>
        <w:t>In the following section, each function is briefly discussed</w:t>
      </w:r>
    </w:p>
    <w:p w14:paraId="3E59AC96" w14:textId="77777777" w:rsidR="00C06D67" w:rsidRPr="00C06D67" w:rsidRDefault="00C06D67" w:rsidP="00596594">
      <w:pPr>
        <w:autoSpaceDE w:val="0"/>
        <w:autoSpaceDN w:val="0"/>
        <w:adjustRightInd w:val="0"/>
        <w:spacing w:after="0" w:line="360" w:lineRule="auto"/>
        <w:jc w:val="both"/>
        <w:rPr>
          <w:rFonts w:ascii="Times New Roman" w:hAnsi="Times New Roman" w:cs="Times New Roman"/>
          <w:color w:val="000000"/>
          <w:sz w:val="24"/>
          <w:szCs w:val="24"/>
        </w:rPr>
      </w:pPr>
    </w:p>
    <w:p w14:paraId="50A5117B" w14:textId="15359B25" w:rsidR="005E444C" w:rsidRPr="00C06D67" w:rsidRDefault="005E444C" w:rsidP="00B95BA2">
      <w:pPr>
        <w:pStyle w:val="ListParagraph"/>
        <w:numPr>
          <w:ilvl w:val="0"/>
          <w:numId w:val="5"/>
        </w:numPr>
        <w:autoSpaceDE w:val="0"/>
        <w:autoSpaceDN w:val="0"/>
        <w:adjustRightInd w:val="0"/>
        <w:spacing w:after="0" w:line="360" w:lineRule="auto"/>
        <w:jc w:val="both"/>
        <w:rPr>
          <w:rFonts w:ascii="Consolas" w:hAnsi="Consolas" w:cs="Times New Roman"/>
          <w:color w:val="000000"/>
          <w:sz w:val="24"/>
          <w:szCs w:val="24"/>
        </w:rPr>
      </w:pPr>
      <w:proofErr w:type="spellStart"/>
      <w:proofErr w:type="gramStart"/>
      <w:r w:rsidRPr="00C06D67">
        <w:rPr>
          <w:rFonts w:ascii="Consolas" w:hAnsi="Consolas" w:cs="Times New Roman"/>
          <w:color w:val="000000"/>
          <w:sz w:val="24"/>
          <w:szCs w:val="24"/>
        </w:rPr>
        <w:t>HeatFusYang</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w:t>
      </w:r>
      <w:r w:rsidRPr="00C06D67">
        <w:rPr>
          <w:rFonts w:ascii="Consolas" w:hAnsi="Consolas" w:cs="Times New Roman"/>
          <w:color w:val="000000"/>
          <w:sz w:val="24"/>
          <w:szCs w:val="24"/>
        </w:rPr>
        <w:t xml:space="preserve">) and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proofErr w:type="spellStart"/>
      <w:r w:rsidRPr="00C06D67">
        <w:rPr>
          <w:rFonts w:ascii="Consolas" w:hAnsi="Consolas" w:cs="Times New Roman"/>
          <w:color w:val="000000"/>
          <w:sz w:val="24"/>
          <w:szCs w:val="24"/>
        </w:rPr>
        <w:t>TempFusYang</w:t>
      </w:r>
      <w:proofErr w:type="spellEnd"/>
      <w:r w:rsidRPr="00C06D67">
        <w:rPr>
          <w:rFonts w:ascii="Consolas" w:hAnsi="Consolas" w:cs="Times New Roman"/>
          <w:color w:val="000000"/>
          <w:sz w:val="24"/>
          <w:szCs w:val="24"/>
        </w:rPr>
        <w:t>(</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w:t>
      </w:r>
      <w:r w:rsidRPr="00C06D67">
        <w:rPr>
          <w:rFonts w:ascii="Consolas" w:hAnsi="Consolas" w:cs="Times New Roman"/>
          <w:color w:val="000000"/>
          <w:sz w:val="24"/>
          <w:szCs w:val="24"/>
        </w:rPr>
        <w:t>)</w:t>
      </w:r>
    </w:p>
    <w:p w14:paraId="448D9316" w14:textId="5F3DC077" w:rsidR="005E444C" w:rsidRPr="006A45F1" w:rsidRDefault="00147714" w:rsidP="006A45F1">
      <w:pPr>
        <w:autoSpaceDE w:val="0"/>
        <w:autoSpaceDN w:val="0"/>
        <w:adjustRightInd w:val="0"/>
        <w:spacing w:after="0" w:line="360" w:lineRule="auto"/>
        <w:jc w:val="both"/>
        <w:rPr>
          <w:rFonts w:ascii="Times New Roman" w:hAnsi="Times New Roman" w:cs="Times New Roman"/>
          <w:color w:val="000000"/>
          <w:sz w:val="24"/>
          <w:szCs w:val="24"/>
        </w:rPr>
      </w:pPr>
      <w:r w:rsidRPr="006A45F1">
        <w:rPr>
          <w:rFonts w:ascii="Times New Roman" w:hAnsi="Times New Roman" w:cs="Times New Roman"/>
          <w:color w:val="000000"/>
          <w:sz w:val="24"/>
          <w:szCs w:val="24"/>
        </w:rPr>
        <w:t>These</w:t>
      </w:r>
      <w:r w:rsidR="005E444C" w:rsidRPr="006A45F1">
        <w:rPr>
          <w:rFonts w:ascii="Times New Roman" w:hAnsi="Times New Roman" w:cs="Times New Roman"/>
          <w:color w:val="000000"/>
          <w:sz w:val="24"/>
          <w:szCs w:val="24"/>
        </w:rPr>
        <w:t xml:space="preserve"> correlations </w:t>
      </w:r>
      <w:r w:rsidRPr="006A45F1">
        <w:rPr>
          <w:rFonts w:ascii="Times New Roman" w:hAnsi="Times New Roman" w:cs="Times New Roman"/>
          <w:color w:val="000000"/>
          <w:sz w:val="24"/>
          <w:szCs w:val="24"/>
        </w:rPr>
        <w:t xml:space="preserve">are </w:t>
      </w:r>
      <w:r w:rsidR="005E444C" w:rsidRPr="006A45F1">
        <w:rPr>
          <w:rFonts w:ascii="Times New Roman" w:hAnsi="Times New Roman" w:cs="Times New Roman"/>
          <w:color w:val="000000"/>
          <w:sz w:val="24"/>
          <w:szCs w:val="24"/>
        </w:rPr>
        <w:t>for heat and temperature of fusion for different carbon numbers. These two correlations are proposed by Yang et al.</w:t>
      </w:r>
      <w:r w:rsidR="005E444C" w:rsidRPr="006A45F1">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issued":{"date-parts":[["2016"]]},"page":"128-37","title":"Prediction of wax precipitation with new modified regular solution model","type":"article-journal","volume":"423"},"uris":["http://www.mendeley.com/documents/?uuid=f958d88d-b33d-3686-9a1f-cb8fe4219080"]}],"mendeley":{"formattedCitation":"[9]","plainTextFormattedCitation":"[9]","previouslyFormattedCitation":"[9]"},"properties":{"noteIndex":0},"schema":"https://github.com/citation-style-language/schema/raw/master/csl-citation.json"}</w:instrText>
      </w:r>
      <w:r w:rsidR="005E444C" w:rsidRPr="006A45F1">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9]</w:t>
      </w:r>
      <w:r w:rsidR="005E444C" w:rsidRPr="006A45F1">
        <w:rPr>
          <w:rFonts w:ascii="Times New Roman" w:hAnsi="Times New Roman" w:cs="Times New Roman"/>
          <w:color w:val="000000"/>
          <w:sz w:val="24"/>
          <w:szCs w:val="24"/>
        </w:rPr>
        <w:fldChar w:fldCharType="end"/>
      </w:r>
      <w:r w:rsidR="005E444C" w:rsidRPr="006A45F1">
        <w:rPr>
          <w:rFonts w:ascii="Times New Roman" w:hAnsi="Times New Roman" w:cs="Times New Roman"/>
          <w:color w:val="000000"/>
          <w:sz w:val="24"/>
          <w:szCs w:val="24"/>
        </w:rPr>
        <w:t xml:space="preserve"> However, these correlations have not been used in SP-Wax. The functions are included for potential developers to use if desired</w:t>
      </w:r>
      <w:r w:rsidRPr="006A45F1">
        <w:rPr>
          <w:rFonts w:ascii="Times New Roman" w:hAnsi="Times New Roman" w:cs="Times New Roman"/>
          <w:color w:val="000000"/>
          <w:sz w:val="24"/>
          <w:szCs w:val="24"/>
        </w:rPr>
        <w:t xml:space="preserve">. </w:t>
      </w:r>
    </w:p>
    <w:p w14:paraId="65C311B0" w14:textId="77777777" w:rsidR="00147714" w:rsidRPr="00C06D67" w:rsidRDefault="00147714" w:rsidP="00596594">
      <w:pPr>
        <w:autoSpaceDE w:val="0"/>
        <w:autoSpaceDN w:val="0"/>
        <w:adjustRightInd w:val="0"/>
        <w:spacing w:after="0" w:line="360" w:lineRule="auto"/>
        <w:jc w:val="both"/>
        <w:rPr>
          <w:rFonts w:ascii="Times New Roman" w:hAnsi="Times New Roman" w:cs="Times New Roman"/>
          <w:color w:val="000000"/>
          <w:sz w:val="24"/>
          <w:szCs w:val="24"/>
        </w:rPr>
      </w:pPr>
    </w:p>
    <w:p w14:paraId="3E8FA142" w14:textId="0D3BDBBD" w:rsidR="00147714" w:rsidRPr="00C06D67" w:rsidRDefault="00147714" w:rsidP="00B95BA2">
      <w:pPr>
        <w:pStyle w:val="ListParagraph"/>
        <w:numPr>
          <w:ilvl w:val="0"/>
          <w:numId w:val="5"/>
        </w:numPr>
        <w:autoSpaceDE w:val="0"/>
        <w:autoSpaceDN w:val="0"/>
        <w:adjustRightInd w:val="0"/>
        <w:spacing w:after="0" w:line="360" w:lineRule="auto"/>
        <w:jc w:val="both"/>
        <w:rPr>
          <w:rFonts w:ascii="Consolas" w:hAnsi="Consolas" w:cs="Times New Roman"/>
          <w:color w:val="000000"/>
          <w:sz w:val="24"/>
          <w:szCs w:val="24"/>
        </w:rPr>
      </w:pPr>
      <w:proofErr w:type="spellStart"/>
      <w:proofErr w:type="gramStart"/>
      <w:r w:rsidRPr="00C06D67">
        <w:rPr>
          <w:rFonts w:ascii="Consolas" w:hAnsi="Consolas" w:cs="Times New Roman"/>
          <w:color w:val="000000"/>
          <w:sz w:val="24"/>
          <w:szCs w:val="24"/>
        </w:rPr>
        <w:t>HeatFus</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w:t>
      </w:r>
      <w:r w:rsidRPr="00C06D67">
        <w:rPr>
          <w:rFonts w:ascii="Consolas" w:hAnsi="Consolas" w:cs="Times New Roman"/>
          <w:color w:val="000000"/>
          <w:sz w:val="24"/>
          <w:szCs w:val="24"/>
        </w:rPr>
        <w:t xml:space="preserve">) and </w:t>
      </w:r>
      <w:proofErr w:type="spellStart"/>
      <w:r w:rsidRPr="00C06D67">
        <w:rPr>
          <w:rFonts w:ascii="Consolas" w:hAnsi="Consolas" w:cs="Times New Roman"/>
          <w:color w:val="000000"/>
          <w:sz w:val="24"/>
          <w:szCs w:val="24"/>
        </w:rPr>
        <w:t>TempFus</w:t>
      </w:r>
      <w:proofErr w:type="spellEnd"/>
      <w:r w:rsidRPr="00C06D67">
        <w:rPr>
          <w:rFonts w:ascii="Consolas" w:hAnsi="Consolas" w:cs="Times New Roman"/>
          <w:color w:val="000000"/>
          <w:sz w:val="24"/>
          <w:szCs w:val="24"/>
        </w:rPr>
        <w:t>(</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w:t>
      </w:r>
      <w:r w:rsidRPr="00C06D67">
        <w:rPr>
          <w:rFonts w:ascii="Consolas" w:hAnsi="Consolas" w:cs="Times New Roman"/>
          <w:color w:val="000000"/>
          <w:sz w:val="24"/>
          <w:szCs w:val="24"/>
        </w:rPr>
        <w:t xml:space="preserve">) </w:t>
      </w:r>
    </w:p>
    <w:p w14:paraId="4ECB5C79" w14:textId="687B45F5" w:rsidR="00147714" w:rsidRPr="006A45F1" w:rsidRDefault="00147714" w:rsidP="006A45F1">
      <w:pPr>
        <w:autoSpaceDE w:val="0"/>
        <w:autoSpaceDN w:val="0"/>
        <w:adjustRightInd w:val="0"/>
        <w:spacing w:after="0" w:line="360" w:lineRule="auto"/>
        <w:jc w:val="both"/>
        <w:rPr>
          <w:rFonts w:ascii="Times New Roman" w:hAnsi="Times New Roman" w:cs="Times New Roman"/>
          <w:color w:val="000000"/>
          <w:sz w:val="24"/>
          <w:szCs w:val="24"/>
        </w:rPr>
      </w:pPr>
      <w:r w:rsidRPr="006A45F1">
        <w:rPr>
          <w:rFonts w:ascii="Times New Roman" w:hAnsi="Times New Roman" w:cs="Times New Roman"/>
          <w:color w:val="000000"/>
          <w:sz w:val="24"/>
          <w:szCs w:val="24"/>
        </w:rPr>
        <w:lastRenderedPageBreak/>
        <w:t>Coutinho et al.</w:t>
      </w:r>
      <w:r w:rsidRPr="006A45F1">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DOI":"10.1021/ef010072r","ISSN":"0887-0624","abstract":"Organic deposition in the reservoir and pipelines is responsible for huge losses in profit in petroleum exploration. Among them, wax deposition is of particular concern in offshore and cold climate operation since they are temperature driven. A thermodynamic model able to anticipate the formation of wax in the oil from the knowledge of its properties would be a very valuable help for the design of transport facilities and the operation of reservoirs of potentially problematic oils. A new thermodynamic approach is proposed for the description of wax formation in crude oils at low pressures. This approach is based on the description of the solid-liquid equilibrium of the n-alkanes present in the fluid. It assumes an ideal liquid phase, allowing for the use of any characterization of the fluid, and describes the solid-phase nonideality using a predictive local composition model. The proposed model, unlike previous published models, is purely predictive since it uses only pure compound properties and the fluid composition to describe the wax formation. On the basis of the knowledge of the detailed composition of about 30 crudes from different origins, correlations are proposed to estimate the n-alkane content and distribution for waxy crudes. Using the proposed approach it was possible with very limited information on the composition to produce an excellent description of the experimental data available in the literature for different crudes.","author":[{"dropping-particle":"","family":"Coutinho","given":"João A. P.","non-dropping-particle":"","parse-names":false,"suffix":""},{"dropping-particle":"","family":"Daridon","given":"Jean-Luc","non-dropping-particle":"","parse-names":false,"suffix":""}],"container-title":"Energy &amp; Fuels","id":"ITEM-1","issue":"6","issued":{"date-parts":[["2001","11"]]},"page":"1454-1460","title":"Low-Pressure Modeling of Wax Formation in Crude Oils","type":"article-journal","volume":"15"},"uris":["http://www.mendeley.com/documents/?uuid=8393eb48-365e-4ec9-b31e-ffbfa9a1ea51"]}],"mendeley":{"formattedCitation":"[5]","plainTextFormattedCitation":"[5]","previouslyFormattedCitation":"[5]"},"properties":{"noteIndex":0},"schema":"https://github.com/citation-style-language/schema/raw/master/csl-citation.json"}</w:instrText>
      </w:r>
      <w:r w:rsidRPr="006A45F1">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5]</w:t>
      </w:r>
      <w:r w:rsidRPr="006A45F1">
        <w:rPr>
          <w:rFonts w:ascii="Times New Roman" w:hAnsi="Times New Roman" w:cs="Times New Roman"/>
          <w:color w:val="000000"/>
          <w:sz w:val="24"/>
          <w:szCs w:val="24"/>
        </w:rPr>
        <w:fldChar w:fldCharType="end"/>
      </w:r>
      <w:r w:rsidRPr="006A45F1">
        <w:rPr>
          <w:rFonts w:ascii="Times New Roman" w:hAnsi="Times New Roman" w:cs="Times New Roman"/>
          <w:color w:val="000000"/>
          <w:sz w:val="24"/>
          <w:szCs w:val="24"/>
        </w:rPr>
        <w:t xml:space="preserve"> proposed two correlations for temperature and enthalpy of fusion for which are used in SP-Wax. Values form these two correlations are compared to experimental data which is presented in the last chapter of this manual.</w:t>
      </w:r>
    </w:p>
    <w:p w14:paraId="6D12A9C3" w14:textId="4FA0D52B" w:rsidR="005E444C" w:rsidRPr="00C06D67" w:rsidRDefault="005E444C" w:rsidP="00596594">
      <w:pPr>
        <w:pStyle w:val="ListParagraph"/>
        <w:spacing w:after="240" w:line="360" w:lineRule="auto"/>
        <w:ind w:left="1080"/>
        <w:jc w:val="both"/>
        <w:rPr>
          <w:rFonts w:ascii="Times New Roman" w:hAnsi="Times New Roman" w:cs="Times New Roman"/>
          <w:sz w:val="24"/>
          <w:szCs w:val="24"/>
        </w:rPr>
      </w:pPr>
    </w:p>
    <w:p w14:paraId="075EC0F5" w14:textId="005F7405" w:rsidR="00147714" w:rsidRPr="00C06D67" w:rsidRDefault="00147714" w:rsidP="00B95BA2">
      <w:pPr>
        <w:pStyle w:val="ListParagraph"/>
        <w:numPr>
          <w:ilvl w:val="0"/>
          <w:numId w:val="5"/>
        </w:numPr>
        <w:autoSpaceDE w:val="0"/>
        <w:autoSpaceDN w:val="0"/>
        <w:adjustRightInd w:val="0"/>
        <w:spacing w:after="0" w:line="360" w:lineRule="auto"/>
        <w:jc w:val="both"/>
        <w:rPr>
          <w:rFonts w:ascii="Consolas" w:hAnsi="Consolas" w:cs="Times New Roman"/>
          <w:color w:val="000000"/>
          <w:sz w:val="24"/>
          <w:szCs w:val="24"/>
        </w:rPr>
      </w:pPr>
      <w:proofErr w:type="spellStart"/>
      <w:proofErr w:type="gramStart"/>
      <w:r w:rsidRPr="00C06D67">
        <w:rPr>
          <w:rFonts w:ascii="Consolas" w:hAnsi="Consolas" w:cs="Times New Roman"/>
          <w:color w:val="000000"/>
          <w:sz w:val="24"/>
          <w:szCs w:val="24"/>
        </w:rPr>
        <w:t>HeatTrans</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 xml:space="preserve">CN) </w:t>
      </w:r>
      <w:r w:rsidRPr="00C06D67">
        <w:rPr>
          <w:rFonts w:ascii="Consolas" w:hAnsi="Consolas" w:cs="Times New Roman"/>
          <w:color w:val="000000"/>
          <w:sz w:val="24"/>
          <w:szCs w:val="24"/>
        </w:rPr>
        <w:t xml:space="preserve">and </w:t>
      </w:r>
      <w:proofErr w:type="spellStart"/>
      <w:r w:rsidR="002A2D5E" w:rsidRPr="00C06D67">
        <w:rPr>
          <w:rFonts w:ascii="Consolas" w:hAnsi="Consolas" w:cs="Times New Roman"/>
          <w:color w:val="000000"/>
          <w:sz w:val="24"/>
          <w:szCs w:val="24"/>
        </w:rPr>
        <w:t>TempTrans</w:t>
      </w:r>
      <w:proofErr w:type="spellEnd"/>
      <w:r w:rsidRPr="00C06D67">
        <w:rPr>
          <w:rFonts w:ascii="Consolas" w:hAnsi="Consolas" w:cs="Times New Roman"/>
          <w:color w:val="000000"/>
          <w:sz w:val="24"/>
          <w:szCs w:val="24"/>
        </w:rPr>
        <w:t>(</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w:t>
      </w:r>
      <w:r w:rsidRPr="00C06D67">
        <w:rPr>
          <w:rFonts w:ascii="Consolas" w:hAnsi="Consolas" w:cs="Times New Roman"/>
          <w:color w:val="000000"/>
          <w:sz w:val="24"/>
          <w:szCs w:val="24"/>
        </w:rPr>
        <w:t>)</w:t>
      </w:r>
    </w:p>
    <w:p w14:paraId="64639F10" w14:textId="6420CD08" w:rsidR="00147714" w:rsidRPr="006A45F1" w:rsidRDefault="00147714" w:rsidP="006A45F1">
      <w:pPr>
        <w:autoSpaceDE w:val="0"/>
        <w:autoSpaceDN w:val="0"/>
        <w:adjustRightInd w:val="0"/>
        <w:spacing w:after="0" w:line="360" w:lineRule="auto"/>
        <w:jc w:val="both"/>
        <w:rPr>
          <w:rFonts w:ascii="Times New Roman" w:hAnsi="Times New Roman" w:cs="Times New Roman"/>
          <w:color w:val="000000"/>
          <w:sz w:val="24"/>
          <w:szCs w:val="24"/>
        </w:rPr>
      </w:pPr>
      <w:r w:rsidRPr="006A45F1">
        <w:rPr>
          <w:rFonts w:ascii="Times New Roman" w:hAnsi="Times New Roman" w:cs="Times New Roman"/>
          <w:color w:val="000000"/>
          <w:sz w:val="24"/>
          <w:szCs w:val="24"/>
        </w:rPr>
        <w:t>Coutinho et al.</w:t>
      </w:r>
      <w:r w:rsidRPr="006A45F1">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DOI":"10.1021/ef010072r","ISSN":"0887-0624","abstract":"Organic deposition in the reservoir and pipelines is responsible for huge losses in profit in petroleum exploration. Among them, wax deposition is of particular concern in offshore and cold climate operation since they are temperature driven. A thermodynamic model able to anticipate the formation of wax in the oil from the knowledge of its properties would be a very valuable help for the design of transport facilities and the operation of reservoirs of potentially problematic oils. A new thermodynamic approach is proposed for the description of wax formation in crude oils at low pressures. This approach is based on the description of the solid-liquid equilibrium of the n-alkanes present in the fluid. It assumes an ideal liquid phase, allowing for the use of any characterization of the fluid, and describes the solid-phase nonideality using a predictive local composition model. The proposed model, unlike previous published models, is purely predictive since it uses only pure compound properties and the fluid composition to describe the wax formation. On the basis of the knowledge of the detailed composition of about 30 crudes from different origins, correlations are proposed to estimate the n-alkane content and distribution for waxy crudes. Using the proposed approach it was possible with very limited information on the composition to produce an excellent description of the experimental data available in the literature for different crudes.","author":[{"dropping-particle":"","family":"Coutinho","given":"João A. P.","non-dropping-particle":"","parse-names":false,"suffix":""},{"dropping-particle":"","family":"Daridon","given":"Jean-Luc","non-dropping-particle":"","parse-names":false,"suffix":""}],"container-title":"Energy &amp; Fuels","id":"ITEM-1","issue":"6","issued":{"date-parts":[["2001","11"]]},"page":"1454-1460","title":"Low-Pressure Modeling of Wax Formation in Crude Oils","type":"article-journal","volume":"15"},"uris":["http://www.mendeley.com/documents/?uuid=8393eb48-365e-4ec9-b31e-ffbfa9a1ea51"]}],"mendeley":{"formattedCitation":"[5]","plainTextFormattedCitation":"[5]","previouslyFormattedCitation":"[5]"},"properties":{"noteIndex":0},"schema":"https://github.com/citation-style-language/schema/raw/master/csl-citation.json"}</w:instrText>
      </w:r>
      <w:r w:rsidRPr="006A45F1">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5]</w:t>
      </w:r>
      <w:r w:rsidRPr="006A45F1">
        <w:rPr>
          <w:rFonts w:ascii="Times New Roman" w:hAnsi="Times New Roman" w:cs="Times New Roman"/>
          <w:color w:val="000000"/>
          <w:sz w:val="24"/>
          <w:szCs w:val="24"/>
        </w:rPr>
        <w:fldChar w:fldCharType="end"/>
      </w:r>
      <w:r w:rsidRPr="006A45F1">
        <w:rPr>
          <w:rFonts w:ascii="Times New Roman" w:hAnsi="Times New Roman" w:cs="Times New Roman"/>
          <w:color w:val="000000"/>
          <w:sz w:val="24"/>
          <w:szCs w:val="24"/>
        </w:rPr>
        <w:t xml:space="preserve"> also provided correlations for</w:t>
      </w:r>
      <w:r w:rsidR="000F544F" w:rsidRPr="006A45F1">
        <w:rPr>
          <w:rFonts w:ascii="Times New Roman" w:hAnsi="Times New Roman" w:cs="Times New Roman"/>
          <w:color w:val="000000"/>
          <w:sz w:val="24"/>
          <w:szCs w:val="24"/>
        </w:rPr>
        <w:t xml:space="preserve"> temperature and enthalpy of solid-phase transition. We used these two correlations in SP-Wax.</w:t>
      </w:r>
    </w:p>
    <w:p w14:paraId="681E9FDF" w14:textId="200295F6" w:rsidR="00147714" w:rsidRPr="00C06D67" w:rsidRDefault="00147714" w:rsidP="00596594">
      <w:pPr>
        <w:pStyle w:val="ListParagraph"/>
        <w:spacing w:after="240" w:line="360" w:lineRule="auto"/>
        <w:ind w:left="1080"/>
        <w:jc w:val="both"/>
        <w:rPr>
          <w:rFonts w:ascii="Consolas" w:hAnsi="Consolas" w:cs="Times New Roman"/>
          <w:sz w:val="24"/>
          <w:szCs w:val="24"/>
        </w:rPr>
      </w:pPr>
    </w:p>
    <w:p w14:paraId="04EEA9FF" w14:textId="78BEF900" w:rsidR="005E444C" w:rsidRPr="00C06D67" w:rsidRDefault="000F544F" w:rsidP="00B95BA2">
      <w:pPr>
        <w:pStyle w:val="ListParagraph"/>
        <w:numPr>
          <w:ilvl w:val="0"/>
          <w:numId w:val="5"/>
        </w:numPr>
        <w:spacing w:after="240" w:line="360" w:lineRule="auto"/>
        <w:jc w:val="both"/>
        <w:rPr>
          <w:rFonts w:ascii="Consolas" w:hAnsi="Consolas" w:cs="Times New Roman"/>
          <w:sz w:val="24"/>
          <w:szCs w:val="24"/>
        </w:rPr>
      </w:pPr>
      <w:proofErr w:type="spellStart"/>
      <w:proofErr w:type="gramStart"/>
      <w:r w:rsidRPr="00C06D67">
        <w:rPr>
          <w:rFonts w:ascii="Consolas" w:hAnsi="Consolas" w:cs="Times New Roman"/>
          <w:color w:val="000000"/>
          <w:sz w:val="24"/>
          <w:szCs w:val="24"/>
        </w:rPr>
        <w:t>HeatVap</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T</w:t>
      </w:r>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w:t>
      </w:r>
      <w:r w:rsidRPr="00C06D67">
        <w:rPr>
          <w:rFonts w:ascii="Consolas" w:hAnsi="Consolas" w:cs="Times New Roman"/>
          <w:color w:val="000000"/>
          <w:sz w:val="24"/>
          <w:szCs w:val="24"/>
        </w:rPr>
        <w:t>)</w:t>
      </w:r>
    </w:p>
    <w:p w14:paraId="26915630" w14:textId="43065D83" w:rsidR="002A2D5E" w:rsidRPr="006A45F1" w:rsidRDefault="000F544F" w:rsidP="006A45F1">
      <w:pPr>
        <w:spacing w:after="240" w:line="360" w:lineRule="auto"/>
        <w:jc w:val="both"/>
        <w:rPr>
          <w:rFonts w:ascii="Times New Roman" w:hAnsi="Times New Roman" w:cs="Times New Roman"/>
          <w:sz w:val="24"/>
          <w:szCs w:val="24"/>
        </w:rPr>
      </w:pPr>
      <w:r w:rsidRPr="006A45F1">
        <w:rPr>
          <w:rFonts w:ascii="Times New Roman" w:hAnsi="Times New Roman" w:cs="Times New Roman"/>
          <w:sz w:val="24"/>
          <w:szCs w:val="24"/>
        </w:rPr>
        <w:t>Heat of vaporization is expressed through Extension of Pitzer CSP models</w:t>
      </w:r>
      <w:r w:rsidR="006E40BF" w:rsidRPr="006A45F1">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6]","plainTextFormattedCitation":"[6]","previouslyFormattedCitation":"[6]"},"properties":{"noteIndex":0},"schema":"https://github.com/citation-style-language/schema/raw/master/csl-citation.json"}</w:instrText>
      </w:r>
      <w:r w:rsidR="006E40BF" w:rsidRPr="006A45F1">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6]</w:t>
      </w:r>
      <w:r w:rsidR="006E40BF" w:rsidRPr="006A45F1">
        <w:rPr>
          <w:rFonts w:ascii="Times New Roman" w:hAnsi="Times New Roman" w:cs="Times New Roman"/>
          <w:sz w:val="24"/>
          <w:szCs w:val="24"/>
        </w:rPr>
        <w:fldChar w:fldCharType="end"/>
      </w:r>
      <w:r w:rsidR="006E40BF" w:rsidRPr="006A45F1">
        <w:rPr>
          <w:rFonts w:ascii="Times New Roman" w:hAnsi="Times New Roman" w:cs="Times New Roman"/>
          <w:sz w:val="24"/>
          <w:szCs w:val="24"/>
        </w:rPr>
        <w:t>. There are uncertainties among experimental enthalpies of vaporization from different sources. Therefore</w:t>
      </w:r>
      <w:r w:rsidR="002A2D5E" w:rsidRPr="006A45F1">
        <w:rPr>
          <w:rFonts w:ascii="Times New Roman" w:hAnsi="Times New Roman" w:cs="Times New Roman"/>
          <w:sz w:val="24"/>
          <w:szCs w:val="24"/>
        </w:rPr>
        <w:t xml:space="preserve">, available correlations carry the mentioned uncertainties too. </w:t>
      </w:r>
      <w:r w:rsidR="00424E87" w:rsidRPr="006A45F1">
        <w:rPr>
          <w:rFonts w:ascii="Times New Roman" w:hAnsi="Times New Roman" w:cs="Times New Roman"/>
          <w:sz w:val="24"/>
          <w:szCs w:val="24"/>
        </w:rPr>
        <w:t xml:space="preserve">In this manual, we compared the predictions from CSP model with two sets of experimental vaporization enthalpy data at </w:t>
      </w:r>
      <m:oMath>
        <m:r>
          <w:rPr>
            <w:rFonts w:ascii="Cambria Math" w:hAnsi="Cambria Math" w:cs="Times New Roman"/>
            <w:sz w:val="24"/>
            <w:szCs w:val="24"/>
          </w:rPr>
          <m:t>T=25°C</m:t>
        </m:r>
      </m:oMath>
      <w:r w:rsidR="00424E87" w:rsidRPr="006A45F1">
        <w:rPr>
          <w:rFonts w:ascii="Times New Roman" w:hAnsi="Times New Roman" w:cs="Times New Roman"/>
          <w:sz w:val="24"/>
          <w:szCs w:val="24"/>
        </w:rPr>
        <w:t>.</w:t>
      </w:r>
    </w:p>
    <w:p w14:paraId="74F6D6E7" w14:textId="77777777" w:rsidR="002A2D5E" w:rsidRPr="00C06D67" w:rsidRDefault="002A2D5E" w:rsidP="00596594">
      <w:pPr>
        <w:pStyle w:val="ListParagraph"/>
        <w:spacing w:after="240" w:line="360" w:lineRule="auto"/>
        <w:ind w:left="1080"/>
        <w:jc w:val="both"/>
        <w:rPr>
          <w:rFonts w:ascii="Times New Roman" w:hAnsi="Times New Roman" w:cs="Times New Roman"/>
          <w:sz w:val="24"/>
          <w:szCs w:val="24"/>
        </w:rPr>
      </w:pPr>
    </w:p>
    <w:p w14:paraId="1385AE8A" w14:textId="6AF12DA9" w:rsidR="002A2D5E" w:rsidRPr="00C06D67" w:rsidRDefault="002A2D5E" w:rsidP="00B95BA2">
      <w:pPr>
        <w:pStyle w:val="ListParagraph"/>
        <w:numPr>
          <w:ilvl w:val="0"/>
          <w:numId w:val="5"/>
        </w:numPr>
        <w:autoSpaceDE w:val="0"/>
        <w:autoSpaceDN w:val="0"/>
        <w:adjustRightInd w:val="0"/>
        <w:spacing w:after="0" w:line="360" w:lineRule="auto"/>
        <w:jc w:val="both"/>
        <w:rPr>
          <w:rFonts w:ascii="Consolas" w:hAnsi="Consolas" w:cs="Times New Roman"/>
          <w:color w:val="000000"/>
          <w:sz w:val="24"/>
          <w:szCs w:val="24"/>
        </w:rPr>
      </w:pPr>
      <w:r w:rsidRPr="00C06D67">
        <w:rPr>
          <w:rFonts w:ascii="Consolas" w:hAnsi="Consolas" w:cs="Times New Roman"/>
          <w:color w:val="000000"/>
          <w:sz w:val="24"/>
          <w:szCs w:val="24"/>
        </w:rPr>
        <w:t>*</w:t>
      </w:r>
      <w:proofErr w:type="spellStart"/>
      <w:proofErr w:type="gramStart"/>
      <w:r w:rsidRPr="00C06D67">
        <w:rPr>
          <w:rFonts w:ascii="Consolas" w:hAnsi="Consolas" w:cs="Times New Roman"/>
          <w:color w:val="000000"/>
          <w:sz w:val="24"/>
          <w:szCs w:val="24"/>
        </w:rPr>
        <w:t>ArrayRetA</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00"/>
          <w:sz w:val="24"/>
          <w:szCs w:val="24"/>
        </w:rPr>
        <w:t>), *</w:t>
      </w:r>
      <w:proofErr w:type="spellStart"/>
      <w:r w:rsidRPr="00C06D67">
        <w:rPr>
          <w:rFonts w:ascii="Consolas" w:hAnsi="Consolas" w:cs="Times New Roman"/>
          <w:color w:val="000000"/>
          <w:sz w:val="24"/>
          <w:szCs w:val="24"/>
        </w:rPr>
        <w:t>ArrayRetB</w:t>
      </w:r>
      <w:proofErr w:type="spellEnd"/>
      <w:r w:rsidRPr="00C06D67">
        <w:rPr>
          <w:rFonts w:ascii="Consolas" w:hAnsi="Consolas" w:cs="Times New Roman"/>
          <w:color w:val="000000"/>
          <w:sz w:val="24"/>
          <w:szCs w:val="24"/>
        </w:rPr>
        <w:t>(), *</w:t>
      </w:r>
      <w:proofErr w:type="spellStart"/>
      <w:r w:rsidRPr="00C06D67">
        <w:rPr>
          <w:rFonts w:ascii="Consolas" w:hAnsi="Consolas" w:cs="Times New Roman"/>
          <w:color w:val="000000"/>
          <w:sz w:val="24"/>
          <w:szCs w:val="24"/>
        </w:rPr>
        <w:t>ArrayRetC</w:t>
      </w:r>
      <w:proofErr w:type="spellEnd"/>
      <w:r w:rsidRPr="00C06D67">
        <w:rPr>
          <w:rFonts w:ascii="Consolas" w:hAnsi="Consolas" w:cs="Times New Roman"/>
          <w:color w:val="000000"/>
          <w:sz w:val="24"/>
          <w:szCs w:val="24"/>
        </w:rPr>
        <w:t>() and *</w:t>
      </w:r>
      <w:proofErr w:type="spellStart"/>
      <w:r w:rsidRPr="00C06D67">
        <w:rPr>
          <w:rFonts w:ascii="Consolas" w:hAnsi="Consolas" w:cs="Times New Roman"/>
          <w:color w:val="000000"/>
          <w:sz w:val="24"/>
          <w:szCs w:val="24"/>
        </w:rPr>
        <w:t>ArrayRetD</w:t>
      </w:r>
      <w:proofErr w:type="spellEnd"/>
      <w:r w:rsidRPr="00C06D67">
        <w:rPr>
          <w:rFonts w:ascii="Consolas" w:hAnsi="Consolas" w:cs="Times New Roman"/>
          <w:color w:val="000000"/>
          <w:sz w:val="24"/>
          <w:szCs w:val="24"/>
        </w:rPr>
        <w:t>()</w:t>
      </w:r>
    </w:p>
    <w:p w14:paraId="7232C609" w14:textId="4ECDC016" w:rsidR="002A2D5E" w:rsidRPr="006A45F1" w:rsidRDefault="002A2D5E" w:rsidP="006A45F1">
      <w:pPr>
        <w:spacing w:after="240" w:line="360" w:lineRule="auto"/>
        <w:jc w:val="both"/>
        <w:rPr>
          <w:rFonts w:ascii="Times New Roman" w:hAnsi="Times New Roman" w:cs="Times New Roman"/>
          <w:sz w:val="24"/>
          <w:szCs w:val="24"/>
        </w:rPr>
      </w:pPr>
      <w:r w:rsidRPr="006A45F1">
        <w:rPr>
          <w:rFonts w:ascii="Times New Roman" w:hAnsi="Times New Roman" w:cs="Times New Roman"/>
          <w:sz w:val="24"/>
          <w:szCs w:val="24"/>
        </w:rPr>
        <w:t>By these functions, coefficients of DIPPR molar volume correlations</w:t>
      </w:r>
      <w:r w:rsidR="006624B6" w:rsidRPr="006A45F1">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Daubert","given":"TE","non-dropping-particle":"","parse-names":false,"suffix":""},{"dropping-particle":"","family":"Danner","given":"RP","non-dropping-particle":"","parse-names":false,"suffix":""}],"id":"ITEM-1","issued":{"date-parts":[["1989"]]},"publisher":"Hemisphere Publishing Corporation","title":"Physical and thermodynamic properties of pure compounds: data compilation","type":"book"},"uris":["http://www.mendeley.com/documents/?uuid=91e3c9ac-636b-3736-a78c-a39ad281e4c1"]}],"mendeley":{"formattedCitation":"[10]","plainTextFormattedCitation":"[10]","previouslyFormattedCitation":"[10]"},"properties":{"noteIndex":0},"schema":"https://github.com/citation-style-language/schema/raw/master/csl-citation.json"}</w:instrText>
      </w:r>
      <w:r w:rsidR="006624B6" w:rsidRPr="006A45F1">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10]</w:t>
      </w:r>
      <w:r w:rsidR="006624B6" w:rsidRPr="006A45F1">
        <w:rPr>
          <w:rFonts w:ascii="Times New Roman" w:hAnsi="Times New Roman" w:cs="Times New Roman"/>
          <w:sz w:val="24"/>
          <w:szCs w:val="24"/>
        </w:rPr>
        <w:fldChar w:fldCharType="end"/>
      </w:r>
      <w:r w:rsidRPr="006A45F1">
        <w:rPr>
          <w:rFonts w:ascii="Times New Roman" w:hAnsi="Times New Roman" w:cs="Times New Roman"/>
          <w:sz w:val="24"/>
          <w:szCs w:val="24"/>
        </w:rPr>
        <w:t xml:space="preserve"> are read from DIPP.txt</w:t>
      </w:r>
      <w:r w:rsidR="00A14C6C" w:rsidRPr="006A45F1">
        <w:rPr>
          <w:rFonts w:ascii="Times New Roman" w:hAnsi="Times New Roman" w:cs="Times New Roman"/>
          <w:sz w:val="24"/>
          <w:szCs w:val="24"/>
        </w:rPr>
        <w:t xml:space="preserve"> which are used in SP-Wa</w:t>
      </w:r>
      <w:r w:rsidR="00A37904" w:rsidRPr="006A45F1">
        <w:rPr>
          <w:rFonts w:ascii="Times New Roman" w:hAnsi="Times New Roman" w:cs="Times New Roman"/>
          <w:sz w:val="24"/>
          <w:szCs w:val="24"/>
        </w:rPr>
        <w:t>x</w:t>
      </w:r>
      <w:r w:rsidR="00A14C6C" w:rsidRPr="006A45F1">
        <w:rPr>
          <w:rFonts w:ascii="Times New Roman" w:hAnsi="Times New Roman" w:cs="Times New Roman"/>
          <w:sz w:val="24"/>
          <w:szCs w:val="24"/>
        </w:rPr>
        <w:t>.</w:t>
      </w:r>
      <w:r w:rsidRPr="006A45F1">
        <w:rPr>
          <w:rFonts w:ascii="Times New Roman" w:hAnsi="Times New Roman" w:cs="Times New Roman"/>
          <w:sz w:val="24"/>
          <w:szCs w:val="24"/>
        </w:rPr>
        <w:t xml:space="preserve"> </w:t>
      </w:r>
      <w:r w:rsidR="006624B6" w:rsidRPr="006A45F1">
        <w:rPr>
          <w:rFonts w:ascii="Times New Roman" w:hAnsi="Times New Roman" w:cs="Times New Roman"/>
          <w:sz w:val="24"/>
          <w:szCs w:val="24"/>
        </w:rPr>
        <w:t xml:space="preserve">Following table contains coefficients for different n-alkane components </w:t>
      </w:r>
      <w:r w:rsidR="00A14C6C" w:rsidRPr="006A45F1">
        <w:rPr>
          <w:rFonts w:ascii="Times New Roman" w:hAnsi="Times New Roman" w:cs="Times New Roman"/>
          <w:sz w:val="24"/>
          <w:szCs w:val="24"/>
        </w:rPr>
        <w:t>for</w:t>
      </w:r>
      <w:r w:rsidR="006624B6" w:rsidRPr="006A45F1">
        <w:rPr>
          <w:rFonts w:ascii="Times New Roman" w:hAnsi="Times New Roman" w:cs="Times New Roman"/>
          <w:sz w:val="24"/>
          <w:szCs w:val="24"/>
        </w:rPr>
        <w:t xml:space="preserve"> DIPPR correlations </w:t>
      </w:r>
      <w:r w:rsidR="00A14C6C" w:rsidRPr="006A45F1">
        <w:rPr>
          <w:rFonts w:ascii="Times New Roman" w:hAnsi="Times New Roman" w:cs="Times New Roman"/>
          <w:sz w:val="24"/>
          <w:szCs w:val="24"/>
        </w:rPr>
        <w:t>(</w:t>
      </w:r>
      <w:r w:rsidR="006624B6" w:rsidRPr="006A45F1">
        <w:rPr>
          <w:rFonts w:ascii="Times New Roman" w:hAnsi="Times New Roman" w:cs="Times New Roman"/>
          <w:sz w:val="24"/>
          <w:szCs w:val="24"/>
        </w:rPr>
        <w:t xml:space="preserve">Eq- </w:t>
      </w:r>
      <w:r w:rsidR="006624B6" w:rsidRPr="006A45F1">
        <w:rPr>
          <w:rFonts w:ascii="Times New Roman" w:hAnsi="Times New Roman" w:cs="Times New Roman"/>
          <w:sz w:val="24"/>
          <w:szCs w:val="24"/>
        </w:rPr>
        <w:fldChar w:fldCharType="begin"/>
      </w:r>
      <w:r w:rsidR="006624B6" w:rsidRPr="006A45F1">
        <w:rPr>
          <w:rFonts w:ascii="Times New Roman" w:hAnsi="Times New Roman" w:cs="Times New Roman"/>
          <w:sz w:val="24"/>
          <w:szCs w:val="24"/>
        </w:rPr>
        <w:instrText xml:space="preserve"> REF EQ28 \h  \* MERGEFORMAT </w:instrText>
      </w:r>
      <w:r w:rsidR="006624B6" w:rsidRPr="006A45F1">
        <w:rPr>
          <w:rFonts w:ascii="Times New Roman" w:hAnsi="Times New Roman" w:cs="Times New Roman"/>
          <w:sz w:val="24"/>
          <w:szCs w:val="24"/>
        </w:rPr>
      </w:r>
      <w:r w:rsidR="006624B6" w:rsidRPr="006A45F1">
        <w:rPr>
          <w:rFonts w:ascii="Times New Roman" w:hAnsi="Times New Roman" w:cs="Times New Roman"/>
          <w:sz w:val="24"/>
          <w:szCs w:val="24"/>
        </w:rPr>
        <w:fldChar w:fldCharType="separate"/>
      </w:r>
      <w:r w:rsidR="008A3807" w:rsidRPr="008A3807">
        <w:rPr>
          <w:rFonts w:ascii="Times New Roman" w:hAnsi="Times New Roman" w:cs="Times New Roman"/>
          <w:noProof/>
          <w:color w:val="000000" w:themeColor="text1"/>
          <w:sz w:val="24"/>
          <w:szCs w:val="24"/>
        </w:rPr>
        <w:t>27</w:t>
      </w:r>
      <w:r w:rsidR="006624B6" w:rsidRPr="006A45F1">
        <w:rPr>
          <w:rFonts w:ascii="Times New Roman" w:hAnsi="Times New Roman" w:cs="Times New Roman"/>
          <w:sz w:val="24"/>
          <w:szCs w:val="24"/>
        </w:rPr>
        <w:fldChar w:fldCharType="end"/>
      </w:r>
      <w:r w:rsidR="00A14C6C" w:rsidRPr="006A45F1">
        <w:rPr>
          <w:rFonts w:ascii="Times New Roman" w:hAnsi="Times New Roman" w:cs="Times New Roman"/>
          <w:sz w:val="24"/>
          <w:szCs w:val="24"/>
        </w:rPr>
        <w:t xml:space="preserve">). </w:t>
      </w:r>
    </w:p>
    <w:p w14:paraId="2971D880" w14:textId="30D0AB62" w:rsidR="00A14C6C" w:rsidRDefault="00A14C6C" w:rsidP="00325CAE">
      <w:pPr>
        <w:pStyle w:val="ListParagraph"/>
        <w:spacing w:after="240" w:line="276" w:lineRule="auto"/>
        <w:ind w:left="1080"/>
        <w:jc w:val="both"/>
        <w:rPr>
          <w:rFonts w:ascii="Times New Roman" w:hAnsi="Times New Roman" w:cs="Times New Roman"/>
          <w:sz w:val="19"/>
          <w:szCs w:val="19"/>
        </w:rPr>
      </w:pPr>
    </w:p>
    <w:p w14:paraId="504B98C8" w14:textId="7F3103C0" w:rsidR="00596594" w:rsidRDefault="00596594" w:rsidP="00325CAE">
      <w:pPr>
        <w:pStyle w:val="ListParagraph"/>
        <w:spacing w:after="240" w:line="276" w:lineRule="auto"/>
        <w:ind w:left="1080"/>
        <w:jc w:val="both"/>
        <w:rPr>
          <w:rFonts w:ascii="Times New Roman" w:hAnsi="Times New Roman" w:cs="Times New Roman"/>
          <w:sz w:val="19"/>
          <w:szCs w:val="19"/>
        </w:rPr>
      </w:pPr>
    </w:p>
    <w:p w14:paraId="1669C773" w14:textId="7315536D" w:rsidR="00596594" w:rsidRDefault="00596594" w:rsidP="00325CAE">
      <w:pPr>
        <w:pStyle w:val="ListParagraph"/>
        <w:spacing w:after="240" w:line="276" w:lineRule="auto"/>
        <w:ind w:left="1080"/>
        <w:jc w:val="both"/>
        <w:rPr>
          <w:rFonts w:ascii="Times New Roman" w:hAnsi="Times New Roman" w:cs="Times New Roman"/>
          <w:sz w:val="19"/>
          <w:szCs w:val="19"/>
        </w:rPr>
      </w:pPr>
    </w:p>
    <w:p w14:paraId="142E75D6" w14:textId="556B4252" w:rsidR="00596594" w:rsidRDefault="00596594" w:rsidP="00325CAE">
      <w:pPr>
        <w:pStyle w:val="ListParagraph"/>
        <w:spacing w:after="240" w:line="276" w:lineRule="auto"/>
        <w:ind w:left="1080"/>
        <w:jc w:val="both"/>
        <w:rPr>
          <w:rFonts w:ascii="Times New Roman" w:hAnsi="Times New Roman" w:cs="Times New Roman"/>
          <w:sz w:val="19"/>
          <w:szCs w:val="19"/>
        </w:rPr>
      </w:pPr>
    </w:p>
    <w:p w14:paraId="0EDC2ABE" w14:textId="2F608488" w:rsidR="00596594" w:rsidRDefault="00596594" w:rsidP="00325CAE">
      <w:pPr>
        <w:pStyle w:val="ListParagraph"/>
        <w:spacing w:after="240" w:line="276" w:lineRule="auto"/>
        <w:ind w:left="1080"/>
        <w:jc w:val="both"/>
        <w:rPr>
          <w:rFonts w:ascii="Times New Roman" w:hAnsi="Times New Roman" w:cs="Times New Roman"/>
          <w:sz w:val="19"/>
          <w:szCs w:val="19"/>
        </w:rPr>
      </w:pPr>
    </w:p>
    <w:p w14:paraId="24C91027" w14:textId="507D6B3A" w:rsidR="00596594" w:rsidRDefault="00596594" w:rsidP="00325CAE">
      <w:pPr>
        <w:pStyle w:val="ListParagraph"/>
        <w:spacing w:after="240" w:line="276" w:lineRule="auto"/>
        <w:ind w:left="1080"/>
        <w:jc w:val="both"/>
        <w:rPr>
          <w:rFonts w:ascii="Times New Roman" w:hAnsi="Times New Roman" w:cs="Times New Roman"/>
          <w:sz w:val="19"/>
          <w:szCs w:val="19"/>
        </w:rPr>
      </w:pPr>
    </w:p>
    <w:p w14:paraId="76877FB6" w14:textId="473B5BAF" w:rsidR="00596594" w:rsidRDefault="00596594" w:rsidP="00325CAE">
      <w:pPr>
        <w:pStyle w:val="ListParagraph"/>
        <w:spacing w:after="240" w:line="276" w:lineRule="auto"/>
        <w:ind w:left="1080"/>
        <w:jc w:val="both"/>
        <w:rPr>
          <w:rFonts w:ascii="Times New Roman" w:hAnsi="Times New Roman" w:cs="Times New Roman"/>
          <w:sz w:val="19"/>
          <w:szCs w:val="19"/>
        </w:rPr>
      </w:pPr>
    </w:p>
    <w:p w14:paraId="4B391813" w14:textId="685D6006" w:rsidR="00596594" w:rsidRDefault="00596594" w:rsidP="00325CAE">
      <w:pPr>
        <w:pStyle w:val="ListParagraph"/>
        <w:spacing w:after="240" w:line="276" w:lineRule="auto"/>
        <w:ind w:left="1080"/>
        <w:jc w:val="both"/>
        <w:rPr>
          <w:rFonts w:ascii="Times New Roman" w:hAnsi="Times New Roman" w:cs="Times New Roman"/>
          <w:sz w:val="19"/>
          <w:szCs w:val="19"/>
        </w:rPr>
      </w:pPr>
    </w:p>
    <w:p w14:paraId="6139BF30" w14:textId="77777777" w:rsidR="00596594" w:rsidRPr="00C67093" w:rsidRDefault="00596594" w:rsidP="00325CAE">
      <w:pPr>
        <w:pStyle w:val="ListParagraph"/>
        <w:spacing w:after="240" w:line="276" w:lineRule="auto"/>
        <w:ind w:left="1080"/>
        <w:jc w:val="both"/>
        <w:rPr>
          <w:rFonts w:ascii="Times New Roman" w:hAnsi="Times New Roman" w:cs="Times New Roman"/>
          <w:sz w:val="19"/>
          <w:szCs w:val="19"/>
        </w:rPr>
      </w:pPr>
    </w:p>
    <w:p w14:paraId="61FEB9AA" w14:textId="0EE4E4DB" w:rsidR="00415F04" w:rsidRPr="00415F04" w:rsidRDefault="00415F04" w:rsidP="00415F04">
      <w:pPr>
        <w:pStyle w:val="Caption"/>
        <w:keepNext/>
        <w:jc w:val="center"/>
        <w:rPr>
          <w:rFonts w:ascii="Times New Roman" w:hAnsi="Times New Roman" w:cs="Times New Roman"/>
          <w:i w:val="0"/>
          <w:color w:val="000000" w:themeColor="text1"/>
          <w:sz w:val="24"/>
          <w:szCs w:val="24"/>
        </w:rPr>
      </w:pPr>
      <w:r w:rsidRPr="00415F04">
        <w:rPr>
          <w:rFonts w:ascii="Times New Roman" w:hAnsi="Times New Roman" w:cs="Times New Roman"/>
          <w:i w:val="0"/>
          <w:color w:val="000000" w:themeColor="text1"/>
          <w:sz w:val="24"/>
          <w:szCs w:val="24"/>
        </w:rPr>
        <w:t xml:space="preserve">Table </w:t>
      </w:r>
      <w:r w:rsidRPr="00415F04">
        <w:rPr>
          <w:rFonts w:ascii="Times New Roman" w:hAnsi="Times New Roman" w:cs="Times New Roman"/>
          <w:i w:val="0"/>
          <w:color w:val="000000" w:themeColor="text1"/>
          <w:sz w:val="24"/>
          <w:szCs w:val="24"/>
        </w:rPr>
        <w:fldChar w:fldCharType="begin"/>
      </w:r>
      <w:r w:rsidRPr="00415F04">
        <w:rPr>
          <w:rFonts w:ascii="Times New Roman" w:hAnsi="Times New Roman" w:cs="Times New Roman"/>
          <w:i w:val="0"/>
          <w:color w:val="000000" w:themeColor="text1"/>
          <w:sz w:val="24"/>
          <w:szCs w:val="24"/>
        </w:rPr>
        <w:instrText xml:space="preserve"> SEQ Table \* ARABIC </w:instrText>
      </w:r>
      <w:r w:rsidRPr="00415F04">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4</w:t>
      </w:r>
      <w:r w:rsidRPr="00415F04">
        <w:rPr>
          <w:rFonts w:ascii="Times New Roman" w:hAnsi="Times New Roman" w:cs="Times New Roman"/>
          <w:i w:val="0"/>
          <w:color w:val="000000" w:themeColor="text1"/>
          <w:sz w:val="24"/>
          <w:szCs w:val="24"/>
        </w:rPr>
        <w:fldChar w:fldCharType="end"/>
      </w:r>
      <w:r w:rsidRPr="00415F04">
        <w:rPr>
          <w:rFonts w:ascii="Times New Roman" w:hAnsi="Times New Roman" w:cs="Times New Roman"/>
          <w:i w:val="0"/>
          <w:color w:val="000000" w:themeColor="text1"/>
          <w:sz w:val="24"/>
          <w:szCs w:val="24"/>
        </w:rPr>
        <w:t>: Coefficients of DIPPR correlations for molar volume</w:t>
      </w:r>
    </w:p>
    <w:tbl>
      <w:tblPr>
        <w:tblW w:w="4800" w:type="dxa"/>
        <w:jc w:val="center"/>
        <w:tblLook w:val="04A0" w:firstRow="1" w:lastRow="0" w:firstColumn="1" w:lastColumn="0" w:noHBand="0" w:noVBand="1"/>
      </w:tblPr>
      <w:tblGrid>
        <w:gridCol w:w="960"/>
        <w:gridCol w:w="960"/>
        <w:gridCol w:w="960"/>
        <w:gridCol w:w="960"/>
        <w:gridCol w:w="960"/>
      </w:tblGrid>
      <w:tr w:rsidR="00A14C6C" w:rsidRPr="00C67093" w14:paraId="1D80A9D7" w14:textId="77777777" w:rsidTr="00A37904">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F7475"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DIPPR</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CB38A77"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A</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ED3C888"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B</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DC0BFF4"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690D679"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D</w:t>
            </w:r>
          </w:p>
        </w:tc>
      </w:tr>
      <w:tr w:rsidR="00A14C6C" w:rsidRPr="00C67093" w14:paraId="5318CC02"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C005453"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7</w:t>
            </w:r>
          </w:p>
        </w:tc>
        <w:tc>
          <w:tcPr>
            <w:tcW w:w="960" w:type="dxa"/>
            <w:tcBorders>
              <w:top w:val="nil"/>
              <w:left w:val="nil"/>
              <w:bottom w:val="single" w:sz="4" w:space="0" w:color="auto"/>
              <w:right w:val="single" w:sz="4" w:space="0" w:color="auto"/>
            </w:tcBorders>
            <w:shd w:val="clear" w:color="auto" w:fill="auto"/>
            <w:noWrap/>
            <w:vAlign w:val="bottom"/>
            <w:hideMark/>
          </w:tcPr>
          <w:p w14:paraId="63AFEF55"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6034</w:t>
            </w:r>
          </w:p>
        </w:tc>
        <w:tc>
          <w:tcPr>
            <w:tcW w:w="960" w:type="dxa"/>
            <w:tcBorders>
              <w:top w:val="nil"/>
              <w:left w:val="nil"/>
              <w:bottom w:val="single" w:sz="4" w:space="0" w:color="auto"/>
              <w:right w:val="single" w:sz="4" w:space="0" w:color="auto"/>
            </w:tcBorders>
            <w:shd w:val="clear" w:color="auto" w:fill="auto"/>
            <w:noWrap/>
            <w:vAlign w:val="bottom"/>
            <w:hideMark/>
          </w:tcPr>
          <w:p w14:paraId="6F7D8165"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602</w:t>
            </w:r>
          </w:p>
        </w:tc>
        <w:tc>
          <w:tcPr>
            <w:tcW w:w="960" w:type="dxa"/>
            <w:tcBorders>
              <w:top w:val="nil"/>
              <w:left w:val="nil"/>
              <w:bottom w:val="single" w:sz="4" w:space="0" w:color="auto"/>
              <w:right w:val="single" w:sz="4" w:space="0" w:color="auto"/>
            </w:tcBorders>
            <w:shd w:val="clear" w:color="auto" w:fill="auto"/>
            <w:noWrap/>
            <w:vAlign w:val="bottom"/>
            <w:hideMark/>
          </w:tcPr>
          <w:p w14:paraId="3CD9E0A6"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540.26</w:t>
            </w:r>
          </w:p>
        </w:tc>
        <w:tc>
          <w:tcPr>
            <w:tcW w:w="960" w:type="dxa"/>
            <w:tcBorders>
              <w:top w:val="nil"/>
              <w:left w:val="nil"/>
              <w:bottom w:val="single" w:sz="4" w:space="0" w:color="auto"/>
              <w:right w:val="single" w:sz="4" w:space="0" w:color="auto"/>
            </w:tcBorders>
            <w:shd w:val="clear" w:color="auto" w:fill="auto"/>
            <w:noWrap/>
            <w:vAlign w:val="bottom"/>
            <w:hideMark/>
          </w:tcPr>
          <w:p w14:paraId="0D8C1BF2"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791</w:t>
            </w:r>
          </w:p>
        </w:tc>
      </w:tr>
      <w:tr w:rsidR="00A14C6C" w:rsidRPr="00C67093" w14:paraId="3B7DB356"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57524C"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8</w:t>
            </w:r>
          </w:p>
        </w:tc>
        <w:tc>
          <w:tcPr>
            <w:tcW w:w="960" w:type="dxa"/>
            <w:tcBorders>
              <w:top w:val="nil"/>
              <w:left w:val="nil"/>
              <w:bottom w:val="single" w:sz="4" w:space="0" w:color="auto"/>
              <w:right w:val="single" w:sz="4" w:space="0" w:color="auto"/>
            </w:tcBorders>
            <w:shd w:val="clear" w:color="auto" w:fill="auto"/>
            <w:noWrap/>
            <w:vAlign w:val="bottom"/>
            <w:hideMark/>
          </w:tcPr>
          <w:p w14:paraId="25FD2B31"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50864</w:t>
            </w:r>
          </w:p>
        </w:tc>
        <w:tc>
          <w:tcPr>
            <w:tcW w:w="960" w:type="dxa"/>
            <w:tcBorders>
              <w:top w:val="nil"/>
              <w:left w:val="nil"/>
              <w:bottom w:val="single" w:sz="4" w:space="0" w:color="auto"/>
              <w:right w:val="single" w:sz="4" w:space="0" w:color="auto"/>
            </w:tcBorders>
            <w:shd w:val="clear" w:color="auto" w:fill="auto"/>
            <w:noWrap/>
            <w:vAlign w:val="bottom"/>
            <w:hideMark/>
          </w:tcPr>
          <w:p w14:paraId="7C6EBAC2"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476</w:t>
            </w:r>
          </w:p>
        </w:tc>
        <w:tc>
          <w:tcPr>
            <w:tcW w:w="960" w:type="dxa"/>
            <w:tcBorders>
              <w:top w:val="nil"/>
              <w:left w:val="nil"/>
              <w:bottom w:val="single" w:sz="4" w:space="0" w:color="auto"/>
              <w:right w:val="single" w:sz="4" w:space="0" w:color="auto"/>
            </w:tcBorders>
            <w:shd w:val="clear" w:color="auto" w:fill="auto"/>
            <w:noWrap/>
            <w:vAlign w:val="bottom"/>
            <w:hideMark/>
          </w:tcPr>
          <w:p w14:paraId="3EFF9B03"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568.83</w:t>
            </w:r>
          </w:p>
        </w:tc>
        <w:tc>
          <w:tcPr>
            <w:tcW w:w="960" w:type="dxa"/>
            <w:tcBorders>
              <w:top w:val="nil"/>
              <w:left w:val="nil"/>
              <w:bottom w:val="single" w:sz="4" w:space="0" w:color="auto"/>
              <w:right w:val="single" w:sz="4" w:space="0" w:color="auto"/>
            </w:tcBorders>
            <w:shd w:val="clear" w:color="auto" w:fill="auto"/>
            <w:noWrap/>
            <w:vAlign w:val="bottom"/>
            <w:hideMark/>
          </w:tcPr>
          <w:p w14:paraId="6EEAA9B7"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694</w:t>
            </w:r>
          </w:p>
        </w:tc>
      </w:tr>
      <w:tr w:rsidR="00A14C6C" w:rsidRPr="00C67093" w14:paraId="725E3997"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55CCC5"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9</w:t>
            </w:r>
          </w:p>
        </w:tc>
        <w:tc>
          <w:tcPr>
            <w:tcW w:w="960" w:type="dxa"/>
            <w:tcBorders>
              <w:top w:val="nil"/>
              <w:left w:val="nil"/>
              <w:bottom w:val="single" w:sz="4" w:space="0" w:color="auto"/>
              <w:right w:val="single" w:sz="4" w:space="0" w:color="auto"/>
            </w:tcBorders>
            <w:shd w:val="clear" w:color="auto" w:fill="auto"/>
            <w:noWrap/>
            <w:vAlign w:val="bottom"/>
            <w:hideMark/>
          </w:tcPr>
          <w:p w14:paraId="569D9C4C"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46554</w:t>
            </w:r>
          </w:p>
        </w:tc>
        <w:tc>
          <w:tcPr>
            <w:tcW w:w="960" w:type="dxa"/>
            <w:tcBorders>
              <w:top w:val="nil"/>
              <w:left w:val="nil"/>
              <w:bottom w:val="single" w:sz="4" w:space="0" w:color="auto"/>
              <w:right w:val="single" w:sz="4" w:space="0" w:color="auto"/>
            </w:tcBorders>
            <w:shd w:val="clear" w:color="auto" w:fill="auto"/>
            <w:noWrap/>
            <w:vAlign w:val="bottom"/>
            <w:hideMark/>
          </w:tcPr>
          <w:p w14:paraId="7781FDAD"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556</w:t>
            </w:r>
          </w:p>
        </w:tc>
        <w:tc>
          <w:tcPr>
            <w:tcW w:w="960" w:type="dxa"/>
            <w:tcBorders>
              <w:top w:val="nil"/>
              <w:left w:val="nil"/>
              <w:bottom w:val="single" w:sz="4" w:space="0" w:color="auto"/>
              <w:right w:val="single" w:sz="4" w:space="0" w:color="auto"/>
            </w:tcBorders>
            <w:shd w:val="clear" w:color="auto" w:fill="auto"/>
            <w:noWrap/>
            <w:vAlign w:val="bottom"/>
            <w:hideMark/>
          </w:tcPr>
          <w:p w14:paraId="50EDCF88"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595.65</w:t>
            </w:r>
          </w:p>
        </w:tc>
        <w:tc>
          <w:tcPr>
            <w:tcW w:w="960" w:type="dxa"/>
            <w:tcBorders>
              <w:top w:val="nil"/>
              <w:left w:val="nil"/>
              <w:bottom w:val="single" w:sz="4" w:space="0" w:color="auto"/>
              <w:right w:val="single" w:sz="4" w:space="0" w:color="auto"/>
            </w:tcBorders>
            <w:shd w:val="clear" w:color="auto" w:fill="auto"/>
            <w:noWrap/>
            <w:vAlign w:val="bottom"/>
            <w:hideMark/>
          </w:tcPr>
          <w:p w14:paraId="4E3F6DA5"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857</w:t>
            </w:r>
          </w:p>
        </w:tc>
      </w:tr>
      <w:tr w:rsidR="00A14C6C" w:rsidRPr="00C67093" w14:paraId="3CCD19B5"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D45037"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lastRenderedPageBreak/>
              <w:t>C10</w:t>
            </w:r>
          </w:p>
        </w:tc>
        <w:tc>
          <w:tcPr>
            <w:tcW w:w="960" w:type="dxa"/>
            <w:tcBorders>
              <w:top w:val="nil"/>
              <w:left w:val="nil"/>
              <w:bottom w:val="single" w:sz="4" w:space="0" w:color="auto"/>
              <w:right w:val="single" w:sz="4" w:space="0" w:color="auto"/>
            </w:tcBorders>
            <w:shd w:val="clear" w:color="auto" w:fill="auto"/>
            <w:noWrap/>
            <w:vAlign w:val="bottom"/>
            <w:hideMark/>
          </w:tcPr>
          <w:p w14:paraId="23161949"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4129</w:t>
            </w:r>
          </w:p>
        </w:tc>
        <w:tc>
          <w:tcPr>
            <w:tcW w:w="960" w:type="dxa"/>
            <w:tcBorders>
              <w:top w:val="nil"/>
              <w:left w:val="nil"/>
              <w:bottom w:val="single" w:sz="4" w:space="0" w:color="auto"/>
              <w:right w:val="single" w:sz="4" w:space="0" w:color="auto"/>
            </w:tcBorders>
            <w:shd w:val="clear" w:color="auto" w:fill="auto"/>
            <w:noWrap/>
            <w:vAlign w:val="bottom"/>
            <w:hideMark/>
          </w:tcPr>
          <w:p w14:paraId="21D4CE0D"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24</w:t>
            </w:r>
          </w:p>
        </w:tc>
        <w:tc>
          <w:tcPr>
            <w:tcW w:w="960" w:type="dxa"/>
            <w:tcBorders>
              <w:top w:val="nil"/>
              <w:left w:val="nil"/>
              <w:bottom w:val="single" w:sz="4" w:space="0" w:color="auto"/>
              <w:right w:val="single" w:sz="4" w:space="0" w:color="auto"/>
            </w:tcBorders>
            <w:shd w:val="clear" w:color="auto" w:fill="auto"/>
            <w:noWrap/>
            <w:vAlign w:val="bottom"/>
            <w:hideMark/>
          </w:tcPr>
          <w:p w14:paraId="7BF19BF7"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618.45</w:t>
            </w:r>
          </w:p>
        </w:tc>
        <w:tc>
          <w:tcPr>
            <w:tcW w:w="960" w:type="dxa"/>
            <w:tcBorders>
              <w:top w:val="nil"/>
              <w:left w:val="nil"/>
              <w:bottom w:val="single" w:sz="4" w:space="0" w:color="auto"/>
              <w:right w:val="single" w:sz="4" w:space="0" w:color="auto"/>
            </w:tcBorders>
            <w:shd w:val="clear" w:color="auto" w:fill="auto"/>
            <w:noWrap/>
            <w:vAlign w:val="bottom"/>
            <w:hideMark/>
          </w:tcPr>
          <w:p w14:paraId="7EF94B5D"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857</w:t>
            </w:r>
          </w:p>
        </w:tc>
      </w:tr>
      <w:tr w:rsidR="00A14C6C" w:rsidRPr="00C67093" w14:paraId="14DC45FF"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601663"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1</w:t>
            </w:r>
          </w:p>
        </w:tc>
        <w:tc>
          <w:tcPr>
            <w:tcW w:w="960" w:type="dxa"/>
            <w:tcBorders>
              <w:top w:val="nil"/>
              <w:left w:val="nil"/>
              <w:bottom w:val="single" w:sz="4" w:space="0" w:color="auto"/>
              <w:right w:val="single" w:sz="4" w:space="0" w:color="auto"/>
            </w:tcBorders>
            <w:shd w:val="clear" w:color="auto" w:fill="auto"/>
            <w:noWrap/>
            <w:vAlign w:val="bottom"/>
            <w:hideMark/>
          </w:tcPr>
          <w:p w14:paraId="3847A171"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7012</w:t>
            </w:r>
          </w:p>
        </w:tc>
        <w:tc>
          <w:tcPr>
            <w:tcW w:w="960" w:type="dxa"/>
            <w:tcBorders>
              <w:top w:val="nil"/>
              <w:left w:val="nil"/>
              <w:bottom w:val="single" w:sz="4" w:space="0" w:color="auto"/>
              <w:right w:val="single" w:sz="4" w:space="0" w:color="auto"/>
            </w:tcBorders>
            <w:shd w:val="clear" w:color="auto" w:fill="auto"/>
            <w:noWrap/>
            <w:vAlign w:val="bottom"/>
            <w:hideMark/>
          </w:tcPr>
          <w:p w14:paraId="2F093ED9"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4999</w:t>
            </w:r>
          </w:p>
        </w:tc>
        <w:tc>
          <w:tcPr>
            <w:tcW w:w="960" w:type="dxa"/>
            <w:tcBorders>
              <w:top w:val="nil"/>
              <w:left w:val="nil"/>
              <w:bottom w:val="single" w:sz="4" w:space="0" w:color="auto"/>
              <w:right w:val="single" w:sz="4" w:space="0" w:color="auto"/>
            </w:tcBorders>
            <w:shd w:val="clear" w:color="auto" w:fill="auto"/>
            <w:noWrap/>
            <w:vAlign w:val="bottom"/>
            <w:hideMark/>
          </w:tcPr>
          <w:p w14:paraId="10BCD9A9"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638.76</w:t>
            </w:r>
          </w:p>
        </w:tc>
        <w:tc>
          <w:tcPr>
            <w:tcW w:w="960" w:type="dxa"/>
            <w:tcBorders>
              <w:top w:val="nil"/>
              <w:left w:val="nil"/>
              <w:bottom w:val="single" w:sz="4" w:space="0" w:color="auto"/>
              <w:right w:val="single" w:sz="4" w:space="0" w:color="auto"/>
            </w:tcBorders>
            <w:shd w:val="clear" w:color="auto" w:fill="auto"/>
            <w:noWrap/>
            <w:vAlign w:val="bottom"/>
            <w:hideMark/>
          </w:tcPr>
          <w:p w14:paraId="37F6DF2B"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857</w:t>
            </w:r>
          </w:p>
        </w:tc>
      </w:tr>
      <w:tr w:rsidR="00A14C6C" w:rsidRPr="00C67093" w14:paraId="2C3BC064"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1760527"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2</w:t>
            </w:r>
          </w:p>
        </w:tc>
        <w:tc>
          <w:tcPr>
            <w:tcW w:w="960" w:type="dxa"/>
            <w:tcBorders>
              <w:top w:val="nil"/>
              <w:left w:val="nil"/>
              <w:bottom w:val="single" w:sz="4" w:space="0" w:color="auto"/>
              <w:right w:val="single" w:sz="4" w:space="0" w:color="auto"/>
            </w:tcBorders>
            <w:shd w:val="clear" w:color="auto" w:fill="auto"/>
            <w:noWrap/>
            <w:vAlign w:val="bottom"/>
            <w:hideMark/>
          </w:tcPr>
          <w:p w14:paraId="07B087E2"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46</w:t>
            </w:r>
          </w:p>
        </w:tc>
        <w:tc>
          <w:tcPr>
            <w:tcW w:w="960" w:type="dxa"/>
            <w:tcBorders>
              <w:top w:val="nil"/>
              <w:left w:val="nil"/>
              <w:bottom w:val="single" w:sz="4" w:space="0" w:color="auto"/>
              <w:right w:val="single" w:sz="4" w:space="0" w:color="auto"/>
            </w:tcBorders>
            <w:shd w:val="clear" w:color="auto" w:fill="auto"/>
            <w:noWrap/>
            <w:vAlign w:val="bottom"/>
            <w:hideMark/>
          </w:tcPr>
          <w:p w14:paraId="1A598CFF"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18</w:t>
            </w:r>
          </w:p>
        </w:tc>
        <w:tc>
          <w:tcPr>
            <w:tcW w:w="960" w:type="dxa"/>
            <w:tcBorders>
              <w:top w:val="nil"/>
              <w:left w:val="nil"/>
              <w:bottom w:val="single" w:sz="4" w:space="0" w:color="auto"/>
              <w:right w:val="single" w:sz="4" w:space="0" w:color="auto"/>
            </w:tcBorders>
            <w:shd w:val="clear" w:color="auto" w:fill="auto"/>
            <w:noWrap/>
            <w:vAlign w:val="bottom"/>
            <w:hideMark/>
          </w:tcPr>
          <w:p w14:paraId="7882C656"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658.2</w:t>
            </w:r>
          </w:p>
        </w:tc>
        <w:tc>
          <w:tcPr>
            <w:tcW w:w="960" w:type="dxa"/>
            <w:tcBorders>
              <w:top w:val="nil"/>
              <w:left w:val="nil"/>
              <w:bottom w:val="single" w:sz="4" w:space="0" w:color="auto"/>
              <w:right w:val="single" w:sz="4" w:space="0" w:color="auto"/>
            </w:tcBorders>
            <w:shd w:val="clear" w:color="auto" w:fill="auto"/>
            <w:noWrap/>
            <w:vAlign w:val="bottom"/>
            <w:hideMark/>
          </w:tcPr>
          <w:p w14:paraId="4BFFB7D2"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896</w:t>
            </w:r>
          </w:p>
        </w:tc>
      </w:tr>
      <w:tr w:rsidR="00A14C6C" w:rsidRPr="00C67093" w14:paraId="36B24636"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092A6"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3</w:t>
            </w:r>
          </w:p>
        </w:tc>
        <w:tc>
          <w:tcPr>
            <w:tcW w:w="960" w:type="dxa"/>
            <w:tcBorders>
              <w:top w:val="nil"/>
              <w:left w:val="nil"/>
              <w:bottom w:val="single" w:sz="4" w:space="0" w:color="auto"/>
              <w:right w:val="single" w:sz="4" w:space="0" w:color="auto"/>
            </w:tcBorders>
            <w:shd w:val="clear" w:color="auto" w:fill="auto"/>
            <w:noWrap/>
            <w:vAlign w:val="bottom"/>
            <w:hideMark/>
          </w:tcPr>
          <w:p w14:paraId="2D16A75F"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228</w:t>
            </w:r>
          </w:p>
        </w:tc>
        <w:tc>
          <w:tcPr>
            <w:tcW w:w="960" w:type="dxa"/>
            <w:tcBorders>
              <w:top w:val="nil"/>
              <w:left w:val="nil"/>
              <w:bottom w:val="single" w:sz="4" w:space="0" w:color="auto"/>
              <w:right w:val="single" w:sz="4" w:space="0" w:color="auto"/>
            </w:tcBorders>
            <w:shd w:val="clear" w:color="auto" w:fill="auto"/>
            <w:noWrap/>
            <w:vAlign w:val="bottom"/>
            <w:hideMark/>
          </w:tcPr>
          <w:p w14:paraId="591FC2C6"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04</w:t>
            </w:r>
          </w:p>
        </w:tc>
        <w:tc>
          <w:tcPr>
            <w:tcW w:w="960" w:type="dxa"/>
            <w:tcBorders>
              <w:top w:val="nil"/>
              <w:left w:val="nil"/>
              <w:bottom w:val="single" w:sz="4" w:space="0" w:color="auto"/>
              <w:right w:val="single" w:sz="4" w:space="0" w:color="auto"/>
            </w:tcBorders>
            <w:shd w:val="clear" w:color="auto" w:fill="auto"/>
            <w:noWrap/>
            <w:vAlign w:val="bottom"/>
            <w:hideMark/>
          </w:tcPr>
          <w:p w14:paraId="328008E9"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675.8</w:t>
            </w:r>
          </w:p>
        </w:tc>
        <w:tc>
          <w:tcPr>
            <w:tcW w:w="960" w:type="dxa"/>
            <w:tcBorders>
              <w:top w:val="nil"/>
              <w:left w:val="nil"/>
              <w:bottom w:val="single" w:sz="4" w:space="0" w:color="auto"/>
              <w:right w:val="single" w:sz="4" w:space="0" w:color="auto"/>
            </w:tcBorders>
            <w:shd w:val="clear" w:color="auto" w:fill="auto"/>
            <w:noWrap/>
            <w:vAlign w:val="bottom"/>
            <w:hideMark/>
          </w:tcPr>
          <w:p w14:paraId="74E2AA75"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12</w:t>
            </w:r>
          </w:p>
        </w:tc>
      </w:tr>
      <w:tr w:rsidR="00A14C6C" w:rsidRPr="00C67093" w14:paraId="621A3DF7"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3C5B42"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4</w:t>
            </w:r>
          </w:p>
        </w:tc>
        <w:tc>
          <w:tcPr>
            <w:tcW w:w="960" w:type="dxa"/>
            <w:tcBorders>
              <w:top w:val="nil"/>
              <w:left w:val="nil"/>
              <w:bottom w:val="single" w:sz="4" w:space="0" w:color="auto"/>
              <w:right w:val="single" w:sz="4" w:space="0" w:color="auto"/>
            </w:tcBorders>
            <w:shd w:val="clear" w:color="auto" w:fill="auto"/>
            <w:noWrap/>
            <w:vAlign w:val="bottom"/>
            <w:hideMark/>
          </w:tcPr>
          <w:p w14:paraId="5685E46B"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0382</w:t>
            </w:r>
          </w:p>
        </w:tc>
        <w:tc>
          <w:tcPr>
            <w:tcW w:w="960" w:type="dxa"/>
            <w:tcBorders>
              <w:top w:val="nil"/>
              <w:left w:val="nil"/>
              <w:bottom w:val="single" w:sz="4" w:space="0" w:color="auto"/>
              <w:right w:val="single" w:sz="4" w:space="0" w:color="auto"/>
            </w:tcBorders>
            <w:shd w:val="clear" w:color="auto" w:fill="auto"/>
            <w:noWrap/>
            <w:vAlign w:val="bottom"/>
            <w:hideMark/>
          </w:tcPr>
          <w:p w14:paraId="6998B702"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588</w:t>
            </w:r>
          </w:p>
        </w:tc>
        <w:tc>
          <w:tcPr>
            <w:tcW w:w="960" w:type="dxa"/>
            <w:tcBorders>
              <w:top w:val="nil"/>
              <w:left w:val="nil"/>
              <w:bottom w:val="single" w:sz="4" w:space="0" w:color="auto"/>
              <w:right w:val="single" w:sz="4" w:space="0" w:color="auto"/>
            </w:tcBorders>
            <w:shd w:val="clear" w:color="auto" w:fill="auto"/>
            <w:noWrap/>
            <w:vAlign w:val="bottom"/>
            <w:hideMark/>
          </w:tcPr>
          <w:p w14:paraId="22B1B546"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692.4</w:t>
            </w:r>
          </w:p>
        </w:tc>
        <w:tc>
          <w:tcPr>
            <w:tcW w:w="960" w:type="dxa"/>
            <w:tcBorders>
              <w:top w:val="nil"/>
              <w:left w:val="nil"/>
              <w:bottom w:val="single" w:sz="4" w:space="0" w:color="auto"/>
              <w:right w:val="single" w:sz="4" w:space="0" w:color="auto"/>
            </w:tcBorders>
            <w:shd w:val="clear" w:color="auto" w:fill="auto"/>
            <w:noWrap/>
            <w:vAlign w:val="bottom"/>
            <w:hideMark/>
          </w:tcPr>
          <w:p w14:paraId="16840756"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73</w:t>
            </w:r>
          </w:p>
        </w:tc>
      </w:tr>
      <w:tr w:rsidR="00A14C6C" w:rsidRPr="00C67093" w14:paraId="61ECCD71"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3C810C3"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5</w:t>
            </w:r>
          </w:p>
        </w:tc>
        <w:tc>
          <w:tcPr>
            <w:tcW w:w="960" w:type="dxa"/>
            <w:tcBorders>
              <w:top w:val="nil"/>
              <w:left w:val="nil"/>
              <w:bottom w:val="single" w:sz="4" w:space="0" w:color="auto"/>
              <w:right w:val="single" w:sz="4" w:space="0" w:color="auto"/>
            </w:tcBorders>
            <w:shd w:val="clear" w:color="auto" w:fill="auto"/>
            <w:noWrap/>
            <w:vAlign w:val="bottom"/>
            <w:hideMark/>
          </w:tcPr>
          <w:p w14:paraId="4D37CF1F"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8834</w:t>
            </w:r>
          </w:p>
        </w:tc>
        <w:tc>
          <w:tcPr>
            <w:tcW w:w="960" w:type="dxa"/>
            <w:tcBorders>
              <w:top w:val="nil"/>
              <w:left w:val="nil"/>
              <w:bottom w:val="single" w:sz="4" w:space="0" w:color="auto"/>
              <w:right w:val="single" w:sz="4" w:space="0" w:color="auto"/>
            </w:tcBorders>
            <w:shd w:val="clear" w:color="auto" w:fill="auto"/>
            <w:noWrap/>
            <w:vAlign w:val="bottom"/>
            <w:hideMark/>
          </w:tcPr>
          <w:p w14:paraId="7111C0A2"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375</w:t>
            </w:r>
          </w:p>
        </w:tc>
        <w:tc>
          <w:tcPr>
            <w:tcW w:w="960" w:type="dxa"/>
            <w:tcBorders>
              <w:top w:val="nil"/>
              <w:left w:val="nil"/>
              <w:bottom w:val="single" w:sz="4" w:space="0" w:color="auto"/>
              <w:right w:val="single" w:sz="4" w:space="0" w:color="auto"/>
            </w:tcBorders>
            <w:shd w:val="clear" w:color="auto" w:fill="auto"/>
            <w:noWrap/>
            <w:vAlign w:val="bottom"/>
            <w:hideMark/>
          </w:tcPr>
          <w:p w14:paraId="51180807"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706.8</w:t>
            </w:r>
          </w:p>
        </w:tc>
        <w:tc>
          <w:tcPr>
            <w:tcW w:w="960" w:type="dxa"/>
            <w:tcBorders>
              <w:top w:val="nil"/>
              <w:left w:val="nil"/>
              <w:bottom w:val="single" w:sz="4" w:space="0" w:color="auto"/>
              <w:right w:val="single" w:sz="4" w:space="0" w:color="auto"/>
            </w:tcBorders>
            <w:shd w:val="clear" w:color="auto" w:fill="auto"/>
            <w:noWrap/>
            <w:vAlign w:val="bottom"/>
            <w:hideMark/>
          </w:tcPr>
          <w:p w14:paraId="21F8D414"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1579</w:t>
            </w:r>
          </w:p>
        </w:tc>
      </w:tr>
      <w:tr w:rsidR="00A14C6C" w:rsidRPr="00C67093" w14:paraId="16B0AF9B"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4926182"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6</w:t>
            </w:r>
          </w:p>
        </w:tc>
        <w:tc>
          <w:tcPr>
            <w:tcW w:w="960" w:type="dxa"/>
            <w:tcBorders>
              <w:top w:val="nil"/>
              <w:left w:val="nil"/>
              <w:bottom w:val="single" w:sz="4" w:space="0" w:color="auto"/>
              <w:right w:val="single" w:sz="4" w:space="0" w:color="auto"/>
            </w:tcBorders>
            <w:shd w:val="clear" w:color="auto" w:fill="auto"/>
            <w:noWrap/>
            <w:vAlign w:val="bottom"/>
            <w:hideMark/>
          </w:tcPr>
          <w:p w14:paraId="0EB3A2EE"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7356</w:t>
            </w:r>
          </w:p>
        </w:tc>
        <w:tc>
          <w:tcPr>
            <w:tcW w:w="960" w:type="dxa"/>
            <w:tcBorders>
              <w:top w:val="nil"/>
              <w:left w:val="nil"/>
              <w:bottom w:val="single" w:sz="4" w:space="0" w:color="auto"/>
              <w:right w:val="single" w:sz="4" w:space="0" w:color="auto"/>
            </w:tcBorders>
            <w:shd w:val="clear" w:color="auto" w:fill="auto"/>
            <w:noWrap/>
            <w:vAlign w:val="bottom"/>
            <w:hideMark/>
          </w:tcPr>
          <w:p w14:paraId="1C7E2AC0"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442</w:t>
            </w:r>
          </w:p>
        </w:tc>
        <w:tc>
          <w:tcPr>
            <w:tcW w:w="960" w:type="dxa"/>
            <w:tcBorders>
              <w:top w:val="nil"/>
              <w:left w:val="nil"/>
              <w:bottom w:val="single" w:sz="4" w:space="0" w:color="auto"/>
              <w:right w:val="single" w:sz="4" w:space="0" w:color="auto"/>
            </w:tcBorders>
            <w:shd w:val="clear" w:color="auto" w:fill="auto"/>
            <w:noWrap/>
            <w:vAlign w:val="bottom"/>
            <w:hideMark/>
          </w:tcPr>
          <w:p w14:paraId="2F3ADA9F"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720.6</w:t>
            </w:r>
          </w:p>
        </w:tc>
        <w:tc>
          <w:tcPr>
            <w:tcW w:w="960" w:type="dxa"/>
            <w:tcBorders>
              <w:top w:val="nil"/>
              <w:left w:val="nil"/>
              <w:bottom w:val="single" w:sz="4" w:space="0" w:color="auto"/>
              <w:right w:val="single" w:sz="4" w:space="0" w:color="auto"/>
            </w:tcBorders>
            <w:shd w:val="clear" w:color="auto" w:fill="auto"/>
            <w:noWrap/>
            <w:vAlign w:val="bottom"/>
            <w:hideMark/>
          </w:tcPr>
          <w:p w14:paraId="7FE1DB8D"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238</w:t>
            </w:r>
          </w:p>
        </w:tc>
      </w:tr>
      <w:tr w:rsidR="00A14C6C" w:rsidRPr="00C67093" w14:paraId="2D299144"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34D78B2"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7</w:t>
            </w:r>
          </w:p>
        </w:tc>
        <w:tc>
          <w:tcPr>
            <w:tcW w:w="960" w:type="dxa"/>
            <w:tcBorders>
              <w:top w:val="nil"/>
              <w:left w:val="nil"/>
              <w:bottom w:val="single" w:sz="4" w:space="0" w:color="auto"/>
              <w:right w:val="single" w:sz="4" w:space="0" w:color="auto"/>
            </w:tcBorders>
            <w:shd w:val="clear" w:color="auto" w:fill="auto"/>
            <w:noWrap/>
            <w:vAlign w:val="bottom"/>
            <w:hideMark/>
          </w:tcPr>
          <w:p w14:paraId="1E1BFEA9"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217</w:t>
            </w:r>
          </w:p>
        </w:tc>
        <w:tc>
          <w:tcPr>
            <w:tcW w:w="960" w:type="dxa"/>
            <w:tcBorders>
              <w:top w:val="nil"/>
              <w:left w:val="nil"/>
              <w:bottom w:val="single" w:sz="4" w:space="0" w:color="auto"/>
              <w:right w:val="single" w:sz="4" w:space="0" w:color="auto"/>
            </w:tcBorders>
            <w:shd w:val="clear" w:color="auto" w:fill="auto"/>
            <w:noWrap/>
            <w:vAlign w:val="bottom"/>
            <w:hideMark/>
          </w:tcPr>
          <w:p w14:paraId="33056380"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316</w:t>
            </w:r>
          </w:p>
        </w:tc>
        <w:tc>
          <w:tcPr>
            <w:tcW w:w="960" w:type="dxa"/>
            <w:tcBorders>
              <w:top w:val="nil"/>
              <w:left w:val="nil"/>
              <w:bottom w:val="single" w:sz="4" w:space="0" w:color="auto"/>
              <w:right w:val="single" w:sz="4" w:space="0" w:color="auto"/>
            </w:tcBorders>
            <w:shd w:val="clear" w:color="auto" w:fill="auto"/>
            <w:noWrap/>
            <w:vAlign w:val="bottom"/>
            <w:hideMark/>
          </w:tcPr>
          <w:p w14:paraId="70C6F1A0"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733.37</w:t>
            </w:r>
          </w:p>
        </w:tc>
        <w:tc>
          <w:tcPr>
            <w:tcW w:w="960" w:type="dxa"/>
            <w:tcBorders>
              <w:top w:val="nil"/>
              <w:left w:val="nil"/>
              <w:bottom w:val="single" w:sz="4" w:space="0" w:color="auto"/>
              <w:right w:val="single" w:sz="4" w:space="0" w:color="auto"/>
            </w:tcBorders>
            <w:shd w:val="clear" w:color="auto" w:fill="auto"/>
            <w:noWrap/>
            <w:vAlign w:val="bottom"/>
            <w:hideMark/>
          </w:tcPr>
          <w:p w14:paraId="1B3075F2"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052</w:t>
            </w:r>
          </w:p>
        </w:tc>
      </w:tr>
      <w:tr w:rsidR="00A14C6C" w:rsidRPr="00C67093" w14:paraId="218E3D4B"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EB6BB11"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8</w:t>
            </w:r>
          </w:p>
        </w:tc>
        <w:tc>
          <w:tcPr>
            <w:tcW w:w="960" w:type="dxa"/>
            <w:tcBorders>
              <w:top w:val="nil"/>
              <w:left w:val="nil"/>
              <w:bottom w:val="single" w:sz="4" w:space="0" w:color="auto"/>
              <w:right w:val="single" w:sz="4" w:space="0" w:color="auto"/>
            </w:tcBorders>
            <w:shd w:val="clear" w:color="auto" w:fill="auto"/>
            <w:noWrap/>
            <w:vAlign w:val="bottom"/>
            <w:hideMark/>
          </w:tcPr>
          <w:p w14:paraId="33333B17"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413</w:t>
            </w:r>
          </w:p>
        </w:tc>
        <w:tc>
          <w:tcPr>
            <w:tcW w:w="960" w:type="dxa"/>
            <w:tcBorders>
              <w:top w:val="nil"/>
              <w:left w:val="nil"/>
              <w:bottom w:val="single" w:sz="4" w:space="0" w:color="auto"/>
              <w:right w:val="single" w:sz="4" w:space="0" w:color="auto"/>
            </w:tcBorders>
            <w:shd w:val="clear" w:color="auto" w:fill="auto"/>
            <w:noWrap/>
            <w:vAlign w:val="bottom"/>
            <w:hideMark/>
          </w:tcPr>
          <w:p w14:paraId="4F6EB8DF"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763</w:t>
            </w:r>
          </w:p>
        </w:tc>
        <w:tc>
          <w:tcPr>
            <w:tcW w:w="960" w:type="dxa"/>
            <w:tcBorders>
              <w:top w:val="nil"/>
              <w:left w:val="nil"/>
              <w:bottom w:val="single" w:sz="4" w:space="0" w:color="auto"/>
              <w:right w:val="single" w:sz="4" w:space="0" w:color="auto"/>
            </w:tcBorders>
            <w:shd w:val="clear" w:color="auto" w:fill="auto"/>
            <w:noWrap/>
            <w:vAlign w:val="bottom"/>
            <w:hideMark/>
          </w:tcPr>
          <w:p w14:paraId="65B722D8"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745.26</w:t>
            </w:r>
          </w:p>
        </w:tc>
        <w:tc>
          <w:tcPr>
            <w:tcW w:w="960" w:type="dxa"/>
            <w:tcBorders>
              <w:top w:val="nil"/>
              <w:left w:val="nil"/>
              <w:bottom w:val="single" w:sz="4" w:space="0" w:color="auto"/>
              <w:right w:val="single" w:sz="4" w:space="0" w:color="auto"/>
            </w:tcBorders>
            <w:shd w:val="clear" w:color="auto" w:fill="auto"/>
            <w:noWrap/>
            <w:vAlign w:val="bottom"/>
            <w:hideMark/>
          </w:tcPr>
          <w:p w14:paraId="3DC09E86"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74</w:t>
            </w:r>
          </w:p>
        </w:tc>
      </w:tr>
      <w:tr w:rsidR="00A14C6C" w:rsidRPr="00C67093" w14:paraId="715DA959"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D22C14"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19</w:t>
            </w:r>
          </w:p>
        </w:tc>
        <w:tc>
          <w:tcPr>
            <w:tcW w:w="960" w:type="dxa"/>
            <w:tcBorders>
              <w:top w:val="nil"/>
              <w:left w:val="nil"/>
              <w:bottom w:val="single" w:sz="4" w:space="0" w:color="auto"/>
              <w:right w:val="single" w:sz="4" w:space="0" w:color="auto"/>
            </w:tcBorders>
            <w:shd w:val="clear" w:color="auto" w:fill="auto"/>
            <w:noWrap/>
            <w:vAlign w:val="bottom"/>
            <w:hideMark/>
          </w:tcPr>
          <w:p w14:paraId="61F1E031"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2147</w:t>
            </w:r>
          </w:p>
        </w:tc>
        <w:tc>
          <w:tcPr>
            <w:tcW w:w="960" w:type="dxa"/>
            <w:tcBorders>
              <w:top w:val="nil"/>
              <w:left w:val="nil"/>
              <w:bottom w:val="single" w:sz="4" w:space="0" w:color="auto"/>
              <w:right w:val="single" w:sz="4" w:space="0" w:color="auto"/>
            </w:tcBorders>
            <w:shd w:val="clear" w:color="auto" w:fill="auto"/>
            <w:noWrap/>
            <w:vAlign w:val="bottom"/>
            <w:hideMark/>
          </w:tcPr>
          <w:p w14:paraId="1732AB58"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5012</w:t>
            </w:r>
          </w:p>
        </w:tc>
        <w:tc>
          <w:tcPr>
            <w:tcW w:w="960" w:type="dxa"/>
            <w:tcBorders>
              <w:top w:val="nil"/>
              <w:left w:val="nil"/>
              <w:bottom w:val="single" w:sz="4" w:space="0" w:color="auto"/>
              <w:right w:val="single" w:sz="4" w:space="0" w:color="auto"/>
            </w:tcBorders>
            <w:shd w:val="clear" w:color="auto" w:fill="auto"/>
            <w:noWrap/>
            <w:vAlign w:val="bottom"/>
            <w:hideMark/>
          </w:tcPr>
          <w:p w14:paraId="0DE405E5"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755.93</w:t>
            </w:r>
          </w:p>
        </w:tc>
        <w:tc>
          <w:tcPr>
            <w:tcW w:w="960" w:type="dxa"/>
            <w:tcBorders>
              <w:top w:val="nil"/>
              <w:left w:val="nil"/>
              <w:bottom w:val="single" w:sz="4" w:space="0" w:color="auto"/>
              <w:right w:val="single" w:sz="4" w:space="0" w:color="auto"/>
            </w:tcBorders>
            <w:shd w:val="clear" w:color="auto" w:fill="auto"/>
            <w:noWrap/>
            <w:vAlign w:val="bottom"/>
            <w:hideMark/>
          </w:tcPr>
          <w:p w14:paraId="7FC2DB22"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065</w:t>
            </w:r>
          </w:p>
        </w:tc>
      </w:tr>
      <w:tr w:rsidR="00A14C6C" w:rsidRPr="00C67093" w14:paraId="63DAE318" w14:textId="77777777" w:rsidTr="00A37904">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36C13B" w14:textId="77777777" w:rsidR="00A14C6C" w:rsidRPr="00C67093" w:rsidRDefault="00A14C6C" w:rsidP="00325CAE">
            <w:pPr>
              <w:spacing w:after="0" w:line="240" w:lineRule="auto"/>
              <w:jc w:val="both"/>
              <w:rPr>
                <w:rFonts w:ascii="Times New Roman" w:eastAsia="Times New Roman" w:hAnsi="Times New Roman" w:cs="Times New Roman"/>
                <w:b/>
                <w:bCs/>
                <w:color w:val="000000"/>
              </w:rPr>
            </w:pPr>
            <w:r w:rsidRPr="00C67093">
              <w:rPr>
                <w:rFonts w:ascii="Times New Roman" w:eastAsia="Times New Roman" w:hAnsi="Times New Roman" w:cs="Times New Roman"/>
                <w:b/>
                <w:bCs/>
                <w:color w:val="000000"/>
              </w:rPr>
              <w:t>C20</w:t>
            </w:r>
          </w:p>
        </w:tc>
        <w:tc>
          <w:tcPr>
            <w:tcW w:w="960" w:type="dxa"/>
            <w:tcBorders>
              <w:top w:val="nil"/>
              <w:left w:val="nil"/>
              <w:bottom w:val="single" w:sz="4" w:space="0" w:color="auto"/>
              <w:right w:val="single" w:sz="4" w:space="0" w:color="auto"/>
            </w:tcBorders>
            <w:shd w:val="clear" w:color="auto" w:fill="auto"/>
            <w:noWrap/>
            <w:vAlign w:val="bottom"/>
            <w:hideMark/>
          </w:tcPr>
          <w:p w14:paraId="1C9FBEB1"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0966</w:t>
            </w:r>
          </w:p>
        </w:tc>
        <w:tc>
          <w:tcPr>
            <w:tcW w:w="960" w:type="dxa"/>
            <w:tcBorders>
              <w:top w:val="nil"/>
              <w:left w:val="nil"/>
              <w:bottom w:val="single" w:sz="4" w:space="0" w:color="auto"/>
              <w:right w:val="single" w:sz="4" w:space="0" w:color="auto"/>
            </w:tcBorders>
            <w:shd w:val="clear" w:color="auto" w:fill="auto"/>
            <w:noWrap/>
            <w:vAlign w:val="bottom"/>
            <w:hideMark/>
          </w:tcPr>
          <w:p w14:paraId="37634001"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24934</w:t>
            </w:r>
          </w:p>
        </w:tc>
        <w:tc>
          <w:tcPr>
            <w:tcW w:w="960" w:type="dxa"/>
            <w:tcBorders>
              <w:top w:val="nil"/>
              <w:left w:val="nil"/>
              <w:bottom w:val="single" w:sz="4" w:space="0" w:color="auto"/>
              <w:right w:val="single" w:sz="4" w:space="0" w:color="auto"/>
            </w:tcBorders>
            <w:shd w:val="clear" w:color="auto" w:fill="auto"/>
            <w:noWrap/>
            <w:vAlign w:val="bottom"/>
            <w:hideMark/>
          </w:tcPr>
          <w:p w14:paraId="759B2693"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767.04</w:t>
            </w:r>
          </w:p>
        </w:tc>
        <w:tc>
          <w:tcPr>
            <w:tcW w:w="960" w:type="dxa"/>
            <w:tcBorders>
              <w:top w:val="nil"/>
              <w:left w:val="nil"/>
              <w:bottom w:val="single" w:sz="4" w:space="0" w:color="auto"/>
              <w:right w:val="single" w:sz="4" w:space="0" w:color="auto"/>
            </w:tcBorders>
            <w:shd w:val="clear" w:color="auto" w:fill="auto"/>
            <w:noWrap/>
            <w:vAlign w:val="bottom"/>
            <w:hideMark/>
          </w:tcPr>
          <w:p w14:paraId="5C23C8CA" w14:textId="77777777" w:rsidR="00A14C6C" w:rsidRPr="00C67093" w:rsidRDefault="00A14C6C" w:rsidP="00325CAE">
            <w:pPr>
              <w:spacing w:after="0" w:line="240" w:lineRule="auto"/>
              <w:jc w:val="both"/>
              <w:rPr>
                <w:rFonts w:ascii="Times New Roman" w:eastAsia="Times New Roman" w:hAnsi="Times New Roman" w:cs="Times New Roman"/>
                <w:color w:val="000000"/>
              </w:rPr>
            </w:pPr>
            <w:r w:rsidRPr="00C67093">
              <w:rPr>
                <w:rFonts w:ascii="Times New Roman" w:eastAsia="Times New Roman" w:hAnsi="Times New Roman" w:cs="Times New Roman"/>
                <w:color w:val="000000"/>
              </w:rPr>
              <w:t>0.3088</w:t>
            </w:r>
          </w:p>
        </w:tc>
      </w:tr>
    </w:tbl>
    <w:p w14:paraId="3B8958F5" w14:textId="77777777" w:rsidR="00A14C6C" w:rsidRPr="00C67093" w:rsidRDefault="00A14C6C" w:rsidP="00325CAE">
      <w:pPr>
        <w:pStyle w:val="ListParagraph"/>
        <w:spacing w:after="240" w:line="276" w:lineRule="auto"/>
        <w:ind w:left="1080"/>
        <w:jc w:val="both"/>
        <w:rPr>
          <w:rFonts w:ascii="Times New Roman" w:hAnsi="Times New Roman" w:cs="Times New Roman"/>
          <w:sz w:val="19"/>
          <w:szCs w:val="19"/>
        </w:rPr>
      </w:pPr>
    </w:p>
    <w:p w14:paraId="2A9DE97D" w14:textId="721504D3" w:rsidR="00D64D63" w:rsidRPr="00C06D67" w:rsidRDefault="00A14C6C" w:rsidP="00B95BA2">
      <w:pPr>
        <w:pStyle w:val="ListParagraph"/>
        <w:numPr>
          <w:ilvl w:val="0"/>
          <w:numId w:val="5"/>
        </w:numPr>
        <w:spacing w:line="360" w:lineRule="auto"/>
        <w:jc w:val="both"/>
        <w:rPr>
          <w:rFonts w:ascii="Consolas" w:hAnsi="Consolas" w:cs="Times New Roman"/>
          <w:sz w:val="24"/>
          <w:szCs w:val="24"/>
        </w:rPr>
      </w:pPr>
      <w:proofErr w:type="spellStart"/>
      <w:proofErr w:type="gramStart"/>
      <w:r w:rsidRPr="00C06D67">
        <w:rPr>
          <w:rFonts w:ascii="Consolas" w:hAnsi="Consolas" w:cs="Times New Roman"/>
          <w:color w:val="000000"/>
          <w:sz w:val="24"/>
          <w:szCs w:val="24"/>
        </w:rPr>
        <w:t>Vm</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T</w:t>
      </w:r>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w:t>
      </w:r>
      <w:r w:rsidRPr="00C06D67">
        <w:rPr>
          <w:rFonts w:ascii="Consolas" w:hAnsi="Consolas" w:cs="Times New Roman"/>
          <w:color w:val="000000"/>
          <w:sz w:val="24"/>
          <w:szCs w:val="24"/>
        </w:rPr>
        <w:t>)</w:t>
      </w:r>
    </w:p>
    <w:p w14:paraId="06165D32" w14:textId="4741BBA3" w:rsidR="00A14C6C" w:rsidRPr="006A45F1" w:rsidRDefault="00A14C6C" w:rsidP="006A45F1">
      <w:pPr>
        <w:spacing w:line="360" w:lineRule="auto"/>
        <w:jc w:val="both"/>
        <w:rPr>
          <w:rFonts w:ascii="Times New Roman" w:hAnsi="Times New Roman" w:cs="Times New Roman"/>
          <w:sz w:val="24"/>
          <w:szCs w:val="24"/>
        </w:rPr>
      </w:pPr>
      <w:r w:rsidRPr="006A45F1">
        <w:rPr>
          <w:rFonts w:ascii="Times New Roman" w:hAnsi="Times New Roman" w:cs="Times New Roman"/>
          <w:sz w:val="24"/>
          <w:szCs w:val="24"/>
        </w:rPr>
        <w:t>Molar volumes are calculated by DIPPR correlations</w:t>
      </w:r>
      <w:r w:rsidRPr="006A45F1">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Daubert","given":"TE","non-dropping-particle":"","parse-names":false,"suffix":""},{"dropping-particle":"","family":"Danner","given":"RP","non-dropping-particle":"","parse-names":false,"suffix":""}],"id":"ITEM-1","issued":{"date-parts":[["1989"]]},"publisher":"Hemisphere Publishing Corporation","title":"Physical and thermodynamic properties of pure compounds: data compilation","type":"book"},"uris":["http://www.mendeley.com/documents/?uuid=91e3c9ac-636b-3736-a78c-a39ad281e4c1"]}],"mendeley":{"formattedCitation":"[10]","plainTextFormattedCitation":"[10]","previouslyFormattedCitation":"[10]"},"properties":{"noteIndex":0},"schema":"https://github.com/citation-style-language/schema/raw/master/csl-citation.json"}</w:instrText>
      </w:r>
      <w:r w:rsidRPr="006A45F1">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10]</w:t>
      </w:r>
      <w:r w:rsidRPr="006A45F1">
        <w:rPr>
          <w:rFonts w:ascii="Times New Roman" w:hAnsi="Times New Roman" w:cs="Times New Roman"/>
          <w:sz w:val="24"/>
          <w:szCs w:val="24"/>
        </w:rPr>
        <w:fldChar w:fldCharType="end"/>
      </w:r>
      <w:r w:rsidRPr="006A45F1">
        <w:rPr>
          <w:rFonts w:ascii="Times New Roman" w:hAnsi="Times New Roman" w:cs="Times New Roman"/>
          <w:sz w:val="24"/>
          <w:szCs w:val="24"/>
        </w:rPr>
        <w:t xml:space="preserve"> and GCVOL method</w:t>
      </w:r>
      <w:r w:rsidRPr="006A45F1">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7]","plainTextFormattedCitation":"[7]","previouslyFormattedCitation":"[7]"},"properties":{"noteIndex":0},"schema":"https://github.com/citation-style-language/schema/raw/master/csl-citation.json"}</w:instrText>
      </w:r>
      <w:r w:rsidRPr="006A45F1">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7]</w:t>
      </w:r>
      <w:r w:rsidRPr="006A45F1">
        <w:rPr>
          <w:rFonts w:ascii="Times New Roman" w:hAnsi="Times New Roman" w:cs="Times New Roman"/>
          <w:sz w:val="24"/>
          <w:szCs w:val="24"/>
        </w:rPr>
        <w:fldChar w:fldCharType="end"/>
      </w:r>
      <w:r w:rsidRPr="006A45F1">
        <w:rPr>
          <w:rFonts w:ascii="Times New Roman" w:hAnsi="Times New Roman" w:cs="Times New Roman"/>
          <w:sz w:val="24"/>
          <w:szCs w:val="24"/>
        </w:rPr>
        <w:t>.</w:t>
      </w:r>
    </w:p>
    <w:p w14:paraId="4C32E613" w14:textId="77777777" w:rsidR="00A14C6C" w:rsidRPr="00C06D67" w:rsidRDefault="00A14C6C" w:rsidP="00596594">
      <w:pPr>
        <w:pStyle w:val="ListParagraph"/>
        <w:spacing w:line="360" w:lineRule="auto"/>
        <w:ind w:left="1080"/>
        <w:jc w:val="both"/>
        <w:rPr>
          <w:rFonts w:ascii="Times New Roman" w:hAnsi="Times New Roman" w:cs="Times New Roman"/>
          <w:sz w:val="24"/>
          <w:szCs w:val="24"/>
        </w:rPr>
      </w:pPr>
    </w:p>
    <w:p w14:paraId="576E514A" w14:textId="1B43A295" w:rsidR="00A14C6C" w:rsidRPr="00C06D67" w:rsidRDefault="00A14C6C" w:rsidP="00B95BA2">
      <w:pPr>
        <w:pStyle w:val="ListParagraph"/>
        <w:numPr>
          <w:ilvl w:val="0"/>
          <w:numId w:val="5"/>
        </w:numPr>
        <w:spacing w:line="360" w:lineRule="auto"/>
        <w:jc w:val="both"/>
        <w:rPr>
          <w:rFonts w:ascii="Consolas" w:hAnsi="Consolas" w:cs="Times New Roman"/>
          <w:sz w:val="24"/>
          <w:szCs w:val="24"/>
        </w:rPr>
      </w:pPr>
      <w:proofErr w:type="spellStart"/>
      <w:proofErr w:type="gramStart"/>
      <w:r w:rsidRPr="00C06D67">
        <w:rPr>
          <w:rFonts w:ascii="Consolas" w:hAnsi="Consolas" w:cs="Times New Roman"/>
          <w:color w:val="000000"/>
          <w:sz w:val="24"/>
          <w:szCs w:val="24"/>
        </w:rPr>
        <w:t>Vw</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w:t>
      </w:r>
      <w:r w:rsidRPr="00C06D67">
        <w:rPr>
          <w:rFonts w:ascii="Consolas" w:hAnsi="Consolas" w:cs="Times New Roman"/>
          <w:color w:val="000000"/>
          <w:sz w:val="24"/>
          <w:szCs w:val="24"/>
        </w:rPr>
        <w:t>)</w:t>
      </w:r>
    </w:p>
    <w:p w14:paraId="47886A99" w14:textId="7F4AC60E" w:rsidR="00A14C6C" w:rsidRPr="006A45F1" w:rsidRDefault="00A14C6C" w:rsidP="006A45F1">
      <w:pPr>
        <w:spacing w:line="360" w:lineRule="auto"/>
        <w:jc w:val="both"/>
        <w:rPr>
          <w:rFonts w:ascii="Times New Roman" w:hAnsi="Times New Roman" w:cs="Times New Roman"/>
          <w:sz w:val="24"/>
          <w:szCs w:val="24"/>
        </w:rPr>
      </w:pPr>
      <w:r w:rsidRPr="006A45F1">
        <w:rPr>
          <w:rFonts w:ascii="Times New Roman" w:hAnsi="Times New Roman" w:cs="Times New Roman"/>
          <w:sz w:val="24"/>
          <w:szCs w:val="24"/>
        </w:rPr>
        <w:t>Van der Waal volume which is calculated from group contribution method proposed by Bondi</w:t>
      </w:r>
      <w:r w:rsidR="009E6F23" w:rsidRPr="006A45F1">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Bondi","given":"A","non-dropping-particle":"","parse-names":false,"suffix":""}],"id":"ITEM-1","issued":{"date-parts":[["1968"]]},"publisher":"NY Wiley","title":"Physical Properties of Molecular Crystals Liquids, and Glasses","type":"book"},"uris":["http://www.mendeley.com/documents/?uuid=9a86db90-c7a5-3d74-919e-1d4ef11f9fec"]}],"mendeley":{"formattedCitation":"[8]","plainTextFormattedCitation":"[8]","previouslyFormattedCitation":"[8]"},"properties":{"noteIndex":0},"schema":"https://github.com/citation-style-language/schema/raw/master/csl-citation.json"}</w:instrText>
      </w:r>
      <w:r w:rsidR="009E6F23" w:rsidRPr="006A45F1">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8]</w:t>
      </w:r>
      <w:r w:rsidR="009E6F23" w:rsidRPr="006A45F1">
        <w:rPr>
          <w:rFonts w:ascii="Times New Roman" w:hAnsi="Times New Roman" w:cs="Times New Roman"/>
          <w:sz w:val="24"/>
          <w:szCs w:val="24"/>
        </w:rPr>
        <w:fldChar w:fldCharType="end"/>
      </w:r>
      <w:r w:rsidR="006A45F1" w:rsidRPr="006A45F1">
        <w:rPr>
          <w:rFonts w:ascii="Times New Roman" w:hAnsi="Times New Roman" w:cs="Times New Roman"/>
          <w:sz w:val="24"/>
          <w:szCs w:val="24"/>
        </w:rPr>
        <w:t>.</w:t>
      </w:r>
    </w:p>
    <w:p w14:paraId="1A40EECA" w14:textId="48158676" w:rsidR="009E6F23" w:rsidRPr="00C06D67" w:rsidRDefault="009E6F23" w:rsidP="00596594">
      <w:pPr>
        <w:pStyle w:val="ListParagraph"/>
        <w:spacing w:line="360" w:lineRule="auto"/>
        <w:ind w:left="1080"/>
        <w:jc w:val="both"/>
        <w:rPr>
          <w:rFonts w:ascii="Times New Roman" w:hAnsi="Times New Roman" w:cs="Times New Roman"/>
          <w:sz w:val="24"/>
          <w:szCs w:val="24"/>
        </w:rPr>
      </w:pPr>
    </w:p>
    <w:p w14:paraId="4BEEF5D5" w14:textId="7D42F6C7" w:rsidR="009E6F23" w:rsidRPr="00C06D67" w:rsidRDefault="009E6F23" w:rsidP="00B95BA2">
      <w:pPr>
        <w:pStyle w:val="ListParagraph"/>
        <w:numPr>
          <w:ilvl w:val="0"/>
          <w:numId w:val="5"/>
        </w:numPr>
        <w:spacing w:line="360" w:lineRule="auto"/>
        <w:jc w:val="both"/>
        <w:rPr>
          <w:rFonts w:ascii="Consolas" w:hAnsi="Consolas" w:cs="Times New Roman"/>
          <w:sz w:val="24"/>
          <w:szCs w:val="24"/>
        </w:rPr>
      </w:pPr>
      <w:r w:rsidRPr="00C06D67">
        <w:rPr>
          <w:rFonts w:ascii="Consolas" w:hAnsi="Consolas" w:cs="Times New Roman"/>
          <w:color w:val="000000"/>
          <w:sz w:val="24"/>
          <w:szCs w:val="24"/>
        </w:rPr>
        <w:t>LambdaCorr3(</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1</w:t>
      </w:r>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N2</w:t>
      </w:r>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T</w:t>
      </w:r>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CF</w:t>
      </w:r>
      <w:r w:rsidRPr="00C06D67">
        <w:rPr>
          <w:rFonts w:ascii="Consolas" w:hAnsi="Consolas" w:cs="Times New Roman"/>
          <w:color w:val="000000"/>
          <w:sz w:val="24"/>
          <w:szCs w:val="24"/>
        </w:rPr>
        <w:t>)</w:t>
      </w:r>
    </w:p>
    <w:p w14:paraId="38CE0362" w14:textId="5E9DF4D0" w:rsidR="009E6F23" w:rsidRPr="006A45F1" w:rsidRDefault="001C4EC1" w:rsidP="006A45F1">
      <w:pPr>
        <w:spacing w:line="360" w:lineRule="auto"/>
        <w:jc w:val="both"/>
        <w:rPr>
          <w:rFonts w:ascii="Times New Roman" w:hAnsi="Times New Roman" w:cs="Times New Roman"/>
          <w:color w:val="000000"/>
          <w:sz w:val="24"/>
          <w:szCs w:val="24"/>
        </w:rPr>
      </w:p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j</m:t>
            </m:r>
          </m:sub>
        </m:sSub>
      </m:oMath>
      <w:r w:rsidR="009E6F23" w:rsidRPr="006A45F1">
        <w:rPr>
          <w:rFonts w:ascii="Times New Roman" w:eastAsiaTheme="minorEastAsia" w:hAnsi="Times New Roman" w:cs="Times New Roman"/>
          <w:sz w:val="24"/>
          <w:szCs w:val="24"/>
        </w:rPr>
        <w:t xml:space="preserve"> is required in solid-phase activity coefficient calculations (Eq- </w:t>
      </w:r>
      <w:r w:rsidR="009E6F23" w:rsidRPr="006A45F1">
        <w:rPr>
          <w:rFonts w:ascii="Times New Roman" w:eastAsiaTheme="minorEastAsia" w:hAnsi="Times New Roman" w:cs="Times New Roman"/>
          <w:sz w:val="24"/>
          <w:szCs w:val="24"/>
        </w:rPr>
        <w:fldChar w:fldCharType="begin"/>
      </w:r>
      <w:r w:rsidR="009E6F23" w:rsidRPr="006A45F1">
        <w:rPr>
          <w:rFonts w:ascii="Times New Roman" w:eastAsiaTheme="minorEastAsia" w:hAnsi="Times New Roman" w:cs="Times New Roman"/>
          <w:sz w:val="24"/>
          <w:szCs w:val="24"/>
        </w:rPr>
        <w:instrText xml:space="preserve"> REF Eq11 \h  \* MERGEFORMAT </w:instrText>
      </w:r>
      <w:r w:rsidR="009E6F23" w:rsidRPr="006A45F1">
        <w:rPr>
          <w:rFonts w:ascii="Times New Roman" w:eastAsiaTheme="minorEastAsia" w:hAnsi="Times New Roman" w:cs="Times New Roman"/>
          <w:sz w:val="24"/>
          <w:szCs w:val="24"/>
        </w:rPr>
      </w:r>
      <w:r w:rsidR="009E6F23" w:rsidRPr="006A45F1">
        <w:rPr>
          <w:rFonts w:ascii="Times New Roman" w:eastAsiaTheme="minorEastAsia" w:hAnsi="Times New Roman" w:cs="Times New Roman"/>
          <w:sz w:val="24"/>
          <w:szCs w:val="24"/>
        </w:rPr>
        <w:fldChar w:fldCharType="separate"/>
      </w:r>
      <w:r w:rsidR="008A3807" w:rsidRPr="008A3807">
        <w:rPr>
          <w:rFonts w:ascii="Times New Roman" w:hAnsi="Times New Roman" w:cs="Times New Roman"/>
          <w:noProof/>
          <w:color w:val="000000" w:themeColor="text1"/>
          <w:sz w:val="24"/>
          <w:szCs w:val="24"/>
        </w:rPr>
        <w:t>11</w:t>
      </w:r>
      <w:r w:rsidR="009E6F23" w:rsidRPr="006A45F1">
        <w:rPr>
          <w:rFonts w:ascii="Times New Roman" w:eastAsiaTheme="minorEastAsia" w:hAnsi="Times New Roman" w:cs="Times New Roman"/>
          <w:sz w:val="24"/>
          <w:szCs w:val="24"/>
        </w:rPr>
        <w:fldChar w:fldCharType="end"/>
      </w:r>
      <w:r w:rsidR="009E6F23" w:rsidRPr="006A45F1">
        <w:rPr>
          <w:rFonts w:ascii="Times New Roman" w:eastAsiaTheme="minorEastAsia" w:hAnsi="Times New Roman" w:cs="Times New Roman"/>
          <w:sz w:val="24"/>
          <w:szCs w:val="24"/>
        </w:rPr>
        <w:t>)</w:t>
      </w:r>
      <w:r w:rsidR="005E2C8F" w:rsidRPr="006A45F1">
        <w:rPr>
          <w:rFonts w:ascii="Times New Roman" w:eastAsiaTheme="minorEastAsia" w:hAnsi="Times New Roman" w:cs="Times New Roman"/>
          <w:sz w:val="24"/>
          <w:szCs w:val="24"/>
        </w:rPr>
        <w:t xml:space="preserve">. Energetic interaction parameter between two n-alkane are included in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j</m:t>
            </m:r>
          </m:sub>
        </m:sSub>
      </m:oMath>
      <w:r w:rsidR="005E2C8F" w:rsidRPr="006A45F1">
        <w:rPr>
          <w:rFonts w:ascii="Times New Roman" w:eastAsiaTheme="minorEastAsia" w:hAnsi="Times New Roman" w:cs="Times New Roman"/>
          <w:sz w:val="24"/>
          <w:szCs w:val="24"/>
        </w:rPr>
        <w:t xml:space="preserve"> which is </w:t>
      </w:r>
      <w:r w:rsidR="006A45F1" w:rsidRPr="006A45F1">
        <w:rPr>
          <w:rFonts w:ascii="Times New Roman" w:eastAsiaTheme="minorEastAsia" w:hAnsi="Times New Roman" w:cs="Times New Roman"/>
          <w:sz w:val="24"/>
          <w:szCs w:val="24"/>
        </w:rPr>
        <w:t>expressed</w:t>
      </w:r>
      <w:r w:rsidR="005E2C8F" w:rsidRPr="006A45F1">
        <w:rPr>
          <w:rFonts w:ascii="Times New Roman" w:eastAsiaTheme="minorEastAsia" w:hAnsi="Times New Roman" w:cs="Times New Roman"/>
          <w:sz w:val="24"/>
          <w:szCs w:val="24"/>
        </w:rPr>
        <w:t xml:space="preserve"> differently in literature. We analyzed three models in literature for </w:t>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ij</m:t>
            </m:r>
          </m:sub>
        </m:sSub>
      </m:oMath>
      <w:r w:rsidR="005E2C8F" w:rsidRPr="006A45F1">
        <w:rPr>
          <w:rFonts w:ascii="Times New Roman" w:eastAsiaTheme="minorEastAsia" w:hAnsi="Times New Roman" w:cs="Times New Roman"/>
          <w:sz w:val="24"/>
          <w:szCs w:val="24"/>
        </w:rPr>
        <w:t xml:space="preserve"> (</w:t>
      </w:r>
      <w:r w:rsidR="005E2C8F" w:rsidRPr="006A45F1">
        <w:rPr>
          <w:rFonts w:ascii="Consolas" w:hAnsi="Consolas" w:cs="Times New Roman"/>
          <w:color w:val="000000"/>
          <w:sz w:val="24"/>
          <w:szCs w:val="24"/>
        </w:rPr>
        <w:t>LambdaCorr1</w:t>
      </w:r>
      <w:r w:rsidR="001A3FB2" w:rsidRPr="006A45F1">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author":[{"dropping-particle":"","family":"Coutinho","given":"J","non-dropping-particle":"","parse-names":false,"suffix":""},{"dropping-particle":"","family":"Knudsen","given":"K","non-dropping-particle":"","parse-names":false,"suffix":""},{"dropping-particle":"","family":"Andersen","given":"S","non-dropping-particle":"","parse-names":false,"suffix":""}],"container-title":"Chemical Engineering Science","id":"ITEM-1","issue":"12","issued":{"date-parts":[["1996"]]},"page":"3273-3282","title":"A local composition model for paraffinic solid solutions","type":"article-journal","volume":"51"},"uris":["http://www.mendeley.com/documents/?uuid=36a75d31-6696-3c17-a2f1-337c7467544e"]}],"mendeley":{"formattedCitation":"[11]","plainTextFormattedCitation":"[11]","previouslyFormattedCitation":"[11]"},"properties":{"noteIndex":0},"schema":"https://github.com/citation-style-language/schema/raw/master/csl-citation.json"}</w:instrText>
      </w:r>
      <w:r w:rsidR="001A3FB2" w:rsidRPr="006A45F1">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11]</w:t>
      </w:r>
      <w:r w:rsidR="001A3FB2" w:rsidRPr="006A45F1">
        <w:rPr>
          <w:rFonts w:ascii="Times New Roman" w:hAnsi="Times New Roman" w:cs="Times New Roman"/>
          <w:color w:val="000000"/>
          <w:sz w:val="24"/>
          <w:szCs w:val="24"/>
        </w:rPr>
        <w:fldChar w:fldCharType="end"/>
      </w:r>
      <w:r w:rsidR="005E2C8F" w:rsidRPr="006A45F1">
        <w:rPr>
          <w:rFonts w:ascii="Times New Roman" w:hAnsi="Times New Roman" w:cs="Times New Roman"/>
          <w:color w:val="000000"/>
          <w:sz w:val="24"/>
          <w:szCs w:val="24"/>
        </w:rPr>
        <w:t xml:space="preserve">, </w:t>
      </w:r>
      <w:r w:rsidR="005E2C8F" w:rsidRPr="006A45F1">
        <w:rPr>
          <w:rFonts w:ascii="Consolas" w:hAnsi="Consolas" w:cs="Times New Roman"/>
          <w:color w:val="000000"/>
          <w:sz w:val="24"/>
          <w:szCs w:val="24"/>
        </w:rPr>
        <w:t>LambdaCorr2</w:t>
      </w:r>
      <w:r w:rsidR="001A3FB2" w:rsidRPr="006A45F1">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author":[{"dropping-particle":"","family":"Yang","given":"J","non-dropping-particle":"","parse-names":false,"suffix":""},{"dropping-particle":"","family":"Wang","given":"W","non-dropping-particle":"","parse-names":false,"suffix":""},{"dropping-particle":"","family":"Shi","given":"B","non-dropping-particle":"","parse-names":false,"suffix":""},{"dropping-particle":"","family":"Ma","given":"Q","non-dropping-particle":"","parse-names":false,"suffix":""},{"dropping-particle":"","family":"Song","given":"P","non-dropping-particle":"","parse-names":false,"suffix":""},{"dropping-particle":"","family":"Gong","given":"J","non-dropping-particle":"","parse-names":false,"suffix":""}],"container-title":"Fluid Phase Equilibria","id":"ITEM-1","issued":{"date-parts":[["2016"]]},"page":"128-37","title":"Prediction of wax precipitation with new modified regular solution model","type":"article-journal","volume":"423"},"uris":["http://www.mendeley.com/documents/?uuid=f958d88d-b33d-3686-9a1f-cb8fe4219080"]}],"mendeley":{"formattedCitation":"[9]","plainTextFormattedCitation":"[9]","previouslyFormattedCitation":"[9]"},"properties":{"noteIndex":0},"schema":"https://github.com/citation-style-language/schema/raw/master/csl-citation.json"}</w:instrText>
      </w:r>
      <w:r w:rsidR="001A3FB2" w:rsidRPr="006A45F1">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9]</w:t>
      </w:r>
      <w:r w:rsidR="001A3FB2" w:rsidRPr="006A45F1">
        <w:rPr>
          <w:rFonts w:ascii="Times New Roman" w:hAnsi="Times New Roman" w:cs="Times New Roman"/>
          <w:color w:val="000000"/>
          <w:sz w:val="24"/>
          <w:szCs w:val="24"/>
        </w:rPr>
        <w:fldChar w:fldCharType="end"/>
      </w:r>
      <w:r w:rsidR="001A3FB2" w:rsidRPr="006A45F1">
        <w:rPr>
          <w:rFonts w:ascii="Times New Roman" w:hAnsi="Times New Roman" w:cs="Times New Roman"/>
          <w:color w:val="000000"/>
          <w:sz w:val="24"/>
          <w:szCs w:val="24"/>
        </w:rPr>
        <w:t xml:space="preserve"> and</w:t>
      </w:r>
      <w:r w:rsidR="005E2C8F" w:rsidRPr="006A45F1">
        <w:rPr>
          <w:rFonts w:ascii="Times New Roman" w:hAnsi="Times New Roman" w:cs="Times New Roman"/>
          <w:color w:val="000000"/>
          <w:sz w:val="24"/>
          <w:szCs w:val="24"/>
        </w:rPr>
        <w:t xml:space="preserve"> </w:t>
      </w:r>
      <w:r w:rsidR="005E2C8F" w:rsidRPr="006A45F1">
        <w:rPr>
          <w:rFonts w:ascii="Consolas" w:hAnsi="Consolas" w:cs="Times New Roman"/>
          <w:color w:val="000000"/>
          <w:sz w:val="24"/>
          <w:szCs w:val="24"/>
        </w:rPr>
        <w:t>LambdaCorr3</w:t>
      </w:r>
      <w:r w:rsidR="001A3FB2" w:rsidRPr="006A45F1">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DOI":"10.1021/ef050082i","ISSN":"0887-0624","abstract":"A number of wax models currently in use by the oil industry are based on parameters that were empirically determined to match available data for black oils. These data are often not very precise. The recently developed predictive local composition model is, however, a predictive, theoretically well-defined model based on high-accuracy thermodynamic data. The paper describes how the predictive local composition model can be used in conjunction with conventional cubic equations of state to perform wax equilibrium calculations for black oils. Examples are given that show how the model can predict both wax appearance temperature and the amount of wax precipitated at varying temperatures with or without detailed n-paraffin analyses. The examples presented include the effect of pressure on live oils. The improved thermodynamic modeling of wax formation will allow for better prediction of was deposition rates for flow assurance. © 2006 American Chemical Society.","author":[{"dropping-particle":"","family":"Coutinho","given":"João A. P.","non-dropping-particle":"","parse-names":false,"suffix":""},{"dropping-particle":"","family":"Edmonds","given":"Beryl","non-dropping-particle":"","parse-names":false,"suffix":""},{"dropping-particle":"","family":"Moorwood","given":"Tony","non-dropping-particle":"","parse-names":false,"suffix":""},{"dropping-particle":"","family":"Szczepanski","given":"Richard","non-dropping-particle":"","parse-names":false,"suffix":""},{"dropping-particle":"","family":"Zhang","given":"Xiaohong","non-dropping-particle":"","parse-names":false,"suffix":""}],"container-title":"Energy &amp; Fuels","id":"ITEM-1","issue":"3","issued":{"date-parts":[["2006","5"]]},"page":"1081-1088","title":"Reliable Wax Predictions for Flow Assurance","type":"article-journal","volume":"20"},"uris":["http://www.mendeley.com/documents/?uuid=6fef559a-80f0-403d-a1d4-ab951c4a0e0e"]}],"mendeley":{"formattedCitation":"[12]","plainTextFormattedCitation":"[12]","previouslyFormattedCitation":"[12]"},"properties":{"noteIndex":0},"schema":"https://github.com/citation-style-language/schema/raw/master/csl-citation.json"}</w:instrText>
      </w:r>
      <w:r w:rsidR="001A3FB2" w:rsidRPr="006A45F1">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12]</w:t>
      </w:r>
      <w:r w:rsidR="001A3FB2" w:rsidRPr="006A45F1">
        <w:rPr>
          <w:rFonts w:ascii="Times New Roman" w:hAnsi="Times New Roman" w:cs="Times New Roman"/>
          <w:color w:val="000000"/>
          <w:sz w:val="24"/>
          <w:szCs w:val="24"/>
        </w:rPr>
        <w:fldChar w:fldCharType="end"/>
      </w:r>
      <w:r w:rsidR="005E2C8F" w:rsidRPr="006A45F1">
        <w:rPr>
          <w:rFonts w:ascii="Times New Roman" w:eastAsiaTheme="minorEastAsia" w:hAnsi="Times New Roman" w:cs="Times New Roman"/>
          <w:sz w:val="24"/>
          <w:szCs w:val="24"/>
        </w:rPr>
        <w:t xml:space="preserve">) and included all of them in our function source file. After comparing different cases, </w:t>
      </w:r>
      <w:r w:rsidR="005E2C8F" w:rsidRPr="006A45F1">
        <w:rPr>
          <w:rFonts w:ascii="Consolas" w:hAnsi="Consolas" w:cs="Times New Roman"/>
          <w:color w:val="000000"/>
          <w:sz w:val="24"/>
          <w:szCs w:val="24"/>
        </w:rPr>
        <w:t>LambdaCorr3</w:t>
      </w:r>
      <w:r w:rsidR="005E2C8F" w:rsidRPr="006A45F1">
        <w:rPr>
          <w:rFonts w:ascii="Times New Roman" w:hAnsi="Times New Roman" w:cs="Times New Roman"/>
          <w:color w:val="000000"/>
          <w:sz w:val="24"/>
          <w:szCs w:val="24"/>
        </w:rPr>
        <w:t xml:space="preserve"> was used in SP-Wax</w:t>
      </w:r>
      <w:r w:rsidR="001A3FB2" w:rsidRPr="006A45F1">
        <w:rPr>
          <w:rFonts w:ascii="Times New Roman" w:hAnsi="Times New Roman" w:cs="Times New Roman"/>
          <w:color w:val="000000"/>
          <w:sz w:val="24"/>
          <w:szCs w:val="24"/>
        </w:rPr>
        <w:t xml:space="preserve"> with slight modification of </w:t>
      </w:r>
      <w:r w:rsidR="00392B67" w:rsidRPr="006A45F1">
        <w:rPr>
          <w:rFonts w:ascii="Times New Roman" w:hAnsi="Times New Roman" w:cs="Times New Roman"/>
          <w:color w:val="000000"/>
          <w:sz w:val="24"/>
          <w:szCs w:val="24"/>
        </w:rPr>
        <w:t>correction factor (</w:t>
      </w:r>
      <w:r w:rsidR="001A3FB2" w:rsidRPr="006A45F1">
        <w:rPr>
          <w:rFonts w:ascii="Times New Roman" w:hAnsi="Times New Roman" w:cs="Times New Roman"/>
          <w:color w:val="000000"/>
          <w:sz w:val="24"/>
          <w:szCs w:val="24"/>
        </w:rPr>
        <w:t xml:space="preserve">Eq- </w:t>
      </w:r>
      <w:r w:rsidR="001A3FB2" w:rsidRPr="006A45F1">
        <w:rPr>
          <w:rFonts w:ascii="Times New Roman" w:hAnsi="Times New Roman" w:cs="Times New Roman"/>
          <w:color w:val="000000"/>
          <w:sz w:val="24"/>
          <w:szCs w:val="24"/>
        </w:rPr>
        <w:fldChar w:fldCharType="begin"/>
      </w:r>
      <w:r w:rsidR="001A3FB2" w:rsidRPr="006A45F1">
        <w:rPr>
          <w:rFonts w:ascii="Times New Roman" w:hAnsi="Times New Roman" w:cs="Times New Roman"/>
          <w:color w:val="000000"/>
          <w:sz w:val="24"/>
          <w:szCs w:val="24"/>
        </w:rPr>
        <w:instrText xml:space="preserve"> REF Eq11 \h  \* MERGEFORMAT </w:instrText>
      </w:r>
      <w:r w:rsidR="001A3FB2" w:rsidRPr="006A45F1">
        <w:rPr>
          <w:rFonts w:ascii="Times New Roman" w:hAnsi="Times New Roman" w:cs="Times New Roman"/>
          <w:color w:val="000000"/>
          <w:sz w:val="24"/>
          <w:szCs w:val="24"/>
        </w:rPr>
      </w:r>
      <w:r w:rsidR="001A3FB2" w:rsidRPr="006A45F1">
        <w:rPr>
          <w:rFonts w:ascii="Times New Roman" w:hAnsi="Times New Roman" w:cs="Times New Roman"/>
          <w:color w:val="000000"/>
          <w:sz w:val="24"/>
          <w:szCs w:val="24"/>
        </w:rPr>
        <w:fldChar w:fldCharType="separate"/>
      </w:r>
      <w:r w:rsidR="008A3807" w:rsidRPr="008A3807">
        <w:rPr>
          <w:rFonts w:ascii="Times New Roman" w:hAnsi="Times New Roman" w:cs="Times New Roman"/>
          <w:noProof/>
          <w:color w:val="000000" w:themeColor="text1"/>
          <w:sz w:val="24"/>
          <w:szCs w:val="24"/>
        </w:rPr>
        <w:t>11</w:t>
      </w:r>
      <w:r w:rsidR="001A3FB2" w:rsidRPr="006A45F1">
        <w:rPr>
          <w:rFonts w:ascii="Times New Roman" w:hAnsi="Times New Roman" w:cs="Times New Roman"/>
          <w:color w:val="000000"/>
          <w:sz w:val="24"/>
          <w:szCs w:val="24"/>
        </w:rPr>
        <w:fldChar w:fldCharType="end"/>
      </w:r>
      <w:r w:rsidR="001A3FB2" w:rsidRPr="006A45F1">
        <w:rPr>
          <w:rFonts w:ascii="Times New Roman" w:hAnsi="Times New Roman" w:cs="Times New Roman"/>
          <w:color w:val="000000"/>
          <w:sz w:val="24"/>
          <w:szCs w:val="24"/>
        </w:rPr>
        <w:t xml:space="preserve"> to Eq- </w:t>
      </w:r>
      <w:r w:rsidR="00392B67" w:rsidRPr="006A45F1">
        <w:rPr>
          <w:rFonts w:ascii="Times New Roman" w:hAnsi="Times New Roman" w:cs="Times New Roman"/>
          <w:color w:val="000000"/>
          <w:sz w:val="24"/>
          <w:szCs w:val="24"/>
        </w:rPr>
        <w:fldChar w:fldCharType="begin"/>
      </w:r>
      <w:r w:rsidR="00392B67" w:rsidRPr="006A45F1">
        <w:rPr>
          <w:rFonts w:ascii="Times New Roman" w:hAnsi="Times New Roman" w:cs="Times New Roman"/>
          <w:color w:val="000000"/>
          <w:sz w:val="24"/>
          <w:szCs w:val="24"/>
        </w:rPr>
        <w:instrText xml:space="preserve"> REF Eq14 \h  \* MERGEFORMAT </w:instrText>
      </w:r>
      <w:r w:rsidR="00392B67" w:rsidRPr="006A45F1">
        <w:rPr>
          <w:rFonts w:ascii="Times New Roman" w:hAnsi="Times New Roman" w:cs="Times New Roman"/>
          <w:color w:val="000000"/>
          <w:sz w:val="24"/>
          <w:szCs w:val="24"/>
        </w:rPr>
      </w:r>
      <w:r w:rsidR="00392B67" w:rsidRPr="006A45F1">
        <w:rPr>
          <w:rFonts w:ascii="Times New Roman" w:hAnsi="Times New Roman" w:cs="Times New Roman"/>
          <w:color w:val="000000"/>
          <w:sz w:val="24"/>
          <w:szCs w:val="24"/>
        </w:rPr>
        <w:fldChar w:fldCharType="separate"/>
      </w:r>
      <w:r w:rsidR="008A3807" w:rsidRPr="008A3807">
        <w:rPr>
          <w:rFonts w:ascii="Times New Roman" w:hAnsi="Times New Roman" w:cs="Times New Roman"/>
          <w:noProof/>
          <w:color w:val="000000" w:themeColor="text1"/>
          <w:sz w:val="24"/>
          <w:szCs w:val="24"/>
        </w:rPr>
        <w:t>14</w:t>
      </w:r>
      <w:r w:rsidR="008A3807" w:rsidRPr="008A3807">
        <w:rPr>
          <w:rFonts w:ascii="Times New Roman" w:hAnsi="Times New Roman" w:cs="Times New Roman"/>
          <w:i/>
          <w:color w:val="000000" w:themeColor="text1"/>
          <w:sz w:val="24"/>
          <w:szCs w:val="24"/>
        </w:rPr>
        <w:t xml:space="preserve"> </w:t>
      </w:r>
      <w:r w:rsidR="00392B67" w:rsidRPr="006A45F1">
        <w:rPr>
          <w:rFonts w:ascii="Times New Roman" w:hAnsi="Times New Roman" w:cs="Times New Roman"/>
          <w:color w:val="000000"/>
          <w:sz w:val="24"/>
          <w:szCs w:val="24"/>
        </w:rPr>
        <w:fldChar w:fldCharType="end"/>
      </w:r>
      <w:r w:rsidR="00392B67" w:rsidRPr="006A45F1">
        <w:rPr>
          <w:rFonts w:ascii="Times New Roman" w:hAnsi="Times New Roman" w:cs="Times New Roman"/>
          <w:color w:val="000000"/>
          <w:sz w:val="24"/>
          <w:szCs w:val="24"/>
        </w:rPr>
        <w:t>)</w:t>
      </w:r>
      <w:r w:rsidR="005D442E" w:rsidRPr="006A45F1">
        <w:rPr>
          <w:rFonts w:ascii="Times New Roman" w:hAnsi="Times New Roman" w:cs="Times New Roman"/>
          <w:color w:val="000000"/>
          <w:sz w:val="24"/>
          <w:szCs w:val="24"/>
        </w:rPr>
        <w:t>.</w:t>
      </w:r>
    </w:p>
    <w:p w14:paraId="5F6D5F7A" w14:textId="77777777" w:rsidR="005D442E" w:rsidRPr="00C06D67" w:rsidRDefault="005D442E" w:rsidP="00596594">
      <w:pPr>
        <w:pStyle w:val="ListParagraph"/>
        <w:spacing w:line="360" w:lineRule="auto"/>
        <w:ind w:left="1080"/>
        <w:jc w:val="both"/>
        <w:rPr>
          <w:rFonts w:ascii="Times New Roman" w:hAnsi="Times New Roman" w:cs="Times New Roman"/>
          <w:sz w:val="24"/>
          <w:szCs w:val="24"/>
        </w:rPr>
      </w:pPr>
    </w:p>
    <w:p w14:paraId="2C97DDCB" w14:textId="17B08A5A" w:rsidR="005D442E" w:rsidRPr="00C06D67" w:rsidRDefault="005D442E" w:rsidP="00B95BA2">
      <w:pPr>
        <w:pStyle w:val="ListParagraph"/>
        <w:numPr>
          <w:ilvl w:val="0"/>
          <w:numId w:val="5"/>
        </w:numPr>
        <w:spacing w:line="360" w:lineRule="auto"/>
        <w:jc w:val="both"/>
        <w:rPr>
          <w:rFonts w:ascii="Times New Roman" w:hAnsi="Times New Roman" w:cs="Times New Roman"/>
          <w:color w:val="000000"/>
          <w:sz w:val="24"/>
          <w:szCs w:val="24"/>
        </w:rPr>
      </w:pPr>
      <w:r w:rsidRPr="00C06D67">
        <w:rPr>
          <w:rFonts w:ascii="Times New Roman" w:hAnsi="Times New Roman" w:cs="Times New Roman"/>
          <w:color w:val="000000"/>
          <w:sz w:val="24"/>
          <w:szCs w:val="24"/>
        </w:rPr>
        <w:t>Solid-phase activity coefficients</w:t>
      </w:r>
    </w:p>
    <w:p w14:paraId="07131EE7" w14:textId="5CCFE107" w:rsidR="00D64D63" w:rsidRPr="006A45F1" w:rsidRDefault="00C06D67" w:rsidP="006A45F1">
      <w:pPr>
        <w:spacing w:line="360" w:lineRule="auto"/>
        <w:jc w:val="both"/>
        <w:rPr>
          <w:rFonts w:ascii="Times New Roman" w:hAnsi="Times New Roman" w:cs="Times New Roman"/>
          <w:color w:val="000000"/>
          <w:sz w:val="24"/>
          <w:szCs w:val="24"/>
        </w:rPr>
      </w:pPr>
      <w:r w:rsidRPr="00C67093">
        <w:rPr>
          <w:noProof/>
        </w:rPr>
        <w:lastRenderedPageBreak/>
        <w:drawing>
          <wp:anchor distT="0" distB="0" distL="114300" distR="114300" simplePos="0" relativeHeight="251811840" behindDoc="0" locked="0" layoutInCell="1" allowOverlap="1" wp14:anchorId="19DD0178" wp14:editId="49FAEE2E">
            <wp:simplePos x="0" y="0"/>
            <wp:positionH relativeFrom="margin">
              <wp:align>right</wp:align>
            </wp:positionH>
            <wp:positionV relativeFrom="paragraph">
              <wp:posOffset>460754</wp:posOffset>
            </wp:positionV>
            <wp:extent cx="5265420" cy="3195955"/>
            <wp:effectExtent l="0" t="0" r="0" b="4445"/>
            <wp:wrapSquare wrapText="bothSides"/>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265420" cy="3195955"/>
                    </a:xfrm>
                    <a:prstGeom prst="rect">
                      <a:avLst/>
                    </a:prstGeom>
                  </pic:spPr>
                </pic:pic>
              </a:graphicData>
            </a:graphic>
            <wp14:sizeRelH relativeFrom="margin">
              <wp14:pctWidth>0</wp14:pctWidth>
            </wp14:sizeRelH>
            <wp14:sizeRelV relativeFrom="margin">
              <wp14:pctHeight>0</wp14:pctHeight>
            </wp14:sizeRelV>
          </wp:anchor>
        </w:drawing>
      </w:r>
      <w:r w:rsidR="005D442E" w:rsidRPr="006A45F1">
        <w:rPr>
          <w:rFonts w:ascii="Times New Roman" w:hAnsi="Times New Roman" w:cs="Times New Roman"/>
          <w:color w:val="000000"/>
          <w:sz w:val="24"/>
          <w:szCs w:val="24"/>
        </w:rPr>
        <w:t>F</w:t>
      </w:r>
      <w:r w:rsidR="00D64D63" w:rsidRPr="006A45F1">
        <w:rPr>
          <w:rFonts w:ascii="Times New Roman" w:hAnsi="Times New Roman" w:cs="Times New Roman"/>
          <w:sz w:val="24"/>
          <w:szCs w:val="24"/>
        </w:rPr>
        <w:t>or solid-phase activity coefficient</w:t>
      </w:r>
      <w:r w:rsidR="005D442E" w:rsidRPr="006A45F1">
        <w:rPr>
          <w:rFonts w:ascii="Times New Roman" w:hAnsi="Times New Roman" w:cs="Times New Roman"/>
          <w:sz w:val="24"/>
          <w:szCs w:val="24"/>
        </w:rPr>
        <w:t xml:space="preserve">, two functions are </w:t>
      </w:r>
      <w:r w:rsidR="00FB7E4D" w:rsidRPr="006A45F1">
        <w:rPr>
          <w:rFonts w:ascii="Times New Roman" w:hAnsi="Times New Roman" w:cs="Times New Roman"/>
          <w:sz w:val="24"/>
          <w:szCs w:val="24"/>
        </w:rPr>
        <w:t>created for Wilson model</w:t>
      </w:r>
      <w:r w:rsidR="005D442E" w:rsidRPr="006A45F1">
        <w:rPr>
          <w:rFonts w:ascii="Times New Roman" w:hAnsi="Times New Roman" w:cs="Times New Roman"/>
          <w:sz w:val="24"/>
          <w:szCs w:val="24"/>
        </w:rPr>
        <w:t xml:space="preserve">. </w:t>
      </w:r>
      <w:proofErr w:type="spellStart"/>
      <w:r w:rsidR="005D442E" w:rsidRPr="006A45F1">
        <w:rPr>
          <w:rFonts w:ascii="Consolas" w:hAnsi="Consolas" w:cs="Times New Roman"/>
          <w:sz w:val="24"/>
          <w:szCs w:val="24"/>
        </w:rPr>
        <w:t>GammaSolMes</w:t>
      </w:r>
      <w:proofErr w:type="spellEnd"/>
      <w:r w:rsidR="005D442E" w:rsidRPr="006A45F1">
        <w:rPr>
          <w:rFonts w:ascii="Times New Roman" w:hAnsi="Times New Roman" w:cs="Times New Roman"/>
          <w:sz w:val="24"/>
          <w:szCs w:val="24"/>
        </w:rPr>
        <w:t xml:space="preserve"> (shown below) is used in SP-Wax.</w:t>
      </w:r>
      <w:r w:rsidR="00D64D63" w:rsidRPr="006A45F1">
        <w:rPr>
          <w:rFonts w:ascii="Times New Roman" w:hAnsi="Times New Roman" w:cs="Times New Roman"/>
          <w:sz w:val="24"/>
          <w:szCs w:val="24"/>
        </w:rPr>
        <w:t xml:space="preserve"> </w:t>
      </w:r>
    </w:p>
    <w:p w14:paraId="03954A21" w14:textId="45C56898" w:rsidR="00D64D63" w:rsidRPr="00C67093" w:rsidRDefault="00D64D63" w:rsidP="00325CAE">
      <w:pPr>
        <w:jc w:val="both"/>
        <w:rPr>
          <w:rFonts w:ascii="Times New Roman" w:hAnsi="Times New Roman" w:cs="Times New Roman"/>
          <w:sz w:val="24"/>
          <w:szCs w:val="24"/>
        </w:rPr>
      </w:pPr>
    </w:p>
    <w:p w14:paraId="11498F09" w14:textId="38C960B9" w:rsidR="00D64D63" w:rsidRPr="00C67093" w:rsidRDefault="00C06D67" w:rsidP="00325CAE">
      <w:pPr>
        <w:jc w:val="both"/>
        <w:rPr>
          <w:rFonts w:ascii="Times New Roman" w:hAnsi="Times New Roman" w:cs="Times New Roman"/>
          <w:sz w:val="24"/>
          <w:szCs w:val="24"/>
        </w:rPr>
      </w:pPr>
      <w:r w:rsidRPr="00C67093">
        <w:rPr>
          <w:rFonts w:ascii="Times New Roman" w:hAnsi="Times New Roman" w:cs="Times New Roman"/>
          <w:noProof/>
        </w:rPr>
        <mc:AlternateContent>
          <mc:Choice Requires="wps">
            <w:drawing>
              <wp:anchor distT="0" distB="0" distL="114300" distR="114300" simplePos="0" relativeHeight="251813888" behindDoc="0" locked="0" layoutInCell="1" allowOverlap="1" wp14:anchorId="5D753C66" wp14:editId="27007242">
                <wp:simplePos x="0" y="0"/>
                <wp:positionH relativeFrom="column">
                  <wp:posOffset>736600</wp:posOffset>
                </wp:positionH>
                <wp:positionV relativeFrom="paragraph">
                  <wp:posOffset>129557</wp:posOffset>
                </wp:positionV>
                <wp:extent cx="5140619" cy="192100"/>
                <wp:effectExtent l="0" t="0" r="22225" b="17780"/>
                <wp:wrapNone/>
                <wp:docPr id="310" name="Rectangle 310"/>
                <wp:cNvGraphicFramePr/>
                <a:graphic xmlns:a="http://schemas.openxmlformats.org/drawingml/2006/main">
                  <a:graphicData uri="http://schemas.microsoft.com/office/word/2010/wordprocessingShape">
                    <wps:wsp>
                      <wps:cNvSpPr/>
                      <wps:spPr>
                        <a:xfrm>
                          <a:off x="0" y="0"/>
                          <a:ext cx="5140619" cy="19210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852637" id="Rectangle 310" o:spid="_x0000_s1026" style="position:absolute;margin-left:58pt;margin-top:10.2pt;width:404.75pt;height:15.15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IBNnQIAAJIFAAAOAAAAZHJzL2Uyb0RvYy54bWysVE1v2zAMvQ/YfxB0X22nSbcGdYqgRYYB&#10;RVe0HXpWZCkxIIsapcTJfv0o+aNBV+wwzAdZFMlH8Ynk1fWhMWyv0NdgS16c5ZwpK6Gq7abkP55X&#10;n75w5oOwlTBgVcmPyvPrxccPV62bqwlswVQKGYFYP29dybchuHmWeblVjfBn4JQlpQZsRCARN1mF&#10;oiX0xmSTPL/IWsDKIUjlPZ3edkq+SPhaKxm+a+1VYKbkdLeQVkzrOq7Z4krMNyjctpb9NcQ/3KIR&#10;taWgI9StCILtsP4DqqklggcdziQ0GWhdS5VyoGyK/E02T1vhVMqFyPFupMn/P1h5v39AVlclPy+I&#10;HysaeqRHok3YjVEsHhJFrfNzsnxyD9hLnrYx34PGJv4pE3ZItB5HWtUhMEmHs2KaXxSXnEnSFZeT&#10;Ik+g2au3Qx++KmhY3JQcKX5iU+zvfKCIZDqYxGAWVrUx6emMZW3JL85neXLwYOoqKqOZx836xiDb&#10;C3r81SqnLyZDYCdmJBlLhzHFLqm0C0ejIoaxj0oTP5TGpIsQK1ONsEJKZUPRqbaiUl202WmwwSOF&#10;ToARWdMtR+weYLDsQAbs7s69fXRVqbBH5z71vzmPHiky2DA6N7UFfC8zQ1n1kTv7gaSOmsjSGqoj&#10;VQ9C11beyVVND3gnfHgQSH1EFUWzIXynRRugh4J+x9kW8Nd759Geypu0nLXUlyX3P3cCFWfmm6XC&#10;vyym09jISZjOPk9IwFPN+lRjd80N0OsXNIWcTNtoH8yw1QjNC42QZYxKKmElxS65DDgIN6GbFzSE&#10;pFoukxk1rxPhzj45GcEjq7FAnw8vAl1fxYHq/x6GHhbzN8Xc2UZPC8tdAF2nSn/lteebGj8VTj+k&#10;4mQ5lZPV6yhd/AYAAP//AwBQSwMEFAAGAAgAAAAhAHEqDfDfAAAACQEAAA8AAABkcnMvZG93bnJl&#10;di54bWxMj8FOwzAQRO9I/IO1SNyo3dAUCHGqKkAkxImCBNyceEki4nUUb9vw95gTHEczmnmTb2Y3&#10;iANOofekYblQIJAab3tqNby+PFxcgwhsyJrBE2r4xgCb4vQkN5n1R3rGw45bEUsoZEZDxzxmUoam&#10;Q2fCwo9I0fv0kzMc5dRKO5ljLHeDTJRaS2d6igudGbHssPna7Z2Gt/Ljflut+sd3viznKg11xXdP&#10;Wp+fzdtbEIwz/4XhFz+iQxGZar8nG8QQ9XIdv7CGRK1AxMBNkqYgag2pugJZ5PL/g+IHAAD//wMA&#10;UEsBAi0AFAAGAAgAAAAhALaDOJL+AAAA4QEAABMAAAAAAAAAAAAAAAAAAAAAAFtDb250ZW50X1R5&#10;cGVzXS54bWxQSwECLQAUAAYACAAAACEAOP0h/9YAAACUAQAACwAAAAAAAAAAAAAAAAAvAQAAX3Jl&#10;bHMvLnJlbHNQSwECLQAUAAYACAAAACEAltyATZ0CAACSBQAADgAAAAAAAAAAAAAAAAAuAgAAZHJz&#10;L2Uyb0RvYy54bWxQSwECLQAUAAYACAAAACEAcSoN8N8AAAAJAQAADwAAAAAAAAAAAAAAAAD3BAAA&#10;ZHJzL2Rvd25yZXYueG1sUEsFBgAAAAAEAAQA8wAAAAMGAAAAAA==&#10;" filled="f" strokecolor="red" strokeweight=".5pt"/>
            </w:pict>
          </mc:Fallback>
        </mc:AlternateContent>
      </w:r>
    </w:p>
    <w:p w14:paraId="4E0104D7" w14:textId="11FBE2C3" w:rsidR="00D64D63" w:rsidRPr="00C67093" w:rsidRDefault="004F30A0" w:rsidP="00325CAE">
      <w:pPr>
        <w:jc w:val="both"/>
        <w:rPr>
          <w:rFonts w:ascii="Times New Roman" w:hAnsi="Times New Roman" w:cs="Times New Roman"/>
          <w:sz w:val="24"/>
          <w:szCs w:val="24"/>
        </w:rPr>
      </w:pPr>
      <w:r>
        <w:rPr>
          <w:noProof/>
        </w:rPr>
        <mc:AlternateContent>
          <mc:Choice Requires="wps">
            <w:drawing>
              <wp:anchor distT="0" distB="0" distL="114300" distR="114300" simplePos="0" relativeHeight="251889664" behindDoc="0" locked="0" layoutInCell="1" allowOverlap="1" wp14:anchorId="0CA51087" wp14:editId="7D256B4A">
                <wp:simplePos x="0" y="0"/>
                <wp:positionH relativeFrom="column">
                  <wp:posOffset>731520</wp:posOffset>
                </wp:positionH>
                <wp:positionV relativeFrom="paragraph">
                  <wp:posOffset>2469515</wp:posOffset>
                </wp:positionV>
                <wp:extent cx="5265420" cy="635"/>
                <wp:effectExtent l="0" t="0" r="0" b="0"/>
                <wp:wrapSquare wrapText="bothSides"/>
                <wp:docPr id="262" name="Text Box 262"/>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371E44E9" w14:textId="78D67FE3" w:rsidR="00625734" w:rsidRPr="004F30A0" w:rsidRDefault="00625734" w:rsidP="004F30A0">
                            <w:pPr>
                              <w:pStyle w:val="Caption"/>
                              <w:rPr>
                                <w:rFonts w:ascii="Times New Roman" w:hAnsi="Times New Roman" w:cs="Times New Roman"/>
                                <w:i w:val="0"/>
                                <w:noProof/>
                                <w:color w:val="000000" w:themeColor="text1"/>
                                <w:sz w:val="24"/>
                                <w:szCs w:val="24"/>
                              </w:rPr>
                            </w:pPr>
                            <w:r w:rsidRPr="004F30A0">
                              <w:rPr>
                                <w:rFonts w:ascii="Times New Roman" w:hAnsi="Times New Roman" w:cs="Times New Roman"/>
                                <w:i w:val="0"/>
                                <w:color w:val="000000" w:themeColor="text1"/>
                                <w:sz w:val="24"/>
                                <w:szCs w:val="24"/>
                              </w:rPr>
                              <w:t xml:space="preserve">Figure </w:t>
                            </w:r>
                            <w:r w:rsidRPr="004F30A0">
                              <w:rPr>
                                <w:rFonts w:ascii="Times New Roman" w:hAnsi="Times New Roman" w:cs="Times New Roman"/>
                                <w:i w:val="0"/>
                                <w:color w:val="000000" w:themeColor="text1"/>
                                <w:sz w:val="24"/>
                                <w:szCs w:val="24"/>
                              </w:rPr>
                              <w:fldChar w:fldCharType="begin"/>
                            </w:r>
                            <w:r w:rsidRPr="004F30A0">
                              <w:rPr>
                                <w:rFonts w:ascii="Times New Roman" w:hAnsi="Times New Roman" w:cs="Times New Roman"/>
                                <w:i w:val="0"/>
                                <w:color w:val="000000" w:themeColor="text1"/>
                                <w:sz w:val="24"/>
                                <w:szCs w:val="24"/>
                              </w:rPr>
                              <w:instrText xml:space="preserve"> SEQ Figure \* ARABIC </w:instrText>
                            </w:r>
                            <w:r w:rsidRPr="004F30A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w:t>
                            </w:r>
                            <w:r w:rsidRPr="004F30A0">
                              <w:rPr>
                                <w:rFonts w:ascii="Times New Roman" w:hAnsi="Times New Roman" w:cs="Times New Roman"/>
                                <w:i w:val="0"/>
                                <w:color w:val="000000" w:themeColor="text1"/>
                                <w:sz w:val="24"/>
                                <w:szCs w:val="24"/>
                              </w:rPr>
                              <w:fldChar w:fldCharType="end"/>
                            </w:r>
                            <w:r w:rsidRPr="004F30A0">
                              <w:rPr>
                                <w:rFonts w:ascii="Times New Roman" w:hAnsi="Times New Roman" w:cs="Times New Roman"/>
                                <w:i w:val="0"/>
                                <w:color w:val="000000" w:themeColor="text1"/>
                                <w:sz w:val="24"/>
                                <w:szCs w:val="24"/>
                              </w:rPr>
                              <w:t>:: Solid-phase activity coefficient function used in SP-Wa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A51087" id="Text Box 262" o:spid="_x0000_s1056" type="#_x0000_t202" style="position:absolute;left:0;text-align:left;margin-left:57.6pt;margin-top:194.45pt;width:414.6pt;height:.05pt;z-index:251889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L2LwIAAGkEAAAOAAAAZHJzL2Uyb0RvYy54bWysVMGO2yAQvVfqPyDujRNvE1VWnFWaVapK&#10;0e5KSbVngnGMBAwFEnv79R2wnbTbnqpe8DAzPJj3Zry877QiF+G8BFPS2WRKiTAcKmlOJf122H74&#10;RIkPzFRMgRElfRWe3q/ev1u2thA5NKAq4QiCGF+0tqRNCLbIMs8boZmfgBUGgzU4zQJu3SmrHGsR&#10;Xassn04XWQuusg648B69D32QrhJ+XQsenurai0BUSfFtIa0urce4ZqslK06O2Uby4RnsH16hmTR4&#10;6RXqgQVGzk7+AaUld+ChDhMOOoO6llykGrCa2fRNNfuGWZFqQXK8vdLk/x8sf7w8OyKrkuaLnBLD&#10;NIp0EF0gn6Ej0YcMtdYXmLi3mBo6DKDSo9+jMxbe1U7HL5ZEMI5cv175jXAcnfN8Mf+YY4hjbHE3&#10;jxjZ7ah1PnwRoEk0SupQvMQpu+x86FPHlHiTByWrrVQqbmJgoxy5MBS6bWQQA/hvWcrEXAPxVA8Y&#10;PVmsr68jWqE7domRu9Qe0XWE6hVrd9D3j7d8K/HCHfPhmTlsGKwJhyA84VIraEsKg0VJA+7H3/wx&#10;H3XEKCUtNmBJ/fczc4IS9dWgwrFbR8ONxnE0zFlvAEud4XhZnkw84IIazdqBfsHZWMdbMMQMx7tK&#10;GkZzE/oxwNniYr1OSdiTloWd2VseoUdiD90Lc3aQJaCajzC2JiveqNPnJn3s+hyQ6iTdjcWBb+zn&#10;JP4we3Fgft2nrNsfYvUTAAD//wMAUEsDBBQABgAIAAAAIQB3Vb0O4QAAAAsBAAAPAAAAZHJzL2Rv&#10;d25yZXYueG1sTI+xTsMwEIZ3JN7BOiQWRJ22oUpCnKqqYIClInRhc2M3DsTnyHba8PZcpzL+d5/+&#10;+65cT7ZnJ+1D51DAfJYA09g41WErYP/5+pgBC1Gikr1DLeBXB1hXtzelLJQ744c+1bFlVIKhkAJM&#10;jEPBeWiMtjLM3KCRdkfnrYwUfcuVl2cqtz1fJMmKW9khXTBy0Fujm596tAJ26dfOPIzHl/dNuvRv&#10;+3G7+m5rIe7vps0zsKineIXhok/qUJHTwY2oAuspz58WhApYZlkOjIg8TVNgh8skT4BXJf//Q/UH&#10;AAD//wMAUEsBAi0AFAAGAAgAAAAhALaDOJL+AAAA4QEAABMAAAAAAAAAAAAAAAAAAAAAAFtDb250&#10;ZW50X1R5cGVzXS54bWxQSwECLQAUAAYACAAAACEAOP0h/9YAAACUAQAACwAAAAAAAAAAAAAAAAAv&#10;AQAAX3JlbHMvLnJlbHNQSwECLQAUAAYACAAAACEAvuNS9i8CAABpBAAADgAAAAAAAAAAAAAAAAAu&#10;AgAAZHJzL2Uyb0RvYy54bWxQSwECLQAUAAYACAAAACEAd1W9DuEAAAALAQAADwAAAAAAAAAAAAAA&#10;AACJBAAAZHJzL2Rvd25yZXYueG1sUEsFBgAAAAAEAAQA8wAAAJcFAAAAAA==&#10;" stroked="f">
                <v:textbox style="mso-fit-shape-to-text:t" inset="0,0,0,0">
                  <w:txbxContent>
                    <w:p w14:paraId="371E44E9" w14:textId="78D67FE3" w:rsidR="00625734" w:rsidRPr="004F30A0" w:rsidRDefault="00625734" w:rsidP="004F30A0">
                      <w:pPr>
                        <w:pStyle w:val="Caption"/>
                        <w:rPr>
                          <w:rFonts w:ascii="Times New Roman" w:hAnsi="Times New Roman" w:cs="Times New Roman"/>
                          <w:i w:val="0"/>
                          <w:noProof/>
                          <w:color w:val="000000" w:themeColor="text1"/>
                          <w:sz w:val="24"/>
                          <w:szCs w:val="24"/>
                        </w:rPr>
                      </w:pPr>
                      <w:r w:rsidRPr="004F30A0">
                        <w:rPr>
                          <w:rFonts w:ascii="Times New Roman" w:hAnsi="Times New Roman" w:cs="Times New Roman"/>
                          <w:i w:val="0"/>
                          <w:color w:val="000000" w:themeColor="text1"/>
                          <w:sz w:val="24"/>
                          <w:szCs w:val="24"/>
                        </w:rPr>
                        <w:t xml:space="preserve">Figure </w:t>
                      </w:r>
                      <w:r w:rsidRPr="004F30A0">
                        <w:rPr>
                          <w:rFonts w:ascii="Times New Roman" w:hAnsi="Times New Roman" w:cs="Times New Roman"/>
                          <w:i w:val="0"/>
                          <w:color w:val="000000" w:themeColor="text1"/>
                          <w:sz w:val="24"/>
                          <w:szCs w:val="24"/>
                        </w:rPr>
                        <w:fldChar w:fldCharType="begin"/>
                      </w:r>
                      <w:r w:rsidRPr="004F30A0">
                        <w:rPr>
                          <w:rFonts w:ascii="Times New Roman" w:hAnsi="Times New Roman" w:cs="Times New Roman"/>
                          <w:i w:val="0"/>
                          <w:color w:val="000000" w:themeColor="text1"/>
                          <w:sz w:val="24"/>
                          <w:szCs w:val="24"/>
                        </w:rPr>
                        <w:instrText xml:space="preserve"> SEQ Figure \* ARABIC </w:instrText>
                      </w:r>
                      <w:r w:rsidRPr="004F30A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3</w:t>
                      </w:r>
                      <w:r w:rsidRPr="004F30A0">
                        <w:rPr>
                          <w:rFonts w:ascii="Times New Roman" w:hAnsi="Times New Roman" w:cs="Times New Roman"/>
                          <w:i w:val="0"/>
                          <w:color w:val="000000" w:themeColor="text1"/>
                          <w:sz w:val="24"/>
                          <w:szCs w:val="24"/>
                        </w:rPr>
                        <w:fldChar w:fldCharType="end"/>
                      </w:r>
                      <w:r w:rsidRPr="004F30A0">
                        <w:rPr>
                          <w:rFonts w:ascii="Times New Roman" w:hAnsi="Times New Roman" w:cs="Times New Roman"/>
                          <w:i w:val="0"/>
                          <w:color w:val="000000" w:themeColor="text1"/>
                          <w:sz w:val="24"/>
                          <w:szCs w:val="24"/>
                        </w:rPr>
                        <w:t>:: Solid-phase activity coefficient function used in SP-Wax</w:t>
                      </w:r>
                    </w:p>
                  </w:txbxContent>
                </v:textbox>
                <w10:wrap type="square"/>
              </v:shape>
            </w:pict>
          </mc:Fallback>
        </mc:AlternateContent>
      </w:r>
      <w:r w:rsidR="006A45F1" w:rsidRPr="00C67093">
        <w:rPr>
          <w:rFonts w:ascii="Times New Roman" w:hAnsi="Times New Roman" w:cs="Times New Roman"/>
          <w:noProof/>
        </w:rPr>
        <mc:AlternateContent>
          <mc:Choice Requires="wps">
            <w:drawing>
              <wp:anchor distT="45720" distB="45720" distL="114300" distR="114300" simplePos="0" relativeHeight="251812864" behindDoc="0" locked="0" layoutInCell="1" allowOverlap="1" wp14:anchorId="5788CDCC" wp14:editId="45A4B2FC">
                <wp:simplePos x="0" y="0"/>
                <wp:positionH relativeFrom="margin">
                  <wp:posOffset>106680</wp:posOffset>
                </wp:positionH>
                <wp:positionV relativeFrom="paragraph">
                  <wp:posOffset>2927985</wp:posOffset>
                </wp:positionV>
                <wp:extent cx="5893435" cy="1680210"/>
                <wp:effectExtent l="0" t="0" r="0" b="0"/>
                <wp:wrapTopAndBottom/>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3435" cy="1680210"/>
                        </a:xfrm>
                        <a:prstGeom prst="rect">
                          <a:avLst/>
                        </a:prstGeom>
                        <a:solidFill>
                          <a:srgbClr val="FFFFFF"/>
                        </a:solidFill>
                        <a:ln w="9525">
                          <a:noFill/>
                          <a:miter lim="800000"/>
                          <a:headEnd/>
                          <a:tailEnd/>
                        </a:ln>
                      </wps:spPr>
                      <wps:txbx>
                        <w:txbxContent>
                          <w:p w14:paraId="6F03A57F" w14:textId="37C00BEA" w:rsidR="00625734" w:rsidRPr="00C06D67" w:rsidRDefault="00625734" w:rsidP="00200C1E">
                            <w:pPr>
                              <w:pStyle w:val="ListParagraph"/>
                              <w:rPr>
                                <w:rFonts w:ascii="Times New Roman" w:hAnsi="Times New Roman" w:cs="Times New Roman"/>
                                <w:sz w:val="24"/>
                                <w:szCs w:val="24"/>
                              </w:rPr>
                            </w:pPr>
                            <w:proofErr w:type="spellStart"/>
                            <w:r w:rsidRPr="00C06D67">
                              <w:rPr>
                                <w:rFonts w:ascii="Consolas" w:hAnsi="Consolas" w:cs="Times New Roman"/>
                                <w:sz w:val="24"/>
                                <w:szCs w:val="24"/>
                              </w:rPr>
                              <w:t>MinC</w:t>
                            </w:r>
                            <w:proofErr w:type="spellEnd"/>
                            <w:r w:rsidRPr="00C06D6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C06D67">
                              <w:rPr>
                                <w:rFonts w:ascii="Times New Roman" w:hAnsi="Times New Roman" w:cs="Times New Roman"/>
                                <w:sz w:val="24"/>
                                <w:szCs w:val="24"/>
                              </w:rPr>
                              <w:t>Minimum carbon number to be included in SLE calculation</w:t>
                            </w:r>
                          </w:p>
                          <w:p w14:paraId="79F0DF30" w14:textId="17ED82F6" w:rsidR="00625734" w:rsidRPr="00C06D67" w:rsidRDefault="00625734" w:rsidP="00200C1E">
                            <w:pPr>
                              <w:pStyle w:val="ListParagraph"/>
                              <w:rPr>
                                <w:rFonts w:ascii="Times New Roman" w:hAnsi="Times New Roman" w:cs="Times New Roman"/>
                                <w:sz w:val="24"/>
                                <w:szCs w:val="24"/>
                              </w:rPr>
                            </w:pPr>
                            <w:r w:rsidRPr="00C06D67">
                              <w:rPr>
                                <w:rFonts w:ascii="Consolas" w:hAnsi="Consolas" w:cs="Times New Roman"/>
                                <w:sz w:val="24"/>
                                <w:szCs w:val="24"/>
                              </w:rPr>
                              <w:t>CN1</w:t>
                            </w:r>
                            <w:r w:rsidRPr="00C06D6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C06D67">
                              <w:rPr>
                                <w:rFonts w:ascii="Times New Roman" w:hAnsi="Times New Roman" w:cs="Times New Roman"/>
                                <w:sz w:val="24"/>
                                <w:szCs w:val="24"/>
                              </w:rPr>
                              <w:t>Desired carbon number that activity coefficient is calculated for</w:t>
                            </w:r>
                          </w:p>
                          <w:p w14:paraId="28AF1D90" w14:textId="611A9B6C" w:rsidR="00625734" w:rsidRPr="00C06D67" w:rsidRDefault="00625734" w:rsidP="00200C1E">
                            <w:pPr>
                              <w:pStyle w:val="ListParagraph"/>
                              <w:rPr>
                                <w:rFonts w:ascii="Times New Roman" w:hAnsi="Times New Roman" w:cs="Times New Roman"/>
                                <w:sz w:val="24"/>
                                <w:szCs w:val="24"/>
                              </w:rPr>
                            </w:pPr>
                            <w:proofErr w:type="spellStart"/>
                            <w:r w:rsidRPr="00C06D67">
                              <w:rPr>
                                <w:rFonts w:ascii="Consolas" w:hAnsi="Consolas" w:cs="Times New Roman"/>
                                <w:sz w:val="24"/>
                                <w:szCs w:val="24"/>
                              </w:rPr>
                              <w:t>CompNum</w:t>
                            </w:r>
                            <w:proofErr w:type="spellEnd"/>
                            <w:r w:rsidRPr="00C06D67">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C06D67">
                              <w:rPr>
                                <w:rFonts w:ascii="Times New Roman" w:hAnsi="Times New Roman" w:cs="Times New Roman"/>
                                <w:sz w:val="24"/>
                                <w:szCs w:val="24"/>
                              </w:rPr>
                              <w:t>Total number of n-alkane components</w:t>
                            </w:r>
                          </w:p>
                          <w:p w14:paraId="610DF128" w14:textId="21B4C495" w:rsidR="00625734" w:rsidRPr="00C06D67" w:rsidRDefault="00625734" w:rsidP="00200C1E">
                            <w:pPr>
                              <w:pStyle w:val="ListParagraph"/>
                              <w:rPr>
                                <w:rFonts w:ascii="Times New Roman" w:hAnsi="Times New Roman" w:cs="Times New Roman"/>
                                <w:sz w:val="24"/>
                                <w:szCs w:val="24"/>
                              </w:rPr>
                            </w:pPr>
                            <w:proofErr w:type="spellStart"/>
                            <w:proofErr w:type="gramStart"/>
                            <w:r w:rsidRPr="00C06D67">
                              <w:rPr>
                                <w:rFonts w:ascii="Consolas" w:hAnsi="Consolas" w:cs="Times New Roman"/>
                                <w:sz w:val="24"/>
                                <w:szCs w:val="24"/>
                              </w:rPr>
                              <w:t>CarbonNum</w:t>
                            </w:r>
                            <w:proofErr w:type="spellEnd"/>
                            <w:r w:rsidRPr="00C06D67">
                              <w:rPr>
                                <w:rFonts w:ascii="Consolas" w:hAnsi="Consolas" w:cs="Times New Roman"/>
                                <w:sz w:val="24"/>
                                <w:szCs w:val="24"/>
                              </w:rPr>
                              <w:t>[</w:t>
                            </w:r>
                            <w:proofErr w:type="gramEnd"/>
                            <w:r>
                              <w:rPr>
                                <w:rFonts w:ascii="Consolas" w:hAnsi="Consolas" w:cs="Times New Roman"/>
                                <w:sz w:val="24"/>
                                <w:szCs w:val="24"/>
                              </w:rPr>
                              <w:t>]:</w:t>
                            </w:r>
                            <w:r w:rsidRPr="00C06D67">
                              <w:rPr>
                                <w:rFonts w:ascii="Times New Roman" w:hAnsi="Times New Roman" w:cs="Times New Roman"/>
                                <w:sz w:val="24"/>
                                <w:szCs w:val="24"/>
                              </w:rPr>
                              <w:t xml:space="preserve"> Returns carbon number</w:t>
                            </w:r>
                          </w:p>
                          <w:p w14:paraId="6EE96F2F" w14:textId="7ADD15CE" w:rsidR="00625734" w:rsidRPr="00C06D67" w:rsidRDefault="00625734" w:rsidP="00200C1E">
                            <w:pPr>
                              <w:pStyle w:val="ListParagraph"/>
                              <w:rPr>
                                <w:rFonts w:ascii="Times New Roman" w:hAnsi="Times New Roman" w:cs="Times New Roman"/>
                                <w:sz w:val="24"/>
                                <w:szCs w:val="24"/>
                              </w:rPr>
                            </w:pPr>
                            <w:proofErr w:type="spellStart"/>
                            <w:proofErr w:type="gramStart"/>
                            <w:r w:rsidRPr="00C06D67">
                              <w:rPr>
                                <w:rFonts w:ascii="Consolas" w:hAnsi="Consolas" w:cs="Times New Roman"/>
                                <w:sz w:val="24"/>
                                <w:szCs w:val="24"/>
                              </w:rPr>
                              <w:t>Xs</w:t>
                            </w:r>
                            <w:proofErr w:type="spellEnd"/>
                            <w:r w:rsidRPr="00C06D67">
                              <w:rPr>
                                <w:rFonts w:ascii="Consolas" w:hAnsi="Consolas" w:cs="Times New Roman"/>
                                <w:sz w:val="24"/>
                                <w:szCs w:val="24"/>
                              </w:rPr>
                              <w:t>[</w:t>
                            </w:r>
                            <w:proofErr w:type="gramEnd"/>
                            <w:r w:rsidRPr="00C06D67">
                              <w:rPr>
                                <w:rFonts w:ascii="Consolas" w:hAnsi="Consolas" w:cs="Times New Roman"/>
                                <w:sz w:val="24"/>
                                <w:szCs w:val="24"/>
                              </w:rPr>
                              <w:t>]</w:t>
                            </w:r>
                            <w:r w:rsidRPr="00C06D67">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   </w:t>
                            </w:r>
                            <w:r w:rsidRPr="00C06D67">
                              <w:rPr>
                                <w:rFonts w:ascii="Times New Roman" w:hAnsi="Times New Roman" w:cs="Times New Roman"/>
                                <w:sz w:val="24"/>
                                <w:szCs w:val="24"/>
                              </w:rPr>
                              <w:t xml:space="preserve"> Solid-phase composition</w:t>
                            </w:r>
                          </w:p>
                          <w:p w14:paraId="0C5B4E3F" w14:textId="2F49674D" w:rsidR="00625734" w:rsidRPr="00C06D67" w:rsidRDefault="00625734" w:rsidP="00200C1E">
                            <w:pPr>
                              <w:pStyle w:val="ListParagraph"/>
                              <w:rPr>
                                <w:rFonts w:ascii="Times New Roman" w:hAnsi="Times New Roman" w:cs="Times New Roman"/>
                                <w:sz w:val="24"/>
                                <w:szCs w:val="24"/>
                              </w:rPr>
                            </w:pPr>
                            <w:r w:rsidRPr="00C06D67">
                              <w:rPr>
                                <w:rFonts w:ascii="Consolas" w:hAnsi="Consolas" w:cs="Times New Roman"/>
                                <w:sz w:val="24"/>
                                <w:szCs w:val="24"/>
                              </w:rPr>
                              <w:t>T</w:t>
                            </w:r>
                            <w:r w:rsidRPr="00C06D6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C06D67">
                              <w:rPr>
                                <w:rFonts w:ascii="Times New Roman" w:hAnsi="Times New Roman" w:cs="Times New Roman"/>
                                <w:sz w:val="24"/>
                                <w:szCs w:val="24"/>
                              </w:rPr>
                              <w:t>Temperature</w:t>
                            </w:r>
                          </w:p>
                          <w:p w14:paraId="25D57738" w14:textId="14884747" w:rsidR="00625734" w:rsidRDefault="00625734" w:rsidP="00200C1E">
                            <w:pPr>
                              <w:pStyle w:val="ListParagraph"/>
                              <w:rPr>
                                <w:rFonts w:ascii="Times New Roman" w:hAnsi="Times New Roman" w:cs="Times New Roman"/>
                                <w:sz w:val="24"/>
                                <w:szCs w:val="24"/>
                              </w:rPr>
                            </w:pPr>
                            <w:r w:rsidRPr="00C06D67">
                              <w:rPr>
                                <w:rFonts w:ascii="Consolas" w:hAnsi="Consolas" w:cs="Times New Roman"/>
                                <w:sz w:val="24"/>
                                <w:szCs w:val="24"/>
                              </w:rPr>
                              <w:t>CF</w:t>
                            </w:r>
                            <w:r w:rsidRPr="00C06D67">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Pr="00C06D67">
                              <w:rPr>
                                <w:rFonts w:ascii="Times New Roman" w:hAnsi="Times New Roman" w:cs="Times New Roman"/>
                                <w:sz w:val="24"/>
                                <w:szCs w:val="24"/>
                              </w:rPr>
                              <w:t>Correction factor</w:t>
                            </w:r>
                          </w:p>
                          <w:p w14:paraId="4B233A52" w14:textId="77777777" w:rsidR="00625734" w:rsidRPr="00C06D67" w:rsidRDefault="00625734" w:rsidP="00200C1E">
                            <w:pPr>
                              <w:pStyle w:val="ListParagraph"/>
                              <w:rPr>
                                <w:rFonts w:ascii="Times New Roman" w:hAnsi="Times New Roman" w:cs="Times New Roman"/>
                                <w:sz w:val="24"/>
                                <w:szCs w:val="24"/>
                              </w:rPr>
                            </w:pPr>
                          </w:p>
                          <w:p w14:paraId="094B58E4" w14:textId="77777777" w:rsidR="00625734" w:rsidRPr="000068D2" w:rsidRDefault="00625734" w:rsidP="00D64D63">
                            <w:pPr>
                              <w:rPr>
                                <w:rFonts w:ascii="Times New Roman" w:hAnsi="Times New Roman" w:cs="Times New Roman"/>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88CDCC" id="_x0000_s1057" type="#_x0000_t202" style="position:absolute;left:0;text-align:left;margin-left:8.4pt;margin-top:230.55pt;width:464.05pt;height:132.3pt;z-index:2518128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4tJQIAACYEAAAOAAAAZHJzL2Uyb0RvYy54bWysU9uO2yAQfa/Uf0C8N3acZJtYcVbbbFNV&#10;2l6k3X4AxjhGBYYCiZ1+fQeczUbbt6o8IIYZDjNnzqxvB63IUTgvwVR0OskpEYZDI82+oj+edu+W&#10;lPjATMMUGFHRk/D0dvP2zbq3pSigA9UIRxDE+LK3Fe1CsGWWed4JzfwErDDobMFpFtB0+6xxrEd0&#10;rbIiz2+yHlxjHXDhPd7ej066SfhtK3j41rZeBKIqirmFtLu013HPNmtW7h2zneTnNNg/ZKGZNPjp&#10;BeqeBUYOTv4FpSV34KENEw46g7aVXKQasJpp/qqax45ZkWpBcry90OT/Hyz/evzuiGwqOstXlBim&#10;sUlPYgjkAwykiPz01pcY9mgxMAx4jX1OtXr7APynJwa2HTN7cecc9J1gDeY3jS+zq6cjjo8gdf8F&#10;GvyGHQIkoKF1OpKHdBBExz6dLr2JqXC8XCxXs/lsQQlH3/RmmRfT1L2Mlc/PrfPhkwBN4qGiDpuf&#10;4NnxwYeYDiufQ+JvHpRsdlKpZLh9vVWOHBkKZZdWquBVmDKkr+hqUSwSsoH4PmlIy4BCVlJXdJnH&#10;NUor0vHRNCkkMKnGM2aizJmfSMlIThjqYWxFYi+SV0NzQsYcjMLFQcNDB+43JT2KtqL+14E5QYn6&#10;bJD11XQ+jypPxnzxvkDDXXvqaw8zHKEqGigZj9uQJiPyYeAOu9PKxNtLJuecUYyJzvPgRLVf2ynq&#10;Zbw3fwAAAP//AwBQSwMEFAAGAAgAAAAhAK3dq5jeAAAACgEAAA8AAABkcnMvZG93bnJldi54bWxM&#10;j0FPg0AUhO8m/ofNa+LF2IWGgiBLoyYar639AQ/2FUjZt4TdFvrvXU96nMxk5ptyt5hBXGlyvWUF&#10;8ToCQdxY3XOr4Pj98fQMwnlkjYNlUnAjB7vq/q7EQtuZ93Q9+FaEEnYFKui8HwspXdORQbe2I3Hw&#10;TnYy6IOcWqknnEO5GeQmilJpsOew0OFI7x0158PFKDh9zY/bfK4//THbJ+kb9lltb0o9rJbXFxCe&#10;Fv8Xhl/8gA5VYKrthbUTQ9BpIPcKkjSOQYRAniQ5iFpBttlmIKtS/r9Q/QAAAP//AwBQSwECLQAU&#10;AAYACAAAACEAtoM4kv4AAADhAQAAEwAAAAAAAAAAAAAAAAAAAAAAW0NvbnRlbnRfVHlwZXNdLnht&#10;bFBLAQItABQABgAIAAAAIQA4/SH/1gAAAJQBAAALAAAAAAAAAAAAAAAAAC8BAABfcmVscy8ucmVs&#10;c1BLAQItABQABgAIAAAAIQDC+d4tJQIAACYEAAAOAAAAAAAAAAAAAAAAAC4CAABkcnMvZTJvRG9j&#10;LnhtbFBLAQItABQABgAIAAAAIQCt3auY3gAAAAoBAAAPAAAAAAAAAAAAAAAAAH8EAABkcnMvZG93&#10;bnJldi54bWxQSwUGAAAAAAQABADzAAAAigUAAAAA&#10;" stroked="f">
                <v:textbox>
                  <w:txbxContent>
                    <w:p w14:paraId="6F03A57F" w14:textId="37C00BEA" w:rsidR="00625734" w:rsidRPr="00C06D67" w:rsidRDefault="00625734" w:rsidP="00200C1E">
                      <w:pPr>
                        <w:pStyle w:val="ListParagraph"/>
                        <w:rPr>
                          <w:rFonts w:ascii="Times New Roman" w:hAnsi="Times New Roman" w:cs="Times New Roman"/>
                          <w:sz w:val="24"/>
                          <w:szCs w:val="24"/>
                        </w:rPr>
                      </w:pPr>
                      <w:proofErr w:type="spellStart"/>
                      <w:r w:rsidRPr="00C06D67">
                        <w:rPr>
                          <w:rFonts w:ascii="Consolas" w:hAnsi="Consolas" w:cs="Times New Roman"/>
                          <w:sz w:val="24"/>
                          <w:szCs w:val="24"/>
                        </w:rPr>
                        <w:t>MinC</w:t>
                      </w:r>
                      <w:proofErr w:type="spellEnd"/>
                      <w:r w:rsidRPr="00C06D6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C06D67">
                        <w:rPr>
                          <w:rFonts w:ascii="Times New Roman" w:hAnsi="Times New Roman" w:cs="Times New Roman"/>
                          <w:sz w:val="24"/>
                          <w:szCs w:val="24"/>
                        </w:rPr>
                        <w:t>Minimum carbon number to be included in SLE calculation</w:t>
                      </w:r>
                    </w:p>
                    <w:p w14:paraId="79F0DF30" w14:textId="17ED82F6" w:rsidR="00625734" w:rsidRPr="00C06D67" w:rsidRDefault="00625734" w:rsidP="00200C1E">
                      <w:pPr>
                        <w:pStyle w:val="ListParagraph"/>
                        <w:rPr>
                          <w:rFonts w:ascii="Times New Roman" w:hAnsi="Times New Roman" w:cs="Times New Roman"/>
                          <w:sz w:val="24"/>
                          <w:szCs w:val="24"/>
                        </w:rPr>
                      </w:pPr>
                      <w:r w:rsidRPr="00C06D67">
                        <w:rPr>
                          <w:rFonts w:ascii="Consolas" w:hAnsi="Consolas" w:cs="Times New Roman"/>
                          <w:sz w:val="24"/>
                          <w:szCs w:val="24"/>
                        </w:rPr>
                        <w:t>CN1</w:t>
                      </w:r>
                      <w:r w:rsidRPr="00C06D6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C06D67">
                        <w:rPr>
                          <w:rFonts w:ascii="Times New Roman" w:hAnsi="Times New Roman" w:cs="Times New Roman"/>
                          <w:sz w:val="24"/>
                          <w:szCs w:val="24"/>
                        </w:rPr>
                        <w:t>Desired carbon number that activity coefficient is calculated for</w:t>
                      </w:r>
                    </w:p>
                    <w:p w14:paraId="28AF1D90" w14:textId="611A9B6C" w:rsidR="00625734" w:rsidRPr="00C06D67" w:rsidRDefault="00625734" w:rsidP="00200C1E">
                      <w:pPr>
                        <w:pStyle w:val="ListParagraph"/>
                        <w:rPr>
                          <w:rFonts w:ascii="Times New Roman" w:hAnsi="Times New Roman" w:cs="Times New Roman"/>
                          <w:sz w:val="24"/>
                          <w:szCs w:val="24"/>
                        </w:rPr>
                      </w:pPr>
                      <w:proofErr w:type="spellStart"/>
                      <w:r w:rsidRPr="00C06D67">
                        <w:rPr>
                          <w:rFonts w:ascii="Consolas" w:hAnsi="Consolas" w:cs="Times New Roman"/>
                          <w:sz w:val="24"/>
                          <w:szCs w:val="24"/>
                        </w:rPr>
                        <w:t>CompNum</w:t>
                      </w:r>
                      <w:proofErr w:type="spellEnd"/>
                      <w:r w:rsidRPr="00C06D67">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Pr="00C06D67">
                        <w:rPr>
                          <w:rFonts w:ascii="Times New Roman" w:hAnsi="Times New Roman" w:cs="Times New Roman"/>
                          <w:sz w:val="24"/>
                          <w:szCs w:val="24"/>
                        </w:rPr>
                        <w:t>Total number of n-alkane components</w:t>
                      </w:r>
                    </w:p>
                    <w:p w14:paraId="610DF128" w14:textId="21B4C495" w:rsidR="00625734" w:rsidRPr="00C06D67" w:rsidRDefault="00625734" w:rsidP="00200C1E">
                      <w:pPr>
                        <w:pStyle w:val="ListParagraph"/>
                        <w:rPr>
                          <w:rFonts w:ascii="Times New Roman" w:hAnsi="Times New Roman" w:cs="Times New Roman"/>
                          <w:sz w:val="24"/>
                          <w:szCs w:val="24"/>
                        </w:rPr>
                      </w:pPr>
                      <w:proofErr w:type="spellStart"/>
                      <w:proofErr w:type="gramStart"/>
                      <w:r w:rsidRPr="00C06D67">
                        <w:rPr>
                          <w:rFonts w:ascii="Consolas" w:hAnsi="Consolas" w:cs="Times New Roman"/>
                          <w:sz w:val="24"/>
                          <w:szCs w:val="24"/>
                        </w:rPr>
                        <w:t>CarbonNum</w:t>
                      </w:r>
                      <w:proofErr w:type="spellEnd"/>
                      <w:r w:rsidRPr="00C06D67">
                        <w:rPr>
                          <w:rFonts w:ascii="Consolas" w:hAnsi="Consolas" w:cs="Times New Roman"/>
                          <w:sz w:val="24"/>
                          <w:szCs w:val="24"/>
                        </w:rPr>
                        <w:t>[</w:t>
                      </w:r>
                      <w:proofErr w:type="gramEnd"/>
                      <w:r>
                        <w:rPr>
                          <w:rFonts w:ascii="Consolas" w:hAnsi="Consolas" w:cs="Times New Roman"/>
                          <w:sz w:val="24"/>
                          <w:szCs w:val="24"/>
                        </w:rPr>
                        <w:t>]:</w:t>
                      </w:r>
                      <w:r w:rsidRPr="00C06D67">
                        <w:rPr>
                          <w:rFonts w:ascii="Times New Roman" w:hAnsi="Times New Roman" w:cs="Times New Roman"/>
                          <w:sz w:val="24"/>
                          <w:szCs w:val="24"/>
                        </w:rPr>
                        <w:t xml:space="preserve"> Returns carbon number</w:t>
                      </w:r>
                    </w:p>
                    <w:p w14:paraId="6EE96F2F" w14:textId="7ADD15CE" w:rsidR="00625734" w:rsidRPr="00C06D67" w:rsidRDefault="00625734" w:rsidP="00200C1E">
                      <w:pPr>
                        <w:pStyle w:val="ListParagraph"/>
                        <w:rPr>
                          <w:rFonts w:ascii="Times New Roman" w:hAnsi="Times New Roman" w:cs="Times New Roman"/>
                          <w:sz w:val="24"/>
                          <w:szCs w:val="24"/>
                        </w:rPr>
                      </w:pPr>
                      <w:proofErr w:type="spellStart"/>
                      <w:proofErr w:type="gramStart"/>
                      <w:r w:rsidRPr="00C06D67">
                        <w:rPr>
                          <w:rFonts w:ascii="Consolas" w:hAnsi="Consolas" w:cs="Times New Roman"/>
                          <w:sz w:val="24"/>
                          <w:szCs w:val="24"/>
                        </w:rPr>
                        <w:t>Xs</w:t>
                      </w:r>
                      <w:proofErr w:type="spellEnd"/>
                      <w:r w:rsidRPr="00C06D67">
                        <w:rPr>
                          <w:rFonts w:ascii="Consolas" w:hAnsi="Consolas" w:cs="Times New Roman"/>
                          <w:sz w:val="24"/>
                          <w:szCs w:val="24"/>
                        </w:rPr>
                        <w:t>[</w:t>
                      </w:r>
                      <w:proofErr w:type="gramEnd"/>
                      <w:r w:rsidRPr="00C06D67">
                        <w:rPr>
                          <w:rFonts w:ascii="Consolas" w:hAnsi="Consolas" w:cs="Times New Roman"/>
                          <w:sz w:val="24"/>
                          <w:szCs w:val="24"/>
                        </w:rPr>
                        <w:t>]</w:t>
                      </w:r>
                      <w:r w:rsidRPr="00C06D67">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t xml:space="preserve">   </w:t>
                      </w:r>
                      <w:r w:rsidRPr="00C06D67">
                        <w:rPr>
                          <w:rFonts w:ascii="Times New Roman" w:hAnsi="Times New Roman" w:cs="Times New Roman"/>
                          <w:sz w:val="24"/>
                          <w:szCs w:val="24"/>
                        </w:rPr>
                        <w:t xml:space="preserve"> Solid-phase composition</w:t>
                      </w:r>
                    </w:p>
                    <w:p w14:paraId="0C5B4E3F" w14:textId="2F49674D" w:rsidR="00625734" w:rsidRPr="00C06D67" w:rsidRDefault="00625734" w:rsidP="00200C1E">
                      <w:pPr>
                        <w:pStyle w:val="ListParagraph"/>
                        <w:rPr>
                          <w:rFonts w:ascii="Times New Roman" w:hAnsi="Times New Roman" w:cs="Times New Roman"/>
                          <w:sz w:val="24"/>
                          <w:szCs w:val="24"/>
                        </w:rPr>
                      </w:pPr>
                      <w:r w:rsidRPr="00C06D67">
                        <w:rPr>
                          <w:rFonts w:ascii="Consolas" w:hAnsi="Consolas" w:cs="Times New Roman"/>
                          <w:sz w:val="24"/>
                          <w:szCs w:val="24"/>
                        </w:rPr>
                        <w:t>T</w:t>
                      </w:r>
                      <w:r w:rsidRPr="00C06D67">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sidRPr="00C06D67">
                        <w:rPr>
                          <w:rFonts w:ascii="Times New Roman" w:hAnsi="Times New Roman" w:cs="Times New Roman"/>
                          <w:sz w:val="24"/>
                          <w:szCs w:val="24"/>
                        </w:rPr>
                        <w:t>Temperature</w:t>
                      </w:r>
                    </w:p>
                    <w:p w14:paraId="25D57738" w14:textId="14884747" w:rsidR="00625734" w:rsidRDefault="00625734" w:rsidP="00200C1E">
                      <w:pPr>
                        <w:pStyle w:val="ListParagraph"/>
                        <w:rPr>
                          <w:rFonts w:ascii="Times New Roman" w:hAnsi="Times New Roman" w:cs="Times New Roman"/>
                          <w:sz w:val="24"/>
                          <w:szCs w:val="24"/>
                        </w:rPr>
                      </w:pPr>
                      <w:r w:rsidRPr="00C06D67">
                        <w:rPr>
                          <w:rFonts w:ascii="Consolas" w:hAnsi="Consolas" w:cs="Times New Roman"/>
                          <w:sz w:val="24"/>
                          <w:szCs w:val="24"/>
                        </w:rPr>
                        <w:t>CF</w:t>
                      </w:r>
                      <w:r w:rsidRPr="00C06D67">
                        <w:rPr>
                          <w:rFonts w:ascii="Times New Roman" w:hAnsi="Times New Roman" w:cs="Times New Roman"/>
                          <w:sz w:val="24"/>
                          <w:szCs w:val="24"/>
                        </w:rPr>
                        <w:t xml:space="preserve">: </w:t>
                      </w:r>
                      <w:r>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Pr="00C06D67">
                        <w:rPr>
                          <w:rFonts w:ascii="Times New Roman" w:hAnsi="Times New Roman" w:cs="Times New Roman"/>
                          <w:sz w:val="24"/>
                          <w:szCs w:val="24"/>
                        </w:rPr>
                        <w:t>Correction factor</w:t>
                      </w:r>
                    </w:p>
                    <w:p w14:paraId="4B233A52" w14:textId="77777777" w:rsidR="00625734" w:rsidRPr="00C06D67" w:rsidRDefault="00625734" w:rsidP="00200C1E">
                      <w:pPr>
                        <w:pStyle w:val="ListParagraph"/>
                        <w:rPr>
                          <w:rFonts w:ascii="Times New Roman" w:hAnsi="Times New Roman" w:cs="Times New Roman"/>
                          <w:sz w:val="24"/>
                          <w:szCs w:val="24"/>
                        </w:rPr>
                      </w:pPr>
                    </w:p>
                    <w:p w14:paraId="094B58E4" w14:textId="77777777" w:rsidR="00625734" w:rsidRPr="000068D2" w:rsidRDefault="00625734" w:rsidP="00D64D63">
                      <w:pPr>
                        <w:rPr>
                          <w:rFonts w:ascii="Times New Roman" w:hAnsi="Times New Roman" w:cs="Times New Roman"/>
                          <w:sz w:val="18"/>
                          <w:szCs w:val="18"/>
                        </w:rPr>
                      </w:pPr>
                    </w:p>
                  </w:txbxContent>
                </v:textbox>
                <w10:wrap type="topAndBottom" anchorx="margin"/>
              </v:shape>
            </w:pict>
          </mc:Fallback>
        </mc:AlternateContent>
      </w:r>
      <w:r w:rsidR="006A45F1" w:rsidRPr="00C67093">
        <w:rPr>
          <w:rFonts w:ascii="Times New Roman" w:hAnsi="Times New Roman" w:cs="Times New Roman"/>
          <w:noProof/>
        </w:rPr>
        <mc:AlternateContent>
          <mc:Choice Requires="wps">
            <w:drawing>
              <wp:anchor distT="0" distB="0" distL="114300" distR="114300" simplePos="0" relativeHeight="251814912" behindDoc="0" locked="0" layoutInCell="1" allowOverlap="1" wp14:anchorId="382427B9" wp14:editId="53D27A17">
                <wp:simplePos x="0" y="0"/>
                <wp:positionH relativeFrom="column">
                  <wp:posOffset>-794402</wp:posOffset>
                </wp:positionH>
                <wp:positionV relativeFrom="paragraph">
                  <wp:posOffset>1450340</wp:posOffset>
                </wp:positionV>
                <wp:extent cx="3017520" cy="0"/>
                <wp:effectExtent l="41910" t="0" r="53340" b="53340"/>
                <wp:wrapNone/>
                <wp:docPr id="311" name="Straight Arrow Connector 311"/>
                <wp:cNvGraphicFramePr/>
                <a:graphic xmlns:a="http://schemas.openxmlformats.org/drawingml/2006/main">
                  <a:graphicData uri="http://schemas.microsoft.com/office/word/2010/wordprocessingShape">
                    <wps:wsp>
                      <wps:cNvCnPr/>
                      <wps:spPr>
                        <a:xfrm rot="16200000" flipH="1" flipV="1">
                          <a:off x="0" y="0"/>
                          <a:ext cx="3017520" cy="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1266F65" id="Straight Arrow Connector 311" o:spid="_x0000_s1026" type="#_x0000_t32" style="position:absolute;margin-left:-62.55pt;margin-top:114.2pt;width:237.6pt;height:0;rotation:-90;flip:x 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VBK/wEAAFsEAAAOAAAAZHJzL2Uyb0RvYy54bWysVE2P0zAQvSPxHyzfaZKuWFDVdIW6FA4I&#10;ql3g7jp2Ysn2WGPTtP+esdOGTyGByMHyx7w3b57HWd+dnGVHhdGAb3mzqDlTXkJnfN/yTx93z15y&#10;FpPwnbDgVcvPKvK7zdMn6zGs1BIGsJ1CRiQ+rsbQ8iGlsKqqKAflRFxAUJ4ONaATiZbYVx2Kkdid&#10;rZZ1fVuNgF1AkCpG2r2fDvmm8GutZPqgdVSJ2ZaTtlRGLOMhj9VmLVY9ijAYeZEh/kGFE8ZT0pnq&#10;XiTBvqD5hcoZiRBBp4UEV4HWRqpSA1XT1D9V8ziIoEotZE4Ms03x/9HK98c9MtO1/KZpOPPC0SU9&#10;JhSmHxJ7hQgj24L3ZCQgyzHk2BjiioBbv8fLKoY95vJPGh1DIJubW7oe+jjT1oS3tDHNPudZDqXa&#10;2alcxHm+CHVKTNLmTd28eL4krLyeVRN3BgaM6Y0Cx/Kk5fEidlY50Yvju5hIHQGvgAy2Po8RrOl2&#10;xtqywP6wtciOgnpktyuiJ+APYUkY+9p3LJ0DWZTQCN9ble2gFJm2yrZMRpRZOls1pXxQmiymuiZp&#10;pbnVnFJIqXwqxhYmis4wTfJmYF0s+yPwEp+hqjT+34BnRMkMPs1gZzzg77Kn01WynuKvDkx1ZwsO&#10;0J1LixRrqIOLV5fXlp/I9+sC//ZP2HwFAAD//wMAUEsDBBQABgAIAAAAIQAnylbh2wAAAAoBAAAP&#10;AAAAZHJzL2Rvd25yZXYueG1sTI9BbsIwEEX3lXoHayp1B07SEkGIg1AkuodyAMcekoh4HGIDbk9f&#10;0027/DNPf96Um2AGdsPJ9ZYEpPMEGJKyuqdWwPFzN1sCc16SloMlFPCFDjbV81MpC23vtMfbwbcs&#10;lpArpIDO+7Hg3KkOjXRzOyLF3clORvoYp5brSd5juRl4liQ5N7KneKGTI9YdqvPhagQYrD8a9Xax&#10;i3Aawy79zmq1N0K8voTtGpjH4P9geOhHdaiiU2OvpB0bYk6zRUQFzFYZsAfwO2gEvOd5Arwq+f8X&#10;qh8AAAD//wMAUEsBAi0AFAAGAAgAAAAhALaDOJL+AAAA4QEAABMAAAAAAAAAAAAAAAAAAAAAAFtD&#10;b250ZW50X1R5cGVzXS54bWxQSwECLQAUAAYACAAAACEAOP0h/9YAAACUAQAACwAAAAAAAAAAAAAA&#10;AAAvAQAAX3JlbHMvLnJlbHNQSwECLQAUAAYACAAAACEAI9lQSv8BAABbBAAADgAAAAAAAAAAAAAA&#10;AAAuAgAAZHJzL2Uyb0RvYy54bWxQSwECLQAUAAYACAAAACEAJ8pW4dsAAAAKAQAADwAAAAAAAAAA&#10;AAAAAABZBAAAZHJzL2Rvd25yZXYueG1sUEsFBgAAAAAEAAQA8wAAAGEFAAAAAA==&#10;" strokecolor="red" strokeweight=".5pt">
                <v:stroke endarrow="block" joinstyle="miter"/>
              </v:shape>
            </w:pict>
          </mc:Fallback>
        </mc:AlternateContent>
      </w:r>
    </w:p>
    <w:p w14:paraId="3F70CC09" w14:textId="254638C0" w:rsidR="005E444C" w:rsidRPr="00C06D67" w:rsidRDefault="006A45F1" w:rsidP="00B95BA2">
      <w:pPr>
        <w:pStyle w:val="ListParagraph"/>
        <w:numPr>
          <w:ilvl w:val="0"/>
          <w:numId w:val="5"/>
        </w:numPr>
        <w:jc w:val="both"/>
        <w:rPr>
          <w:rFonts w:ascii="Times New Roman" w:hAnsi="Times New Roman" w:cs="Times New Roman"/>
          <w:sz w:val="24"/>
          <w:szCs w:val="24"/>
        </w:rPr>
      </w:pPr>
      <w:r>
        <w:rPr>
          <w:noProof/>
        </w:rPr>
        <mc:AlternateContent>
          <mc:Choice Requires="wps">
            <w:drawing>
              <wp:anchor distT="0" distB="0" distL="114300" distR="114300" simplePos="0" relativeHeight="251819008" behindDoc="0" locked="0" layoutInCell="1" allowOverlap="1" wp14:anchorId="5624F221" wp14:editId="77663BE8">
                <wp:simplePos x="0" y="0"/>
                <wp:positionH relativeFrom="column">
                  <wp:posOffset>735330</wp:posOffset>
                </wp:positionH>
                <wp:positionV relativeFrom="paragraph">
                  <wp:posOffset>2190750</wp:posOffset>
                </wp:positionV>
                <wp:extent cx="5265420" cy="635"/>
                <wp:effectExtent l="0" t="0" r="0" b="0"/>
                <wp:wrapSquare wrapText="bothSides"/>
                <wp:docPr id="328" name="Text Box 328"/>
                <wp:cNvGraphicFramePr/>
                <a:graphic xmlns:a="http://schemas.openxmlformats.org/drawingml/2006/main">
                  <a:graphicData uri="http://schemas.microsoft.com/office/word/2010/wordprocessingShape">
                    <wps:wsp>
                      <wps:cNvSpPr txBox="1"/>
                      <wps:spPr>
                        <a:xfrm>
                          <a:off x="0" y="0"/>
                          <a:ext cx="5265420" cy="635"/>
                        </a:xfrm>
                        <a:prstGeom prst="rect">
                          <a:avLst/>
                        </a:prstGeom>
                        <a:solidFill>
                          <a:prstClr val="white"/>
                        </a:solidFill>
                        <a:ln>
                          <a:noFill/>
                        </a:ln>
                      </wps:spPr>
                      <wps:txbx>
                        <w:txbxContent>
                          <w:p w14:paraId="04C5926E" w14:textId="7F492262" w:rsidR="00625734" w:rsidRPr="006A45F1" w:rsidRDefault="00625734" w:rsidP="006A45F1">
                            <w:pPr>
                              <w:pStyle w:val="Caption"/>
                              <w:rPr>
                                <w:rFonts w:ascii="Times New Roman" w:hAnsi="Times New Roman" w:cs="Times New Roman"/>
                                <w:i w:val="0"/>
                                <w:noProof/>
                                <w:color w:val="000000" w:themeColor="text1"/>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24F221" id="Text Box 328" o:spid="_x0000_s1058" type="#_x0000_t202" style="position:absolute;left:0;text-align:left;margin-left:57.9pt;margin-top:172.5pt;width:414.6pt;height:.05pt;z-index:251819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8XLgIAAGkEAAAOAAAAZHJzL2Uyb0RvYy54bWysVE2P2jAQvVfqf7B8LwG2oAoRVpQVVSW0&#10;uxJUezaOQyzZHndsSOiv7zgfbLvtqerFGc+Mx37vzWR531jDLgqDBpfzyWjMmXISCu1OOf922H74&#10;xFmIwhXCgFM5v6rA71fv3y1rv1BTqMAUChkVcWFR+5xXMfpFlgVZKSvCCLxyFCwBrYi0xVNWoKip&#10;ujXZdDyeZzVg4RGkCoG8D12Qr9r6ZalkfCrLoCIzOae3xXbFdj2mNVstxeKEwlda9s8Q//AKK7Sj&#10;S2+lHkQU7Iz6j1JWS4QAZRxJsBmUpZaqxUBoJuM3aPaV8KrFQuQEf6Mp/L+y8vHyjEwXOb+bklRO&#10;WBLpoJrIPkPDko8Yqn1YUOLeU2psKEBKD/5AzgS8KdGmL0FiFCeurzd+UzlJztl0Pvs4pZCk2Pxu&#10;lmpkr0c9hvhFgWXJyDmSeC2n4rILsUsdUtJNAYwuttqYtEmBjUF2ESR0Xemo+uK/ZRmXch2kU13B&#10;5MkSvg5HsmJzbHpGBpBHKK6EHaHrn+DlVtOFOxHis0BqGMJEQxCfaCkN1DmH3uKsAvzxN3/KJx0p&#10;yllNDZjz8P0sUHFmvjpSOHXrYOBgHAfDne0GCOqExsvL1qQDGM1glgj2hWZjnW6hkHCS7sp5HMxN&#10;7MaAZkuq9bpNop70Iu7c3stUeiD20LwI9L0skdR8hKE1xeKNOl1uq49fnyNR3UqXiO1Y7Pmmfm7F&#10;72cvDcyv+zbr9Q+x+gkAAP//AwBQSwMEFAAGAAgAAAAhAFUQDirfAAAACwEAAA8AAABkcnMvZG93&#10;bnJldi54bWxMjzFPwzAQhXck/oN1SCyIOqFpBSFOVVUwwFIRurC58TUOxOcodtrw7zm6wHbv7und&#10;94rV5DpxxCG0nhSkswQEUu1NS42C3fvz7T2IEDUZ3XlCBd8YYFVeXhQ6N/5Eb3isYiM4hEKuFdgY&#10;+1zKUFt0Osx8j8S3gx+cjiyHRppBnzjcdfIuSZbS6Zb4g9U9bizWX9XoFGyzj629GQ9Pr+tsPrzs&#10;xs3ys6mUur6a1o8gIk7xzwy/+IwOJTPt/UgmiI51umD0qGCeLbgUOx7Ow/68SUGWhfzfofwBAAD/&#10;/wMAUEsBAi0AFAAGAAgAAAAhALaDOJL+AAAA4QEAABMAAAAAAAAAAAAAAAAAAAAAAFtDb250ZW50&#10;X1R5cGVzXS54bWxQSwECLQAUAAYACAAAACEAOP0h/9YAAACUAQAACwAAAAAAAAAAAAAAAAAvAQAA&#10;X3JlbHMvLnJlbHNQSwECLQAUAAYACAAAACEAgvkfFy4CAABpBAAADgAAAAAAAAAAAAAAAAAuAgAA&#10;ZHJzL2Uyb0RvYy54bWxQSwECLQAUAAYACAAAACEAVRAOKt8AAAALAQAADwAAAAAAAAAAAAAAAACI&#10;BAAAZHJzL2Rvd25yZXYueG1sUEsFBgAAAAAEAAQA8wAAAJQFAAAAAA==&#10;" stroked="f">
                <v:textbox style="mso-fit-shape-to-text:t" inset="0,0,0,0">
                  <w:txbxContent>
                    <w:p w14:paraId="04C5926E" w14:textId="7F492262" w:rsidR="00625734" w:rsidRPr="006A45F1" w:rsidRDefault="00625734" w:rsidP="006A45F1">
                      <w:pPr>
                        <w:pStyle w:val="Caption"/>
                        <w:rPr>
                          <w:rFonts w:ascii="Times New Roman" w:hAnsi="Times New Roman" w:cs="Times New Roman"/>
                          <w:i w:val="0"/>
                          <w:noProof/>
                          <w:color w:val="000000" w:themeColor="text1"/>
                          <w:sz w:val="24"/>
                          <w:szCs w:val="24"/>
                        </w:rPr>
                      </w:pPr>
                    </w:p>
                  </w:txbxContent>
                </v:textbox>
                <w10:wrap type="square"/>
              </v:shape>
            </w:pict>
          </mc:Fallback>
        </mc:AlternateContent>
      </w:r>
      <w:r w:rsidR="005D442E" w:rsidRPr="00C06D67">
        <w:rPr>
          <w:rFonts w:ascii="Times New Roman" w:hAnsi="Times New Roman" w:cs="Times New Roman"/>
          <w:color w:val="000000"/>
          <w:sz w:val="24"/>
          <w:szCs w:val="24"/>
        </w:rPr>
        <w:t>Liquid phase non-ideality</w:t>
      </w:r>
    </w:p>
    <w:p w14:paraId="797EAE74" w14:textId="625F107C" w:rsidR="005D442E" w:rsidRPr="006A45F1" w:rsidRDefault="005D442E" w:rsidP="006A45F1">
      <w:pPr>
        <w:spacing w:line="360" w:lineRule="auto"/>
        <w:jc w:val="both"/>
        <w:rPr>
          <w:rFonts w:ascii="Times New Roman" w:hAnsi="Times New Roman" w:cs="Times New Roman"/>
          <w:color w:val="000000"/>
          <w:sz w:val="24"/>
          <w:szCs w:val="24"/>
        </w:rPr>
      </w:pPr>
      <w:r w:rsidRPr="006A45F1">
        <w:rPr>
          <w:rFonts w:ascii="Times New Roman" w:hAnsi="Times New Roman" w:cs="Times New Roman"/>
          <w:sz w:val="24"/>
          <w:szCs w:val="24"/>
        </w:rPr>
        <w:t xml:space="preserve">We analyzed </w:t>
      </w:r>
      <w:r w:rsidR="00FB7E4D" w:rsidRPr="006A45F1">
        <w:rPr>
          <w:rFonts w:ascii="Times New Roman" w:hAnsi="Times New Roman" w:cs="Times New Roman"/>
          <w:sz w:val="24"/>
          <w:szCs w:val="24"/>
        </w:rPr>
        <w:t>models for liquid phase activity coefficient and found Flory-free volume</w:t>
      </w:r>
      <w:r w:rsidR="0052389D" w:rsidRPr="006A45F1">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Society","given":"PJ Flory - Discussions of the Faraday","non-dropping-particle":"","parse-names":false,"suffix":""},{"dropping-particle":"","family":"1970","given":"Undefined","non-dropping-particle":"","parse-names":false,"suffix":""}],"container-title":"pubs.rsc.org","id":"ITEM-1","issued":{"date-parts":[["0"]]},"title":"Fifteenth spiers memorial lecture. Thermodynamics of polymer solutions","type":"article-journal"},"uris":["http://www.mendeley.com/documents/?uuid=54d8fe03-2475-33ba-80a3-a0f7b96fc138"]}],"mendeley":{"formattedCitation":"[13]","plainTextFormattedCitation":"[13]","previouslyFormattedCitation":"[13]"},"properties":{"noteIndex":0},"schema":"https://github.com/citation-style-language/schema/raw/master/csl-citation.json"}</w:instrText>
      </w:r>
      <w:r w:rsidR="0052389D" w:rsidRPr="006A45F1">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13]</w:t>
      </w:r>
      <w:r w:rsidR="0052389D" w:rsidRPr="006A45F1">
        <w:rPr>
          <w:rFonts w:ascii="Times New Roman" w:hAnsi="Times New Roman" w:cs="Times New Roman"/>
          <w:sz w:val="24"/>
          <w:szCs w:val="24"/>
        </w:rPr>
        <w:fldChar w:fldCharType="end"/>
      </w:r>
      <w:r w:rsidR="00FB7E4D" w:rsidRPr="006A45F1">
        <w:rPr>
          <w:rFonts w:ascii="Times New Roman" w:hAnsi="Times New Roman" w:cs="Times New Roman"/>
          <w:sz w:val="24"/>
          <w:szCs w:val="24"/>
        </w:rPr>
        <w:t xml:space="preserve"> and </w:t>
      </w:r>
      <w:r w:rsidR="00FB7E4D" w:rsidRPr="006A45F1">
        <w:rPr>
          <w:rFonts w:ascii="Times New Roman" w:eastAsiaTheme="minorEastAsia" w:hAnsi="Times New Roman" w:cs="Times New Roman"/>
          <w:sz w:val="24"/>
          <w:szCs w:val="24"/>
        </w:rPr>
        <w:t>Entropic free-volume</w:t>
      </w:r>
      <w:r w:rsidR="0052389D" w:rsidRPr="006A45F1">
        <w:rPr>
          <w:rFonts w:ascii="Times New Roman" w:eastAsiaTheme="minorEastAsia" w:hAnsi="Times New Roman" w:cs="Times New Roman"/>
          <w:sz w:val="24"/>
          <w:szCs w:val="24"/>
        </w:rPr>
        <w:fldChar w:fldCharType="begin" w:fldLock="1"/>
      </w:r>
      <w:r w:rsidR="003A61B2">
        <w:rPr>
          <w:rFonts w:ascii="Times New Roman" w:eastAsiaTheme="minorEastAsia" w:hAnsi="Times New Roman" w:cs="Times New Roman"/>
          <w:sz w:val="24"/>
          <w:szCs w:val="24"/>
        </w:rPr>
        <w:instrText>ADDIN CSL_CITATION {"citationItems":[{"id":"ITEM-1","itemData":{"DOI":"10.1021/ma00223a031","ISSN":"0024-9297","author":[{"dropping-particle":"","family":"Elbro","given":"H. S.","non-dropping-particle":"","parse-names":false,"suffix":""},{"dropping-particle":"","family":"Fredenslund","given":"A.","non-dropping-particle":"","parse-names":false,"suffix":""},{"dropping-particle":"","family":"Rasmussen","given":"P.","non-dropping-particle":"","parse-names":false,"suffix":""}],"container-title":"Macromolecules","id":"ITEM-1","issue":"21","issued":{"date-parts":[["1990","10"]]},"page":"4707-4714","title":"A new simple equation for the prediction of solvent activities in polymer solutions","type":"article-journal","volume":"23"},"uris":["http://www.mendeley.com/documents/?uuid=5948c44a-4b4a-3129-ba80-828b7e45df59"]}],"mendeley":{"formattedCitation":"[14]","plainTextFormattedCitation":"[14]","previouslyFormattedCitation":"[14]"},"properties":{"noteIndex":0},"schema":"https://github.com/citation-style-language/schema/raw/master/csl-citation.json"}</w:instrText>
      </w:r>
      <w:r w:rsidR="0052389D" w:rsidRPr="006A45F1">
        <w:rPr>
          <w:rFonts w:ascii="Times New Roman" w:eastAsiaTheme="minorEastAsia" w:hAnsi="Times New Roman" w:cs="Times New Roman"/>
          <w:sz w:val="24"/>
          <w:szCs w:val="24"/>
        </w:rPr>
        <w:fldChar w:fldCharType="separate"/>
      </w:r>
      <w:r w:rsidR="008C5684" w:rsidRPr="008C5684">
        <w:rPr>
          <w:rFonts w:ascii="Times New Roman" w:eastAsiaTheme="minorEastAsia" w:hAnsi="Times New Roman" w:cs="Times New Roman"/>
          <w:noProof/>
          <w:sz w:val="24"/>
          <w:szCs w:val="24"/>
        </w:rPr>
        <w:t>[14]</w:t>
      </w:r>
      <w:r w:rsidR="0052389D" w:rsidRPr="006A45F1">
        <w:rPr>
          <w:rFonts w:ascii="Times New Roman" w:eastAsiaTheme="minorEastAsia" w:hAnsi="Times New Roman" w:cs="Times New Roman"/>
          <w:sz w:val="24"/>
          <w:szCs w:val="24"/>
        </w:rPr>
        <w:fldChar w:fldCharType="end"/>
      </w:r>
      <w:r w:rsidR="00FB7E4D" w:rsidRPr="006A45F1">
        <w:rPr>
          <w:rFonts w:ascii="Times New Roman" w:eastAsiaTheme="minorEastAsia" w:hAnsi="Times New Roman" w:cs="Times New Roman"/>
          <w:sz w:val="24"/>
          <w:szCs w:val="24"/>
        </w:rPr>
        <w:t xml:space="preserve"> models to be the best candidates. Both models are included in the function source file (</w:t>
      </w:r>
      <w:proofErr w:type="spellStart"/>
      <w:r w:rsidR="00FB7E4D" w:rsidRPr="006A45F1">
        <w:rPr>
          <w:rFonts w:ascii="Consolas" w:hAnsi="Consolas" w:cs="Times New Roman"/>
          <w:color w:val="000000"/>
          <w:sz w:val="24"/>
          <w:szCs w:val="24"/>
        </w:rPr>
        <w:t>GammaLiqMesFFV</w:t>
      </w:r>
      <w:proofErr w:type="spellEnd"/>
      <w:r w:rsidR="00FB7E4D" w:rsidRPr="006A45F1">
        <w:rPr>
          <w:rFonts w:ascii="Consolas" w:hAnsi="Consolas" w:cs="Times New Roman"/>
          <w:color w:val="000000"/>
          <w:sz w:val="24"/>
          <w:szCs w:val="24"/>
        </w:rPr>
        <w:t xml:space="preserve">, </w:t>
      </w:r>
      <w:proofErr w:type="spellStart"/>
      <w:r w:rsidR="00FB7E4D" w:rsidRPr="006A45F1">
        <w:rPr>
          <w:rFonts w:ascii="Consolas" w:hAnsi="Consolas" w:cs="Times New Roman"/>
          <w:color w:val="000000"/>
          <w:sz w:val="24"/>
          <w:szCs w:val="24"/>
        </w:rPr>
        <w:t>GammaLiqMesEFV</w:t>
      </w:r>
      <w:proofErr w:type="spellEnd"/>
      <w:r w:rsidR="00FB7E4D" w:rsidRPr="006A45F1">
        <w:rPr>
          <w:rFonts w:ascii="Times New Roman" w:eastAsiaTheme="minorEastAsia" w:hAnsi="Times New Roman" w:cs="Times New Roman"/>
          <w:sz w:val="24"/>
          <w:szCs w:val="24"/>
        </w:rPr>
        <w:t xml:space="preserve">). Although, both models are good, </w:t>
      </w:r>
      <w:proofErr w:type="spellStart"/>
      <w:r w:rsidR="00FB7E4D" w:rsidRPr="006A45F1">
        <w:rPr>
          <w:rFonts w:ascii="Consolas" w:hAnsi="Consolas" w:cs="Times New Roman"/>
          <w:color w:val="000000"/>
          <w:sz w:val="24"/>
          <w:szCs w:val="24"/>
        </w:rPr>
        <w:t>GammaLiqMesEFV</w:t>
      </w:r>
      <w:proofErr w:type="spellEnd"/>
      <w:r w:rsidR="00FB7E4D" w:rsidRPr="006A45F1">
        <w:rPr>
          <w:rFonts w:ascii="Times New Roman" w:hAnsi="Times New Roman" w:cs="Times New Roman"/>
          <w:color w:val="000000"/>
          <w:sz w:val="24"/>
          <w:szCs w:val="24"/>
        </w:rPr>
        <w:t xml:space="preserve"> function has been </w:t>
      </w:r>
      <w:r w:rsidR="0052389D" w:rsidRPr="006A45F1">
        <w:rPr>
          <w:rFonts w:ascii="Times New Roman" w:hAnsi="Times New Roman" w:cs="Times New Roman"/>
          <w:color w:val="000000"/>
          <w:sz w:val="24"/>
          <w:szCs w:val="24"/>
        </w:rPr>
        <w:t xml:space="preserve">used </w:t>
      </w:r>
      <w:r w:rsidR="00FB7E4D" w:rsidRPr="006A45F1">
        <w:rPr>
          <w:rFonts w:ascii="Times New Roman" w:hAnsi="Times New Roman" w:cs="Times New Roman"/>
          <w:color w:val="000000"/>
          <w:sz w:val="24"/>
          <w:szCs w:val="24"/>
        </w:rPr>
        <w:t xml:space="preserve">to express liquid phase activity coefficient. </w:t>
      </w:r>
      <w:r w:rsidR="0052389D" w:rsidRPr="006A45F1">
        <w:rPr>
          <w:rFonts w:ascii="Times New Roman" w:hAnsi="Times New Roman" w:cs="Times New Roman"/>
          <w:color w:val="000000"/>
          <w:sz w:val="24"/>
          <w:szCs w:val="24"/>
        </w:rPr>
        <w:t xml:space="preserve">Function variables are very similar to solid-phase </w:t>
      </w:r>
      <w:r w:rsidR="00325CAE" w:rsidRPr="006A45F1">
        <w:rPr>
          <w:rFonts w:ascii="Times New Roman" w:hAnsi="Times New Roman" w:cs="Times New Roman"/>
          <w:color w:val="000000"/>
          <w:sz w:val="24"/>
          <w:szCs w:val="24"/>
        </w:rPr>
        <w:t>activity coefficient</w:t>
      </w:r>
      <w:r w:rsidR="000068D2" w:rsidRPr="006A45F1">
        <w:rPr>
          <w:rFonts w:ascii="Times New Roman" w:hAnsi="Times New Roman" w:cs="Times New Roman"/>
          <w:color w:val="000000"/>
          <w:sz w:val="24"/>
          <w:szCs w:val="24"/>
        </w:rPr>
        <w:t xml:space="preserve"> </w:t>
      </w:r>
      <w:r w:rsidR="00325CAE" w:rsidRPr="006A45F1">
        <w:rPr>
          <w:rFonts w:ascii="Times New Roman" w:hAnsi="Times New Roman" w:cs="Times New Roman"/>
          <w:color w:val="000000"/>
          <w:sz w:val="24"/>
          <w:szCs w:val="24"/>
        </w:rPr>
        <w:t>function (</w:t>
      </w:r>
      <w:proofErr w:type="spellStart"/>
      <w:r w:rsidR="0052389D" w:rsidRPr="006A45F1">
        <w:rPr>
          <w:rFonts w:ascii="Consolas" w:hAnsi="Consolas" w:cs="Times New Roman"/>
          <w:color w:val="000000"/>
          <w:sz w:val="24"/>
          <w:szCs w:val="24"/>
        </w:rPr>
        <w:t>GammaSolMes</w:t>
      </w:r>
      <w:proofErr w:type="spellEnd"/>
      <w:r w:rsidR="00325CAE" w:rsidRPr="006A45F1">
        <w:rPr>
          <w:rFonts w:ascii="Times New Roman" w:hAnsi="Times New Roman" w:cs="Times New Roman"/>
          <w:color w:val="000000"/>
          <w:sz w:val="24"/>
          <w:szCs w:val="24"/>
        </w:rPr>
        <w:t>)</w:t>
      </w:r>
      <w:r w:rsidR="0052389D" w:rsidRPr="006A45F1">
        <w:rPr>
          <w:rFonts w:ascii="Times New Roman" w:hAnsi="Times New Roman" w:cs="Times New Roman"/>
          <w:color w:val="000000"/>
          <w:sz w:val="24"/>
          <w:szCs w:val="24"/>
        </w:rPr>
        <w:t xml:space="preserve"> which </w:t>
      </w:r>
      <w:r w:rsidR="00325CAE" w:rsidRPr="006A45F1">
        <w:rPr>
          <w:rFonts w:ascii="Times New Roman" w:hAnsi="Times New Roman" w:cs="Times New Roman"/>
          <w:color w:val="000000"/>
          <w:sz w:val="24"/>
          <w:szCs w:val="24"/>
        </w:rPr>
        <w:t>was</w:t>
      </w:r>
      <w:r w:rsidR="0052389D" w:rsidRPr="006A45F1">
        <w:rPr>
          <w:rFonts w:ascii="Times New Roman" w:hAnsi="Times New Roman" w:cs="Times New Roman"/>
          <w:color w:val="000000"/>
          <w:sz w:val="24"/>
          <w:szCs w:val="24"/>
        </w:rPr>
        <w:t xml:space="preserve"> thoroughly explained previously. </w:t>
      </w:r>
    </w:p>
    <w:p w14:paraId="21E17575" w14:textId="06A296DA" w:rsidR="00325CAE" w:rsidRPr="00C67093" w:rsidRDefault="00325CAE" w:rsidP="00325CAE">
      <w:pPr>
        <w:autoSpaceDE w:val="0"/>
        <w:autoSpaceDN w:val="0"/>
        <w:adjustRightInd w:val="0"/>
        <w:spacing w:after="0" w:line="240" w:lineRule="auto"/>
        <w:jc w:val="both"/>
        <w:rPr>
          <w:rFonts w:ascii="Times New Roman" w:hAnsi="Times New Roman" w:cs="Times New Roman"/>
          <w:color w:val="000000"/>
          <w:sz w:val="19"/>
          <w:szCs w:val="19"/>
        </w:rPr>
      </w:pPr>
    </w:p>
    <w:p w14:paraId="53EC62DF" w14:textId="18E23340" w:rsidR="005E444C" w:rsidRPr="00C06D67" w:rsidRDefault="00325CAE" w:rsidP="00B95BA2">
      <w:pPr>
        <w:pStyle w:val="ListParagraph"/>
        <w:numPr>
          <w:ilvl w:val="0"/>
          <w:numId w:val="5"/>
        </w:numPr>
        <w:jc w:val="both"/>
        <w:rPr>
          <w:rFonts w:ascii="Consolas" w:hAnsi="Consolas" w:cs="Times New Roman"/>
          <w:sz w:val="24"/>
          <w:szCs w:val="24"/>
        </w:rPr>
      </w:pPr>
      <w:proofErr w:type="spellStart"/>
      <w:proofErr w:type="gramStart"/>
      <w:r w:rsidRPr="00C06D67">
        <w:rPr>
          <w:rFonts w:ascii="Consolas" w:hAnsi="Consolas" w:cs="Times New Roman"/>
          <w:color w:val="000000"/>
          <w:sz w:val="24"/>
          <w:szCs w:val="24"/>
        </w:rPr>
        <w:t>objFunc</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proofErr w:type="spellStart"/>
      <w:r w:rsidRPr="00C06D67">
        <w:rPr>
          <w:rFonts w:ascii="Consolas" w:hAnsi="Consolas" w:cs="Times New Roman"/>
          <w:color w:val="808080"/>
          <w:sz w:val="24"/>
          <w:szCs w:val="24"/>
        </w:rPr>
        <w:t>nS</w:t>
      </w:r>
      <w:proofErr w:type="spellEnd"/>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proofErr w:type="spellStart"/>
      <w:r w:rsidRPr="00C06D67">
        <w:rPr>
          <w:rFonts w:ascii="Consolas" w:hAnsi="Consolas" w:cs="Times New Roman"/>
          <w:color w:val="808080"/>
          <w:sz w:val="24"/>
          <w:szCs w:val="24"/>
        </w:rPr>
        <w:t>CompNum</w:t>
      </w:r>
      <w:proofErr w:type="spellEnd"/>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Z</w:t>
      </w:r>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K</w:t>
      </w:r>
      <w:r w:rsidRPr="00C06D67">
        <w:rPr>
          <w:rFonts w:ascii="Consolas" w:hAnsi="Consolas" w:cs="Times New Roman"/>
          <w:color w:val="000000"/>
          <w:sz w:val="24"/>
          <w:szCs w:val="24"/>
        </w:rPr>
        <w:t>[]);</w:t>
      </w:r>
    </w:p>
    <w:p w14:paraId="29141C59" w14:textId="7CE7D196" w:rsidR="00325CAE" w:rsidRPr="00C06D67" w:rsidRDefault="00325CAE" w:rsidP="00B95BA2">
      <w:pPr>
        <w:pStyle w:val="ListParagraph"/>
        <w:numPr>
          <w:ilvl w:val="0"/>
          <w:numId w:val="5"/>
        </w:numPr>
        <w:autoSpaceDE w:val="0"/>
        <w:autoSpaceDN w:val="0"/>
        <w:adjustRightInd w:val="0"/>
        <w:spacing w:after="0" w:line="240" w:lineRule="auto"/>
        <w:jc w:val="both"/>
        <w:rPr>
          <w:rFonts w:ascii="Consolas" w:hAnsi="Consolas" w:cs="Times New Roman"/>
          <w:color w:val="000000"/>
          <w:sz w:val="24"/>
          <w:szCs w:val="24"/>
        </w:rPr>
      </w:pPr>
      <w:proofErr w:type="spellStart"/>
      <w:proofErr w:type="gramStart"/>
      <w:r w:rsidRPr="00C06D67">
        <w:rPr>
          <w:rFonts w:ascii="Consolas" w:hAnsi="Consolas" w:cs="Times New Roman"/>
          <w:color w:val="000000"/>
          <w:sz w:val="24"/>
          <w:szCs w:val="24"/>
        </w:rPr>
        <w:lastRenderedPageBreak/>
        <w:t>objFuncDer</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proofErr w:type="spellStart"/>
      <w:r w:rsidRPr="00C06D67">
        <w:rPr>
          <w:rFonts w:ascii="Consolas" w:hAnsi="Consolas" w:cs="Times New Roman"/>
          <w:color w:val="808080"/>
          <w:sz w:val="24"/>
          <w:szCs w:val="24"/>
        </w:rPr>
        <w:t>nS</w:t>
      </w:r>
      <w:proofErr w:type="spellEnd"/>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proofErr w:type="spellStart"/>
      <w:r w:rsidRPr="00C06D67">
        <w:rPr>
          <w:rFonts w:ascii="Consolas" w:hAnsi="Consolas" w:cs="Times New Roman"/>
          <w:color w:val="808080"/>
          <w:sz w:val="24"/>
          <w:szCs w:val="24"/>
        </w:rPr>
        <w:t>CompNum</w:t>
      </w:r>
      <w:proofErr w:type="spellEnd"/>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Z</w:t>
      </w:r>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K</w:t>
      </w:r>
      <w:r w:rsidRPr="00C06D67">
        <w:rPr>
          <w:rFonts w:ascii="Consolas" w:hAnsi="Consolas" w:cs="Times New Roman"/>
          <w:color w:val="000000"/>
          <w:sz w:val="24"/>
          <w:szCs w:val="24"/>
        </w:rPr>
        <w:t>[]</w:t>
      </w:r>
    </w:p>
    <w:p w14:paraId="1724AABC" w14:textId="7B486F91" w:rsidR="00325CAE" w:rsidRPr="00C06D67" w:rsidRDefault="00325CAE" w:rsidP="00B95BA2">
      <w:pPr>
        <w:pStyle w:val="ListParagraph"/>
        <w:numPr>
          <w:ilvl w:val="0"/>
          <w:numId w:val="5"/>
        </w:numPr>
        <w:autoSpaceDE w:val="0"/>
        <w:autoSpaceDN w:val="0"/>
        <w:adjustRightInd w:val="0"/>
        <w:spacing w:after="0" w:line="360" w:lineRule="auto"/>
        <w:jc w:val="both"/>
        <w:rPr>
          <w:rFonts w:ascii="Consolas" w:hAnsi="Consolas" w:cs="Times New Roman"/>
          <w:color w:val="000000"/>
          <w:sz w:val="24"/>
          <w:szCs w:val="24"/>
        </w:rPr>
      </w:pPr>
      <w:proofErr w:type="spellStart"/>
      <w:proofErr w:type="gramStart"/>
      <w:r w:rsidRPr="00C06D67">
        <w:rPr>
          <w:rFonts w:ascii="Consolas" w:hAnsi="Consolas" w:cs="Times New Roman"/>
          <w:color w:val="000000"/>
          <w:sz w:val="24"/>
          <w:szCs w:val="24"/>
        </w:rPr>
        <w:t>Fsolve</w:t>
      </w:r>
      <w:proofErr w:type="spellEnd"/>
      <w:r w:rsidRPr="00C06D67">
        <w:rPr>
          <w:rFonts w:ascii="Consolas" w:hAnsi="Consolas" w:cs="Times New Roman"/>
          <w:color w:val="000000"/>
          <w:sz w:val="24"/>
          <w:szCs w:val="24"/>
        </w:rPr>
        <w:t>(</w:t>
      </w:r>
      <w:proofErr w:type="gramEnd"/>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proofErr w:type="spellStart"/>
      <w:r w:rsidRPr="00C06D67">
        <w:rPr>
          <w:rFonts w:ascii="Consolas" w:hAnsi="Consolas" w:cs="Times New Roman"/>
          <w:color w:val="808080"/>
          <w:sz w:val="24"/>
          <w:szCs w:val="24"/>
        </w:rPr>
        <w:t>nS</w:t>
      </w:r>
      <w:proofErr w:type="spellEnd"/>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int</w:t>
      </w:r>
      <w:r w:rsidRPr="00C06D67">
        <w:rPr>
          <w:rFonts w:ascii="Consolas" w:hAnsi="Consolas" w:cs="Times New Roman"/>
          <w:color w:val="000000"/>
          <w:sz w:val="24"/>
          <w:szCs w:val="24"/>
        </w:rPr>
        <w:t xml:space="preserve"> </w:t>
      </w:r>
      <w:proofErr w:type="spellStart"/>
      <w:r w:rsidRPr="00C06D67">
        <w:rPr>
          <w:rFonts w:ascii="Consolas" w:hAnsi="Consolas" w:cs="Times New Roman"/>
          <w:color w:val="808080"/>
          <w:sz w:val="24"/>
          <w:szCs w:val="24"/>
        </w:rPr>
        <w:t>CompNum</w:t>
      </w:r>
      <w:proofErr w:type="spellEnd"/>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Z</w:t>
      </w:r>
      <w:r w:rsidRPr="00C06D67">
        <w:rPr>
          <w:rFonts w:ascii="Consolas" w:hAnsi="Consolas" w:cs="Times New Roman"/>
          <w:color w:val="000000"/>
          <w:sz w:val="24"/>
          <w:szCs w:val="24"/>
        </w:rPr>
        <w:t xml:space="preserve">[], </w:t>
      </w:r>
      <w:r w:rsidRPr="00C06D67">
        <w:rPr>
          <w:rFonts w:ascii="Consolas" w:hAnsi="Consolas" w:cs="Times New Roman"/>
          <w:color w:val="0000FF"/>
          <w:sz w:val="24"/>
          <w:szCs w:val="24"/>
        </w:rPr>
        <w:t>double</w:t>
      </w:r>
      <w:r w:rsidRPr="00C06D67">
        <w:rPr>
          <w:rFonts w:ascii="Consolas" w:hAnsi="Consolas" w:cs="Times New Roman"/>
          <w:color w:val="000000"/>
          <w:sz w:val="24"/>
          <w:szCs w:val="24"/>
        </w:rPr>
        <w:t xml:space="preserve"> </w:t>
      </w:r>
      <w:r w:rsidRPr="00C06D67">
        <w:rPr>
          <w:rFonts w:ascii="Consolas" w:hAnsi="Consolas" w:cs="Times New Roman"/>
          <w:color w:val="808080"/>
          <w:sz w:val="24"/>
          <w:szCs w:val="24"/>
        </w:rPr>
        <w:t>K</w:t>
      </w:r>
      <w:r w:rsidRPr="00C06D67">
        <w:rPr>
          <w:rFonts w:ascii="Consolas" w:hAnsi="Consolas" w:cs="Times New Roman"/>
          <w:color w:val="000000"/>
          <w:sz w:val="24"/>
          <w:szCs w:val="24"/>
        </w:rPr>
        <w:t>[]);</w:t>
      </w:r>
    </w:p>
    <w:p w14:paraId="4E1D9C7A" w14:textId="3EE7F01D" w:rsidR="004A368F" w:rsidRPr="00953FE2" w:rsidRDefault="00325CAE" w:rsidP="006A45F1">
      <w:pPr>
        <w:spacing w:line="360" w:lineRule="auto"/>
        <w:jc w:val="both"/>
        <w:rPr>
          <w:rFonts w:ascii="Times New Roman" w:eastAsiaTheme="minorEastAsia" w:hAnsi="Times New Roman" w:cs="Times New Roman"/>
          <w:sz w:val="24"/>
          <w:szCs w:val="24"/>
        </w:rPr>
      </w:pPr>
      <w:r w:rsidRPr="00C67093">
        <w:rPr>
          <w:rFonts w:ascii="Times New Roman" w:hAnsi="Times New Roman" w:cs="Times New Roman"/>
          <w:sz w:val="24"/>
          <w:szCs w:val="24"/>
        </w:rPr>
        <w:t xml:space="preserve">These three functions are for Newton Raphson to fi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Pr="00C67093">
        <w:rPr>
          <w:rFonts w:ascii="Times New Roman" w:eastAsiaTheme="minorEastAsia" w:hAnsi="Times New Roman" w:cs="Times New Roman"/>
          <w:sz w:val="24"/>
          <w:szCs w:val="24"/>
        </w:rPr>
        <w:t>.</w:t>
      </w:r>
    </w:p>
    <w:p w14:paraId="6FAAEDAB" w14:textId="77777777" w:rsidR="004A368F" w:rsidRPr="00C67093" w:rsidRDefault="004A368F" w:rsidP="00325CAE">
      <w:pPr>
        <w:jc w:val="both"/>
        <w:rPr>
          <w:rFonts w:ascii="Times New Roman" w:hAnsi="Times New Roman" w:cs="Times New Roman"/>
          <w:sz w:val="24"/>
          <w:szCs w:val="24"/>
        </w:rPr>
      </w:pPr>
    </w:p>
    <w:p w14:paraId="1835A5C5" w14:textId="69C3CF89" w:rsidR="004D10C3" w:rsidRPr="00C67093" w:rsidRDefault="004D10C3" w:rsidP="00596594">
      <w:pPr>
        <w:pStyle w:val="Heading2"/>
        <w:spacing w:line="360" w:lineRule="auto"/>
      </w:pPr>
      <w:bookmarkStart w:id="25" w:name="_Toc527626671"/>
      <w:proofErr w:type="spellStart"/>
      <w:r w:rsidRPr="00C67093">
        <w:t>SPWaxBinary</w:t>
      </w:r>
      <w:proofErr w:type="spellEnd"/>
      <w:r w:rsidRPr="00C67093">
        <w:t xml:space="preserve"> (.exe &amp; .</w:t>
      </w:r>
      <w:proofErr w:type="spellStart"/>
      <w:r w:rsidRPr="00C67093">
        <w:t>cpp</w:t>
      </w:r>
      <w:proofErr w:type="spellEnd"/>
      <w:r w:rsidRPr="00C67093">
        <w:t>)</w:t>
      </w:r>
      <w:bookmarkEnd w:id="25"/>
    </w:p>
    <w:p w14:paraId="434A65F1" w14:textId="436E084F" w:rsidR="004D10C3" w:rsidRPr="00C67093" w:rsidRDefault="004D10C3"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SP-Wax is designed to work for binary and multi-component systems. SPWaxBinary.cpp and SPWaxBinary.exe are the only source and executable files for binary system case.</w:t>
      </w:r>
      <w:r w:rsidR="004C7D39" w:rsidRPr="00C67093">
        <w:rPr>
          <w:rFonts w:ascii="Times New Roman" w:hAnsi="Times New Roman" w:cs="Times New Roman"/>
          <w:sz w:val="24"/>
          <w:szCs w:val="24"/>
        </w:rPr>
        <w:t xml:space="preserve"> The user provides required inputs and C# create text files which are needed for C++ executable files.</w:t>
      </w:r>
      <w:r w:rsidR="00B75A11" w:rsidRPr="00C67093">
        <w:rPr>
          <w:rFonts w:ascii="Times New Roman" w:hAnsi="Times New Roman" w:cs="Times New Roman"/>
          <w:sz w:val="24"/>
          <w:szCs w:val="24"/>
        </w:rPr>
        <w:t xml:space="preserve"> </w:t>
      </w:r>
      <w:r w:rsidR="00CB4678" w:rsidRPr="00C67093">
        <w:rPr>
          <w:rFonts w:ascii="Times New Roman" w:hAnsi="Times New Roman" w:cs="Times New Roman"/>
          <w:sz w:val="24"/>
          <w:szCs w:val="24"/>
        </w:rPr>
        <w:t xml:space="preserve">The main output from binary n-alkane system is to obtain Wax Appearance Temperature </w:t>
      </w:r>
      <w:r w:rsidR="007E257E" w:rsidRPr="00C67093">
        <w:rPr>
          <w:rFonts w:ascii="Times New Roman" w:hAnsi="Times New Roman" w:cs="Times New Roman"/>
          <w:sz w:val="24"/>
          <w:szCs w:val="24"/>
        </w:rPr>
        <w:t>(</w:t>
      </w:r>
      <w:r w:rsidR="00CB4678" w:rsidRPr="00C67093">
        <w:rPr>
          <w:rFonts w:ascii="Times New Roman" w:hAnsi="Times New Roman" w:cs="Times New Roman"/>
          <w:sz w:val="24"/>
          <w:szCs w:val="24"/>
        </w:rPr>
        <w:t>WAT</w:t>
      </w:r>
      <w:r w:rsidR="007E257E" w:rsidRPr="00C67093">
        <w:rPr>
          <w:rFonts w:ascii="Times New Roman" w:hAnsi="Times New Roman" w:cs="Times New Roman"/>
          <w:sz w:val="24"/>
          <w:szCs w:val="24"/>
        </w:rPr>
        <w:t>)</w:t>
      </w:r>
      <w:r w:rsidR="00CB4678" w:rsidRPr="00C67093">
        <w:rPr>
          <w:rFonts w:ascii="Times New Roman" w:hAnsi="Times New Roman" w:cs="Times New Roman"/>
          <w:sz w:val="24"/>
          <w:szCs w:val="24"/>
        </w:rPr>
        <w:t xml:space="preserve"> for different solute more fraction. </w:t>
      </w:r>
      <w:r w:rsidR="00B75A11" w:rsidRPr="00C67093">
        <w:rPr>
          <w:rFonts w:ascii="Times New Roman" w:hAnsi="Times New Roman" w:cs="Times New Roman"/>
          <w:sz w:val="24"/>
          <w:szCs w:val="24"/>
        </w:rPr>
        <w:t xml:space="preserve">Created text files </w:t>
      </w:r>
      <w:r w:rsidR="00CB4678" w:rsidRPr="00C67093">
        <w:rPr>
          <w:rFonts w:ascii="Times New Roman" w:hAnsi="Times New Roman" w:cs="Times New Roman"/>
          <w:sz w:val="24"/>
          <w:szCs w:val="24"/>
        </w:rPr>
        <w:t xml:space="preserve">are </w:t>
      </w:r>
      <w:r w:rsidR="00B75A11" w:rsidRPr="00C67093">
        <w:rPr>
          <w:rFonts w:ascii="Times New Roman" w:hAnsi="Times New Roman" w:cs="Times New Roman"/>
          <w:sz w:val="24"/>
          <w:szCs w:val="24"/>
        </w:rPr>
        <w:t>shown in the following picture.</w:t>
      </w:r>
    </w:p>
    <w:p w14:paraId="54716FB1" w14:textId="3BD6EEB8" w:rsidR="00B75A11" w:rsidRPr="00C67093" w:rsidRDefault="00661FB3" w:rsidP="00325CAE">
      <w:pPr>
        <w:jc w:val="both"/>
        <w:rPr>
          <w:rFonts w:ascii="Times New Roman" w:hAnsi="Times New Roman" w:cs="Times New Roman"/>
          <w:sz w:val="24"/>
          <w:szCs w:val="24"/>
        </w:rPr>
      </w:pPr>
      <w:r w:rsidRPr="00C67093">
        <w:rPr>
          <w:rFonts w:ascii="Times New Roman" w:hAnsi="Times New Roman" w:cs="Times New Roman"/>
          <w:noProof/>
          <w:sz w:val="24"/>
          <w:szCs w:val="24"/>
        </w:rPr>
        <mc:AlternateContent>
          <mc:Choice Requires="wps">
            <w:drawing>
              <wp:anchor distT="45720" distB="45720" distL="114300" distR="114300" simplePos="0" relativeHeight="251796480" behindDoc="0" locked="0" layoutInCell="1" allowOverlap="1" wp14:anchorId="3F90D113" wp14:editId="65D28380">
                <wp:simplePos x="0" y="0"/>
                <wp:positionH relativeFrom="margin">
                  <wp:posOffset>2216034</wp:posOffset>
                </wp:positionH>
                <wp:positionV relativeFrom="paragraph">
                  <wp:posOffset>12007</wp:posOffset>
                </wp:positionV>
                <wp:extent cx="4034414" cy="1759644"/>
                <wp:effectExtent l="0" t="0" r="0" b="0"/>
                <wp:wrapNone/>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34414" cy="1759644"/>
                        </a:xfrm>
                        <a:prstGeom prst="rect">
                          <a:avLst/>
                        </a:prstGeom>
                        <a:noFill/>
                        <a:ln w="9525">
                          <a:noFill/>
                          <a:miter lim="800000"/>
                          <a:headEnd/>
                          <a:tailEnd/>
                        </a:ln>
                      </wps:spPr>
                      <wps:txbx>
                        <w:txbxContent>
                          <w:p w14:paraId="3C316287" w14:textId="732BC75E" w:rsidR="00625734" w:rsidRPr="00953FE2" w:rsidRDefault="00625734" w:rsidP="00B95BA2">
                            <w:pPr>
                              <w:pStyle w:val="ListParagraph"/>
                              <w:numPr>
                                <w:ilvl w:val="0"/>
                                <w:numId w:val="7"/>
                              </w:numPr>
                              <w:rPr>
                                <w:rFonts w:ascii="Times New Roman" w:hAnsi="Times New Roman" w:cs="Times New Roman"/>
                                <w:color w:val="000000" w:themeColor="text1"/>
                                <w:sz w:val="24"/>
                                <w:szCs w:val="24"/>
                              </w:rPr>
                            </w:pPr>
                            <w:r w:rsidRPr="00953FE2">
                              <w:rPr>
                                <w:rFonts w:ascii="Times New Roman" w:hAnsi="Times New Roman" w:cs="Times New Roman"/>
                                <w:color w:val="000000" w:themeColor="text1"/>
                                <w:sz w:val="24"/>
                                <w:szCs w:val="24"/>
                              </w:rPr>
                              <w:t>Mole fraction of solute in the solution</w:t>
                            </w:r>
                          </w:p>
                          <w:p w14:paraId="718C5536" w14:textId="1238A593" w:rsidR="00625734" w:rsidRPr="00953FE2" w:rsidRDefault="00625734" w:rsidP="00B95BA2">
                            <w:pPr>
                              <w:pStyle w:val="ListParagraph"/>
                              <w:numPr>
                                <w:ilvl w:val="1"/>
                                <w:numId w:val="7"/>
                              </w:numPr>
                              <w:rPr>
                                <w:rFonts w:ascii="Times New Roman" w:hAnsi="Times New Roman" w:cs="Times New Roman"/>
                                <w:color w:val="000000" w:themeColor="text1"/>
                                <w:sz w:val="24"/>
                                <w:szCs w:val="24"/>
                              </w:rPr>
                            </w:pPr>
                            <w:r w:rsidRPr="00953FE2">
                              <w:rPr>
                                <w:rFonts w:ascii="Times New Roman" w:hAnsi="Times New Roman" w:cs="Times New Roman"/>
                                <w:color w:val="000000" w:themeColor="text1"/>
                                <w:sz w:val="24"/>
                                <w:szCs w:val="24"/>
                              </w:rPr>
                              <w:t>For different solute mole fractions, solubilities and, therefore, WAT will be different. So, it is important to provide Solute mole fractions from which WATs are required.</w:t>
                            </w:r>
                          </w:p>
                          <w:p w14:paraId="2234C548" w14:textId="77777777" w:rsidR="00625734" w:rsidRPr="00953FE2" w:rsidRDefault="00625734" w:rsidP="00CB4678">
                            <w:pPr>
                              <w:pStyle w:val="ListParagraph"/>
                              <w:ind w:left="1440"/>
                              <w:rPr>
                                <w:rFonts w:ascii="Times New Roman" w:hAnsi="Times New Roman" w:cs="Times New Roman"/>
                                <w:color w:val="000000" w:themeColor="text1"/>
                                <w:sz w:val="24"/>
                                <w:szCs w:val="24"/>
                              </w:rPr>
                            </w:pPr>
                          </w:p>
                          <w:p w14:paraId="699E0659" w14:textId="0E042F61" w:rsidR="00625734" w:rsidRPr="00953FE2" w:rsidRDefault="00625734" w:rsidP="00B95BA2">
                            <w:pPr>
                              <w:pStyle w:val="ListParagraph"/>
                              <w:numPr>
                                <w:ilvl w:val="0"/>
                                <w:numId w:val="7"/>
                              </w:numPr>
                              <w:rPr>
                                <w:rFonts w:ascii="Times New Roman" w:hAnsi="Times New Roman" w:cs="Times New Roman"/>
                                <w:color w:val="000000" w:themeColor="text1"/>
                                <w:sz w:val="24"/>
                                <w:szCs w:val="24"/>
                              </w:rPr>
                            </w:pPr>
                            <w:r w:rsidRPr="00953FE2">
                              <w:rPr>
                                <w:rFonts w:ascii="Times New Roman" w:hAnsi="Times New Roman" w:cs="Times New Roman"/>
                                <w:color w:val="000000" w:themeColor="text1"/>
                                <w:sz w:val="24"/>
                                <w:szCs w:val="24"/>
                              </w:rPr>
                              <w:t xml:space="preserve">Carbon number of solvent and solute respectively. In this example, they a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7</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6</m:t>
                                  </m:r>
                                </m:sub>
                              </m:sSub>
                            </m:oMath>
                            <w:r w:rsidRPr="00953FE2">
                              <w:rPr>
                                <w:rFonts w:ascii="Times New Roman" w:eastAsiaTheme="minorEastAsia" w:hAnsi="Times New Roman" w:cs="Times New Roman"/>
                                <w:color w:val="000000" w:themeColor="text1"/>
                                <w:sz w:val="24"/>
                                <w:szCs w:val="24"/>
                              </w:rPr>
                              <w:t xml:space="preserve"> and</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23</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48</m:t>
                                  </m:r>
                                </m:sub>
                              </m:sSub>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90D113" id="_x0000_s1059" type="#_x0000_t202" style="position:absolute;left:0;text-align:left;margin-left:174.5pt;margin-top:.95pt;width:317.65pt;height:138.5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wQEQIAAP0DAAAOAAAAZHJzL2Uyb0RvYy54bWysU8tu2zAQvBfoPxC813pYTmLBcpAmTVEg&#10;fQBJP4CmKIsoyWVJ2pL79VlStmu0t6I6CCSXO7szO1zdjlqRvXBegmloMcspEYZDK822od9fHt/d&#10;UOIDMy1TYERDD8LT2/XbN6vB1qKEHlQrHEEQ4+vBNrQPwdZZ5nkvNPMzsMJgsAOnWcCt22atYwOi&#10;a5WVeX6VDeBa64AL7/H0YQrSdcLvOsHD167zIhDVUOwtpL9L/038Z+sVq7eO2V7yYxvsH7rQTBos&#10;eoZ6YIGRnZN/QWnJHXjowoyDzqDrJBeJA7Ip8j/YPPfMisQFxfH2LJP/f7D8y/6bI7JtaLlEfQzT&#10;OKQXMQbyHkZSRn0G62u89mzxYhjxGOecuHr7BPyHJwbue2a24s45GHrBWuyviJnZReqE4yPIZvgM&#10;LZZhuwAJaOycjuKhHATRsY/DeTaxFY6HVT6vqqKihGOsuF4sr6oq1WD1Kd06Hz4K0CQuGupw+Ame&#10;7Z98iO2w+nQlVjPwKJVKBlCGDA1dLspFSriIaBnQn0rqht7k8ZscE1l+MG1KDkyqaY0FlDnSjkwn&#10;zmHcjEnh+fwk5wbaAwrhYPIjvh9c9OB+UTKgFxvqf+6YE5SoTwbFXBZVFc2bNtXiusSNu4xsLiPM&#10;cIRqaKBkWt6HZPiJ8x2K3skkR5zO1MmxZ/RYUun4HqKJL/fp1u9Xu34FAAD//wMAUEsDBBQABgAI&#10;AAAAIQA8aaVD3AAAAAkBAAAPAAAAZHJzL2Rvd25yZXYueG1sTI/LTsMwEEX3SPyDNUjsqE0boAlx&#10;KgRiC6I8JHbTeJpExOModpvw9wwrWI7O6N5zy83se3WkMXaBLVwuDCjiOriOGwtvr48Xa1AxITvs&#10;A5OFb4qwqU5PSixcmPiFjtvUKAnhWKCFNqWh0DrWLXmMizAQC9uH0WOSc2y0G3GScN/rpTHX2mPH&#10;0tDiQPct1V/bg7fw/rT//MjMc/Pgr4YpzEazz7W152fz3S2oRHP6e4ZffVGHSpx24cAuqt7CKstl&#10;SxKQgxKer7MVqJ2F5Y0AXZX6/4LqBwAA//8DAFBLAQItABQABgAIAAAAIQC2gziS/gAAAOEBAAAT&#10;AAAAAAAAAAAAAAAAAAAAAABbQ29udGVudF9UeXBlc10ueG1sUEsBAi0AFAAGAAgAAAAhADj9If/W&#10;AAAAlAEAAAsAAAAAAAAAAAAAAAAALwEAAF9yZWxzLy5yZWxzUEsBAi0AFAAGAAgAAAAhAGyv7BAR&#10;AgAA/QMAAA4AAAAAAAAAAAAAAAAALgIAAGRycy9lMm9Eb2MueG1sUEsBAi0AFAAGAAgAAAAhADxp&#10;pUPcAAAACQEAAA8AAAAAAAAAAAAAAAAAawQAAGRycy9kb3ducmV2LnhtbFBLBQYAAAAABAAEAPMA&#10;AAB0BQAAAAA=&#10;" filled="f" stroked="f">
                <v:textbox>
                  <w:txbxContent>
                    <w:p w14:paraId="3C316287" w14:textId="732BC75E" w:rsidR="00625734" w:rsidRPr="00953FE2" w:rsidRDefault="00625734" w:rsidP="00B95BA2">
                      <w:pPr>
                        <w:pStyle w:val="ListParagraph"/>
                        <w:numPr>
                          <w:ilvl w:val="0"/>
                          <w:numId w:val="7"/>
                        </w:numPr>
                        <w:rPr>
                          <w:rFonts w:ascii="Times New Roman" w:hAnsi="Times New Roman" w:cs="Times New Roman"/>
                          <w:color w:val="000000" w:themeColor="text1"/>
                          <w:sz w:val="24"/>
                          <w:szCs w:val="24"/>
                        </w:rPr>
                      </w:pPr>
                      <w:r w:rsidRPr="00953FE2">
                        <w:rPr>
                          <w:rFonts w:ascii="Times New Roman" w:hAnsi="Times New Roman" w:cs="Times New Roman"/>
                          <w:color w:val="000000" w:themeColor="text1"/>
                          <w:sz w:val="24"/>
                          <w:szCs w:val="24"/>
                        </w:rPr>
                        <w:t>Mole fraction of solute in the solution</w:t>
                      </w:r>
                    </w:p>
                    <w:p w14:paraId="718C5536" w14:textId="1238A593" w:rsidR="00625734" w:rsidRPr="00953FE2" w:rsidRDefault="00625734" w:rsidP="00B95BA2">
                      <w:pPr>
                        <w:pStyle w:val="ListParagraph"/>
                        <w:numPr>
                          <w:ilvl w:val="1"/>
                          <w:numId w:val="7"/>
                        </w:numPr>
                        <w:rPr>
                          <w:rFonts w:ascii="Times New Roman" w:hAnsi="Times New Roman" w:cs="Times New Roman"/>
                          <w:color w:val="000000" w:themeColor="text1"/>
                          <w:sz w:val="24"/>
                          <w:szCs w:val="24"/>
                        </w:rPr>
                      </w:pPr>
                      <w:r w:rsidRPr="00953FE2">
                        <w:rPr>
                          <w:rFonts w:ascii="Times New Roman" w:hAnsi="Times New Roman" w:cs="Times New Roman"/>
                          <w:color w:val="000000" w:themeColor="text1"/>
                          <w:sz w:val="24"/>
                          <w:szCs w:val="24"/>
                        </w:rPr>
                        <w:t>For different solute mole fractions, solubilities and, therefore, WAT will be different. So, it is important to provide Solute mole fractions from which WATs are required.</w:t>
                      </w:r>
                    </w:p>
                    <w:p w14:paraId="2234C548" w14:textId="77777777" w:rsidR="00625734" w:rsidRPr="00953FE2" w:rsidRDefault="00625734" w:rsidP="00CB4678">
                      <w:pPr>
                        <w:pStyle w:val="ListParagraph"/>
                        <w:ind w:left="1440"/>
                        <w:rPr>
                          <w:rFonts w:ascii="Times New Roman" w:hAnsi="Times New Roman" w:cs="Times New Roman"/>
                          <w:color w:val="000000" w:themeColor="text1"/>
                          <w:sz w:val="24"/>
                          <w:szCs w:val="24"/>
                        </w:rPr>
                      </w:pPr>
                    </w:p>
                    <w:p w14:paraId="699E0659" w14:textId="0E042F61" w:rsidR="00625734" w:rsidRPr="00953FE2" w:rsidRDefault="00625734" w:rsidP="00B95BA2">
                      <w:pPr>
                        <w:pStyle w:val="ListParagraph"/>
                        <w:numPr>
                          <w:ilvl w:val="0"/>
                          <w:numId w:val="7"/>
                        </w:numPr>
                        <w:rPr>
                          <w:rFonts w:ascii="Times New Roman" w:hAnsi="Times New Roman" w:cs="Times New Roman"/>
                          <w:color w:val="000000" w:themeColor="text1"/>
                          <w:sz w:val="24"/>
                          <w:szCs w:val="24"/>
                        </w:rPr>
                      </w:pPr>
                      <w:r w:rsidRPr="00953FE2">
                        <w:rPr>
                          <w:rFonts w:ascii="Times New Roman" w:hAnsi="Times New Roman" w:cs="Times New Roman"/>
                          <w:color w:val="000000" w:themeColor="text1"/>
                          <w:sz w:val="24"/>
                          <w:szCs w:val="24"/>
                        </w:rPr>
                        <w:t xml:space="preserve">Carbon number of solvent and solute respectively. In this example, they ar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7</m:t>
                            </m:r>
                          </m:sub>
                        </m:sSub>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H</m:t>
                            </m:r>
                          </m:e>
                          <m:sub>
                            <m:r>
                              <w:rPr>
                                <w:rFonts w:ascii="Cambria Math" w:hAnsi="Cambria Math" w:cs="Times New Roman"/>
                                <w:color w:val="000000" w:themeColor="text1"/>
                                <w:sz w:val="24"/>
                                <w:szCs w:val="24"/>
                              </w:rPr>
                              <m:t>16</m:t>
                            </m:r>
                          </m:sub>
                        </m:sSub>
                      </m:oMath>
                      <w:r w:rsidRPr="00953FE2">
                        <w:rPr>
                          <w:rFonts w:ascii="Times New Roman" w:eastAsiaTheme="minorEastAsia" w:hAnsi="Times New Roman" w:cs="Times New Roman"/>
                          <w:color w:val="000000" w:themeColor="text1"/>
                          <w:sz w:val="24"/>
                          <w:szCs w:val="24"/>
                        </w:rPr>
                        <w:t xml:space="preserve"> and</w:t>
                      </w: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23</m:t>
                            </m:r>
                          </m:sub>
                        </m:sSub>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rPr>
                              <m:t>48</m:t>
                            </m:r>
                          </m:sub>
                        </m:sSub>
                      </m:oMath>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94432" behindDoc="0" locked="0" layoutInCell="1" allowOverlap="1" wp14:anchorId="67A5E5F6" wp14:editId="0C2108CA">
                <wp:simplePos x="0" y="0"/>
                <wp:positionH relativeFrom="margin">
                  <wp:posOffset>1167283</wp:posOffset>
                </wp:positionH>
                <wp:positionV relativeFrom="paragraph">
                  <wp:posOffset>-178665</wp:posOffset>
                </wp:positionV>
                <wp:extent cx="190919" cy="241160"/>
                <wp:effectExtent l="0" t="0" r="0" b="0"/>
                <wp:wrapNone/>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724F6E73" w14:textId="3DEF4CE2" w:rsidR="00625734" w:rsidRPr="00673FEF" w:rsidRDefault="00625734" w:rsidP="00661FB3">
                            <w:pPr>
                              <w:rPr>
                                <w:color w:val="FF0000"/>
                              </w:rPr>
                            </w:pPr>
                            <w:r>
                              <w:rPr>
                                <w:color w:val="FF0000"/>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A5E5F6" id="_x0000_s1060" type="#_x0000_t202" style="position:absolute;left:0;text-align:left;margin-left:91.9pt;margin-top:-14.05pt;width:15.05pt;height:19pt;z-index:251794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vD1DgIAAPsDAAAOAAAAZHJzL2Uyb0RvYy54bWysU9tuGyEQfa/Uf0C813upndor4yhNmqpS&#10;epGSfgBmWS8qMBSwd9Ovz8DartW+Vd0HBDvMmXPODOvr0WhykD4osIxWs5ISaQW0yu4Y/f50/2ZJ&#10;SYjctlyDlYw+y0CvN69frQfXyBp60K30BEFsaAbHaB+ja4oiiF4aHmbgpMVgB97wiEe/K1rPB0Q3&#10;uqjL8qoYwLfOg5Ah4N+7KUg3Gb/rpIhfuy7ISDSjyC3m1ed1m9Zis+bNznPXK3Gkwf+BheHKYtEz&#10;1B2PnOy9+gvKKOEhQBdnAkwBXaeEzBpQTVX+oeax505mLWhOcGebwv+DFV8O3zxRLaP1ckWJ5Qab&#10;9CTHSN7DSOrkz+BCg9ceHV6MI/7GPmetwT2A+BGIhdue25288R6GXvIW+VUps7hInXBCAtkOn6HF&#10;MnwfIQONnTfJPLSDIDr26fncm0RFpJKrclUhQ4Ghel5VV7l3BW9Oyc6H+FGCIWnDqMfWZ3B+eAgx&#10;keHN6UqqZeFeaZ3bry0ZGF0t6kVOuIgYFXE6tTKMLsv0TfOSNH6wbU6OXOlpjwW0PYpOOifFcdyO&#10;2d+385OZW2if0QYP0zTi68FND/4XJQNOIqPh5557SYn+ZNHKVTWfp9HNh/niXY0HfxnZXka4FQjF&#10;aKRk2t7GPO6T5hu0vFPZjtSbicmRM05Ydun4GtIIX57zrd9vdvMCAAD//wMAUEsDBBQABgAIAAAA&#10;IQAZkDzF3QAAAAkBAAAPAAAAZHJzL2Rvd25yZXYueG1sTI/BTsMwEETvSP0Ha5G4tXZSqJIQp6pA&#10;XEGUgsTNjbdJRLyOYrcJf89yguNoRjNvyu3senHBMXSeNCQrBQKp9rajRsPh7WmZgQjRkDW9J9Tw&#10;jQG21eKqNIX1E73iZR8bwSUUCqOhjXEopAx1i86ElR+Q2Dv50ZnIcmykHc3E5a6XqVIb6UxHvNCa&#10;AR9arL/2Z6fh/fn0+XGrXppHdzdMflaSXC61vrmed/cgIs7xLwy/+IwOFTMd/ZlsED3rbM3oUcMy&#10;zRIQnEiTdQ7iqCHPQVal/P+g+gEAAP//AwBQSwECLQAUAAYACAAAACEAtoM4kv4AAADhAQAAEwAA&#10;AAAAAAAAAAAAAAAAAAAAW0NvbnRlbnRfVHlwZXNdLnhtbFBLAQItABQABgAIAAAAIQA4/SH/1gAA&#10;AJQBAAALAAAAAAAAAAAAAAAAAC8BAABfcmVscy8ucmVsc1BLAQItABQABgAIAAAAIQCpovD1DgIA&#10;APsDAAAOAAAAAAAAAAAAAAAAAC4CAABkcnMvZTJvRG9jLnhtbFBLAQItABQABgAIAAAAIQAZkDzF&#10;3QAAAAkBAAAPAAAAAAAAAAAAAAAAAGgEAABkcnMvZG93bnJldi54bWxQSwUGAAAAAAQABADzAAAA&#10;cgUAAAAA&#10;" filled="f" stroked="f">
                <v:textbox>
                  <w:txbxContent>
                    <w:p w14:paraId="724F6E73" w14:textId="3DEF4CE2" w:rsidR="00625734" w:rsidRPr="00673FEF" w:rsidRDefault="00625734" w:rsidP="00661FB3">
                      <w:pPr>
                        <w:rPr>
                          <w:color w:val="FF0000"/>
                        </w:rPr>
                      </w:pPr>
                      <w:r>
                        <w:rPr>
                          <w:color w:val="FF0000"/>
                        </w:rPr>
                        <w:t>2</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92384" behindDoc="0" locked="0" layoutInCell="1" allowOverlap="1" wp14:anchorId="55AD09D3" wp14:editId="02DE5E44">
                <wp:simplePos x="0" y="0"/>
                <wp:positionH relativeFrom="margin">
                  <wp:align>left</wp:align>
                </wp:positionH>
                <wp:positionV relativeFrom="paragraph">
                  <wp:posOffset>-180368</wp:posOffset>
                </wp:positionV>
                <wp:extent cx="190919" cy="241160"/>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025C51CC" w14:textId="77777777" w:rsidR="00625734" w:rsidRPr="00673FEF" w:rsidRDefault="00625734" w:rsidP="00661FB3">
                            <w:pPr>
                              <w:rPr>
                                <w:color w:val="FF0000"/>
                              </w:rPr>
                            </w:pPr>
                            <w:r w:rsidRPr="00673FEF">
                              <w:rPr>
                                <w:color w:val="FF0000"/>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AD09D3" id="_x0000_s1061" type="#_x0000_t202" style="position:absolute;left:0;text-align:left;margin-left:0;margin-top:-14.2pt;width:15.05pt;height:19pt;z-index:2517923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JSkDgIAAPsDAAAOAAAAZHJzL2Uyb0RvYy54bWysU9tuGyEQfa/Uf0C813upndor4yhNmqpS&#10;epGSfgBmWS8qMBSwd9Ovz8DartW+Vd0HBDvMmTnnDOvr0WhykD4osIxWs5ISaQW0yu4Y/f50/2ZJ&#10;SYjctlyDlYw+y0CvN69frQfXyBp60K30BEFsaAbHaB+ja4oiiF4aHmbgpMVgB97wiEe/K1rPB0Q3&#10;uqjL8qoYwLfOg5Ah4N+7KUg3Gb/rpIhfuy7ISDSj2FvMq8/rNq3FZs2bneeuV+LYBv+HLgxXFoue&#10;oe545GTv1V9QRgkPAbo4E2AK6DolZOaAbKryDzaPPXcyc0FxgjvLFP4frPhy+OaJahmtl2iV5QZN&#10;epJjJO9hJHXSZ3ChwWuPDi/GEX+jz5lrcA8gfgRi4bbndidvvIehl7zF/qqUWVykTjghgWyHz9Bi&#10;Gb6PkIHGzpskHspBEB19ej57k1oRqeSqXFUrSgSG6nlVXWXvCt6ckp0P8aMEQ9KGUY/WZ3B+eAgx&#10;NcOb05VUy8K90jrbry0ZGF0t6kVOuIgYFXE6tTKMLsv0TfOSOH6wbU6OXOlpjwW0PZJOPCfGcdyO&#10;Wd+3i5OYW2ifUQYP0zTi68FND/4XJQNOIqPh5557SYn+ZFHKVTWfp9HNh/niXY0HfxnZXka4FQjF&#10;aKRk2t7GPO4T5xuUvFNZjuTN1MmxZ5ywrNLxNaQRvjznW7/f7OYFAAD//wMAUEsDBBQABgAIAAAA&#10;IQDC8ldQ2wAAAAUBAAAPAAAAZHJzL2Rvd25yZXYueG1sTI/NTsMwEITvSLyDtUjcWrulVG2aTYVA&#10;XEGUH6k3N94mEfE6it0mvD3LiR5HM5r5Jt+OvlVn6mMTGGE2NaCIy+AarhA+3p8nK1AxWXa2DUwI&#10;PxRhW1xf5TZzYeA3Ou9SpaSEY2YR6pS6TOtY1uRtnIaOWLxj6L1NIvtKu94OUu5bPTdmqb1tWBZq&#10;29FjTeX37uQRPl+O+6+Fea2e/H03hNFo9muNeHszPmxAJRrTfxj+8AUdCmE6hBO7qFoEOZIQJvPV&#10;ApTYd2YG6oCwXoIucn1JX/wCAAD//wMAUEsBAi0AFAAGAAgAAAAhALaDOJL+AAAA4QEAABMAAAAA&#10;AAAAAAAAAAAAAAAAAFtDb250ZW50X1R5cGVzXS54bWxQSwECLQAUAAYACAAAACEAOP0h/9YAAACU&#10;AQAACwAAAAAAAAAAAAAAAAAvAQAAX3JlbHMvLnJlbHNQSwECLQAUAAYACAAAACEApTiUpA4CAAD7&#10;AwAADgAAAAAAAAAAAAAAAAAuAgAAZHJzL2Uyb0RvYy54bWxQSwECLQAUAAYACAAAACEAwvJXUNsA&#10;AAAFAQAADwAAAAAAAAAAAAAAAABoBAAAZHJzL2Rvd25yZXYueG1sUEsFBgAAAAAEAAQA8wAAAHAF&#10;AAAAAA==&#10;" filled="f" stroked="f">
                <v:textbox>
                  <w:txbxContent>
                    <w:p w14:paraId="025C51CC" w14:textId="77777777" w:rsidR="00625734" w:rsidRPr="00673FEF" w:rsidRDefault="00625734" w:rsidP="00661FB3">
                      <w:pPr>
                        <w:rPr>
                          <w:color w:val="FF0000"/>
                        </w:rPr>
                      </w:pPr>
                      <w:r w:rsidRPr="00673FEF">
                        <w:rPr>
                          <w:color w:val="FF0000"/>
                        </w:rPr>
                        <w:t>1</w:t>
                      </w:r>
                    </w:p>
                  </w:txbxContent>
                </v:textbox>
                <w10:wrap anchorx="margin"/>
              </v:shape>
            </w:pict>
          </mc:Fallback>
        </mc:AlternateContent>
      </w:r>
      <w:r w:rsidR="00B75A11" w:rsidRPr="00C67093">
        <w:rPr>
          <w:rFonts w:ascii="Times New Roman" w:hAnsi="Times New Roman" w:cs="Times New Roman"/>
          <w:noProof/>
          <w:sz w:val="24"/>
          <w:szCs w:val="24"/>
        </w:rPr>
        <mc:AlternateContent>
          <mc:Choice Requires="wpc">
            <w:drawing>
              <wp:inline distT="0" distB="0" distL="0" distR="0" wp14:anchorId="3A903D93" wp14:editId="660A0FF7">
                <wp:extent cx="3180715" cy="2274475"/>
                <wp:effectExtent l="0" t="0" r="0" b="0"/>
                <wp:docPr id="283" name="Canvas 2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4" name="Picture 284"/>
                          <pic:cNvPicPr>
                            <a:picLocks noChangeAspect="1"/>
                          </pic:cNvPicPr>
                        </pic:nvPicPr>
                        <pic:blipFill>
                          <a:blip r:embed="rId17"/>
                          <a:stretch>
                            <a:fillRect/>
                          </a:stretch>
                        </pic:blipFill>
                        <pic:spPr>
                          <a:xfrm>
                            <a:off x="1" y="35803"/>
                            <a:ext cx="1375441" cy="2123358"/>
                          </a:xfrm>
                          <a:prstGeom prst="rect">
                            <a:avLst/>
                          </a:prstGeom>
                        </pic:spPr>
                      </pic:pic>
                      <pic:pic xmlns:pic="http://schemas.openxmlformats.org/drawingml/2006/picture">
                        <pic:nvPicPr>
                          <pic:cNvPr id="285" name="Picture 285"/>
                          <pic:cNvPicPr>
                            <a:picLocks noChangeAspect="1"/>
                          </pic:cNvPicPr>
                        </pic:nvPicPr>
                        <pic:blipFill>
                          <a:blip r:embed="rId18"/>
                          <a:stretch>
                            <a:fillRect/>
                          </a:stretch>
                        </pic:blipFill>
                        <pic:spPr>
                          <a:xfrm>
                            <a:off x="1214798" y="0"/>
                            <a:ext cx="1105779" cy="926194"/>
                          </a:xfrm>
                          <a:prstGeom prst="rect">
                            <a:avLst/>
                          </a:prstGeom>
                        </pic:spPr>
                      </pic:pic>
                      <wps:wsp>
                        <wps:cNvPr id="286" name="Rectangle 286"/>
                        <wps:cNvSpPr/>
                        <wps:spPr>
                          <a:xfrm>
                            <a:off x="24235" y="35800"/>
                            <a:ext cx="1190377" cy="163977"/>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87" name="Rectangle 287"/>
                        <wps:cNvSpPr/>
                        <wps:spPr>
                          <a:xfrm>
                            <a:off x="1235426" y="31933"/>
                            <a:ext cx="1131256" cy="167852"/>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EA2440F" id="Canvas 283" o:spid="_x0000_s1026" editas="canvas" style="width:250.45pt;height:179.1pt;mso-position-horizontal-relative:char;mso-position-vertical-relative:line" coordsize="31807,227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MVn9gMAAFcOAAAOAAAAZHJzL2Uyb0RvYy54bWzsV21v2zYQ/j5g/0HQ&#10;98aWbNmxEKcwHGQoEHRB06GfaYqyiEqkRtJv+/V7jpRst96WNigGBGiAyKTueO/PHXXzdt/U0VYY&#10;K7Wax8nVMI6E4rqQaj2P//h4/+Y6jqxjqmC1VmIeH4SN397++svNrs1FqitdF8JEEKJsvmvnceVc&#10;mw8GlleiYfZKt0KBWGrTMIetWQ8Kw3aQ3tSDdDicDHbaFK3RXFiLt3eBGN96+WUpuPu9LK1wUT2P&#10;YZvzT+OfK3oObm9YvjasrSTvzGAvsKJhUkHpUdQdcyzaGHkhqpHcaKtLd8V1M9BlKbnwPsCbZPiV&#10;N0umtsx6Zzii0xuI1Q+Uu1ojBhCZ75AMgXUreY7/LhpYXSh7Pis45TZGxJ2Q5ptkNMx83rRvEJiW&#10;ObmStXQHn2REgIxS20fJH03Y8PfbRxPJYh6n1+M4UqxBdYFOaiN61XlCfOEUI68eNP9sI6WXFVNr&#10;sbAtKgR1S9wDkPMTu99+oXJVy/Ze1jXlmdadc6im56s2ZPpO800jlAula0QNP7WylWxtHJlcNCsB&#10;h8y7whvEcuuMcLwihSUUf4CxZOgZwVt5MoxcsC3FiOX70jT0C9XRnnyMDvN4lF0PR6Hqxd5FnAij&#10;aTYeg8xBT5N0BB4fj5OI1lj3m9BNRAsYCDuQE5az7YPtLOpZujgGI7x1sOk1FlV2WVTZ6y6qNOT9&#10;hxZVmoynM/R4lE7XTI9llQyz6XQWymqWTpKZxySKty/MvmReXlW7FlPD9kDE7gKK39VvnyrWChQ2&#10;iT3vL5O+FAiA6Bs1dZgJRbPjfALkut2/oC8dpyNUVIfAi1DNhqPpNIQqmYxmWAecvyhULFea+hRE&#10;sLxW9LS6lkXfu6xZr5a1ibYMQ3E5pL9O3Rkb8kRHB+Rh8Mmv3KEWQewHUaL9on+kvhX4iS2OYhnn&#10;6HNJIFWsEEFbdq6MZjyd8B2tVhBIkkOj62R3AnrOIKSXHULU8dNR4Qf+0bDhfxkWDh9PeM1auePh&#10;Ript/klADa86zYG/D1IIDUVppYsDhpPR6JW4dNiW30s0zgdm3SMzuF/gJe5MoFba/BVHO9w/5rH9&#10;c8NoZNbvFOp4lozHdGHxm3E2TbEx55TVOUVtmqVGNtHFoc0vid/V/bI0uvmEq9KCtILEFIfuecyd&#10;6TdLF+5FuGxxsVh4tjCLH9QTXTlCMgi1H/efmGk73Dog/r3usXMxFAIvxVfpxcbpUvqJcYpTFz/g&#10;OODpfwA0oBYuDOeA9pgjswD95wGNOZmNU3QGgnQyG309VJNRkmYg01BNJtPrzHffl3a/n5AOveYn&#10;pF8dpDFB/MeL7/LdlxZ9Hp3vfQs4fQ/e/g0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Km71A3eAAAABQEAAA8AAABkcnMvZG93bnJldi54bWxMj0FLw0AQhe+C/2EZ&#10;wZvdtVJpYzZFFPFgaWur4HGaHbPB7GzIbpP037t60cvA4z3e+yZfjq4RPXWh9qzheqJAEJfe1Fxp&#10;eNs/Xc1BhIhssPFMGk4UYFmcn+WYGT/wK/W7WIlUwiFDDTbGNpMylJYcholviZP36TuHMcmukqbD&#10;IZW7Rk6VupUOa04LFlt6sFR+7Y5Ow+Zj/fj+st3YrRpWp/1zX8r1YqX15cV4fwci0hj/wvCDn9Ch&#10;SEwHf2QTRKMhPRJ/b/JmSi1AHDTczOZTkEUu/9MX3wAAAP//AwBQSwMECgAAAAAAAAAhALVfDudd&#10;GQAAXRkAABQAAABkcnMvbWVkaWEvaW1hZ2UxLnBuZ4lQTkcNChoKAAAADUlIRFIAAADDAAABLQgD&#10;AAAB9Z8USAAAAAFzUkdCAK7OHOkAAAAEZ0FNQQAAsY8L/GEFAAADAFBMVEX///8AAAD39+//97VC&#10;jNZaCAiE1u+tzuZaADGt7++U1v+1WgB7GXvmlBAAADEIUrXe1u/vtWPejDF7raU6Upx7hKX/99at&#10;hJzm1q2trZxzSnutUu+tGe9CGe8QUuYQGe+tUsWtGcVCGcUQGcVKzuZCGXutGXsQUhkQGXvelGvm&#10;1s61UkJ73r331ozmWmutUpzmWikZpebmnO8Z7+Z7GZzmlErmWkrmWgjmnM5KpaWt3pSt72NK72NK&#10;pWOtpWNK76VzShB772MIUkoxKUoISnsQKRkZzhAZhBAxAABzUpxK7+ZzEEpCGZytGZwxUhkQGZxa&#10;rfeMMQDe9/8IKVIxKRCcUhCthBBKzhBKhBCtzhB7hBB7zhAxUkp77+ZzEBAAOpTm3mtKUsUZzjEZ&#10;hDEZhLUZznMZhHMZzrVKUnsZ7xAZpRDm3koZhJQZzlIZhFIZzpR7rc4xUu9rUu9rGe9rUsVrGcWc&#10;UnsIhOYIzuZKhLVSOkIAAFpKpd5SOgithFKthDHm9yFKhJQxUr0pACFSEFLerYyt77V7re+trc57&#10;nFKtre+1KRB7pXNKhO97hO+thO9KzjFKhDGtzjF7hDF7zjF775ythHOtznNKznNKhHNKzrV7znOU&#10;KULe1oxK7xBKpRCtpRCt7xB7pRB77xCtzr21CBB7hM6thM57zpytzlJKzlJKhFJKzpR7zlJSWkJ7&#10;e1KUUjHma+9zWkrm3inmKe+1KUrm92Pma63mKa3mra0Z7zEZpTHmKWvmKSkZpbUZ73MZpXMZ77Xm&#10;jK3mSu/mvSnmCO/mSq3mCK3mCGvmCCmUCErma85zOkrm3gjmKc61CErma4zmKYzmKUrmKQgZpZQZ&#10;71IZpVIZ75TmjIzmSs7mvQjmCM7mSozmCIzmCErmCAgxSnsIWpyUEBBSUu+MUu+MGe+MUsWMGcW9&#10;UnsphOYpzuYxAFKUUlJK7zFKpTGtpTGt7zF7pTF77zF7e3NSWhDmvUre987e95xSGTGUzt7e9+//&#10;95wACAD/9/8AAAgAAADxWe7MAAABAHRSTlP/////////////////////////////////////////&#10;////////////////////////////////////////////////////////////////////////////&#10;////////////////////////////////////////////////////////////////////////////&#10;////////////////////////////////////////////////////////////////////////////&#10;//////////////////////////////////////////////////////////////////////8AU/cH&#10;JQAAAAlwSFlzAAAOxAAADsQBlSsOGwAAFNpJREFUeF7tnU2P20aax1lma/U2UDcVD6eT8xpIbPMw&#10;Bx+yh2AwvQtokEEgqW2fsutLDnvYQ592Efd0gsTrJJ+gBxjkaAz2ZBt724s/QY77AexjwwHmMAsD&#10;3W0P9v9/qkgWqRJF0pIst/lzSyrWC596r6celmSvgJ1Tz+sYdy92wOl5f/fPxl0BxRfS8hNs863j&#10;ixswpDfoiBR1jyFj8a+O7x3KZy+SrFpE3oAfY+ZAxKdIphDajbP3emi5vFW2FEOlbz84csmZ4qVG&#10;+TS1kLsrD+JycoJX2mNWfOjdwTvqwFTT6qAcFLYlFxZBl7nqy1+25Ux5BuqyI+NLJG4fF13zuRSO&#10;zOcsE/M5y/yQ6nSPWZx4TGMYdszF6SP5KI+PlkpGsY3fU54v1dnp4CPyMKq9UTqNVIFjGYkxtJW4&#10;EnRz+eiyKhBnAkcyQpUXfml86qLQHT3pmoeugqrQG3+k8xEjw0681PyGLseQtxnxbnizmcqljKHs&#10;QDrhW4jXmG+rQWRwmOpSpuhLTGDdXHedSJXI27fGqy4yRp0DVSYNR8DLPuWai7eAdrf7P8ZZknb7&#10;+jHHWKfX8xTGmHrueecYeD0fY68T+N7I62zDY4R1bzDNTa6rwlc9n6PSPxz3ZOQoP2q11KGeL7Y8&#10;CQRq0AtbnB3WRNoXDuiSS+Udza+VIdQTkyRS/xpfqi3t5eSl18cMqxNhnMjlwPNl6XuDqAPjCKlw&#10;efeZQfWN+DiJMI0m2kB/qtUmzEVy7cTfxzxp3Lw7OxxX/Ddd8sqgm+ppDkympinpmkfw9SCO5YVS&#10;aQqRtWsOSs9liAYXUvNSXG8UnavElb7NI5gGaTAcEed4JT1sHqhdDB8m6mt1l3qEN1zTzLQ0kOso&#10;7u3ecH7fSIlQ5rh9C6o0g6Kyxshvvm+kqOr66DpSrJ6zdjyJlqXbPfAiUVwTjZtvsTbJTj9OFGP6&#10;7rRPsfcedce+zyW7E/SwlnfHCOudox+Me5xi6aE6fRVRz7vOBKX41HxuJirSFYG9g2gEegdh6Mse&#10;gjCSmSuU3xGX8ofi8BWqB2jffqcX7P0ajpbyUYsClCJZwJT3MXcmqFW5DH8SWT0dKDKSZf+iEOzH&#10;FRp41+7oy8lpWFBKBKWhh/oSFVSUIpQdkzgZXS5zu5cs0KTSPQzUMV6KoLnoHPR1DJOh4hTeXc6c&#10;4R/YE/4cX+5tzGy6Sh4npZRCezdRTXeLqqqVqDuYWuBiqgVtboca/br/pDDF0be3jdObQMv8Qe4h&#10;K90cEG5GpncbOgMuF/WSofT2Fl59Dv3gt+jo6sui3v4Oo6iGGhfqymh9xssFw42Trtj+UpAEc03V&#10;FEqsDIJE+4TvBQkYFgebT8vHSagUNinsJSgzswjFVVwNsyhlNnJ9pU7YS8amq8wjU/viGiQN7wZj&#10;NFX7MPXw7oG6aTxcsNWM0wiT91TuDAjCX8gdvIm1KAWEYHxwxZG+0WKu0FVMYINNqmVM2h+VWmJZ&#10;rcZZ3AoJlpbh+bmnOW4sLaNwU56SahklE1haxrs3g1QtrhKbejUuSooLQvtsp9s+ODZXK6H9ots+&#10;PfgKg/xEdhEdv+c/UNuR6mJ/1jnE4AzVgdruSJg68Xue38PFIfaBz06CeNvR6WM7N1K+Tjg68bDk&#10;jz7W+8HTLiRcP3tE+/nEH0fdTjgOcA9MFhTh3Yl6WF06fCSNMGaAIvxfi6BffCqGK9DxooGOgYQt&#10;70rg3fPHiUHr+NFXj/5a0ahfjN4nN1REmsuqO7mWJtXXqSMm8Yi6/sz2RHpILpHcrRMlcXEdTdll&#10;LBEIHfOZK/5F3cdp8h+f0sMLv3vxD7E6ThHwYm+7ZbxWRlIxl3YupX/CWc4ncx3/ne0QpxeQ9x35&#10;d+mSEXQxGHK5z5p/qRYba20aekTXZfGsiKKZ2YfOnUemuDRU6+eFz6bmECCLr6DSzqxmR8y7Feor&#10;dXot3gdUIlBfs0qM3cbimPc1obfhxJ6se1TL1h3qKnJkL8ReJQ0NuekzFVcV5A5opRMbAWlZfAKO&#10;4zSU1QUY3NBQhHSUbJ/FDhtIf90VJxyROGr1qLnjos8OnA5JicGxUhlOEZj1LBtPjIxknXWR/5iu&#10;7HRZDk6qWFdnRPQlvybXHNN9dcCBWGBOnIuZS2UGDeOJVAsAI5mUXnMC0TODrgA0s3zSB/D2Uj3M&#10;up5KsJtsaCgkUPtcl82VZqLa3kfSoYIkIPWrii+LW+To70P25FSEIH5VGXIzp3qz6gH2bXgXjSo5&#10;VaD9qoIJlCO6lauB0K6SSE+VGb8qjF7ira/nnnh0524mSlttAeSuGpjJLTQThNSOTCCYXQY/5Pwa&#10;3moeq0H+1EGILqAHw89K7clw0yNkZviUocUB28+e2Qm72KWlt5NulBvnFYhkRLg6o2ggRK+p9UVg&#10;AjlS38oOIstEj0ZRnzi4dUXVGRY+Jlowyk2Dt22FKdWejBpRkaE1mWNfIZWTbZpP4ryjE9RSQBre&#10;LRwGCixCwLhfH6M2y9KZYVJHFXAx10CBQWIcr8s8A8VrLdVZ3AaKJQoALgOFeDWqQEM9uCc1zhXx&#10;s+fdWrEI0IgoAyYNMmssalgvn98FZY/21uKs25bTxiuj/eIMEs7gei5nduVhV/qmsZzp8zR5N4+k&#10;/M9m0gAdeDrVB6bRb6njj/morAOdYHSI2P7DLlbCiWopv8ewYyVP1HjRRT+feP9kFkq/tyUxdML3&#10;FbWAiF+mAl15Ci3O8/Fz77ZI8HvnCjdlltTgnE/o/J6EMZTBI9yZgRRIaX4vMDF0wnGgek9NGc5Q&#10;ApHwqhdutbznYW/iDXArPmZmwum9cEskICyVwGfUuPqOD8MJ4o5MDCTcirp3IlzKmr+D+2sJywPi&#10;Mrz/6K+Pvqr6DdJC8hIaGpZDS53cs3tXi5v2TpT6IIJx5TnxAiueIIMUn2YcCnTbEiSM41augB1Z&#10;SDyueP9pXAkuCcgzhn/HfB+X112MdpkcNIjQ8u75W/6HwUmgzxAYhp5MkyfbwcnQePlY8eG11fE/&#10;TIqH+JDw3FzJ9WX6JPeB44rX54zEf88vpSHhe1NJ+ePv//2p8ZIywAs3CGMTiZYQmUmYWd4KFHz6&#10;z4wHIkTK3N/v3dpPQ7x7uB1SRr0kvyIBXh3/4aq1MLtpV0z+NIV9xMJx5EL/8YCGPnAR/02NFz7E&#10;IW9n/DRyGt4VHNo9vaxHCRKqnzfXsd/wAeaRSkaqcPcqLRO8WxIaqv2pd7+OVSIQk67D8nPOiTwN&#10;pdXIYdEpgX5I9Bu5UwaxZKehkRh59YPharCSOetatmNhV2rfCj1S+6bmKoJp9Zraz58HGin96MAO&#10;pUlcAiuinil+q1zxS3Y24WdcP+NQSJioy/fTx3cVQG7xrp8/ZmH7pqGB1GOdUujzBK5nltxop6F6&#10;231jtkcs5FzWN2OrN6c6BHnkkYZqM788jKmKPm0kTvQaGb7sPcbkl4Rq26AIrMzuKDm8Zr5URgn6&#10;2ZMd+olSV7SroaFhk9m9qfaMM+FXSsUqe/h/Znm6P1I3a2m8+hxbZkIzc5C45UgsJcjjqDrzkpwE&#10;yT9A+Qk6bSDzbF99r730A2iHxrAQrT0kj6kt9EIdr99a16hjnJXnyUPX8kgJ1hNx1mS6WaoA7zNS&#10;X84+kB5SqG4kyb40Tp0faVLb57zDrCYgy94tdXnKg4z0YVPLY/SKIBlKMXM40bS9XqdF86OYv9R5&#10;Mt6SFtA9JSXuXPpgAXUN3RdcPWIRQ7sXxl/NTnovdrp4F12Dp4i8G3+rrmug9F1UhugYsSZgDQ+l&#10;2qgk6VWDHejeOifVsPuIPlGFu2mQfwmV9r1GVyK5oaHhHYazwYfGbbhBP5lA6NCaQOpXFYfVIcSm&#10;JBzJtJrc0/KryFyrQyjzbDbX2q8ic60ORtfI1ksdCUxj7ApZ9Gm17Ppd6wQb9BOH1QHoimPzput/&#10;HYVsrtVhkjTq1Ztx3aR+VZhjdcgc9DNfL834lcdtdUi+aSBoCVm/8uSsDro5sicJtS6ZO/hZAYfV&#10;IdUEtJ7PDm1pB5WZtTpkJWTOvtYuSENDw7ootDrs7qnBL8Wlh3Sdya/Y6pB31ZDgtjrgpa0O/IKz&#10;7Kwdq2BJFlgdiF6eaksotjoIepGqLYH3mW91kFVWlw+fg9/RUZViq4OWYLV0jeUBqVCKeVYHIRY2&#10;2yNKUWx10OiGIHUUpmKrgyb9UlSdMqCaiqwO4Gqice8ybnUKrQ7UaPVt9TifHTUNDaWoMb4q0kgo&#10;w5IkcDZwWR0wVS1HQpHVYSkSCq0OS5FQaHVYigSuCHOtDsuRUGR1WI6EIqvDUiQUWh2WIqHQ6rAU&#10;CYVWh6VIQCGIOGesDsuRUGR1WJKEAhoJZVi9hIaLxX31hXGtBv5QT92tcimGPAi4UgmXaFTNL3DL&#10;xnwJdoWsuJbAxailiyBhpS2t7QqNPaFhWbzn/dK83lZOpztn3bN29/T09PpSv+63PtrdnfbOg/YD&#10;lODggSkDFPzDeANs/leZDH4L84BzOovu5WLrqPB23SeP3+KGqUzMbKTTs3a7zTI8OPiYv18MAtkL&#10;GdLILpeN0zfxtEOdnsDvvP90annmgm3soLM2vxyMVjg9OHhvatohnGA36re+96JOz/9UqhAv8+EF&#10;fwhZuWO/JV9WgVc44QoQRzPpWs+84LAr7TCmt75PwDQS89PvftEN4bBgNB3T3EPfEYn81p3puURm&#10;BIQOzU8vEd0M7EgHBw8upeNhuH1+Bd2pb8RDpNwxes6lhC79juvw517EqHKNaBIF6UwifCBIUuvE&#10;JiY6LOpJbpTAyOGtPyGmkY3rVGI4GZ8/71563It+bzcWytB+wSI8QBHeOzvTv+jNukPHjEb8sggj&#10;Y3z8FrfrwxeealvfQEtU+z8hElKMGc6QNB1eJqquiCRxXz1D0924M+UtU3RkVrG+hy3xISWgg1Ac&#10;8vOxRE24eiZfaONrY+clXbr5NF/Ga2hoaFgqybQ7Z/5NvbVrNtqchBazMQI+FTL/xWkBOZHzJCXR&#10;6MCCmGirBpMOIf9LbeG6XsBt0hiiOjw8/K7zXyM1Hope2+cKO5sGSoMXbEtSkYniiDv3O/b61kks&#10;OHzeO68vJ9Hwd45suHMYXYnj6GsbE8PoSLiwX9AJBo40yO2LnyWGyPwiejq99senL37MxdMJ41jU&#10;UcQn34AmmqhmRg3NYMJbYyox8U0ypDFQDl5YL+jwczYOQ5o6UpnDz7e84Qd564dOiHcdSxxbEJPr&#10;K28Zfuftzj+h7puFP8Awzb0cLIqSD3e98pSJI765P3nFTN8KZfWVeeXexJF8NDQ0ONh9fBNr6p75&#10;Eu08dj9ALET7s7FPaFxp79/l2rr3TXdtA898uZXcyWQvS/x8nyQLviMtlaeEnPayIkQro/hXITJk&#10;2Z7mAo3ORHOlFQ2NDh28UD9dBhCe6IJwF7WEAVkzZXClRXPF9whvracMVrXJDyovbohwEncRd1oU&#10;Rj2hg51qLX0prraAvfgJslfw9Czu6fG3weekDeU/LCF1vjZeA1TgF17EXw74FtlBHZYow0sTaV7a&#10;j0w8tb8eRdPMNndEWrkOzPErfSibFu0gadmX+PuO4V/gyG8NVwLnjv14DFgdvIg4u860KEIyL9ju&#10;VYIOEeebeUq7Err1wN2xkonJkZblSw6ZWOGrBYLUP0KSD+npVCmZclXj1WP09nj2cqRlBxt8uYPS&#10;3P8NnGtZHyAMo0DDoZnAfm01iy6TcDmtW0faUH59QBjM7tEbGhoaGhoa3j2o9QjFSuaNeFugTixb&#10;Z/hV7B2rRrKj0Fxeh9YKqKRxs+L/CxzZX1q1oUJKRSnkDifZsYoWtX8KFS+G8fZpqRGdb/HWdhmg&#10;CLb+nH9W5IC5NC3GxFb+Cbzs/YNbe18uyHdSV+wEZfR99D2dTSSe6X7csJqMw7mWdmC1iUO2AGCx&#10;ws/m0rlEYZ7cf7iHVIO9tvgAn9uG/e9FBS8eYMsC2dhG96BAbCvLND6LYEwussVISDMsho719COC&#10;dvi3ryFP/19/i8vAwRB3ELrjZqNbl4wujH7Zxa1nSGt7ixnJ9uBwIibJtLfhKtmpxWlRKXHB6FyH&#10;kYy1lsxFyWB1kytBNr6xa6TtARC+FpsAG+I/9JqFLFoicZVZzRwmZcmwLgRvI8WzYnHkrGdUp9v6&#10;TMszA5lxKhESdD7ttCbnttd6upJm9yfU4sAyVxDalyy7hLMMYPe/mXbPThsef84YewdraYOGhoaG&#10;hoYLjjmvcLrgaEL4K+72B09TpSmzeCfa4Gy8lSPKnaZAQ6PKlxCrgo4yOOOtGNmWMeuLzjr4H5gw&#10;ZtzslOCc2TO54q0YZDzZP8BdRldOo7nKkFLydq+N2boQ7FgKGyJh08qAXIicMmcdDChrXFJ2FxZ8&#10;73eO7ZoVb7VAUOmzDgL3bsluz5RByOU3E2+1mFyUPesws6U2MKVdiHnxVgKnpdJnHQpyxvskTbjW&#10;EgDL9pDJh/cif9ahMGdW5193CQCklznrIDlzD9Fw9y6impoI+y/XNJRtUkvE7FmHdKG1hy+QbHLc&#10;GpLjVq54DQ0NDQ0NDe801JiE4l2X46xDqlgM/j42imSUjTWpfpRZ96xDcOUBjwlknkXjfov3gssF&#10;Im3du9pZh4TkcdybKAPynaiWlc86pFi7p/WXARLrn3WI2UXhk1Ktvwyo023ToaufdQDsRGDwTdJ+&#10;KIPwNz3M1gAk1j7rkBAe81tn2aF09fgz+BXPdEtC16MRbw8OJ/O3ymydfADvXWKOeG1Yr4kcx2C1&#10;Kdrsc0Ob/46gNVmtFgqqe9YhhYH5MwG885rOCdiHEyyR7Bx2s8RD1SCl0XE0cfEsO8GCjrlc6p51&#10;MGUY7B2kh/pMGQZ7P6xjODc0NCyPi/D73E0ZNoOmDMum3lmHTSqDKHeaAq31hRVNa7qbUwbqPCXP&#10;OqQbZtkpbU4ZkPFk/wB3mY2XibYxZYCSH+8ZxFRWRl3etDKgY0jV1zjrsDFlQIbqnnXYpHYgdc46&#10;bEwZOC3VPOuwMWVgZ4rzzfKkXWnhWYfNKYNMR7XOOmxQGWqfddikMtSlKcNm0JRhM7gIZWhoaNhU&#10;+GzW1pXeNnb5a3qDg1I7uE0Fe4Yn0Pve6jJomjJsBk0ZNgOW4W3/Mb2mL71pzLP+mDI2443jIpSh&#10;4c3hef8PSFE49IXgv7wAAAAASUVORK5CYIJQSwMECgAAAAAAAAAhAGUSv0n2CwAA9gsAABQAAABk&#10;cnMvbWVkaWEvaW1hZ2UyLnBuZ4lQTkcNChoKAAAADUlIRFIAAACgAAAAhggDAAABGuNBogAAAAFz&#10;UkdCAK7OHOkAAAAEZ0FNQQAAsY8L/GEFAAAC3FBMVEX///9/k5qs2uRGUlbI5exFT1O+4Omx2+Wk&#10;1eGMyNWNxNDRxKf8/v6Z0d3c7vPX7PHQ6e/J5u3B4+u43+iv2+Wl1uGd0t6Ewc6Lw8+RhGHn9Pen&#10;1+Ha7fHV6vHO5+7G5Oy+4em13eat2uOj1uCa0N2AvcudzNe74OjI3uPD3eK+2uC21t6v09unz9if&#10;zdaWyNNxrruozdX//7ZmAAAAAABmtv//25A6ADqQ2/9mAGa2////tmYAOpDb//8AZrZmADrK5+3S&#10;6vDN6O7H5u3A4um33+ev2+Sm1+Gd09+Rzdtzs8LQ6O06AGY6OgDV6/HB3OK82eCu09uoz9mgzdeW&#10;yNSPxdKDwM1oprXf6eyQtpA6OpD6/f3Q6u/F5Ou23uev2uSe096Vz92Gx9R3tsT9/v6QkGY6kNu2&#10;ZgBmZjoAADrb/7Y6AAAAZpCQOgAAOjoAAGY6kJDe8PSp2OO52N+y1d2s0tqmz9iezNaPxNGFws56&#10;tsV7sr/u8fG2/7bbkDrA4+q53+fG5OvB5Oq64Oiz3Oar2uOk1uCc0t+TztuJy9h/vs2Vx9NmOpDB&#10;4uqv1Nyq0dqjztebzNWVyNONxNGFwc57vMxzr76hyNH//9uQOjpmtraUz9zG5ey74Om23uau2uSn&#10;1+Kf1OCX0NyPzdqHydh9xNR3tsXL5Oo6OmZmOjrz+vua0t6+4uqZytWSxtKLxNGGwc59vstqp7bZ&#10;5ukAOmbX7fKEyNaJytiRztuQzduQzdqOzdqOzNmSztuOy9l2uMfb3uCyqZE5j9v/2485ADmP2/9m&#10;ADk5AGY5AAA5j4+P27ZmZjmPto/bjzmPOQA5ZrYAADkAOY85OTk5OY/b/9uPOTm2ZjlmOY+POWa2&#10;249mZmYAOWZmOTny8vLw8PC2kJA6ZpC22//b27aQZmY6OjqQkLbbkGZmttu229uQtrbb29v/29u2&#10;ZjpmOmZmOgA6Zra2kGZmkLbb2/8AAACl6aEaAAAA9HRSTlP/////////////////////////////&#10;////////////////////////////////////////////////////////////////////////////&#10;////////////////////////////////////////////////////////////////////////////&#10;////////////////////////////////////////////////////////////////////////////&#10;//////////////////////////////////////////////////////////////////8AGOD3FwAA&#10;AAlwSFlzAAAOxAAADsQBlSsOGwAAB6NJREFUaEPtmkFv2zYUxzkMPe3aS4AcfdshKE1jtgX73EuB&#10;IJeigE/twcDQLNgH6G455AOkEAb4OCToydg+wayYcdratZum3dCi6zqsw1ps6PYJ9n+PlCzZTqzE&#10;HKxu+jmWyEfy6Yki+R7liNkUtm0izt6uKMlyvyuEJ8SmOBQnZVuSjgBfNO4KrSWS6okQL2fAdWdR&#10;sue5jOz5giihhjaZQNnzGFTzbfICNFZsIs7aSlceigo6SQodaBHUbEEqZFcJWUPvBlrD3GNubfs1&#10;gak+zczbqduzQ3roZJuMUbTnOGRR6iefksbGzRXRtaO3wkctaExq+wWm9OXL6CGd60GcBl3Enruc&#10;xoRgTIHrG03gKzV7YM9gxsOZSdp6S2VAj65n0mfhc+/MvyXuRxxsNoustto2NYf1tetChqMyHPw0&#10;9o/tPLBDs7DRXhPS192ur/tooQ+bGK48SXQVw1ZvVgOjJra60Io/SaR2iWB1tWfJEzC6f8rAuUV0&#10;JS2jOAdSm4p0r1j4edqeaBU8DCdwOszqOx9b3S0YsqnHbNqKfscm5pH6ymm9TZan378HPUEv3WPk&#10;SmlqUp0/U7g31vV+vkZbY25FHo9Fpc43hTLLR4RNu6C1vr6xdhfxh0Q3HVghwyGLNx3mIn6aXl5l&#10;GKWvNqCvbRRuIb6se1UUFjHhShXKaLTHZbSoVMI2Wpa1LAVlDWmnWKNSWfoqVFhoXVlr737HCoco&#10;6cru5nPUhcYKZRC9qrIsN293+jU7GFA4FL2haNYDVdeq5KsXQh2FCnMWRsKnoeN7W+O86B11dTGc&#10;jSxQQm/pXkl1hKpHJX7Jw/PpbTVxfGRloUIZLfOUL/UhCWctCwKMHv54tYOoRPQ7GBVo+Vh8bCU5&#10;jqBgnkgb0KdkMHfRPh+u9TWd63OyrYtwrS8ngwzUunjDM8/7XYinasH3TZZ+NHSixXshpOJIOsAi&#10;8YoFi+HHlxqpFn1TkVDnYl6b5ZC0IqIc/mWlOf8pvmy0LhdSvtlIw94ehcRXkCoqhLlGyMgqHadX&#10;c1kfB9Rjoqi7QDF7exUpiobisELblE+2WN6ocTapNWq7/enGlfYteh9QVFXZLQqsDYipPNGUVWRk&#10;mcJzNJZ3EIExFLIjqj+ArOzJEZcW6VW1YW+bNgGkUIsBhYo6qJ4gZOt0JMVwshxURYmsQYxoWsiy&#10;/3X5EBekImRKh375OLLwXmNj42b7urGQg36NoB4Km7hlVkjxvhZqU4yaZm8PUb+MrQEu0VPygRLY&#10;NXgqumXxdvYrkGN7nsM4/MzJuTg0HuNjiccnDtE4HQ9YSySoY/BPQ21lN1C8sph8oLS8b/x0KCjJ&#10;B3ceqr6CS7QeHAxEnVuWcLQiYBT24u0xL2kKWpCgeYtZSR9PjUuCJxCg5fHT4xMrAkbh+FcY5LFy&#10;JBUWxWGocBSMSzCXuWW/g03fB8M9XmmcYbXmZI+BjQ+dOQfnCg2uN8y+cjwdM2+g61cEIlpfHeHe&#10;QDcb0AjnLzFcG5iTk5OGN+SieIFlZ/UbCxfAV6+E32Ont/9WvFNuVgo/WiAQ/9rUYsQUhuH2QsjQ&#10;S712tJbZX116Sg1/5tSCDKJA5N01Fx61GX8Q0U9EFyehz0EQ0UwEXv7CPtrj+UHhnORz4u3kRUgq&#10;3P/binNycpJc/rhxqYXP9qWdm59YWZa4d3W10Wi1WtuFQrsw6592l812o9HYg30w8NtVYyD9v1pw&#10;eIbvk5WwUBbjS7PU9kV0lDBIfQ3VxsKJ4jjTRTum/2DfzbtibKBXp7pSr3CM0lRYxaV+MKQLeaPP&#10;K1VTIotUHMBVkp2Uu73ZEd4XEMRXfWhqdvjaXJXq1Sm5BTU3etEFSHQ0aSCMI/OuFgo77bWYgcFB&#10;FydKsblwC7C2TH0nn9XoaEr4otTZTbaQtHswlhN8wS3qa8p6dRxtVW4FUxXJuC1fIDiuhS3HFFqt&#10;dWPf7q290wz0RrXgAAbCMwb7LyBKGEiPGVdGknOVO1SauAxngx7uMaqKVhRM0BECewGU9odJA1e/&#10;2SEK+OzsCmvgmXBXOYNveh7fr0TMW2b8gfkXT2ekMjAnJ+cDhpyO6phF2YoScDkvfKiAaixMYDTY&#10;TErg9uBw6jP1TRDZdZqBkdikpqud0jDGdA1yeON440xMD0GF+RPeRF9QOTw6u6CwThKrgVwYngMc&#10;lyyOah761LNeeNbD6XfIIdkyr4PAxHvcIekUprGpyY58AlNunPgpBpoaYRBgYgv7hdQ/mWWgf/LQ&#10;qDTX9E/uP3vyw48QTWEa40gJii8mtsZ2hCHWODJ1mlM1zOXRFk6QMrGvP1DPEVpMtUF1Gn5Uy1yT&#10;ssFnE2FMzsLYnxozizUzJydnLlhOEzjedTgGPmPk+KdBp8A+9vFZJbdvMWBfpieIiZiyywdgX+Jn&#10;oqyR27cYZN8597Y5OTk5OTlx/J9e0HbpVeyfZ17/8phE+78uf4viN3k3Zwg9HqLXiKV7afmH7Tmy&#10;atIn9zMVZ6MvJ3edsphtA2lbP/WCdGkkHifFYMSjzGzkqbNi287QwKyEijSXhzPmK8kzsFs+zTxA&#10;HbvsheYM87Iwjdm8U0x4+x4jcdnLTNxpADaHf8ExxP1fTs7/ByH+AXiVi6JfYl6NAAAAAElFTkSu&#10;QmCCUEsBAi0AFAAGAAgAAAAhALGCZ7YKAQAAEwIAABMAAAAAAAAAAAAAAAAAAAAAAFtDb250ZW50&#10;X1R5cGVzXS54bWxQSwECLQAUAAYACAAAACEAOP0h/9YAAACUAQAACwAAAAAAAAAAAAAAAAA7AQAA&#10;X3JlbHMvLnJlbHNQSwECLQAUAAYACAAAACEAgajFZ/YDAABXDgAADgAAAAAAAAAAAAAAAAA6AgAA&#10;ZHJzL2Uyb0RvYy54bWxQSwECLQAUAAYACAAAACEALmzwAMUAAAClAQAAGQAAAAAAAAAAAAAAAABc&#10;BgAAZHJzL19yZWxzL2Uyb0RvYy54bWwucmVsc1BLAQItABQABgAIAAAAIQCpu9QN3gAAAAUBAAAP&#10;AAAAAAAAAAAAAAAAAFgHAABkcnMvZG93bnJldi54bWxQSwECLQAKAAAAAAAAACEAtV8O510ZAABd&#10;GQAAFAAAAAAAAAAAAAAAAABjCAAAZHJzL21lZGlhL2ltYWdlMS5wbmdQSwECLQAKAAAAAAAAACEA&#10;ZRK/SfYLAAD2CwAAFAAAAAAAAAAAAAAAAADyIQAAZHJzL21lZGlhL2ltYWdlMi5wbmdQSwUGAAAA&#10;AAcABwC+AQAAGi4AAAAA&#10;">
                <v:shape id="_x0000_s1027" type="#_x0000_t75" style="position:absolute;width:31807;height:22739;visibility:visible;mso-wrap-style:square">
                  <v:fill o:detectmouseclick="t"/>
                  <v:path o:connecttype="none"/>
                </v:shape>
                <v:shape id="Picture 284" o:spid="_x0000_s1028" type="#_x0000_t75" style="position:absolute;top:358;width:13754;height:21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D1QxAAAANwAAAAPAAAAZHJzL2Rvd25yZXYueG1sRI9BawIx&#10;FITvBf9DeAVvNasWka1RiiAIouAq2uNz87pZmrwsm6jrv2+EQo/DzHzDzBads+JGbag9KxgOMhDE&#10;pdc1VwqOh9XbFESIyBqtZ1LwoACLee9lhrn2d97TrYiVSBAOOSowMTa5lKE05DAMfEOcvG/fOoxJ&#10;tpXULd4T3Fk5yrKJdFhzWjDY0NJQ+VNcnYLVZGeGenve2JPdyC97GReX5Vmp/mv3+QEiUhf/w3/t&#10;tVYwmr7D80w6AnL+CwAA//8DAFBLAQItABQABgAIAAAAIQDb4fbL7gAAAIUBAAATAAAAAAAAAAAA&#10;AAAAAAAAAABbQ29udGVudF9UeXBlc10ueG1sUEsBAi0AFAAGAAgAAAAhAFr0LFu/AAAAFQEAAAsA&#10;AAAAAAAAAAAAAAAAHwEAAF9yZWxzLy5yZWxzUEsBAi0AFAAGAAgAAAAhAAN4PVDEAAAA3AAAAA8A&#10;AAAAAAAAAAAAAAAABwIAAGRycy9kb3ducmV2LnhtbFBLBQYAAAAAAwADALcAAAD4AgAAAAA=&#10;">
                  <v:imagedata r:id="rId19" o:title=""/>
                </v:shape>
                <v:shape id="Picture 285" o:spid="_x0000_s1029" type="#_x0000_t75" style="position:absolute;left:12147;width:11058;height:9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NvoxAAAANwAAAAPAAAAZHJzL2Rvd25yZXYueG1sRI/RagIx&#10;FETfC/2HcAu+lJqtWFm2RiktVp8Kaj/gdnO7CU1ulk3U9O+NIPg4zMwZZr7M3okjDdEGVvA8rkAQ&#10;t0Fb7hR871dPNYiYkDW6wKTgnyIsF/d3c2x0OPGWjrvUiQLh2KACk1LfSBlbQx7jOPTExfsNg8dU&#10;5NBJPeCpwL2Tk6qaSY+Wy4LBnt4NtX+7g1dQz7K1X+bx8Ln+2SY3XeeP1mWlRg/57RVEopxu4Wt7&#10;oxVM6he4nClHQC7OAAAA//8DAFBLAQItABQABgAIAAAAIQDb4fbL7gAAAIUBAAATAAAAAAAAAAAA&#10;AAAAAAAAAABbQ29udGVudF9UeXBlc10ueG1sUEsBAi0AFAAGAAgAAAAhAFr0LFu/AAAAFQEAAAsA&#10;AAAAAAAAAAAAAAAAHwEAAF9yZWxzLy5yZWxzUEsBAi0AFAAGAAgAAAAhAGbg2+jEAAAA3AAAAA8A&#10;AAAAAAAAAAAAAAAABwIAAGRycy9kb3ducmV2LnhtbFBLBQYAAAAAAwADALcAAAD4AgAAAAA=&#10;">
                  <v:imagedata r:id="rId20" o:title=""/>
                </v:shape>
                <v:rect id="Rectangle 286" o:spid="_x0000_s1030" style="position:absolute;left:242;top:358;width:11904;height:16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vBwxAAAANwAAAAPAAAAZHJzL2Rvd25yZXYueG1sRI+9asNA&#10;EIT7QN7h2EC6+BQVjpB9NiIQcOEmkht3i271k+j2FN1Glt8+ZzCkHGbmG2a7X9ygZppC79nA6yoB&#10;RVx723Nr4FR9vGSggiBbHDyTgSsF2O8eH7aYW3/hT5pLaVWEcMjRQCcy5lqHuiOHYeVH4ug1fnIo&#10;UU6tthNeItwNOk2StXbYc1zocKT3jurv8tcZ+DlkzVeVSl++DcdaqnNZNMerMc9PS7EBJbTIf/je&#10;PlgDabaG25l4BPTuDwAA//8DAFBLAQItABQABgAIAAAAIQDb4fbL7gAAAIUBAAATAAAAAAAAAAAA&#10;AAAAAAAAAABbQ29udGVudF9UeXBlc10ueG1sUEsBAi0AFAAGAAgAAAAhAFr0LFu/AAAAFQEAAAsA&#10;AAAAAAAAAAAAAAAAHwEAAF9yZWxzLy5yZWxzUEsBAi0AFAAGAAgAAAAhALJa8HDEAAAA3AAAAA8A&#10;AAAAAAAAAAAAAAAABwIAAGRycy9kb3ducmV2LnhtbFBLBQYAAAAAAwADALcAAAD4AgAAAAA=&#10;" filled="f" strokecolor="#c00000" strokeweight="1pt"/>
                <v:rect id="Rectangle 287" o:spid="_x0000_s1031" style="position:absolute;left:12354;top:319;width:11312;height:1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XrxAAAANwAAAAPAAAAZHJzL2Rvd25yZXYueG1sRI+9asNA&#10;EIT7QN7hWEO6+GQVsZB9NiIQcOEmUpp0i271Y+v2FN1Glt8+FwikHGbmG2Z/XNygZppC79nAZp2A&#10;Iq697bk18FG9PWeggiBbHDyTgTsFOB4eH/aYW3/jd5pLaVWEcMjRQCcy5lqHuiOHYe1H4ug1fnIo&#10;UU6tthPeItwNOk2SF+2w57jQ4UivHdXX8tsZ+DplzaVKpS+3w7mW6rMsmvPdmKfVUuxACS3yH/5r&#10;n6yBNNvC75l4BPThBwAA//8DAFBLAQItABQABgAIAAAAIQDb4fbL7gAAAIUBAAATAAAAAAAAAAAA&#10;AAAAAAAAAABbQ29udGVudF9UeXBlc10ueG1sUEsBAi0AFAAGAAgAAAAhAFr0LFu/AAAAFQEAAAsA&#10;AAAAAAAAAAAAAAAAHwEAAF9yZWxzLy5yZWxzUEsBAi0AFAAGAAgAAAAhAN0WVevEAAAA3AAAAA8A&#10;AAAAAAAAAAAAAAAABwIAAGRycy9kb3ducmV2LnhtbFBLBQYAAAAAAwADALcAAAD4AgAAAAA=&#10;" filled="f" strokecolor="#c00000" strokeweight="1pt"/>
                <w10:anchorlock/>
              </v:group>
            </w:pict>
          </mc:Fallback>
        </mc:AlternateContent>
      </w:r>
    </w:p>
    <w:p w14:paraId="63B9E10F" w14:textId="1A30B678" w:rsidR="00340DDF" w:rsidRPr="00C67093" w:rsidRDefault="00CB4678"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Generated source file reads one value of solute mole fraction and calculate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Pr="00C67093">
        <w:rPr>
          <w:rFonts w:ascii="Times New Roman" w:eastAsiaTheme="minorEastAsia" w:hAnsi="Times New Roman" w:cs="Times New Roman"/>
          <w:sz w:val="24"/>
          <w:szCs w:val="24"/>
        </w:rPr>
        <w:t xml:space="preserve"> at different temperatures till it reaches to high enough </w:t>
      </w:r>
      <w:r w:rsidR="007E257E" w:rsidRPr="00C67093">
        <w:rPr>
          <w:rFonts w:ascii="Times New Roman" w:eastAsiaTheme="minorEastAsia" w:hAnsi="Times New Roman" w:cs="Times New Roman"/>
          <w:sz w:val="24"/>
          <w:szCs w:val="24"/>
        </w:rPr>
        <w:t>temperature</w:t>
      </w:r>
      <w:r w:rsidRPr="00C67093">
        <w:rPr>
          <w:rFonts w:ascii="Times New Roman" w:eastAsiaTheme="minorEastAsia" w:hAnsi="Times New Roman" w:cs="Times New Roman"/>
          <w:sz w:val="24"/>
          <w:szCs w:val="24"/>
        </w:rPr>
        <w:t xml:space="preserve"> that no more solid phase is formed. The corresponding </w:t>
      </w:r>
      <w:r w:rsidR="007E257E" w:rsidRPr="00C67093">
        <w:rPr>
          <w:rFonts w:ascii="Times New Roman" w:eastAsiaTheme="minorEastAsia" w:hAnsi="Times New Roman" w:cs="Times New Roman"/>
          <w:sz w:val="24"/>
          <w:szCs w:val="24"/>
        </w:rPr>
        <w:t>temperature</w:t>
      </w:r>
      <w:r w:rsidRPr="00C67093">
        <w:rPr>
          <w:rFonts w:ascii="Times New Roman" w:eastAsiaTheme="minorEastAsia" w:hAnsi="Times New Roman" w:cs="Times New Roman"/>
          <w:sz w:val="24"/>
          <w:szCs w:val="24"/>
        </w:rPr>
        <w:t xml:space="preserve"> will be saved</w:t>
      </w:r>
      <w:r w:rsidR="007E257E" w:rsidRPr="00C67093">
        <w:rPr>
          <w:rFonts w:ascii="Times New Roman" w:eastAsiaTheme="minorEastAsia" w:hAnsi="Times New Roman" w:cs="Times New Roman"/>
          <w:sz w:val="24"/>
          <w:szCs w:val="24"/>
        </w:rPr>
        <w:t>,</w:t>
      </w:r>
      <w:r w:rsidRPr="00C67093">
        <w:rPr>
          <w:rFonts w:ascii="Times New Roman" w:eastAsiaTheme="minorEastAsia" w:hAnsi="Times New Roman" w:cs="Times New Roman"/>
          <w:sz w:val="24"/>
          <w:szCs w:val="24"/>
        </w:rPr>
        <w:t xml:space="preserve"> and it is called WAT. </w:t>
      </w:r>
      <w:r w:rsidR="007E257E" w:rsidRPr="00C67093">
        <w:rPr>
          <w:rFonts w:ascii="Times New Roman" w:eastAsiaTheme="minorEastAsia" w:hAnsi="Times New Roman" w:cs="Times New Roman"/>
          <w:sz w:val="24"/>
          <w:szCs w:val="24"/>
        </w:rPr>
        <w:t xml:space="preserve">Then, next value of solute mole fraction is read, and same procedure is followed. At the end, all saved WATs will be reported to a text file which is called </w:t>
      </w:r>
      <w:r w:rsidR="00511C4A" w:rsidRPr="00C67093">
        <w:rPr>
          <w:rFonts w:ascii="Times New Roman" w:eastAsiaTheme="minorEastAsia" w:hAnsi="Times New Roman" w:cs="Times New Roman"/>
          <w:sz w:val="24"/>
          <w:szCs w:val="24"/>
        </w:rPr>
        <w:t>“</w:t>
      </w:r>
      <w:r w:rsidR="007E257E" w:rsidRPr="00C67093">
        <w:rPr>
          <w:rFonts w:ascii="Times New Roman" w:eastAsiaTheme="minorEastAsia" w:hAnsi="Times New Roman" w:cs="Times New Roman"/>
          <w:sz w:val="24"/>
          <w:szCs w:val="24"/>
        </w:rPr>
        <w:t>OutPutBinary.txt</w:t>
      </w:r>
      <w:r w:rsidR="00511C4A" w:rsidRPr="00C67093">
        <w:rPr>
          <w:rFonts w:ascii="Times New Roman" w:eastAsiaTheme="minorEastAsia" w:hAnsi="Times New Roman" w:cs="Times New Roman"/>
          <w:sz w:val="24"/>
          <w:szCs w:val="24"/>
        </w:rPr>
        <w:t xml:space="preserve">”. Please remember that DIPR.txt </w:t>
      </w:r>
      <w:proofErr w:type="gramStart"/>
      <w:r w:rsidR="00511C4A" w:rsidRPr="00C67093">
        <w:rPr>
          <w:rFonts w:ascii="Times New Roman" w:eastAsiaTheme="minorEastAsia" w:hAnsi="Times New Roman" w:cs="Times New Roman"/>
          <w:sz w:val="24"/>
          <w:szCs w:val="24"/>
        </w:rPr>
        <w:t>has to</w:t>
      </w:r>
      <w:proofErr w:type="gramEnd"/>
      <w:r w:rsidR="00511C4A" w:rsidRPr="00C67093">
        <w:rPr>
          <w:rFonts w:ascii="Times New Roman" w:eastAsiaTheme="minorEastAsia" w:hAnsi="Times New Roman" w:cs="Times New Roman"/>
          <w:sz w:val="24"/>
          <w:szCs w:val="24"/>
        </w:rPr>
        <w:t xml:space="preserve"> be present in the same directory as </w:t>
      </w:r>
      <w:r w:rsidR="00340DDF" w:rsidRPr="00C67093">
        <w:rPr>
          <w:rFonts w:ascii="Times New Roman" w:hAnsi="Times New Roman" w:cs="Times New Roman"/>
          <w:sz w:val="24"/>
          <w:szCs w:val="24"/>
        </w:rPr>
        <w:t>SPWaxBinary.exe too.</w:t>
      </w:r>
    </w:p>
    <w:p w14:paraId="53F9FB24" w14:textId="7BEADFAA" w:rsidR="00D64D63" w:rsidRPr="00C67093" w:rsidRDefault="00D64D63"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This source code is designed to estimate the smallest temperature at which all solute components are dissolved in liquid phase. This temperature is referred Wax Appearance Temperature (WAT). Required functions and main calculation are included in SPWaxBinary.cpp. All functions are identical to those that are used in multi-component system functions that are listed in SP-</w:t>
      </w:r>
      <w:r w:rsidRPr="00C67093">
        <w:rPr>
          <w:rFonts w:ascii="Times New Roman" w:hAnsi="Times New Roman" w:cs="Times New Roman"/>
          <w:sz w:val="24"/>
          <w:szCs w:val="24"/>
        </w:rPr>
        <w:lastRenderedPageBreak/>
        <w:t>WaxFn.cpp except two functions that are specifically defined for binary system case including “</w:t>
      </w:r>
      <w:proofErr w:type="spellStart"/>
      <w:r w:rsidRPr="000068D2">
        <w:rPr>
          <w:rFonts w:ascii="Consolas" w:hAnsi="Consolas" w:cs="Times New Roman"/>
          <w:color w:val="000000"/>
          <w:sz w:val="24"/>
          <w:szCs w:val="24"/>
        </w:rPr>
        <w:t>BinarySys</w:t>
      </w:r>
      <w:proofErr w:type="spellEnd"/>
      <w:r w:rsidRPr="00C67093">
        <w:rPr>
          <w:rFonts w:ascii="Times New Roman" w:hAnsi="Times New Roman" w:cs="Times New Roman"/>
          <w:color w:val="000000"/>
          <w:sz w:val="24"/>
          <w:szCs w:val="24"/>
        </w:rPr>
        <w:t>” and “</w:t>
      </w:r>
      <w:proofErr w:type="spellStart"/>
      <w:r w:rsidRPr="000068D2">
        <w:rPr>
          <w:rFonts w:ascii="Consolas" w:hAnsi="Consolas" w:cs="Times New Roman"/>
          <w:color w:val="000000"/>
          <w:sz w:val="24"/>
          <w:szCs w:val="24"/>
        </w:rPr>
        <w:t>BinarySysDer</w:t>
      </w:r>
      <w:proofErr w:type="spellEnd"/>
      <w:r w:rsidRPr="00C67093">
        <w:rPr>
          <w:rFonts w:ascii="Times New Roman" w:hAnsi="Times New Roman" w:cs="Times New Roman"/>
          <w:color w:val="000000"/>
          <w:sz w:val="24"/>
          <w:szCs w:val="24"/>
        </w:rPr>
        <w:t>”</w:t>
      </w:r>
      <w:r w:rsidRPr="00C67093">
        <w:rPr>
          <w:rFonts w:ascii="Times New Roman" w:hAnsi="Times New Roman" w:cs="Times New Roman"/>
          <w:sz w:val="24"/>
          <w:szCs w:val="24"/>
        </w:rPr>
        <w:t>.  “</w:t>
      </w:r>
      <w:proofErr w:type="spellStart"/>
      <w:r w:rsidRPr="000068D2">
        <w:rPr>
          <w:rFonts w:ascii="Consolas" w:hAnsi="Consolas" w:cs="Times New Roman"/>
          <w:color w:val="000000"/>
          <w:sz w:val="24"/>
          <w:szCs w:val="24"/>
        </w:rPr>
        <w:t>BinarySys</w:t>
      </w:r>
      <w:proofErr w:type="spellEnd"/>
      <w:r w:rsidRPr="00C67093">
        <w:rPr>
          <w:rFonts w:ascii="Times New Roman" w:hAnsi="Times New Roman" w:cs="Times New Roman"/>
          <w:color w:val="000000"/>
          <w:sz w:val="24"/>
          <w:szCs w:val="24"/>
        </w:rPr>
        <w:t xml:space="preserve">” calculates </w:t>
      </w:r>
      <w:r w:rsidRPr="00C67093">
        <w:rPr>
          <w:rFonts w:ascii="Times New Roman" w:eastAsiaTheme="minorEastAsia" w:hAnsi="Times New Roman" w:cs="Times New Roman"/>
          <w:color w:val="000000"/>
          <w:sz w:val="24"/>
          <w:szCs w:val="24"/>
        </w:rPr>
        <w:t>solid mole fraction (</w:t>
      </w:r>
      <m:oMath>
        <m:sSub>
          <m:sSubPr>
            <m:ctrlPr>
              <w:rPr>
                <w:rFonts w:ascii="Cambria Math" w:hAnsi="Cambria Math" w:cs="Times New Roman"/>
                <w:color w:val="000000"/>
                <w:sz w:val="24"/>
                <w:szCs w:val="24"/>
              </w:rPr>
            </m:ctrlPr>
          </m:sSubPr>
          <m:e>
            <m:r>
              <m:rPr>
                <m:sty m:val="p"/>
              </m:rPr>
              <w:rPr>
                <w:rFonts w:ascii="Cambria Math" w:hAnsi="Cambria Math" w:cs="Times New Roman"/>
                <w:color w:val="000000"/>
                <w:sz w:val="24"/>
                <w:szCs w:val="24"/>
              </w:rPr>
              <m:t>n</m:t>
            </m:r>
          </m:e>
          <m:sub>
            <m:r>
              <m:rPr>
                <m:sty m:val="p"/>
              </m:rPr>
              <w:rPr>
                <w:rFonts w:ascii="Cambria Math" w:hAnsi="Cambria Math" w:cs="Times New Roman"/>
                <w:color w:val="000000"/>
                <w:sz w:val="24"/>
                <w:szCs w:val="24"/>
              </w:rPr>
              <m:t>s</m:t>
            </m:r>
          </m:sub>
        </m:sSub>
      </m:oMath>
      <w:r w:rsidRPr="00C67093">
        <w:rPr>
          <w:rFonts w:ascii="Times New Roman" w:eastAsiaTheme="minorEastAsia" w:hAnsi="Times New Roman" w:cs="Times New Roman"/>
          <w:color w:val="000000"/>
          <w:sz w:val="24"/>
          <w:szCs w:val="24"/>
        </w:rPr>
        <w:t>) based on given temperature and solute mole fraction (</w:t>
      </w:r>
      <w:r w:rsidRPr="00C67093">
        <w:rPr>
          <w:rFonts w:ascii="Times New Roman" w:hAnsi="Times New Roman" w:cs="Times New Roman"/>
          <w:color w:val="000000"/>
          <w:sz w:val="24"/>
          <w:szCs w:val="24"/>
        </w:rPr>
        <w:t>Eq-</w:t>
      </w:r>
      <w:r w:rsidRPr="00C67093">
        <w:rPr>
          <w:rFonts w:ascii="Times New Roman" w:hAnsi="Times New Roman" w:cs="Times New Roman"/>
          <w:color w:val="000000"/>
          <w:sz w:val="24"/>
          <w:szCs w:val="24"/>
        </w:rPr>
        <w:fldChar w:fldCharType="begin"/>
      </w:r>
      <w:r w:rsidRPr="00C67093">
        <w:rPr>
          <w:rFonts w:ascii="Times New Roman" w:hAnsi="Times New Roman" w:cs="Times New Roman"/>
          <w:color w:val="000000"/>
          <w:sz w:val="24"/>
          <w:szCs w:val="24"/>
        </w:rPr>
        <w:instrText xml:space="preserve"> REF Eq1 \h  \* MERGEFORMAT </w:instrText>
      </w:r>
      <w:r w:rsidRPr="00C67093">
        <w:rPr>
          <w:rFonts w:ascii="Times New Roman" w:hAnsi="Times New Roman" w:cs="Times New Roman"/>
          <w:color w:val="000000"/>
          <w:sz w:val="24"/>
          <w:szCs w:val="24"/>
        </w:rPr>
      </w:r>
      <w:r w:rsidRPr="00C67093">
        <w:rPr>
          <w:rFonts w:ascii="Times New Roman" w:hAnsi="Times New Roman" w:cs="Times New Roman"/>
          <w:color w:val="000000"/>
          <w:sz w:val="24"/>
          <w:szCs w:val="24"/>
        </w:rPr>
        <w:fldChar w:fldCharType="separate"/>
      </w:r>
      <w:r w:rsidR="008A3807" w:rsidRPr="008A3807">
        <w:rPr>
          <w:rFonts w:ascii="Times New Roman" w:hAnsi="Times New Roman" w:cs="Times New Roman"/>
          <w:noProof/>
          <w:color w:val="000000" w:themeColor="text1"/>
          <w:sz w:val="24"/>
          <w:szCs w:val="24"/>
        </w:rPr>
        <w:t>1</w:t>
      </w:r>
      <w:r w:rsidRPr="00C67093">
        <w:rPr>
          <w:rFonts w:ascii="Times New Roman" w:hAnsi="Times New Roman" w:cs="Times New Roman"/>
          <w:color w:val="000000"/>
          <w:sz w:val="24"/>
          <w:szCs w:val="24"/>
        </w:rPr>
        <w:fldChar w:fldCharType="end"/>
      </w:r>
      <w:r w:rsidRPr="00C67093">
        <w:rPr>
          <w:rFonts w:ascii="Times New Roman" w:hAnsi="Times New Roman" w:cs="Times New Roman"/>
          <w:color w:val="000000"/>
          <w:sz w:val="24"/>
          <w:szCs w:val="24"/>
        </w:rPr>
        <w:t xml:space="preserve"> to Eq-</w:t>
      </w:r>
      <w:r w:rsidRPr="00C67093">
        <w:rPr>
          <w:rFonts w:ascii="Times New Roman" w:hAnsi="Times New Roman" w:cs="Times New Roman"/>
          <w:color w:val="000000"/>
          <w:sz w:val="24"/>
          <w:szCs w:val="24"/>
        </w:rPr>
        <w:fldChar w:fldCharType="begin"/>
      </w:r>
      <w:r w:rsidRPr="00C67093">
        <w:rPr>
          <w:rFonts w:ascii="Times New Roman" w:hAnsi="Times New Roman" w:cs="Times New Roman"/>
          <w:color w:val="000000"/>
          <w:sz w:val="24"/>
          <w:szCs w:val="24"/>
        </w:rPr>
        <w:instrText xml:space="preserve"> REF Eq5 \h  \* MERGEFORMAT </w:instrText>
      </w:r>
      <w:r w:rsidRPr="00C67093">
        <w:rPr>
          <w:rFonts w:ascii="Times New Roman" w:hAnsi="Times New Roman" w:cs="Times New Roman"/>
          <w:color w:val="000000"/>
          <w:sz w:val="24"/>
          <w:szCs w:val="24"/>
        </w:rPr>
      </w:r>
      <w:r w:rsidRPr="00C67093">
        <w:rPr>
          <w:rFonts w:ascii="Times New Roman" w:hAnsi="Times New Roman" w:cs="Times New Roman"/>
          <w:color w:val="000000"/>
          <w:sz w:val="24"/>
          <w:szCs w:val="24"/>
        </w:rPr>
        <w:fldChar w:fldCharType="separate"/>
      </w:r>
      <w:r w:rsidR="008A3807" w:rsidRPr="008A3807">
        <w:rPr>
          <w:rFonts w:ascii="Times New Roman" w:hAnsi="Times New Roman" w:cs="Times New Roman"/>
          <w:noProof/>
          <w:color w:val="000000" w:themeColor="text1"/>
          <w:sz w:val="24"/>
          <w:szCs w:val="24"/>
        </w:rPr>
        <w:t>5</w:t>
      </w:r>
      <w:r w:rsidRPr="00C67093">
        <w:rPr>
          <w:rFonts w:ascii="Times New Roman" w:hAnsi="Times New Roman" w:cs="Times New Roman"/>
          <w:color w:val="000000"/>
          <w:sz w:val="24"/>
          <w:szCs w:val="24"/>
        </w:rPr>
        <w:fldChar w:fldCharType="end"/>
      </w:r>
      <w:r w:rsidRPr="00C67093">
        <w:rPr>
          <w:rFonts w:ascii="Times New Roman" w:eastAsiaTheme="minorEastAsia" w:hAnsi="Times New Roman" w:cs="Times New Roman"/>
          <w:color w:val="000000"/>
          <w:sz w:val="24"/>
          <w:szCs w:val="24"/>
        </w:rPr>
        <w:t>). “</w:t>
      </w:r>
      <w:proofErr w:type="spellStart"/>
      <w:r w:rsidRPr="000068D2">
        <w:rPr>
          <w:rFonts w:ascii="Consolas" w:hAnsi="Consolas" w:cs="Times New Roman"/>
          <w:color w:val="000000"/>
          <w:sz w:val="24"/>
          <w:szCs w:val="24"/>
        </w:rPr>
        <w:t>BinarySysDer</w:t>
      </w:r>
      <w:proofErr w:type="spellEnd"/>
      <w:r w:rsidRPr="00C67093">
        <w:rPr>
          <w:rFonts w:ascii="Times New Roman" w:hAnsi="Times New Roman" w:cs="Times New Roman"/>
          <w:color w:val="000000"/>
          <w:sz w:val="24"/>
          <w:szCs w:val="24"/>
        </w:rPr>
        <w:t xml:space="preserve">” calculates the derivative of </w:t>
      </w:r>
      <w:r w:rsidRPr="00C67093">
        <w:rPr>
          <w:rFonts w:ascii="Times New Roman" w:hAnsi="Times New Roman" w:cs="Times New Roman"/>
          <w:sz w:val="24"/>
          <w:szCs w:val="24"/>
        </w:rPr>
        <w:t>“</w:t>
      </w:r>
      <w:proofErr w:type="spellStart"/>
      <w:r w:rsidRPr="000068D2">
        <w:rPr>
          <w:rFonts w:ascii="Consolas" w:hAnsi="Consolas" w:cs="Times New Roman"/>
          <w:color w:val="000000"/>
          <w:sz w:val="24"/>
          <w:szCs w:val="24"/>
        </w:rPr>
        <w:t>BinarySys</w:t>
      </w:r>
      <w:proofErr w:type="spellEnd"/>
      <w:r w:rsidRPr="00C67093">
        <w:rPr>
          <w:rFonts w:ascii="Times New Roman" w:hAnsi="Times New Roman" w:cs="Times New Roman"/>
          <w:color w:val="000000"/>
          <w:sz w:val="24"/>
          <w:szCs w:val="24"/>
        </w:rPr>
        <w:t xml:space="preserve">” based on Temperature. Please refer to </w:t>
      </w:r>
      <w:r w:rsidRPr="00C67093">
        <w:rPr>
          <w:rFonts w:ascii="Times New Roman" w:hAnsi="Times New Roman" w:cs="Times New Roman"/>
          <w:sz w:val="24"/>
          <w:szCs w:val="24"/>
        </w:rPr>
        <w:t xml:space="preserve">SPWaxBinary.cpp for more information about all other functions. </w:t>
      </w:r>
    </w:p>
    <w:p w14:paraId="38247842" w14:textId="42A90A65" w:rsidR="00D64D63" w:rsidRPr="00C67093" w:rsidRDefault="00D64D63" w:rsidP="00596594">
      <w:pPr>
        <w:spacing w:line="360" w:lineRule="auto"/>
        <w:jc w:val="both"/>
        <w:rPr>
          <w:rFonts w:ascii="Times New Roman" w:eastAsiaTheme="minorEastAsia" w:hAnsi="Times New Roman" w:cs="Times New Roman"/>
          <w:color w:val="000000"/>
          <w:sz w:val="24"/>
          <w:szCs w:val="24"/>
        </w:rPr>
      </w:pPr>
      <w:r w:rsidRPr="00C67093">
        <w:rPr>
          <w:rFonts w:ascii="Times New Roman" w:hAnsi="Times New Roman" w:cs="Times New Roman"/>
          <w:sz w:val="24"/>
          <w:szCs w:val="24"/>
        </w:rPr>
        <w:t>In the main section (“int main”), the general goal is to find the temperature that results in zero</w:t>
      </w:r>
      <w:r w:rsidR="00A57A87">
        <w:rPr>
          <w:rFonts w:ascii="Times New Roman" w:hAnsi="Times New Roman" w:cs="Times New Roman"/>
          <w:sz w:val="24"/>
          <w:szCs w:val="24"/>
        </w:rPr>
        <w:t xml:space="preserve"> solid particles </w:t>
      </w:r>
      <w:r w:rsidRPr="00C67093">
        <w:rPr>
          <w:rFonts w:ascii="Times New Roman" w:hAnsi="Times New Roman" w:cs="Times New Roman"/>
          <w:sz w:val="24"/>
          <w:szCs w:val="24"/>
        </w:rPr>
        <w:t>for function “</w:t>
      </w:r>
      <w:proofErr w:type="spellStart"/>
      <w:r w:rsidRPr="000068D2">
        <w:rPr>
          <w:rFonts w:ascii="Consolas" w:hAnsi="Consolas" w:cs="Times New Roman"/>
          <w:color w:val="000000"/>
          <w:sz w:val="24"/>
          <w:szCs w:val="24"/>
        </w:rPr>
        <w:t>BinarySys</w:t>
      </w:r>
      <w:proofErr w:type="spellEnd"/>
      <w:r w:rsidRPr="00C67093">
        <w:rPr>
          <w:rFonts w:ascii="Times New Roman" w:hAnsi="Times New Roman" w:cs="Times New Roman"/>
          <w:color w:val="000000"/>
          <w:sz w:val="24"/>
          <w:szCs w:val="24"/>
        </w:rPr>
        <w:t xml:space="preserve">”. Newton Raphson was chosen to find the root which requires an initial value. There were two main difficulties that needed to be taken care of. The first one was initial value for </w:t>
      </w:r>
      <m:oMath>
        <m:r>
          <w:rPr>
            <w:rFonts w:ascii="Cambria Math" w:hAnsi="Cambria Math" w:cs="Times New Roman"/>
            <w:color w:val="000000"/>
            <w:sz w:val="24"/>
            <w:szCs w:val="24"/>
          </w:rPr>
          <m:t>T</m:t>
        </m:r>
      </m:oMath>
      <w:r w:rsidRPr="00C67093">
        <w:rPr>
          <w:rFonts w:ascii="Times New Roman" w:eastAsiaTheme="minorEastAsia" w:hAnsi="Times New Roman" w:cs="Times New Roman"/>
          <w:color w:val="000000"/>
          <w:sz w:val="24"/>
          <w:szCs w:val="24"/>
        </w:rPr>
        <w:t xml:space="preserve">. The second problem was encountered when too high initial temperature beyond WAT was selected in Newton Raphson, “nan” was resulted and crashed the program. We found that if relatively close </w:t>
      </w:r>
      <m:oMath>
        <m:r>
          <w:rPr>
            <w:rFonts w:ascii="Cambria Math" w:eastAsiaTheme="minorEastAsia" w:hAnsi="Cambria Math" w:cs="Times New Roman"/>
            <w:color w:val="000000"/>
            <w:sz w:val="24"/>
            <w:szCs w:val="24"/>
          </w:rPr>
          <m:t>T</m:t>
        </m:r>
      </m:oMath>
      <w:r w:rsidRPr="00C67093">
        <w:rPr>
          <w:rFonts w:ascii="Times New Roman" w:eastAsiaTheme="minorEastAsia" w:hAnsi="Times New Roman" w:cs="Times New Roman"/>
          <w:color w:val="000000"/>
          <w:sz w:val="24"/>
          <w:szCs w:val="24"/>
        </w:rPr>
        <w:t xml:space="preserve"> is chosen for initial guess, such convergence problems will disappear. So, in the main body, we followed a step-by-step procedure to find a good initial value for temperature for Newt</w:t>
      </w:r>
      <w:r w:rsidR="000068D2">
        <w:rPr>
          <w:rFonts w:ascii="Times New Roman" w:eastAsiaTheme="minorEastAsia" w:hAnsi="Times New Roman" w:cs="Times New Roman"/>
          <w:color w:val="000000"/>
          <w:sz w:val="24"/>
          <w:szCs w:val="24"/>
        </w:rPr>
        <w:t>o</w:t>
      </w:r>
      <w:r w:rsidRPr="00C67093">
        <w:rPr>
          <w:rFonts w:ascii="Times New Roman" w:eastAsiaTheme="minorEastAsia" w:hAnsi="Times New Roman" w:cs="Times New Roman"/>
          <w:color w:val="000000"/>
          <w:sz w:val="24"/>
          <w:szCs w:val="24"/>
        </w:rPr>
        <w:t xml:space="preserve">n Raphson method to find WAT. The numerical method was validated by </w:t>
      </w:r>
      <w:r w:rsidRPr="00C67093">
        <w:rPr>
          <w:rFonts w:ascii="Times New Roman" w:eastAsiaTheme="minorEastAsia" w:hAnsi="Times New Roman" w:cs="Times New Roman"/>
          <w:sz w:val="24"/>
          <w:szCs w:val="24"/>
        </w:rPr>
        <w:t>fifty experimentally measured WAT data points.</w:t>
      </w:r>
      <w:r w:rsidRPr="00C67093">
        <w:rPr>
          <w:rFonts w:ascii="Times New Roman" w:eastAsiaTheme="minorEastAsia" w:hAnsi="Times New Roman" w:cs="Times New Roman"/>
          <w:color w:val="000000"/>
          <w:sz w:val="24"/>
          <w:szCs w:val="24"/>
        </w:rPr>
        <w:t xml:space="preserve">  In the following picture, first two while-loops are used to find proper initial value for temperature and the third while-loop is used to find WAT. </w:t>
      </w:r>
    </w:p>
    <w:p w14:paraId="737D56B2" w14:textId="77777777" w:rsidR="004F30A0" w:rsidRDefault="00D64D63" w:rsidP="004F30A0">
      <w:pPr>
        <w:keepNext/>
        <w:jc w:val="both"/>
      </w:pPr>
      <w:r w:rsidRPr="00C67093">
        <w:rPr>
          <w:rFonts w:ascii="Times New Roman" w:hAnsi="Times New Roman" w:cs="Times New Roman"/>
          <w:noProof/>
        </w:rPr>
        <w:lastRenderedPageBreak/>
        <w:drawing>
          <wp:inline distT="0" distB="0" distL="0" distR="0" wp14:anchorId="5ADF6E4C" wp14:editId="416F7E7C">
            <wp:extent cx="5349308" cy="4478330"/>
            <wp:effectExtent l="0" t="0" r="3810" b="0"/>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47008" cy="4560123"/>
                    </a:xfrm>
                    <a:prstGeom prst="rect">
                      <a:avLst/>
                    </a:prstGeom>
                  </pic:spPr>
                </pic:pic>
              </a:graphicData>
            </a:graphic>
          </wp:inline>
        </w:drawing>
      </w:r>
    </w:p>
    <w:p w14:paraId="731CF9EA" w14:textId="04DC59D0" w:rsidR="00BC7FEF" w:rsidRPr="004F30A0" w:rsidRDefault="004F30A0" w:rsidP="004F30A0">
      <w:pPr>
        <w:pStyle w:val="Caption"/>
        <w:jc w:val="both"/>
        <w:rPr>
          <w:rFonts w:ascii="Times New Roman" w:hAnsi="Times New Roman" w:cs="Times New Roman"/>
          <w:i w:val="0"/>
          <w:color w:val="000000" w:themeColor="text1"/>
          <w:sz w:val="24"/>
          <w:szCs w:val="24"/>
        </w:rPr>
      </w:pPr>
      <w:r w:rsidRPr="004F30A0">
        <w:rPr>
          <w:rFonts w:ascii="Times New Roman" w:hAnsi="Times New Roman" w:cs="Times New Roman"/>
          <w:i w:val="0"/>
          <w:color w:val="000000" w:themeColor="text1"/>
          <w:sz w:val="24"/>
          <w:szCs w:val="24"/>
        </w:rPr>
        <w:t xml:space="preserve">Figure </w:t>
      </w:r>
      <w:r w:rsidRPr="004F30A0">
        <w:rPr>
          <w:rFonts w:ascii="Times New Roman" w:hAnsi="Times New Roman" w:cs="Times New Roman"/>
          <w:i w:val="0"/>
          <w:color w:val="000000" w:themeColor="text1"/>
          <w:sz w:val="24"/>
          <w:szCs w:val="24"/>
        </w:rPr>
        <w:fldChar w:fldCharType="begin"/>
      </w:r>
      <w:r w:rsidRPr="004F30A0">
        <w:rPr>
          <w:rFonts w:ascii="Times New Roman" w:hAnsi="Times New Roman" w:cs="Times New Roman"/>
          <w:i w:val="0"/>
          <w:color w:val="000000" w:themeColor="text1"/>
          <w:sz w:val="24"/>
          <w:szCs w:val="24"/>
        </w:rPr>
        <w:instrText xml:space="preserve"> SEQ Figure \* ARABIC </w:instrText>
      </w:r>
      <w:r w:rsidRPr="004F30A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4</w:t>
      </w:r>
      <w:r w:rsidRPr="004F30A0">
        <w:rPr>
          <w:rFonts w:ascii="Times New Roman" w:hAnsi="Times New Roman" w:cs="Times New Roman"/>
          <w:i w:val="0"/>
          <w:color w:val="000000" w:themeColor="text1"/>
          <w:sz w:val="24"/>
          <w:szCs w:val="24"/>
        </w:rPr>
        <w:fldChar w:fldCharType="end"/>
      </w:r>
      <w:r w:rsidRPr="004F30A0">
        <w:rPr>
          <w:rFonts w:ascii="Times New Roman" w:hAnsi="Times New Roman" w:cs="Times New Roman"/>
          <w:i w:val="0"/>
          <w:color w:val="000000" w:themeColor="text1"/>
          <w:sz w:val="24"/>
          <w:szCs w:val="24"/>
        </w:rPr>
        <w:t>:A snapshot of SPWaxbinary.cpp</w:t>
      </w:r>
    </w:p>
    <w:p w14:paraId="56F459B1" w14:textId="6D543AA7" w:rsidR="008C5684" w:rsidRDefault="008C5684" w:rsidP="008C5684"/>
    <w:p w14:paraId="535B102E" w14:textId="5E6E965F" w:rsidR="00F51D2B" w:rsidRDefault="00F51D2B" w:rsidP="00F51D2B">
      <w:pPr>
        <w:pStyle w:val="Heading2"/>
      </w:pPr>
      <w:bookmarkStart w:id="26" w:name="_Toc527626672"/>
      <w:proofErr w:type="spellStart"/>
      <w:r w:rsidRPr="00F51D2B">
        <w:t>SPWaxKInitialization</w:t>
      </w:r>
      <w:proofErr w:type="spellEnd"/>
      <w:r w:rsidR="009B319C">
        <w:t xml:space="preserve"> </w:t>
      </w:r>
      <w:r w:rsidR="009B319C" w:rsidRPr="00C67093">
        <w:t>(.exe &amp; .</w:t>
      </w:r>
      <w:proofErr w:type="spellStart"/>
      <w:r w:rsidR="009B319C" w:rsidRPr="00C67093">
        <w:t>cpp</w:t>
      </w:r>
      <w:proofErr w:type="spellEnd"/>
      <w:r w:rsidR="009B319C" w:rsidRPr="00C67093">
        <w:t>)</w:t>
      </w:r>
      <w:bookmarkEnd w:id="26"/>
    </w:p>
    <w:p w14:paraId="2749CBA8" w14:textId="790D3A23" w:rsidR="009B319C" w:rsidRDefault="009B319C" w:rsidP="008C5684">
      <w:pPr>
        <w:rPr>
          <w:rFonts w:ascii="Times New Roman" w:hAnsi="Times New Roman" w:cs="Times New Roman"/>
          <w:sz w:val="24"/>
          <w:szCs w:val="24"/>
        </w:rPr>
      </w:pPr>
      <w:r>
        <w:rPr>
          <w:rFonts w:ascii="Times New Roman" w:hAnsi="Times New Roman" w:cs="Times New Roman"/>
          <w:sz w:val="24"/>
          <w:szCs w:val="24"/>
        </w:rPr>
        <w:t>In multi-component systems, c</w:t>
      </w:r>
      <w:r w:rsidR="00F51D2B">
        <w:rPr>
          <w:rFonts w:ascii="Times New Roman" w:hAnsi="Times New Roman" w:cs="Times New Roman"/>
          <w:sz w:val="24"/>
          <w:szCs w:val="24"/>
        </w:rPr>
        <w:t xml:space="preserve">onvergence problem due to incorrect initial values of equilibrium constants </w:t>
      </w:r>
      <w:r>
        <w:rPr>
          <w:rFonts w:ascii="Times New Roman" w:hAnsi="Times New Roman" w:cs="Times New Roman"/>
          <w:sz w:val="24"/>
          <w:szCs w:val="24"/>
        </w:rPr>
        <w:t>have been resolved by SPWaxKInitialization.cpp. In this C++ source file, set of K values are generated which are used by other executable files</w:t>
      </w:r>
      <w:r w:rsidR="003F4645">
        <w:rPr>
          <w:rFonts w:ascii="Times New Roman" w:hAnsi="Times New Roman" w:cs="Times New Roman"/>
          <w:sz w:val="24"/>
          <w:szCs w:val="24"/>
        </w:rPr>
        <w:t xml:space="preserve"> in SP-Wax</w:t>
      </w:r>
      <w:r>
        <w:rPr>
          <w:rFonts w:ascii="Times New Roman" w:hAnsi="Times New Roman" w:cs="Times New Roman"/>
          <w:sz w:val="24"/>
          <w:szCs w:val="24"/>
        </w:rPr>
        <w:t>.</w:t>
      </w:r>
      <w:r w:rsidR="003F4645">
        <w:rPr>
          <w:rFonts w:ascii="Times New Roman" w:hAnsi="Times New Roman" w:cs="Times New Roman"/>
          <w:sz w:val="24"/>
          <w:szCs w:val="24"/>
        </w:rPr>
        <w:t xml:space="preserve"> This is </w:t>
      </w:r>
    </w:p>
    <w:p w14:paraId="30D4631F" w14:textId="268E334C" w:rsidR="009772BD" w:rsidRDefault="009B319C" w:rsidP="008C5684">
      <w:pPr>
        <w:rPr>
          <w:rFonts w:ascii="Times New Roman" w:eastAsiaTheme="minorEastAsia" w:hAnsi="Times New Roman" w:cs="Times New Roman"/>
          <w:sz w:val="24"/>
          <w:szCs w:val="24"/>
        </w:rPr>
      </w:pPr>
      <w:r>
        <w:rPr>
          <w:rFonts w:ascii="Times New Roman" w:hAnsi="Times New Roman" w:cs="Times New Roman"/>
          <w:sz w:val="24"/>
          <w:szCs w:val="24"/>
        </w:rPr>
        <w:t>SPWaxKInitialization.cpp is a C++ source file that takes input information of the oil sample (from GeneralInput.txt) and calculates equilibrium constant values of every half temperatures (</w:t>
      </w:r>
      <m:oMath>
        <m:r>
          <m:rPr>
            <m:sty m:val="p"/>
          </m:rPr>
          <w:rPr>
            <w:rFonts w:ascii="Cambria Math" w:hAnsi="Cambria Math" w:cs="Times New Roman"/>
            <w:sz w:val="24"/>
            <w:szCs w:val="24"/>
          </w:rPr>
          <m:t>Δ</m:t>
        </m:r>
        <m:r>
          <w:rPr>
            <w:rFonts w:ascii="Cambria Math" w:hAnsi="Cambria Math" w:cs="Times New Roman"/>
            <w:sz w:val="24"/>
            <w:szCs w:val="24"/>
          </w:rPr>
          <m:t>T=0.5°K</m:t>
        </m:r>
      </m:oMath>
      <w:r>
        <w:rPr>
          <w:rFonts w:ascii="Times New Roman" w:hAnsi="Times New Roman" w:cs="Times New Roman"/>
          <w:sz w:val="24"/>
          <w:szCs w:val="24"/>
        </w:rPr>
        <w:t xml:space="preserve">) ranging from </w:t>
      </w:r>
      <m:oMath>
        <m:r>
          <w:rPr>
            <w:rFonts w:ascii="Cambria Math" w:hAnsi="Cambria Math" w:cs="Times New Roman"/>
            <w:sz w:val="24"/>
            <w:szCs w:val="24"/>
          </w:rPr>
          <m:t>280.15°K</m:t>
        </m:r>
      </m:oMath>
      <w:r>
        <w:rPr>
          <w:rFonts w:ascii="Times New Roman" w:eastAsiaTheme="minorEastAsia" w:hAnsi="Times New Roman" w:cs="Times New Roman"/>
          <w:sz w:val="24"/>
          <w:szCs w:val="24"/>
        </w:rPr>
        <w:t xml:space="preserve"> to WAT. The calculate</w:t>
      </w:r>
      <w:r w:rsidR="003F4645">
        <w:rPr>
          <w:rFonts w:ascii="Times New Roman" w:eastAsiaTheme="minorEastAsia" w:hAnsi="Times New Roman" w:cs="Times New Roman"/>
          <w:sz w:val="24"/>
          <w:szCs w:val="24"/>
        </w:rPr>
        <w:t>d</w:t>
      </w:r>
      <w:r>
        <w:rPr>
          <w:rFonts w:ascii="Times New Roman" w:eastAsiaTheme="minorEastAsia" w:hAnsi="Times New Roman" w:cs="Times New Roman"/>
          <w:sz w:val="24"/>
          <w:szCs w:val="24"/>
        </w:rPr>
        <w:t xml:space="preserve"> K values are reported in “</w:t>
      </w:r>
      <w:r w:rsidRPr="009B319C">
        <w:rPr>
          <w:rFonts w:ascii="Times New Roman" w:eastAsiaTheme="minorEastAsia" w:hAnsi="Times New Roman" w:cs="Times New Roman"/>
          <w:sz w:val="24"/>
          <w:szCs w:val="24"/>
        </w:rPr>
        <w:t>KInitialVal.txt</w:t>
      </w:r>
      <w:r>
        <w:rPr>
          <w:rFonts w:ascii="Times New Roman" w:eastAsiaTheme="minorEastAsia" w:hAnsi="Times New Roman" w:cs="Times New Roman"/>
          <w:sz w:val="24"/>
          <w:szCs w:val="24"/>
        </w:rPr>
        <w:t xml:space="preserve">”. </w:t>
      </w:r>
      <w:r w:rsidR="009772BD">
        <w:rPr>
          <w:rFonts w:ascii="Times New Roman" w:eastAsiaTheme="minorEastAsia" w:hAnsi="Times New Roman" w:cs="Times New Roman"/>
          <w:sz w:val="24"/>
          <w:szCs w:val="24"/>
        </w:rPr>
        <w:t xml:space="preserve">For this source file, initial values for equilibrium constants are also needed for </w:t>
      </w:r>
      <m:oMath>
        <m:r>
          <w:rPr>
            <w:rFonts w:ascii="Cambria Math" w:eastAsiaTheme="minorEastAsia" w:hAnsi="Cambria Math" w:cs="Times New Roman"/>
            <w:sz w:val="24"/>
            <w:szCs w:val="24"/>
          </w:rPr>
          <m:t>T=280.15°K</m:t>
        </m:r>
      </m:oMath>
      <w:r w:rsidR="009772BD">
        <w:rPr>
          <w:rFonts w:ascii="Times New Roman" w:eastAsiaTheme="minorEastAsia" w:hAnsi="Times New Roman" w:cs="Times New Roman"/>
          <w:sz w:val="24"/>
          <w:szCs w:val="24"/>
        </w:rPr>
        <w:t>. There is a text file (“</w:t>
      </w:r>
      <w:r w:rsidR="009772BD" w:rsidRPr="009772BD">
        <w:rPr>
          <w:rFonts w:ascii="Times New Roman" w:eastAsiaTheme="minorEastAsia" w:hAnsi="Times New Roman" w:cs="Times New Roman"/>
          <w:sz w:val="24"/>
          <w:szCs w:val="24"/>
        </w:rPr>
        <w:t>KInput.txt</w:t>
      </w:r>
      <w:r w:rsidR="009772BD">
        <w:rPr>
          <w:rFonts w:ascii="Times New Roman" w:eastAsiaTheme="minorEastAsia" w:hAnsi="Times New Roman" w:cs="Times New Roman"/>
          <w:sz w:val="24"/>
          <w:szCs w:val="24"/>
        </w:rPr>
        <w:t xml:space="preserve">”) which includes 62 K values f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 xml:space="preserve"> to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62</m:t>
            </m:r>
          </m:sub>
        </m:sSub>
      </m:oMath>
      <w:r w:rsidR="009772BD">
        <w:rPr>
          <w:rFonts w:ascii="Times New Roman" w:eastAsiaTheme="minorEastAsia" w:hAnsi="Times New Roman" w:cs="Times New Roman"/>
          <w:sz w:val="24"/>
          <w:szCs w:val="24"/>
        </w:rPr>
        <w:t xml:space="preserve"> which are used in this source file as initial values of equilibrium constant at </w:t>
      </w:r>
      <m:oMath>
        <m:r>
          <w:rPr>
            <w:rFonts w:ascii="Cambria Math" w:eastAsiaTheme="minorEastAsia" w:hAnsi="Cambria Math" w:cs="Times New Roman"/>
            <w:sz w:val="24"/>
            <w:szCs w:val="24"/>
          </w:rPr>
          <m:t>T=280.15°K</m:t>
        </m:r>
      </m:oMath>
    </w:p>
    <w:p w14:paraId="4690A054" w14:textId="65C13FF4" w:rsidR="009B319C" w:rsidRDefault="001E2318" w:rsidP="008C568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I</w:t>
      </w:r>
      <w:r w:rsidR="009B319C">
        <w:rPr>
          <w:rFonts w:ascii="Times New Roman" w:eastAsiaTheme="minorEastAsia" w:hAnsi="Times New Roman" w:cs="Times New Roman"/>
          <w:sz w:val="24"/>
          <w:szCs w:val="24"/>
        </w:rPr>
        <w:t xml:space="preserve">nitial equilibrium constants are not </w:t>
      </w:r>
      <w:r w:rsidR="003F4645">
        <w:rPr>
          <w:rFonts w:ascii="Times New Roman" w:eastAsiaTheme="minorEastAsia" w:hAnsi="Times New Roman" w:cs="Times New Roman"/>
          <w:sz w:val="24"/>
          <w:szCs w:val="24"/>
        </w:rPr>
        <w:t xml:space="preserve">only </w:t>
      </w:r>
      <w:r w:rsidR="009B319C">
        <w:rPr>
          <w:rFonts w:ascii="Times New Roman" w:eastAsiaTheme="minorEastAsia" w:hAnsi="Times New Roman" w:cs="Times New Roman"/>
          <w:sz w:val="24"/>
          <w:szCs w:val="24"/>
        </w:rPr>
        <w:t>temperature dependent. They are also depe</w:t>
      </w:r>
      <w:r w:rsidR="003F4645">
        <w:rPr>
          <w:rFonts w:ascii="Times New Roman" w:eastAsiaTheme="minorEastAsia" w:hAnsi="Times New Roman" w:cs="Times New Roman"/>
          <w:sz w:val="24"/>
          <w:szCs w:val="24"/>
        </w:rPr>
        <w:t xml:space="preserve">ndent on oil composition. In other words, for each oil composition, new equilibrium constants need to be calculated which will be used throughout other SP-Wax functionalities. </w:t>
      </w:r>
    </w:p>
    <w:p w14:paraId="3A840131" w14:textId="77ED1912" w:rsidR="003F4645" w:rsidRDefault="003F4645" w:rsidP="008C5684">
      <w:pPr>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run</w:t>
      </w:r>
      <w:r w:rsidRPr="003F4645">
        <w:rPr>
          <w:rFonts w:ascii="Times New Roman" w:hAnsi="Times New Roman" w:cs="Times New Roman"/>
          <w:sz w:val="24"/>
          <w:szCs w:val="24"/>
        </w:rPr>
        <w:t xml:space="preserve"> </w:t>
      </w:r>
      <w:r>
        <w:rPr>
          <w:rFonts w:ascii="Times New Roman" w:hAnsi="Times New Roman" w:cs="Times New Roman"/>
          <w:sz w:val="24"/>
          <w:szCs w:val="24"/>
        </w:rPr>
        <w:t>SPWaxKInitialization.exe, following files (shown below) should be in the same directory.</w:t>
      </w:r>
    </w:p>
    <w:p w14:paraId="15CA2FF5" w14:textId="41BF57D2" w:rsidR="003F4645" w:rsidRDefault="009772BD" w:rsidP="008C5684">
      <w:pP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26176" behindDoc="0" locked="0" layoutInCell="1" allowOverlap="1" wp14:anchorId="583A5DA0" wp14:editId="74553171">
                <wp:simplePos x="0" y="0"/>
                <wp:positionH relativeFrom="column">
                  <wp:posOffset>838835</wp:posOffset>
                </wp:positionH>
                <wp:positionV relativeFrom="paragraph">
                  <wp:posOffset>736585</wp:posOffset>
                </wp:positionV>
                <wp:extent cx="236220" cy="4445"/>
                <wp:effectExtent l="0" t="76200" r="30480" b="90805"/>
                <wp:wrapNone/>
                <wp:docPr id="11" name="Straight Arrow Connector 11"/>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C7908" id="Straight Arrow Connector 11" o:spid="_x0000_s1026" type="#_x0000_t32" style="position:absolute;margin-left:66.05pt;margin-top:58pt;width:18.6pt;height:.35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ZC2AEAAAQEAAAOAAAAZHJzL2Uyb0RvYy54bWysU9uO0zAQfUfiHyy/07SlrFDVdIW6wAuC&#10;ioUP8DrjxpJvGg9N+/eMnWwWAUIC8eLE9pyZc86Md7cX78QZMNsYWrlaLKWAoGNnw6mVX7+8e/Fa&#10;ikwqdMrFAK28Qpa3++fPdkPawjr20XWAgpOEvB1SK3uitG2arHvwKi9igsCXJqJXxFs8NR2qgbN7&#10;16yXy5tmiNgljBpy5tO78VLua35jQNMnYzKQcK1kblRXrOtDWZv9Tm1PqFJv9URD/QMLr2zgonOq&#10;O0VKfEP7SypvNcYcDS109E00xmqoGljNavmTmvteJaha2JycZpvy/0urP56PKGzHvVtJEZTnHt0T&#10;KnvqSbxBjIM4xBDYx4iCQ9ivIeUtww7hiNMupyMW8ReDvnxZlrhUj6+zx3Ahoflw/fJmveZOaL7a&#10;bDavSsbmCZow03uIXpSfVuaJysxhVV1W5w+ZRuAjoNR1oaykrHsbOkHXxGIIrQonB1OdEtIUBSPn&#10;+kdXByP8Mxj2glmOZeoUwsGhOCueH6U1BKoeMGMXOLrAjHVuBi4rvz8Cp/gChTqhfwOeEbVyDDSD&#10;vQ0Rf1edLo+UzRj/6MCou1jwELtr7Wa1hket9mR6FmWWf9xX+NPj3X8HAAD//wMAUEsDBBQABgAI&#10;AAAAIQDv85Bg3gAAAAsBAAAPAAAAZHJzL2Rvd25yZXYueG1sTI9BT8MwDIXvSPsPkSdxY2k7qbDS&#10;dEJI7AhicIBb1nhNtcapmqwt/Ho8LnDzs5+ev1duZ9eJEYfQelKQrhIQSLU3LTUK3t+ebu5AhKjJ&#10;6M4TKvjCANtqcVXqwviJXnHcx0ZwCIVCK7Ax9oWUobbodFj5HolvRz84HVkOjTSDnjjcdTJLklw6&#10;3RJ/sLrHR4v1aX92Cl6aj9FltGvlcfP5vWuezclOUanr5fxwDyLiHP/McMFndKiY6eDPZILoWK+z&#10;lK08pDmXujjyzRrE4XdzC7Iq5f8O1Q8AAAD//wMAUEsBAi0AFAAGAAgAAAAhALaDOJL+AAAA4QEA&#10;ABMAAAAAAAAAAAAAAAAAAAAAAFtDb250ZW50X1R5cGVzXS54bWxQSwECLQAUAAYACAAAACEAOP0h&#10;/9YAAACUAQAACwAAAAAAAAAAAAAAAAAvAQAAX3JlbHMvLnJlbHNQSwECLQAUAAYACAAAACEA07P2&#10;QtgBAAAEBAAADgAAAAAAAAAAAAAAAAAuAgAAZHJzL2Uyb0RvYy54bWxQSwECLQAUAAYACAAAACEA&#10;7/OQYN4AAAALAQAADwAAAAAAAAAAAAAAAAAyBAAAZHJzL2Rvd25yZXYueG1sUEsFBgAAAAAEAAQA&#10;8wAAAD0FA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8224" behindDoc="0" locked="0" layoutInCell="1" allowOverlap="1" wp14:anchorId="13C52ADA" wp14:editId="6D715E1C">
                <wp:simplePos x="0" y="0"/>
                <wp:positionH relativeFrom="column">
                  <wp:posOffset>1182370</wp:posOffset>
                </wp:positionH>
                <wp:positionV relativeFrom="paragraph">
                  <wp:posOffset>548625</wp:posOffset>
                </wp:positionV>
                <wp:extent cx="236220" cy="4445"/>
                <wp:effectExtent l="0" t="76200" r="30480" b="90805"/>
                <wp:wrapNone/>
                <wp:docPr id="12" name="Straight Arrow Connector 12"/>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ACE8DD" id="Straight Arrow Connector 12" o:spid="_x0000_s1026" type="#_x0000_t32" style="position:absolute;margin-left:93.1pt;margin-top:43.2pt;width:18.6pt;height:.35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oE1gEAAAQEAAAOAAAAZHJzL2Uyb0RvYy54bWysU9uO0zAQfUfiHyy/07ShrFDVdIW6wAuC&#10;ioUP8DrjxpJvGpsm+XvGTppFgJB2xYsT23Nmzjkz3t8O1rALYNTeNXyzWnMGTvpWu3PDv3/78Oot&#10;ZzEJ1wrjHTR8hMhvDy9f7Puwg9p33rSAjJK4uOtDw7uUwq6qouzAirjyARxdKo9WJNriuWpR9JTd&#10;mqper2+q3mMb0EuIkU7vpkt+KPmVApm+KBUhMdNw4pbKimV9yGt12IvdGUXotJxpiGewsEI7Krqk&#10;uhNJsB+o/0hltUQfvUor6W3lldISigZSs1n/pua+EwGKFjInhsWm+P/Sys+XEzLdUu9qzpyw1KP7&#10;hEKfu8TeIfqeHb1z5KNHRiHkVx/ijmBHd8J5F8MJs/hBoc1fksWG4vG4eAxDYpIO69c3dU2dkHS1&#10;3W7f5IzVIzRgTB/BW5Z/Gh5nKguHTXFZXD7FNAGvgFzXuLwmoc1717I0BhKTUAt3NjDXySFVVjBx&#10;Ln9pNDDBv4IiL4jlVKZMIRwNsoug+RFSgkubJRNFZ5jSxizAdeH3T+Acn6FQJvQp4AVRKnuXFrDV&#10;zuPfqqfhSllN8VcHJt3ZggffjqWbxRoatdKT+VnkWf51X+CPj/fwEwAA//8DAFBLAwQUAAYACAAA&#10;ACEAdQSr/90AAAAJAQAADwAAAGRycy9kb3ducmV2LnhtbEyPQU/DMAyF70j8h8hI3Fi6gkopTSeE&#10;xI4gBge4ZY2XVGucqsnawq/HnODmZz89f6/eLL4XE46xC6RgvcpAILXBdGQVvL89XZUgYtJkdB8I&#10;FXxhhE1zflbryoSZXnHaJSs4hGKlFbiUhkrK2Dr0Oq7CgMS3Qxi9TixHK82oZw73vcyzrJBed8Qf&#10;nB7w0WF73J28ghf7Mfmctp083H1+b+2zObo5KXV5sTzcg0i4pD8z/OIzOjTMtA8nMlH0rMsiZ6uC&#10;srgBwYY8v+Zhz4vbNcimlv8bND8AAAD//wMAUEsBAi0AFAAGAAgAAAAhALaDOJL+AAAA4QEAABMA&#10;AAAAAAAAAAAAAAAAAAAAAFtDb250ZW50X1R5cGVzXS54bWxQSwECLQAUAAYACAAAACEAOP0h/9YA&#10;AACUAQAACwAAAAAAAAAAAAAAAAAvAQAAX3JlbHMvLnJlbHNQSwECLQAUAAYACAAAACEAg8fqBNYB&#10;AAAEBAAADgAAAAAAAAAAAAAAAAAuAgAAZHJzL2Uyb0RvYy54bWxQSwECLQAUAAYACAAAACEAdQSr&#10;/90AAAAJAQAADwAAAAAAAAAAAAAAAAAwBAAAZHJzL2Rvd25yZXYueG1sUEsFBgAAAAAEAAQA8wAA&#10;ADoFA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4128" behindDoc="0" locked="0" layoutInCell="1" allowOverlap="1" wp14:anchorId="66F8B854" wp14:editId="27D687F3">
                <wp:simplePos x="0" y="0"/>
                <wp:positionH relativeFrom="column">
                  <wp:posOffset>732140</wp:posOffset>
                </wp:positionH>
                <wp:positionV relativeFrom="paragraph">
                  <wp:posOffset>339725</wp:posOffset>
                </wp:positionV>
                <wp:extent cx="236220" cy="4445"/>
                <wp:effectExtent l="0" t="76200" r="30480" b="90805"/>
                <wp:wrapNone/>
                <wp:docPr id="10" name="Straight Arrow Connector 10"/>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D48C29" id="Straight Arrow Connector 10" o:spid="_x0000_s1026" type="#_x0000_t32" style="position:absolute;margin-left:57.65pt;margin-top:26.75pt;width:18.6pt;height:.35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wJ/1gEAAAQEAAAOAAAAZHJzL2Uyb0RvYy54bWysU9uO0zAQfUfiH6y806SlrFDVdIW6wAuC&#10;ioUP8DrjxpJvGg9N+/eMnTSLACHtipdJbM+ZOed4vL09OytOgMkE31bLRVMJ8Cp0xh/b6vu3D6/e&#10;ViKR9J20wUNbXSBVt7uXL7ZD3MAq9MF2gIKL+LQZYlv1RHFT10n14GRahAieD3VAJ4mXeKw7lANX&#10;d7ZeNc1NPQTsIgYFKfHu3XhY7Up9rUHRF60TkLBtxdyoRCzxIcd6t5WbI8rYGzXRkM9g4aTx3HQu&#10;dSdJih9o/ijljMKQgqaFCq4OWhsFRQOrWTa/qbnvZYSihc1JcbYp/b+y6vPpgMJ0fHdsj5eO7+ie&#10;UJpjT+IdYhjEPnjPPgYUnMJ+DTFtGLb3B5xWKR4wiz9rdPnLssS5eHyZPYYzCcWbq9c3qxW3Uny0&#10;Xq/f5Ir1IzRioo8QnMg/bZUmKjOHZXFZnj4lGoFXQO5rfY4kjX3vO0GXyGIIjfRHC1OfnFJnBSPn&#10;8kcXCyP8K2j2glmObcoUwt6iOEmeH6kUeFrOlTg7w7SxdgY2hd8/gVN+hkKZ0KeAZ0TpHDzNYGd8&#10;wL91p/OVsh7zrw6MurMFD6G7lNss1vColTuZnkWe5V/XBf74eHc/AQAA//8DAFBLAwQUAAYACAAA&#10;ACEAyOl1ut0AAAAJAQAADwAAAGRycy9kb3ducmV2LnhtbEyPQU/DMAyF70j8h8hI3Fi6jiIoTSeE&#10;xI4gBge4ZY2XVGucqsnawq/HO7Gbn/30/L1qPftOjDjENpCC5SIDgdQE05JV8PnxcnMPIiZNRneB&#10;UMEPRljXlxeVLk2Y6B3HbbKCQyiWWoFLqS+ljI1Dr+Mi9Eh824fB68RysNIMeuJw38k8y+6k1y3x&#10;B6d7fHbYHLZHr+DNfo0+p00r9w/fvxv7ag5uSkpdX81PjyASzunfDCd8RoeamXbhSCaKjvWyWLFV&#10;QbEqQJwMRc7Djhe3Oci6kucN6j8AAAD//wMAUEsBAi0AFAAGAAgAAAAhALaDOJL+AAAA4QEAABMA&#10;AAAAAAAAAAAAAAAAAAAAAFtDb250ZW50X1R5cGVzXS54bWxQSwECLQAUAAYACAAAACEAOP0h/9YA&#10;AACUAQAACwAAAAAAAAAAAAAAAAAvAQAAX3JlbHMvLnJlbHNQSwECLQAUAAYACAAAACEA458Cf9YB&#10;AAAEBAAADgAAAAAAAAAAAAAAAAAuAgAAZHJzL2Uyb0RvYy54bWxQSwECLQAUAAYACAAAACEAyOl1&#10;ut0AAAAJAQAADwAAAAAAAAAAAAAAAAAwBAAAZHJzL2Rvd25yZXYueG1sUEsFBgAAAAAEAAQA8wAA&#10;ADoFAAAAAA==&#10;" strokecolor="#4472c4 [3204]" strokeweight=".5pt">
                <v:stroke endarrow="block" joinstyle="miter"/>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21056" behindDoc="0" locked="0" layoutInCell="1" allowOverlap="1" wp14:anchorId="4D942761" wp14:editId="113F02A2">
                <wp:simplePos x="0" y="0"/>
                <wp:positionH relativeFrom="margin">
                  <wp:posOffset>967414</wp:posOffset>
                </wp:positionH>
                <wp:positionV relativeFrom="paragraph">
                  <wp:posOffset>5080</wp:posOffset>
                </wp:positionV>
                <wp:extent cx="2961764" cy="941163"/>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61764" cy="941163"/>
                        </a:xfrm>
                        <a:prstGeom prst="rect">
                          <a:avLst/>
                        </a:prstGeom>
                        <a:noFill/>
                        <a:ln w="9525">
                          <a:noFill/>
                          <a:miter lim="800000"/>
                          <a:headEnd/>
                          <a:tailEnd/>
                        </a:ln>
                      </wps:spPr>
                      <wps:txbx>
                        <w:txbxContent>
                          <w:p w14:paraId="00D86C57" w14:textId="351ED7DA" w:rsidR="00625734" w:rsidRPr="009772BD" w:rsidRDefault="00625734" w:rsidP="009772BD">
                            <w:pPr>
                              <w:pStyle w:val="ListParagraph"/>
                              <w:rPr>
                                <w:rFonts w:ascii="Times New Roman" w:hAnsi="Times New Roman" w:cs="Times New Roman"/>
                                <w:color w:val="000000" w:themeColor="text1"/>
                                <w:sz w:val="24"/>
                                <w:szCs w:val="24"/>
                              </w:rPr>
                            </w:pPr>
                            <w:r w:rsidRPr="009772BD">
                              <w:rPr>
                                <w:rFonts w:ascii="Times New Roman" w:hAnsi="Times New Roman" w:cs="Times New Roman"/>
                                <w:color w:val="000000" w:themeColor="text1"/>
                                <w:sz w:val="24"/>
                                <w:szCs w:val="24"/>
                              </w:rPr>
                              <w:t>Oil composition</w:t>
                            </w:r>
                          </w:p>
                          <w:p w14:paraId="7B4B8B47" w14:textId="59BA8C84" w:rsidR="00625734" w:rsidRPr="009772BD" w:rsidRDefault="00625734" w:rsidP="009772BD">
                            <w:pPr>
                              <w:pStyle w:val="ListParagraph"/>
                              <w:rPr>
                                <w:rFonts w:ascii="Times New Roman" w:hAnsi="Times New Roman" w:cs="Times New Roman"/>
                                <w:color w:val="000000" w:themeColor="text1"/>
                                <w:sz w:val="24"/>
                                <w:szCs w:val="24"/>
                              </w:rPr>
                            </w:pPr>
                            <w:r w:rsidRPr="009772BD">
                              <w:rPr>
                                <w:rFonts w:ascii="Times New Roman" w:hAnsi="Times New Roman" w:cs="Times New Roman"/>
                                <w:color w:val="000000" w:themeColor="text1"/>
                                <w:sz w:val="24"/>
                                <w:szCs w:val="24"/>
                              </w:rPr>
                              <w:t>DIPPR molar volume coefficients</w:t>
                            </w:r>
                          </w:p>
                          <w:p w14:paraId="64AD8BBA" w14:textId="4F4F5205" w:rsidR="00625734" w:rsidRPr="009772BD" w:rsidRDefault="00625734" w:rsidP="009772BD">
                            <w:pPr>
                              <w:pStyle w:val="ListParagraph"/>
                              <w:rPr>
                                <w:rFonts w:ascii="Times New Roman" w:hAnsi="Times New Roman" w:cs="Times New Roman"/>
                                <w:color w:val="000000" w:themeColor="text1"/>
                                <w:sz w:val="24"/>
                                <w:szCs w:val="24"/>
                              </w:rPr>
                            </w:pPr>
                            <w:r w:rsidRPr="009772BD">
                              <w:rPr>
                                <w:rFonts w:ascii="Times New Roman" w:hAnsi="Times New Roman" w:cs="Times New Roman"/>
                                <w:color w:val="000000" w:themeColor="text1"/>
                                <w:sz w:val="24"/>
                                <w:szCs w:val="24"/>
                              </w:rPr>
                              <w:t>Inputs (provided in C# by the user)</w:t>
                            </w:r>
                          </w:p>
                          <w:p w14:paraId="745B02CC" w14:textId="62AD0A68" w:rsidR="00625734" w:rsidRPr="009772BD" w:rsidRDefault="00625734" w:rsidP="009772BD">
                            <w:pPr>
                              <w:pStyle w:val="ListParagraph"/>
                              <w:rPr>
                                <w:rFonts w:ascii="Times New Roman" w:hAnsi="Times New Roman" w:cs="Times New Roman"/>
                                <w:color w:val="000000" w:themeColor="text1"/>
                                <w:sz w:val="24"/>
                                <w:szCs w:val="24"/>
                              </w:rPr>
                            </w:pPr>
                            <w:r w:rsidRPr="009772BD">
                              <w:rPr>
                                <w:rFonts w:ascii="Times New Roman" w:hAnsi="Times New Roman" w:cs="Times New Roman"/>
                                <w:color w:val="000000" w:themeColor="text1"/>
                                <w:sz w:val="24"/>
                                <w:szCs w:val="24"/>
                              </w:rPr>
                              <w:t>Initial K values at 280.15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42761" id="_x0000_s1062" type="#_x0000_t202" style="position:absolute;margin-left:76.15pt;margin-top:.4pt;width:233.2pt;height:74.1pt;z-index:251821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bHhDgIAAPoDAAAOAAAAZHJzL2Uyb0RvYy54bWysU9tu2zAMfR+wfxD0vjhOk3Qx4hRduw4D&#10;ugvQ7gMYWY6FSaImKbG7rx8lJ1mwvQ3TgyCK4iHPIbW+GYxmB+mDQlvzcjLlTFqBjbK7mn97fnjz&#10;lrMQwTag0cqav8jAbzavX617V8kZdqgb6RmB2FD1ruZdjK4qiiA6aSBM0ElLzha9gUim3xWNh57Q&#10;jS5m0+my6NE3zqOQIdDt/ejkm4zftlLEL20bZGS65lRbzLvP+zbtxWYN1c6D65Q4lgH/UIUBZSnp&#10;GeoeIrC9V39BGSU8BmzjRKApsG2VkJkDsSmnf7B56sDJzIXECe4sU/h/sOLz4atnqqk5NcqCoRY9&#10;yyGydziwWVKnd6GiR0+OnsWBrqnLmWlwjyi+B2bxrgO7k7feY99JaKi6MkUWF6EjTkgg2/4TNpQG&#10;9hEz0NB6k6QjMRihU5dezp1JpQi6nK2W5fVyzpkg32pelsurnAKqU7TzIX6QaFg61NxT5zM6HB5D&#10;TNVAdXqSkll8UFrn7mvLegJdzBY54MJjVKTh1MqQOtO0xnFJJN/bJgdHUHo8UwJtj6wT0ZFyHLZD&#10;lvdqeVJzi80L6eBxHEb6PHTo0P/krKdBrHn4sQcvOdMfLWm5KufzNLnZmC+uZ2T4S8/20gNWEFTN&#10;I2fj8S7maR8535LmrcpypOaMlRxrpgHLKh0/Q5rgSzu/+v1lN78AAAD//wMAUEsDBBQABgAIAAAA&#10;IQBnY3uk2wAAAAgBAAAPAAAAZHJzL2Rvd25yZXYueG1sTI/NTsMwEITvSLyDtUjcqN3S3xCnQiCu&#10;IApF4raNt0lEvI5itwlvz3KC4+yMZr/Jt6Nv1Zn62AS2MJ0YUMRlcA1XFt7fnm7WoGJCdtgGJgvf&#10;FGFbXF7kmLkw8Cudd6lSUsIxQwt1Sl2mdSxr8hgnoSMW7xh6j0lkX2nX4yDlvtUzY5baY8PyocaO&#10;Hmoqv3Ynb2H/fPz8mJuX6tEvuiGMRrPfaGuvr8b7O1CJxvQXhl98QYdCmA7hxC6qVvRiditRCzJA&#10;7OV0vQJ1kPt8Y0AXuf4/oPgBAAD//wMAUEsBAi0AFAAGAAgAAAAhALaDOJL+AAAA4QEAABMAAAAA&#10;AAAAAAAAAAAAAAAAAFtDb250ZW50X1R5cGVzXS54bWxQSwECLQAUAAYACAAAACEAOP0h/9YAAACU&#10;AQAACwAAAAAAAAAAAAAAAAAvAQAAX3JlbHMvLnJlbHNQSwECLQAUAAYACAAAACEAgkWx4Q4CAAD6&#10;AwAADgAAAAAAAAAAAAAAAAAuAgAAZHJzL2Uyb0RvYy54bWxQSwECLQAUAAYACAAAACEAZ2N7pNsA&#10;AAAIAQAADwAAAAAAAAAAAAAAAABoBAAAZHJzL2Rvd25yZXYueG1sUEsFBgAAAAAEAAQA8wAAAHAF&#10;AAAAAA==&#10;" filled="f" stroked="f">
                <v:textbox>
                  <w:txbxContent>
                    <w:p w14:paraId="00D86C57" w14:textId="351ED7DA" w:rsidR="00625734" w:rsidRPr="009772BD" w:rsidRDefault="00625734" w:rsidP="009772BD">
                      <w:pPr>
                        <w:pStyle w:val="ListParagraph"/>
                        <w:rPr>
                          <w:rFonts w:ascii="Times New Roman" w:hAnsi="Times New Roman" w:cs="Times New Roman"/>
                          <w:color w:val="000000" w:themeColor="text1"/>
                          <w:sz w:val="24"/>
                          <w:szCs w:val="24"/>
                        </w:rPr>
                      </w:pPr>
                      <w:r w:rsidRPr="009772BD">
                        <w:rPr>
                          <w:rFonts w:ascii="Times New Roman" w:hAnsi="Times New Roman" w:cs="Times New Roman"/>
                          <w:color w:val="000000" w:themeColor="text1"/>
                          <w:sz w:val="24"/>
                          <w:szCs w:val="24"/>
                        </w:rPr>
                        <w:t>Oil composition</w:t>
                      </w:r>
                    </w:p>
                    <w:p w14:paraId="7B4B8B47" w14:textId="59BA8C84" w:rsidR="00625734" w:rsidRPr="009772BD" w:rsidRDefault="00625734" w:rsidP="009772BD">
                      <w:pPr>
                        <w:pStyle w:val="ListParagraph"/>
                        <w:rPr>
                          <w:rFonts w:ascii="Times New Roman" w:hAnsi="Times New Roman" w:cs="Times New Roman"/>
                          <w:color w:val="000000" w:themeColor="text1"/>
                          <w:sz w:val="24"/>
                          <w:szCs w:val="24"/>
                        </w:rPr>
                      </w:pPr>
                      <w:r w:rsidRPr="009772BD">
                        <w:rPr>
                          <w:rFonts w:ascii="Times New Roman" w:hAnsi="Times New Roman" w:cs="Times New Roman"/>
                          <w:color w:val="000000" w:themeColor="text1"/>
                          <w:sz w:val="24"/>
                          <w:szCs w:val="24"/>
                        </w:rPr>
                        <w:t>DIPPR molar volume coefficients</w:t>
                      </w:r>
                    </w:p>
                    <w:p w14:paraId="64AD8BBA" w14:textId="4F4F5205" w:rsidR="00625734" w:rsidRPr="009772BD" w:rsidRDefault="00625734" w:rsidP="009772BD">
                      <w:pPr>
                        <w:pStyle w:val="ListParagraph"/>
                        <w:rPr>
                          <w:rFonts w:ascii="Times New Roman" w:hAnsi="Times New Roman" w:cs="Times New Roman"/>
                          <w:color w:val="000000" w:themeColor="text1"/>
                          <w:sz w:val="24"/>
                          <w:szCs w:val="24"/>
                        </w:rPr>
                      </w:pPr>
                      <w:r w:rsidRPr="009772BD">
                        <w:rPr>
                          <w:rFonts w:ascii="Times New Roman" w:hAnsi="Times New Roman" w:cs="Times New Roman"/>
                          <w:color w:val="000000" w:themeColor="text1"/>
                          <w:sz w:val="24"/>
                          <w:szCs w:val="24"/>
                        </w:rPr>
                        <w:t>Inputs (provided in C# by the user)</w:t>
                      </w:r>
                    </w:p>
                    <w:p w14:paraId="745B02CC" w14:textId="62AD0A68" w:rsidR="00625734" w:rsidRPr="009772BD" w:rsidRDefault="00625734" w:rsidP="009772BD">
                      <w:pPr>
                        <w:pStyle w:val="ListParagraph"/>
                        <w:rPr>
                          <w:rFonts w:ascii="Times New Roman" w:hAnsi="Times New Roman" w:cs="Times New Roman"/>
                          <w:color w:val="000000" w:themeColor="text1"/>
                          <w:sz w:val="24"/>
                          <w:szCs w:val="24"/>
                        </w:rPr>
                      </w:pPr>
                      <w:r w:rsidRPr="009772BD">
                        <w:rPr>
                          <w:rFonts w:ascii="Times New Roman" w:hAnsi="Times New Roman" w:cs="Times New Roman"/>
                          <w:color w:val="000000" w:themeColor="text1"/>
                          <w:sz w:val="24"/>
                          <w:szCs w:val="24"/>
                        </w:rPr>
                        <w:t>Initial K values at 280.15K</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22080" behindDoc="0" locked="0" layoutInCell="1" allowOverlap="1" wp14:anchorId="618CE489" wp14:editId="735B7A62">
                <wp:simplePos x="0" y="0"/>
                <wp:positionH relativeFrom="column">
                  <wp:posOffset>699770</wp:posOffset>
                </wp:positionH>
                <wp:positionV relativeFrom="paragraph">
                  <wp:posOffset>154320</wp:posOffset>
                </wp:positionV>
                <wp:extent cx="236406" cy="4460"/>
                <wp:effectExtent l="0" t="76200" r="30480" b="90805"/>
                <wp:wrapNone/>
                <wp:docPr id="9" name="Straight Arrow Connector 9"/>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6F198AF" id="Straight Arrow Connector 9" o:spid="_x0000_s1026" type="#_x0000_t32" style="position:absolute;margin-left:55.1pt;margin-top:12.15pt;width:18.6pt;height:.35pt;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fwl2AEAAAIEAAAOAAAAZHJzL2Uyb0RvYy54bWysU9uO0zAQfUfiHyy/06Slqtio6Qp1gRcE&#10;FQsf4HXGjSXfNDZN+veMnTaLFoTEal8msT1n5pzj8fZ2tIadAKP2ruXLRc0ZOOk77Y4t//H945t3&#10;nMUkXCeMd9DyM0R+u3v9ajuEBla+96YDZFTExWYILe9TCk1VRdmDFXHhAzg6VB6tSLTEY9WhGKi6&#10;NdWqrjfV4LEL6CXESLt30yHflfpKgUxflYqQmGk5cUslYokPOVa7rWiOKEKv5YWGeAYLK7SjpnOp&#10;O5EE+4n6j1JWS/TRq7SQ3lZeKS2haCA1y/qJmvteBChayJwYZpviy5WVX04HZLpr+Q1nTli6ovuE&#10;Qh/7xN4j+oHtvXNko0d2k90aQmwItHcHvKxiOGCWPiq0+Uui2FgcPs8Ow5iYpM3V28263nAm6Wi9&#10;3hT/q0dowJg+gbcs/7Q8XpjMFJbFY3H6HBM1J+AVkPsal2MS2nxwHUvnQFoSauGOBjJzSs8pVVYw&#10;cS5/6Wxggn8DRU4Qy6lNmUHYG2QnQdMjpASXlnMlys4wpY2ZgXXh90/gJT9Doczn/4BnROnsXZrB&#10;VjuPf+uexitlNeVfHZh0ZwsefHcut1msoUErXl0eRZ7k39cF/vh0d78AAAD//wMAUEsDBBQABgAI&#10;AAAAIQD5QXdJ3QAAAAkBAAAPAAAAZHJzL2Rvd25yZXYueG1sTI9NT8MwDIbvSPyHyEjcWLJSvkrT&#10;CSGxI2iDA9yyxmuqNU7VZG3h1+Od4Pjaj14/Llez78SIQ2wDaVguFAikOtiWGg0f7y9X9yBiMmRN&#10;Fwg1fGOEVXV+VprChok2OG5TI7iEYmE0uJT6QspYO/QmLkKPxLt9GLxJHIdG2sFMXO47mSl1K71p&#10;iS840+Ozw/qwPXoNb83n6DNat3L/8PWzbl7twU1J68uL+ekRRMI5/cFw0md1qNhpF45ko+g4L1XG&#10;qIYsvwZxAvK7HMSOBzcKZFXK/x9UvwAAAP//AwBQSwECLQAUAAYACAAAACEAtoM4kv4AAADhAQAA&#10;EwAAAAAAAAAAAAAAAAAAAAAAW0NvbnRlbnRfVHlwZXNdLnhtbFBLAQItABQABgAIAAAAIQA4/SH/&#10;1gAAAJQBAAALAAAAAAAAAAAAAAAAAC8BAABfcmVscy8ucmVsc1BLAQItABQABgAIAAAAIQDOnfwl&#10;2AEAAAIEAAAOAAAAAAAAAAAAAAAAAC4CAABkcnMvZTJvRG9jLnhtbFBLAQItABQABgAIAAAAIQD5&#10;QXdJ3QAAAAkBAAAPAAAAAAAAAAAAAAAAADIEAABkcnMvZG93bnJldi54bWxQSwUGAAAAAAQABADz&#10;AAAAPAUAAAAA&#10;" strokecolor="#4472c4 [3204]" strokeweight=".5pt">
                <v:stroke endarrow="block" joinstyle="miter"/>
              </v:shape>
            </w:pict>
          </mc:Fallback>
        </mc:AlternateContent>
      </w:r>
      <w:r w:rsidR="003F4645">
        <w:rPr>
          <w:noProof/>
        </w:rPr>
        <w:drawing>
          <wp:inline distT="0" distB="0" distL="0" distR="0" wp14:anchorId="269C4673" wp14:editId="573DB5BF">
            <wp:extent cx="1732310" cy="1164187"/>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8397" cy="1168278"/>
                    </a:xfrm>
                    <a:prstGeom prst="rect">
                      <a:avLst/>
                    </a:prstGeom>
                  </pic:spPr>
                </pic:pic>
              </a:graphicData>
            </a:graphic>
          </wp:inline>
        </w:drawing>
      </w:r>
    </w:p>
    <w:p w14:paraId="6498E782" w14:textId="13F7EB1B" w:rsidR="001E2318" w:rsidRDefault="001E2318" w:rsidP="008C5684">
      <w:pPr>
        <w:rPr>
          <w:rFonts w:ascii="Times New Roman" w:hAnsi="Times New Roman" w:cs="Times New Roman"/>
          <w:sz w:val="24"/>
          <w:szCs w:val="24"/>
        </w:rPr>
      </w:pPr>
      <w:r>
        <w:rPr>
          <w:rFonts w:ascii="Times New Roman" w:hAnsi="Times New Roman" w:cs="Times New Roman"/>
          <w:sz w:val="24"/>
          <w:szCs w:val="24"/>
        </w:rPr>
        <w:t>When SPWaxKInitialization.exe is ran, following two text files are generated:</w:t>
      </w:r>
    </w:p>
    <w:p w14:paraId="290320FC" w14:textId="79BFB2AA" w:rsidR="001E2318" w:rsidRDefault="001E2318" w:rsidP="008C5684">
      <w:pPr>
        <w:rPr>
          <w:rFonts w:ascii="Times New Roman" w:hAnsi="Times New Roman" w:cs="Times New Roman"/>
          <w:sz w:val="24"/>
          <w:szCs w:val="24"/>
        </w:rPr>
      </w:pPr>
      <w:r>
        <w:rPr>
          <w:noProof/>
        </w:rPr>
        <w:drawing>
          <wp:inline distT="0" distB="0" distL="0" distR="0" wp14:anchorId="5982D776" wp14:editId="64A09AE8">
            <wp:extent cx="899533" cy="334537"/>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24127" cy="343683"/>
                    </a:xfrm>
                    <a:prstGeom prst="rect">
                      <a:avLst/>
                    </a:prstGeom>
                  </pic:spPr>
                </pic:pic>
              </a:graphicData>
            </a:graphic>
          </wp:inline>
        </w:drawing>
      </w:r>
    </w:p>
    <w:p w14:paraId="4A360DDB" w14:textId="09AB85C7" w:rsidR="001E2318" w:rsidRDefault="001E2318" w:rsidP="008C5684">
      <w:pPr>
        <w:rPr>
          <w:rFonts w:ascii="Times New Roman" w:eastAsiaTheme="minorEastAsia" w:hAnsi="Times New Roman" w:cs="Times New Roman"/>
          <w:sz w:val="24"/>
          <w:szCs w:val="24"/>
        </w:rPr>
      </w:pPr>
      <w:r>
        <w:rPr>
          <w:rFonts w:ascii="Times New Roman" w:hAnsi="Times New Roman" w:cs="Times New Roman"/>
          <w:sz w:val="24"/>
          <w:szCs w:val="24"/>
        </w:rPr>
        <w:t>Where “KInitialVal.txt” is k-values for ever</w:t>
      </w:r>
      <w:r w:rsidR="00C406A0">
        <w:rPr>
          <w:rFonts w:ascii="Times New Roman" w:hAnsi="Times New Roman" w:cs="Times New Roman"/>
          <w:sz w:val="24"/>
          <w:szCs w:val="24"/>
        </w:rPr>
        <w:t>y</w:t>
      </w:r>
      <w:r>
        <w:rPr>
          <w:rFonts w:ascii="Times New Roman" w:hAnsi="Times New Roman" w:cs="Times New Roman"/>
          <w:sz w:val="24"/>
          <w:szCs w:val="24"/>
        </w:rPr>
        <w:t xml:space="preserve"> half temperature starting from </w:t>
      </w:r>
      <m:oMath>
        <m:r>
          <w:rPr>
            <w:rFonts w:ascii="Cambria Math" w:hAnsi="Cambria Math" w:cs="Times New Roman"/>
            <w:sz w:val="24"/>
            <w:szCs w:val="24"/>
          </w:rPr>
          <m:t xml:space="preserve">280°K </m:t>
        </m:r>
      </m:oMath>
      <w:r>
        <w:rPr>
          <w:rFonts w:ascii="Times New Roman" w:eastAsiaTheme="minorEastAsia" w:hAnsi="Times New Roman" w:cs="Times New Roman"/>
          <w:sz w:val="24"/>
          <w:szCs w:val="24"/>
        </w:rPr>
        <w:t>to WAT and “NumLine.txt” is a text file th</w:t>
      </w:r>
      <w:r w:rsidR="00C406A0">
        <w:rPr>
          <w:rFonts w:ascii="Times New Roman" w:eastAsiaTheme="minorEastAsia" w:hAnsi="Times New Roman" w:cs="Times New Roman"/>
          <w:sz w:val="24"/>
          <w:szCs w:val="24"/>
        </w:rPr>
        <w:t>at</w:t>
      </w:r>
      <w:r>
        <w:rPr>
          <w:rFonts w:ascii="Times New Roman" w:eastAsiaTheme="minorEastAsia" w:hAnsi="Times New Roman" w:cs="Times New Roman"/>
          <w:sz w:val="24"/>
          <w:szCs w:val="24"/>
        </w:rPr>
        <w:t xml:space="preserve"> contains </w:t>
      </w:r>
      <w:r w:rsidR="00C406A0">
        <w:rPr>
          <w:rFonts w:ascii="Times New Roman" w:eastAsiaTheme="minorEastAsia" w:hAnsi="Times New Roman" w:cs="Times New Roman"/>
          <w:sz w:val="24"/>
          <w:szCs w:val="24"/>
        </w:rPr>
        <w:t xml:space="preserve">total number of temperature points. </w:t>
      </w:r>
    </w:p>
    <w:p w14:paraId="1437D114" w14:textId="7BE3E485" w:rsidR="00311451" w:rsidRDefault="00311451" w:rsidP="008C5684">
      <w:pPr>
        <w:rPr>
          <w:rFonts w:ascii="Times New Roman" w:hAnsi="Times New Roman" w:cs="Times New Roman"/>
          <w:sz w:val="24"/>
          <w:szCs w:val="24"/>
        </w:rPr>
      </w:pPr>
      <w:r>
        <w:rPr>
          <w:rFonts w:ascii="Times New Roman" w:hAnsi="Times New Roman" w:cs="Times New Roman"/>
          <w:sz w:val="24"/>
          <w:szCs w:val="24"/>
        </w:rPr>
        <w:t xml:space="preserve">In the following graph, equilibrium constant values for different temperatures are shown. This K values are generated for </w:t>
      </w:r>
      <w:proofErr w:type="spellStart"/>
      <w:r>
        <w:rPr>
          <w:rFonts w:ascii="Times New Roman" w:hAnsi="Times New Roman" w:cs="Times New Roman"/>
          <w:sz w:val="24"/>
          <w:szCs w:val="24"/>
        </w:rPr>
        <w:t>Rittirong</w:t>
      </w:r>
      <w:proofErr w:type="spellEnd"/>
      <w:r>
        <w:rPr>
          <w:rFonts w:ascii="Times New Roman" w:hAnsi="Times New Roman" w:cs="Times New Roman"/>
          <w:sz w:val="24"/>
          <w:szCs w:val="24"/>
        </w:rPr>
        <w:t xml:space="preserve"> oil case (please refer to main paper for more details about this oil composition).</w:t>
      </w:r>
    </w:p>
    <w:p w14:paraId="70C2B853" w14:textId="77777777" w:rsidR="00E3624C" w:rsidRDefault="00E3624C" w:rsidP="008C5684">
      <w:pPr>
        <w:rPr>
          <w:rFonts w:ascii="Times New Roman" w:hAnsi="Times New Roman" w:cs="Times New Roman"/>
          <w:sz w:val="24"/>
          <w:szCs w:val="24"/>
        </w:rPr>
      </w:pPr>
    </w:p>
    <w:p w14:paraId="3FD3C0A8" w14:textId="77777777" w:rsidR="00311451" w:rsidRDefault="00311451" w:rsidP="00311451">
      <w:pPr>
        <w:keepNext/>
      </w:pPr>
      <w:r>
        <w:rPr>
          <w:noProof/>
        </w:rPr>
        <w:drawing>
          <wp:inline distT="0" distB="0" distL="0" distR="0" wp14:anchorId="13FA58ED" wp14:editId="4A11E94B">
            <wp:extent cx="5852160" cy="2845435"/>
            <wp:effectExtent l="0" t="0" r="15240" b="12065"/>
            <wp:docPr id="49" name="Chart 49">
              <a:extLst xmlns:a="http://schemas.openxmlformats.org/drawingml/2006/main">
                <a:ext uri="{FF2B5EF4-FFF2-40B4-BE49-F238E27FC236}">
                  <a16:creationId xmlns:a16="http://schemas.microsoft.com/office/drawing/2014/main" id="{42A88D7B-898E-4ACB-960B-1C03DCC6D38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C583D3A" w14:textId="71EFE408" w:rsidR="00311451" w:rsidRPr="00311451" w:rsidRDefault="00311451" w:rsidP="00311451">
      <w:pPr>
        <w:pStyle w:val="Caption"/>
        <w:rPr>
          <w:rFonts w:ascii="Times New Roman" w:hAnsi="Times New Roman" w:cs="Times New Roman"/>
          <w:i w:val="0"/>
          <w:color w:val="000000" w:themeColor="text1"/>
          <w:sz w:val="24"/>
          <w:szCs w:val="24"/>
        </w:rPr>
      </w:pPr>
      <w:r w:rsidRPr="00311451">
        <w:rPr>
          <w:rFonts w:ascii="Times New Roman" w:hAnsi="Times New Roman" w:cs="Times New Roman"/>
          <w:i w:val="0"/>
          <w:color w:val="000000" w:themeColor="text1"/>
          <w:sz w:val="24"/>
          <w:szCs w:val="24"/>
        </w:rPr>
        <w:t xml:space="preserve">Figure </w:t>
      </w:r>
      <w:r w:rsidRPr="00311451">
        <w:rPr>
          <w:rFonts w:ascii="Times New Roman" w:hAnsi="Times New Roman" w:cs="Times New Roman"/>
          <w:i w:val="0"/>
          <w:color w:val="000000" w:themeColor="text1"/>
          <w:sz w:val="24"/>
          <w:szCs w:val="24"/>
        </w:rPr>
        <w:fldChar w:fldCharType="begin"/>
      </w:r>
      <w:r w:rsidRPr="00311451">
        <w:rPr>
          <w:rFonts w:ascii="Times New Roman" w:hAnsi="Times New Roman" w:cs="Times New Roman"/>
          <w:i w:val="0"/>
          <w:color w:val="000000" w:themeColor="text1"/>
          <w:sz w:val="24"/>
          <w:szCs w:val="24"/>
        </w:rPr>
        <w:instrText xml:space="preserve"> SEQ Figure \* ARABIC </w:instrText>
      </w:r>
      <w:r w:rsidRPr="00311451">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5</w:t>
      </w:r>
      <w:r w:rsidRPr="00311451">
        <w:rPr>
          <w:rFonts w:ascii="Times New Roman" w:hAnsi="Times New Roman" w:cs="Times New Roman"/>
          <w:i w:val="0"/>
          <w:color w:val="000000" w:themeColor="text1"/>
          <w:sz w:val="24"/>
          <w:szCs w:val="24"/>
        </w:rPr>
        <w:fldChar w:fldCharType="end"/>
      </w:r>
      <w:r w:rsidRPr="00311451">
        <w:rPr>
          <w:rFonts w:ascii="Times New Roman" w:hAnsi="Times New Roman" w:cs="Times New Roman"/>
          <w:i w:val="0"/>
          <w:color w:val="000000" w:themeColor="text1"/>
          <w:sz w:val="24"/>
          <w:szCs w:val="24"/>
        </w:rPr>
        <w:t xml:space="preserve">: Equilibrium constant for different temperatures for </w:t>
      </w:r>
      <w:proofErr w:type="spellStart"/>
      <w:r w:rsidRPr="00311451">
        <w:rPr>
          <w:rFonts w:ascii="Times New Roman" w:hAnsi="Times New Roman" w:cs="Times New Roman"/>
          <w:i w:val="0"/>
          <w:color w:val="000000" w:themeColor="text1"/>
          <w:sz w:val="24"/>
          <w:szCs w:val="24"/>
        </w:rPr>
        <w:t>Rittirong</w:t>
      </w:r>
      <w:proofErr w:type="spellEnd"/>
      <w:r w:rsidRPr="00311451">
        <w:rPr>
          <w:rFonts w:ascii="Times New Roman" w:hAnsi="Times New Roman" w:cs="Times New Roman"/>
          <w:i w:val="0"/>
          <w:color w:val="000000" w:themeColor="text1"/>
          <w:sz w:val="24"/>
          <w:szCs w:val="24"/>
        </w:rPr>
        <w:t xml:space="preserve"> oil case</w:t>
      </w:r>
    </w:p>
    <w:p w14:paraId="777C93CB" w14:textId="77777777" w:rsidR="00311451" w:rsidRPr="009B319C" w:rsidRDefault="00311451" w:rsidP="008C5684">
      <w:pPr>
        <w:rPr>
          <w:rFonts w:ascii="Times New Roman" w:hAnsi="Times New Roman" w:cs="Times New Roman"/>
          <w:sz w:val="24"/>
          <w:szCs w:val="24"/>
        </w:rPr>
      </w:pPr>
    </w:p>
    <w:p w14:paraId="361CD9E1" w14:textId="1B27F17B" w:rsidR="00A132B9" w:rsidRPr="00C67093" w:rsidRDefault="00BD6E53" w:rsidP="005F7C70">
      <w:pPr>
        <w:pStyle w:val="Heading2"/>
      </w:pPr>
      <w:bookmarkStart w:id="27" w:name="_Toc527626673"/>
      <w:proofErr w:type="spellStart"/>
      <w:r w:rsidRPr="00C67093">
        <w:lastRenderedPageBreak/>
        <w:t>SPWaxPrecipitation</w:t>
      </w:r>
      <w:proofErr w:type="spellEnd"/>
      <w:r w:rsidRPr="00C67093">
        <w:t xml:space="preserve"> (.exe &amp; .</w:t>
      </w:r>
      <w:proofErr w:type="spellStart"/>
      <w:r w:rsidRPr="00C67093">
        <w:t>cpp</w:t>
      </w:r>
      <w:proofErr w:type="spellEnd"/>
      <w:r w:rsidRPr="00C67093">
        <w:t>)</w:t>
      </w:r>
      <w:bookmarkEnd w:id="27"/>
      <w:r w:rsidRPr="00C67093">
        <w:t xml:space="preserve"> </w:t>
      </w:r>
    </w:p>
    <w:p w14:paraId="33FD853B" w14:textId="1DB66848" w:rsidR="00BD6E53" w:rsidRPr="00C67093" w:rsidRDefault="00BD6E53"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This category is developed to predict precipitation curve </w:t>
      </w:r>
      <w:r w:rsidR="00DF7B03" w:rsidRPr="00C67093">
        <w:rPr>
          <w:rFonts w:ascii="Times New Roman" w:hAnsi="Times New Roman" w:cs="Times New Roman"/>
          <w:sz w:val="24"/>
          <w:szCs w:val="24"/>
        </w:rPr>
        <w:t xml:space="preserve">and Wax Appearance Temperature (WAT) </w:t>
      </w:r>
      <w:r w:rsidRPr="00C67093">
        <w:rPr>
          <w:rFonts w:ascii="Times New Roman" w:hAnsi="Times New Roman" w:cs="Times New Roman"/>
          <w:sz w:val="24"/>
          <w:szCs w:val="24"/>
        </w:rPr>
        <w:t xml:space="preserve">of </w:t>
      </w:r>
      <w:r w:rsidRPr="00C67093">
        <w:rPr>
          <w:rFonts w:ascii="Times New Roman" w:hAnsi="Times New Roman" w:cs="Times New Roman"/>
          <w:sz w:val="24"/>
          <w:szCs w:val="24"/>
          <w:u w:val="single"/>
        </w:rPr>
        <w:t>provided oil composition</w:t>
      </w:r>
      <w:r w:rsidRPr="00C67093">
        <w:rPr>
          <w:rFonts w:ascii="Times New Roman" w:hAnsi="Times New Roman" w:cs="Times New Roman"/>
          <w:sz w:val="24"/>
          <w:szCs w:val="24"/>
        </w:rPr>
        <w:t xml:space="preserve"> for the desired temperature range. When input data are provided, C# produces text files that contain input data for C++ exe files. Detailed information about required inputs are discussed in SP-Wax User’s Manual. The following </w:t>
      </w:r>
      <w:r w:rsidR="002E02E0" w:rsidRPr="00C67093">
        <w:rPr>
          <w:rFonts w:ascii="Times New Roman" w:hAnsi="Times New Roman" w:cs="Times New Roman"/>
          <w:sz w:val="24"/>
          <w:szCs w:val="24"/>
        </w:rPr>
        <w:t>picture</w:t>
      </w:r>
      <w:r w:rsidRPr="00C67093">
        <w:rPr>
          <w:rFonts w:ascii="Times New Roman" w:hAnsi="Times New Roman" w:cs="Times New Roman"/>
          <w:sz w:val="24"/>
          <w:szCs w:val="24"/>
        </w:rPr>
        <w:t xml:space="preserve"> is an example of created text files as inputs to</w:t>
      </w:r>
      <w:r w:rsidR="00673FEF" w:rsidRPr="00C67093">
        <w:rPr>
          <w:rFonts w:ascii="Times New Roman" w:hAnsi="Times New Roman" w:cs="Times New Roman"/>
          <w:sz w:val="24"/>
          <w:szCs w:val="24"/>
        </w:rPr>
        <w:t xml:space="preserve"> SPWaxPrecipitation.exe</w:t>
      </w:r>
    </w:p>
    <w:p w14:paraId="33BC28BD" w14:textId="48C83063" w:rsidR="00673FEF" w:rsidRPr="00C67093" w:rsidRDefault="00200C1E" w:rsidP="00325CAE">
      <w:pPr>
        <w:jc w:val="both"/>
        <w:rPr>
          <w:rFonts w:ascii="Times New Roman" w:hAnsi="Times New Roman" w:cs="Times New Roman"/>
          <w:sz w:val="24"/>
          <w:szCs w:val="24"/>
        </w:rPr>
      </w:pPr>
      <w:r w:rsidRPr="00C67093">
        <w:rPr>
          <w:rFonts w:ascii="Times New Roman" w:hAnsi="Times New Roman" w:cs="Times New Roman"/>
          <w:noProof/>
          <w:sz w:val="24"/>
          <w:szCs w:val="24"/>
        </w:rPr>
        <mc:AlternateContent>
          <mc:Choice Requires="wps">
            <w:drawing>
              <wp:anchor distT="45720" distB="45720" distL="114300" distR="114300" simplePos="0" relativeHeight="251769856" behindDoc="0" locked="0" layoutInCell="1" allowOverlap="1" wp14:anchorId="0A614C9E" wp14:editId="2154EAF0">
                <wp:simplePos x="0" y="0"/>
                <wp:positionH relativeFrom="margin">
                  <wp:posOffset>2506794</wp:posOffset>
                </wp:positionH>
                <wp:positionV relativeFrom="paragraph">
                  <wp:posOffset>265198</wp:posOffset>
                </wp:positionV>
                <wp:extent cx="2536093" cy="1503184"/>
                <wp:effectExtent l="0" t="0" r="0" b="1905"/>
                <wp:wrapNone/>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6093" cy="1503184"/>
                        </a:xfrm>
                        <a:prstGeom prst="rect">
                          <a:avLst/>
                        </a:prstGeom>
                        <a:noFill/>
                        <a:ln w="9525">
                          <a:noFill/>
                          <a:miter lim="800000"/>
                          <a:headEnd/>
                          <a:tailEnd/>
                        </a:ln>
                      </wps:spPr>
                      <wps:txbx>
                        <w:txbxContent>
                          <w:p w14:paraId="2649C0B8" w14:textId="013E403F" w:rsidR="00625734" w:rsidRPr="004F47D7" w:rsidRDefault="00625734" w:rsidP="00B95BA2">
                            <w:pPr>
                              <w:pStyle w:val="ListParagraph"/>
                              <w:numPr>
                                <w:ilvl w:val="0"/>
                                <w:numId w:val="8"/>
                              </w:numPr>
                              <w:spacing w:after="40" w:line="240" w:lineRule="auto"/>
                              <w:rPr>
                                <w:rFonts w:ascii="Times New Roman" w:hAnsi="Times New Roman" w:cs="Times New Roman"/>
                                <w:color w:val="000000" w:themeColor="text1"/>
                                <w:sz w:val="20"/>
                                <w:szCs w:val="20"/>
                              </w:rPr>
                            </w:pPr>
                            <w:r w:rsidRPr="004F47D7">
                              <w:rPr>
                                <w:rFonts w:ascii="Times New Roman" w:hAnsi="Times New Roman" w:cs="Times New Roman"/>
                                <w:color w:val="000000" w:themeColor="text1"/>
                                <w:sz w:val="20"/>
                                <w:szCs w:val="20"/>
                              </w:rPr>
                              <w:t>Wax content in total fluid</w:t>
                            </w:r>
                          </w:p>
                          <w:p w14:paraId="70C6577B" w14:textId="3ED5AC8F"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Coefficient Adjustment</w:t>
                            </w:r>
                            <w:r w:rsidRPr="001B4F1A">
                              <w:rPr>
                                <w:rFonts w:ascii="Times New Roman" w:hAnsi="Times New Roman" w:cs="Times New Roman"/>
                                <w:color w:val="FF0000"/>
                                <w:sz w:val="20"/>
                                <w:szCs w:val="20"/>
                              </w:rPr>
                              <w:t xml:space="preserve"> </w:t>
                            </w:r>
                          </w:p>
                          <w:p w14:paraId="57A96AD5" w14:textId="10263E99"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 xml:space="preserve">Minimum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n</m:t>
                                  </m:r>
                                </m:sub>
                              </m:sSub>
                            </m:oMath>
                            <w:r w:rsidRPr="001B4F1A">
                              <w:rPr>
                                <w:rFonts w:ascii="Times New Roman" w:eastAsiaTheme="minorEastAsia" w:hAnsi="Times New Roman" w:cs="Times New Roman"/>
                                <w:color w:val="000000" w:themeColor="text1"/>
                                <w:sz w:val="20"/>
                                <w:szCs w:val="20"/>
                              </w:rPr>
                              <w:t xml:space="preserve"> to be included</w:t>
                            </w:r>
                          </w:p>
                          <w:p w14:paraId="65AE700C" w14:textId="35AAAF01"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Total number of n-alkanes</w:t>
                            </w:r>
                          </w:p>
                          <w:p w14:paraId="0225C080" w14:textId="01BF65ED"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Number of points in curve</w:t>
                            </w:r>
                          </w:p>
                          <w:p w14:paraId="66313156" w14:textId="4499AAD3"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Starting temperature</w:t>
                            </w:r>
                          </w:p>
                          <w:p w14:paraId="3D3FC8AF" w14:textId="3302C8D7" w:rsidR="00625734" w:rsidRPr="001B4F1A" w:rsidRDefault="00625734" w:rsidP="00B95BA2">
                            <w:pPr>
                              <w:pStyle w:val="ListParagraph"/>
                              <w:numPr>
                                <w:ilvl w:val="0"/>
                                <w:numId w:val="8"/>
                              </w:numPr>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Temperature interval</w:t>
                            </w:r>
                          </w:p>
                          <w:p w14:paraId="4B32FF99" w14:textId="18DA45FE" w:rsidR="00625734" w:rsidRPr="001B4F1A" w:rsidRDefault="00625734" w:rsidP="00B95BA2">
                            <w:pPr>
                              <w:pStyle w:val="ListParagraph"/>
                              <w:numPr>
                                <w:ilvl w:val="0"/>
                                <w:numId w:val="8"/>
                              </w:numPr>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 xml:space="preserve">Acceptable error </w:t>
                            </w:r>
                          </w:p>
                          <w:p w14:paraId="2AF52D83" w14:textId="4EC63686" w:rsidR="00625734" w:rsidRPr="001B4F1A" w:rsidRDefault="00625734" w:rsidP="00B95BA2">
                            <w:pPr>
                              <w:pStyle w:val="ListParagraph"/>
                              <w:numPr>
                                <w:ilvl w:val="0"/>
                                <w:numId w:val="8"/>
                              </w:numPr>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 xml:space="preserve">Acceptable error </w:t>
                            </w:r>
                          </w:p>
                          <w:p w14:paraId="381D1FFF" w14:textId="4C6E045A" w:rsidR="00625734" w:rsidRPr="001B4F1A" w:rsidRDefault="00625734" w:rsidP="009D193F">
                            <w:pPr>
                              <w:pStyle w:val="ListParagraph"/>
                              <w:rPr>
                                <w:color w:val="FF0000"/>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14C9E" id="_x0000_s1063" type="#_x0000_t202" style="position:absolute;left:0;text-align:left;margin-left:197.4pt;margin-top:20.9pt;width:199.7pt;height:118.35pt;z-index:2517698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1IyHEQIAAP0DAAAOAAAAZHJzL2Uyb0RvYy54bWysU9uO2yAQfa/Uf0C8N77ksokVZ7Xd7VaV&#10;thdptx9AMI5RgaFAYqdfvwNO0qh9q+oHCxjmzJwzh/XtoBU5COclmJoWk5wSYTg00uxq+v3l8d2S&#10;Eh+YaZgCI2p6FJ7ebt6+Wfe2EiV0oBrhCIIYX/W2pl0ItsoyzzuhmZ+AFQaDLTjNAm7dLmsc6xFd&#10;q6zM80XWg2usAy68x9OHMUg3Cb9tBQ9f29aLQFRNsbeQ/i79t/Gfbdas2jlmO8lPbbB/6EIzabDo&#10;BeqBBUb2Tv4FpSV34KENEw46g7aVXCQOyKbI/2Dz3DErEhcUx9uLTP7/wfIvh2+OyKam5WJKiWEa&#10;h/QihkDew0DKqE9vfYXXni1eDAMe45wTV2+fgP/wxMB9x8xO3DkHfSdYg/0VMTO7Sh1xfATZ9p+h&#10;wTJsHyABDa3TUTyUgyA6zul4mU1sheNhOZ8u8hW2yDFWzPNpsZylGqw6p1vnw0cBmsRFTR0OP8Gz&#10;w5MPsR1Wna/EagYepVLJAMqQvqareTlPCVcRLQP6U0ld02Uev9ExkeUH06TkwKQa11hAmRPtyHTk&#10;HIbtkBSe3pzl3EJzRCEcjH7E94OLDtwvSnr0Yk39zz1zghL1yaCYq2I2i+ZNm9n8psSNu45sryPM&#10;cISqaaBkXN6HZPiR8x2K3sokR5zO2MmpZ/RYUun0HqKJr/fp1u9Xu3kFAAD//wMAUEsDBBQABgAI&#10;AAAAIQCdaSnM3wAAAAoBAAAPAAAAZHJzL2Rvd25yZXYueG1sTI/NTsMwEITvSLyDtUjcqN2Q0iZk&#10;UyEQVxDlR+LmJtskIl5HsduEt2c5wWk12tHMN8V2dr060Rg6zwjLhQFFXPm64wbh7fXxagMqRMu1&#10;7T0TwjcF2JbnZ4XNaz/xC512sVESwiG3CG2MQ651qFpyNiz8QCy/gx+djSLHRtejnSTc9Tox5kY7&#10;27E0tHag+5aqr93RIbw/HT4/UvPcPLjVMPnZaHaZRry8mO9uQUWa458ZfvEFHUph2vsj10H1CNdZ&#10;KugRIV3KFcM6SxNQe4RkvVmBLgv9f0L5AwAA//8DAFBLAQItABQABgAIAAAAIQC2gziS/gAAAOEB&#10;AAATAAAAAAAAAAAAAAAAAAAAAABbQ29udGVudF9UeXBlc10ueG1sUEsBAi0AFAAGAAgAAAAhADj9&#10;If/WAAAAlAEAAAsAAAAAAAAAAAAAAAAALwEAAF9yZWxzLy5yZWxzUEsBAi0AFAAGAAgAAAAhAMLU&#10;jIcRAgAA/QMAAA4AAAAAAAAAAAAAAAAALgIAAGRycy9lMm9Eb2MueG1sUEsBAi0AFAAGAAgAAAAh&#10;AJ1pKczfAAAACgEAAA8AAAAAAAAAAAAAAAAAawQAAGRycy9kb3ducmV2LnhtbFBLBQYAAAAABAAE&#10;APMAAAB3BQAAAAA=&#10;" filled="f" stroked="f">
                <v:textbox>
                  <w:txbxContent>
                    <w:p w14:paraId="2649C0B8" w14:textId="013E403F" w:rsidR="00625734" w:rsidRPr="004F47D7" w:rsidRDefault="00625734" w:rsidP="00B95BA2">
                      <w:pPr>
                        <w:pStyle w:val="ListParagraph"/>
                        <w:numPr>
                          <w:ilvl w:val="0"/>
                          <w:numId w:val="8"/>
                        </w:numPr>
                        <w:spacing w:after="40" w:line="240" w:lineRule="auto"/>
                        <w:rPr>
                          <w:rFonts w:ascii="Times New Roman" w:hAnsi="Times New Roman" w:cs="Times New Roman"/>
                          <w:color w:val="000000" w:themeColor="text1"/>
                          <w:sz w:val="20"/>
                          <w:szCs w:val="20"/>
                        </w:rPr>
                      </w:pPr>
                      <w:r w:rsidRPr="004F47D7">
                        <w:rPr>
                          <w:rFonts w:ascii="Times New Roman" w:hAnsi="Times New Roman" w:cs="Times New Roman"/>
                          <w:color w:val="000000" w:themeColor="text1"/>
                          <w:sz w:val="20"/>
                          <w:szCs w:val="20"/>
                        </w:rPr>
                        <w:t>Wax content in total fluid</w:t>
                      </w:r>
                    </w:p>
                    <w:p w14:paraId="70C6577B" w14:textId="3ED5AC8F"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Coefficient Adjustment</w:t>
                      </w:r>
                      <w:r w:rsidRPr="001B4F1A">
                        <w:rPr>
                          <w:rFonts w:ascii="Times New Roman" w:hAnsi="Times New Roman" w:cs="Times New Roman"/>
                          <w:color w:val="FF0000"/>
                          <w:sz w:val="20"/>
                          <w:szCs w:val="20"/>
                        </w:rPr>
                        <w:t xml:space="preserve"> </w:t>
                      </w:r>
                    </w:p>
                    <w:p w14:paraId="57A96AD5" w14:textId="10263E99"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 xml:space="preserve">Minimum </w:t>
                      </w: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C</m:t>
                            </m:r>
                          </m:e>
                          <m:sub>
                            <m:r>
                              <w:rPr>
                                <w:rFonts w:ascii="Cambria Math" w:hAnsi="Cambria Math" w:cs="Times New Roman"/>
                                <w:color w:val="000000" w:themeColor="text1"/>
                                <w:sz w:val="20"/>
                                <w:szCs w:val="20"/>
                              </w:rPr>
                              <m:t>n</m:t>
                            </m:r>
                          </m:sub>
                        </m:sSub>
                      </m:oMath>
                      <w:r w:rsidRPr="001B4F1A">
                        <w:rPr>
                          <w:rFonts w:ascii="Times New Roman" w:eastAsiaTheme="minorEastAsia" w:hAnsi="Times New Roman" w:cs="Times New Roman"/>
                          <w:color w:val="000000" w:themeColor="text1"/>
                          <w:sz w:val="20"/>
                          <w:szCs w:val="20"/>
                        </w:rPr>
                        <w:t xml:space="preserve"> to be included</w:t>
                      </w:r>
                    </w:p>
                    <w:p w14:paraId="65AE700C" w14:textId="35AAAF01"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Total number of n-alkanes</w:t>
                      </w:r>
                    </w:p>
                    <w:p w14:paraId="0225C080" w14:textId="01BF65ED"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Number of points in curve</w:t>
                      </w:r>
                    </w:p>
                    <w:p w14:paraId="66313156" w14:textId="4499AAD3" w:rsidR="00625734" w:rsidRPr="001B4F1A" w:rsidRDefault="00625734" w:rsidP="00B95BA2">
                      <w:pPr>
                        <w:pStyle w:val="ListParagraph"/>
                        <w:numPr>
                          <w:ilvl w:val="0"/>
                          <w:numId w:val="8"/>
                        </w:numPr>
                        <w:spacing w:after="40" w:line="240" w:lineRule="auto"/>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Starting temperature</w:t>
                      </w:r>
                    </w:p>
                    <w:p w14:paraId="3D3FC8AF" w14:textId="3302C8D7" w:rsidR="00625734" w:rsidRPr="001B4F1A" w:rsidRDefault="00625734" w:rsidP="00B95BA2">
                      <w:pPr>
                        <w:pStyle w:val="ListParagraph"/>
                        <w:numPr>
                          <w:ilvl w:val="0"/>
                          <w:numId w:val="8"/>
                        </w:numPr>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Temperature interval</w:t>
                      </w:r>
                    </w:p>
                    <w:p w14:paraId="4B32FF99" w14:textId="18DA45FE" w:rsidR="00625734" w:rsidRPr="001B4F1A" w:rsidRDefault="00625734" w:rsidP="00B95BA2">
                      <w:pPr>
                        <w:pStyle w:val="ListParagraph"/>
                        <w:numPr>
                          <w:ilvl w:val="0"/>
                          <w:numId w:val="8"/>
                        </w:numPr>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 xml:space="preserve">Acceptable error </w:t>
                      </w:r>
                    </w:p>
                    <w:p w14:paraId="2AF52D83" w14:textId="4EC63686" w:rsidR="00625734" w:rsidRPr="001B4F1A" w:rsidRDefault="00625734" w:rsidP="00B95BA2">
                      <w:pPr>
                        <w:pStyle w:val="ListParagraph"/>
                        <w:numPr>
                          <w:ilvl w:val="0"/>
                          <w:numId w:val="8"/>
                        </w:numPr>
                        <w:rPr>
                          <w:rFonts w:ascii="Times New Roman" w:hAnsi="Times New Roman" w:cs="Times New Roman"/>
                          <w:color w:val="FF0000"/>
                          <w:sz w:val="20"/>
                          <w:szCs w:val="20"/>
                        </w:rPr>
                      </w:pPr>
                      <w:r w:rsidRPr="001B4F1A">
                        <w:rPr>
                          <w:rFonts w:ascii="Times New Roman" w:hAnsi="Times New Roman" w:cs="Times New Roman"/>
                          <w:color w:val="000000" w:themeColor="text1"/>
                          <w:sz w:val="20"/>
                          <w:szCs w:val="20"/>
                        </w:rPr>
                        <w:t xml:space="preserve">Acceptable error </w:t>
                      </w:r>
                    </w:p>
                    <w:p w14:paraId="381D1FFF" w14:textId="4C6E045A" w:rsidR="00625734" w:rsidRPr="001B4F1A" w:rsidRDefault="00625734" w:rsidP="009D193F">
                      <w:pPr>
                        <w:pStyle w:val="ListParagraph"/>
                        <w:rPr>
                          <w:color w:val="FF0000"/>
                          <w:sz w:val="20"/>
                          <w:szCs w:val="20"/>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59616" behindDoc="0" locked="0" layoutInCell="1" allowOverlap="1" wp14:anchorId="09EA4874" wp14:editId="7396657B">
                <wp:simplePos x="0" y="0"/>
                <wp:positionH relativeFrom="margin">
                  <wp:posOffset>1246427</wp:posOffset>
                </wp:positionH>
                <wp:positionV relativeFrom="paragraph">
                  <wp:posOffset>298792</wp:posOffset>
                </wp:positionV>
                <wp:extent cx="190919" cy="241160"/>
                <wp:effectExtent l="0" t="0" r="0" b="0"/>
                <wp:wrapNone/>
                <wp:docPr id="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783C2C17" w14:textId="3360B425" w:rsidR="00625734" w:rsidRPr="00673FEF" w:rsidRDefault="00625734" w:rsidP="00673FEF">
                            <w:pPr>
                              <w:rPr>
                                <w:color w:val="FF0000"/>
                              </w:rPr>
                            </w:pPr>
                            <w:r>
                              <w:rPr>
                                <w:color w:val="FF0000"/>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EA4874" id="_x0000_s1064" type="#_x0000_t202" style="position:absolute;left:0;text-align:left;margin-left:98.15pt;margin-top:23.55pt;width:15.05pt;height:19pt;z-index:251759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4cA6DwIAAPsDAAAOAAAAZHJzL2Uyb0RvYy54bWysU9tu2zAMfR+wfxD0vviyJIuNOEXXrsOA&#10;7gK0+wBFlmNhkqhJSuzs60vJSRZsb8P8IIgmechzSK1vRq3IQTgvwTS0mOWUCMOhlWbX0O/PD29W&#10;lPjATMsUGNHQo/D0ZvP61XqwtSihB9UKRxDE+HqwDe1DsHWWed4LzfwMrDDo7MBpFtB0u6x1bEB0&#10;rbIyz5fZAK61DrjwHv/eT066SfhdJ3j42nVeBKIair2FdLp0buOZbdas3jlme8lPbbB/6EIzabDo&#10;BeqeBUb2Tv4FpSV34KELMw46g66TXCQOyKbI/2Dz1DMrEhcUx9uLTP7/wfIvh2+OyLah5WJJiWEa&#10;h/QsxkDew0jKqM9gfY1hTxYDw4i/cc6Jq7ePwH94YuCuZ2Ynbp2DoResxf6KmJldpU44PoJsh8/Q&#10;Yhm2D5CAxs7pKB7KQRAd53S8zCa2wmPJKq+KihKOrnJeFMs0u4zV52TrfPgoQJN4aajD0Sdwdnj0&#10;ITbD6nNIrGXgQSqVxq8MGRpaLcpFSrjyaBlwO5XUDV3l8Zv2JXL8YNqUHJhU0x0LKHMiHXlOjMO4&#10;HZO+b1dnMbfQHlEGB9M24uvBSw/uFyUDbmJD/c89c4IS9cmglFUxn8fVTcZ88a5Ew117ttceZjhC&#10;NTRQMl3vQlr3ifMtSt7JJEeczdTJqWfcsKTS6TXEFb62U9TvN7t5AQAA//8DAFBLAwQUAAYACAAA&#10;ACEAWs8abt0AAAAJAQAADwAAAGRycy9kb3ducmV2LnhtbEyPwU7DMBBE70j8g7VI3KidkKZtiFMh&#10;EFcQhSJxc+NtEhGvo9htwt+znOA42qeZt+V2dr044xg6TxqShQKBVHvbUaPh/e3pZg0iREPW9J5Q&#10;wzcG2FaXF6UprJ/oFc+72AguoVAYDW2MQyFlqFt0Jiz8gMS3ox+diRzHRtrRTFzuepkqlUtnOuKF&#10;1gz40GL9tTs5Dfvn4+dHpl6aR7ccJj8rSW4jtb6+mu/vQESc4x8Mv/qsDhU7HfyJbBA9501+y6iG&#10;bJWAYCBN8wzEQcN6mYCsSvn/g+oHAAD//wMAUEsBAi0AFAAGAAgAAAAhALaDOJL+AAAA4QEAABMA&#10;AAAAAAAAAAAAAAAAAAAAAFtDb250ZW50X1R5cGVzXS54bWxQSwECLQAUAAYACAAAACEAOP0h/9YA&#10;AACUAQAACwAAAAAAAAAAAAAAAAAvAQAAX3JlbHMvLnJlbHNQSwECLQAUAAYACAAAACEAbeHAOg8C&#10;AAD7AwAADgAAAAAAAAAAAAAAAAAuAgAAZHJzL2Uyb0RvYy54bWxQSwECLQAUAAYACAAAACEAWs8a&#10;bt0AAAAJAQAADwAAAAAAAAAAAAAAAABpBAAAZHJzL2Rvd25yZXYueG1sUEsFBgAAAAAEAAQA8wAA&#10;AHMFAAAAAA==&#10;" filled="f" stroked="f">
                <v:textbox>
                  <w:txbxContent>
                    <w:p w14:paraId="783C2C17" w14:textId="3360B425" w:rsidR="00625734" w:rsidRPr="00673FEF" w:rsidRDefault="00625734" w:rsidP="00673FEF">
                      <w:pPr>
                        <w:rPr>
                          <w:color w:val="FF0000"/>
                        </w:rPr>
                      </w:pPr>
                      <w:r>
                        <w:rPr>
                          <w:color w:val="FF0000"/>
                        </w:rPr>
                        <w:t>5</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61664" behindDoc="0" locked="0" layoutInCell="1" allowOverlap="1" wp14:anchorId="2FDFC3BB" wp14:editId="5F637A7A">
                <wp:simplePos x="0" y="0"/>
                <wp:positionH relativeFrom="margin">
                  <wp:posOffset>1278206</wp:posOffset>
                </wp:positionH>
                <wp:positionV relativeFrom="paragraph">
                  <wp:posOffset>570034</wp:posOffset>
                </wp:positionV>
                <wp:extent cx="190919" cy="241160"/>
                <wp:effectExtent l="0" t="0" r="0" b="0"/>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57F2CD5D" w14:textId="1C691599" w:rsidR="00625734" w:rsidRPr="00673FEF" w:rsidRDefault="00625734" w:rsidP="00673FEF">
                            <w:pPr>
                              <w:rPr>
                                <w:color w:val="FF0000"/>
                              </w:rPr>
                            </w:pPr>
                            <w:r>
                              <w:rPr>
                                <w:color w:val="FF0000"/>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DFC3BB" id="_x0000_s1065" type="#_x0000_t202" style="position:absolute;left:0;text-align:left;margin-left:100.65pt;margin-top:44.9pt;width:15.05pt;height:19pt;z-index:251761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e6RrDwIAAPsDAAAOAAAAZHJzL2Uyb0RvYy54bWysU9tu2zAMfR+wfxD0vviypK2NOEXXrsOA&#10;7gK0+wBZlmNhkqhJSuzs60fJSRZsb8P8IIgmechzSK1vJ63IXjgvwTS0WOSUCMOhk2bb0G8vj29u&#10;KPGBmY4pMKKhB+Hp7eb1q/Voa1HCAKoTjiCI8fVoGzqEYOss83wQmvkFWGHQ2YPTLKDptlnn2Ijo&#10;WmVlnl9lI7jOOuDCe/z7MDvpJuH3veDhS997EYhqKPYW0unS2cYz26xZvXXMDpIf22D/0IVm0mDR&#10;M9QDC4zsnPwLSkvuwEMfFhx0Bn0vuUgckE2R/8HmeWBWJC4ojrdnmfz/g+Wf918dkV1Dy9U1JYZp&#10;HNKLmAJ5BxMpoz6j9TWGPVsMDBP+xjknrt4+Af/uiYH7gZmtuHMOxkGwDvsrYmZ2kTrj+AjSjp+g&#10;wzJsFyABTb3TUTyUgyA6zulwnk1shceSVV4VFSUcXeWyKK7S7DJWn5Kt8+GDAE3ipaEOR5/A2f7J&#10;h9gMq08hsZaBR6lUGr8yZGxotSpXKeHCo2XA7VRSN/Qmj9+8L5Hje9Ol5MCkmu9YQJkj6chzZhym&#10;dkr6vq1OYrbQHVAGB/M24uvBywDuJyUjbmJD/Y8dc4IS9dGglFWxXMbVTcZydV2i4S497aWHGY5Q&#10;DQ2UzNf7kNZ95nyHkvcyyRFnM3dy7Bk3LKl0fA1xhS/tFPX7zW5+AQAA//8DAFBLAwQUAAYACAAA&#10;ACEAnmxi6d8AAAAKAQAADwAAAGRycy9kb3ducmV2LnhtbEyPy07DMBBF90j8gzWV2FE7aSlpGqdC&#10;ILaglofEzo2nSUQ8jmK3CX/PsKLL0Rzde26xnVwnzjiE1pOGZK5AIFXetlRreH97vs1AhGjIms4T&#10;avjBANvy+qowufUj7fC8j7XgEAq50dDE2OdShqpBZ8Lc90j8O/rBmcjnUEs7mJHDXSdTpVbSmZa4&#10;oTE9PjZYfe9PTsPHy/Hrc6le6yd3149+UpLcWmp9M5seNiAiTvEfhj99VoeSnQ7+RDaITkOqkgWj&#10;GrI1T2AgXSRLEAcm0/sMZFnIywnlLwAAAP//AwBQSwECLQAUAAYACAAAACEAtoM4kv4AAADhAQAA&#10;EwAAAAAAAAAAAAAAAAAAAAAAW0NvbnRlbnRfVHlwZXNdLnhtbFBLAQItABQABgAIAAAAIQA4/SH/&#10;1gAAAJQBAAALAAAAAAAAAAAAAAAAAC8BAABfcmVscy8ucmVsc1BLAQItABQABgAIAAAAIQBhe6Rr&#10;DwIAAPsDAAAOAAAAAAAAAAAAAAAAAC4CAABkcnMvZTJvRG9jLnhtbFBLAQItABQABgAIAAAAIQCe&#10;bGLp3wAAAAoBAAAPAAAAAAAAAAAAAAAAAGkEAABkcnMvZG93bnJldi54bWxQSwUGAAAAAAQABADz&#10;AAAAdQUAAAAA&#10;" filled="f" stroked="f">
                <v:textbox>
                  <w:txbxContent>
                    <w:p w14:paraId="57F2CD5D" w14:textId="1C691599" w:rsidR="00625734" w:rsidRPr="00673FEF" w:rsidRDefault="00625734" w:rsidP="00673FEF">
                      <w:pPr>
                        <w:rPr>
                          <w:color w:val="FF0000"/>
                        </w:rPr>
                      </w:pPr>
                      <w:r>
                        <w:rPr>
                          <w:color w:val="FF0000"/>
                        </w:rPr>
                        <w:t>6</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63712" behindDoc="0" locked="0" layoutInCell="1" allowOverlap="1" wp14:anchorId="6A00D34C" wp14:editId="448B8992">
                <wp:simplePos x="0" y="0"/>
                <wp:positionH relativeFrom="margin">
                  <wp:posOffset>1270928</wp:posOffset>
                </wp:positionH>
                <wp:positionV relativeFrom="paragraph">
                  <wp:posOffset>808209</wp:posOffset>
                </wp:positionV>
                <wp:extent cx="190919" cy="241160"/>
                <wp:effectExtent l="0" t="0" r="0" b="0"/>
                <wp:wrapNone/>
                <wp:docPr id="2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30A451A2" w14:textId="279B7A95" w:rsidR="00625734" w:rsidRPr="00673FEF" w:rsidRDefault="00625734" w:rsidP="00673FEF">
                            <w:pPr>
                              <w:rPr>
                                <w:color w:val="FF0000"/>
                              </w:rPr>
                            </w:pPr>
                            <w:r>
                              <w:rPr>
                                <w:color w:val="FF0000"/>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00D34C" id="_x0000_s1066" type="#_x0000_t202" style="position:absolute;left:0;text-align:left;margin-left:100.05pt;margin-top:63.65pt;width:15.05pt;height:19pt;z-index:251763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wt7DQIAAPsDAAAOAAAAZHJzL2Uyb0RvYy54bWysU9tu2zAMfR+wfxD0vviCpGuMKEXXrsOA&#10;rhvQ9gMUWY6FSaImKbGzrx8lp2mwvRXzgyCa5CHPIbW6Go0me+mDAstoNSspkVZAq+yW0eenuw+X&#10;lITIbcs1WMnoQQZ6tX7/bjW4RtbQg26lJwhiQzM4RvsYXVMUQfTS8DADJy06O/CGRzT9tmg9HxDd&#10;6KIuy4tiAN86D0KGgH9vJyddZ/yukyJ+77ogI9GMYm8xnz6fm3QW6xVvtp67XoljG/wNXRiuLBY9&#10;Qd3yyMnOq3+gjBIeAnRxJsAU0HVKyMwB2VTlX2wee+5k5oLiBHeSKfw/WPGw/+GJahmtFzgqyw0O&#10;6UmOkXyCkdRJn8GFBsMeHQbGEX/jnDPX4O5B/AzEwk3P7VZeew9DL3mL/VUpszhLnXBCAtkM36DF&#10;MnwXIQONnTdJPJSDIDrO6XCaTWpFpJLLclktKRHoqudVdZFnV/DmJdn5EL9IMCRdGPU4+gzO9/ch&#10;pmZ48xKSalm4U1rn8WtLBkaXi3qRE848RkXcTq0Mo5dl+qZ9SRw/2zYnR670dMcC2h5JJ54T4zhu&#10;xqzvPCcnRTbQHlAGD9M24uvBSw/+NyUDbiKj4deOe0mJ/mpRymU1x1wSszFffKzR8OeezbmHW4FQ&#10;jEZKputNzOs+cb5GyTuV5Xjt5NgzblhW6fga0gqf2znq9c2u/wAAAP//AwBQSwMEFAAGAAgAAAAh&#10;AN+i+grdAAAACwEAAA8AAABkcnMvZG93bnJldi54bWxMj01PwzAMhu9I/IfISNxYspYNKE0nBOIK&#10;YnxI3LzGaysap2qytfx7zAmO9vvq8eNyM/teHWmMXWALy4UBRVwH13Fj4e318eIaVEzIDvvAZOGb&#10;Imyq05MSCxcmfqHjNjVKIBwLtNCmNBRax7olj3ERBmLJ9mH0mGQcG+1GnATue50Zs9YeO5YLLQ50&#10;31L9tT14C+9P+8+PS/PcPPjVMIXZaPY32trzs/nuFlSiOf2V4Vdf1KESp104sIuqtyD0pVQlyK5y&#10;UNLIcpOB2slmvcpBV6X+/0P1AwAA//8DAFBLAQItABQABgAIAAAAIQC2gziS/gAAAOEBAAATAAAA&#10;AAAAAAAAAAAAAAAAAABbQ29udGVudF9UeXBlc10ueG1sUEsBAi0AFAAGAAgAAAAhADj9If/WAAAA&#10;lAEAAAsAAAAAAAAAAAAAAAAALwEAAF9yZWxzLy5yZWxzUEsBAi0AFAAGAAgAAAAhACTPC3sNAgAA&#10;+wMAAA4AAAAAAAAAAAAAAAAALgIAAGRycy9lMm9Eb2MueG1sUEsBAi0AFAAGAAgAAAAhAN+i+grd&#10;AAAACwEAAA8AAAAAAAAAAAAAAAAAZwQAAGRycy9kb3ducmV2LnhtbFBLBQYAAAAABAAEAPMAAABx&#10;BQAAAAA=&#10;" filled="f" stroked="f">
                <v:textbox>
                  <w:txbxContent>
                    <w:p w14:paraId="30A451A2" w14:textId="279B7A95" w:rsidR="00625734" w:rsidRPr="00673FEF" w:rsidRDefault="00625734" w:rsidP="00673FEF">
                      <w:pPr>
                        <w:rPr>
                          <w:color w:val="FF0000"/>
                        </w:rPr>
                      </w:pPr>
                      <w:r>
                        <w:rPr>
                          <w:color w:val="FF0000"/>
                        </w:rPr>
                        <w:t>7</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65760" behindDoc="0" locked="0" layoutInCell="1" allowOverlap="1" wp14:anchorId="5827434F" wp14:editId="696CA80F">
                <wp:simplePos x="0" y="0"/>
                <wp:positionH relativeFrom="margin">
                  <wp:posOffset>1272491</wp:posOffset>
                </wp:positionH>
                <wp:positionV relativeFrom="paragraph">
                  <wp:posOffset>1101090</wp:posOffset>
                </wp:positionV>
                <wp:extent cx="190919" cy="24116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2BB6698E" w14:textId="24EC5D96" w:rsidR="00625734" w:rsidRPr="00673FEF" w:rsidRDefault="00625734" w:rsidP="00673FEF">
                            <w:pPr>
                              <w:rPr>
                                <w:color w:val="FF0000"/>
                              </w:rPr>
                            </w:pPr>
                            <w:r>
                              <w:rPr>
                                <w:color w:val="FF0000"/>
                              </w:rPr>
                              <w:t>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27434F" id="_x0000_s1067" type="#_x0000_t202" style="position:absolute;left:0;text-align:left;margin-left:100.2pt;margin-top:86.7pt;width:15.05pt;height:19pt;z-index:2517657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W8qDQIAAPsDAAAOAAAAZHJzL2Uyb0RvYy54bWysU9tuGyEQfa/Uf0C813uRncYr4yhNmqpS&#10;mlZK8gGYZb2owFDA3nW/vgPrOFb7FnUfEOwwZ845M6yuRqPJXvqgwDJazUpKpBXQKrtl9Pnp7sMl&#10;JSFy23INVjJ6kIFerd+/Ww2ukTX0oFvpCYLY0AyO0T5G1xRFEL00PMzASYvBDrzhEY9+W7SeD4hu&#10;dFGX5UUxgG+dByFDwL+3U5CuM37XSRG/d12QkWhGkVvMq8/rJq3FesWbreeuV+JIg7+BheHKYtET&#10;1C2PnOy8+gfKKOEhQBdnAkwBXaeEzBpQTVX+peax505mLWhOcCebwv+DFQ/7H56oltF6saTEcoNN&#10;epJjJJ9gJHXyZ3ChwWuPDi/GEX9jn7PW4O5B/AzEwk3P7VZeew9DL3mL/KqUWZylTjghgWyGb9Bi&#10;Gb6LkIHGzptkHtpBEB37dDj1JlERqeSyXFbIUGConlfVRe5dwZuXZOdD/CLBkLRh1GPrMzjf34eY&#10;yPDm5UqqZeFOaZ3bry0ZGF0u6kVOOIsYFXE6tTKMXpbpm+Ylafxs25wcudLTHgtoexSddE6K47gZ&#10;s7/zbElyZAPtAW3wME0jvh7c9OB/UzLgJDIafu24l5TorxatXFbzeRrdfJgvPtZ48OeRzXmEW4FQ&#10;jEZKpu1NzOM+ab5GyzuV7XhlcuSME5ZdOr6GNMLn53zr9c2u/wAAAP//AwBQSwMEFAAGAAgAAAAh&#10;AMBef8HdAAAACwEAAA8AAABkcnMvZG93bnJldi54bWxMj0tPwzAQhO9I/AdrkbhRO23KI8SpEIgr&#10;iPKQuG3jbRIRr6PYbcK/ZznBbVbzaXam3My+V0caYxfYQrYwoIjr4DpuLLy9Pl5cg4oJ2WEfmCx8&#10;U4RNdXpSYuHCxC903KZGSQjHAi20KQ2F1rFuyWNchIFYvH0YPSY5x0a7EScJ971eGnOpPXYsH1oc&#10;6L6l+mt78Bben/afH7l5bh78epjCbDT7G23t+dl8dwsq0Zz+YPitL9Whkk67cGAXVW9B0nNBxbha&#10;iRBiuTJrUDsRWZaDrkr9f0P1AwAA//8DAFBLAQItABQABgAIAAAAIQC2gziS/gAAAOEBAAATAAAA&#10;AAAAAAAAAAAAAAAAAABbQ29udGVudF9UeXBlc10ueG1sUEsBAi0AFAAGAAgAAAAhADj9If/WAAAA&#10;lAEAAAsAAAAAAAAAAAAAAAAALwEAAF9yZWxzLy5yZWxzUEsBAi0AFAAGAAgAAAAhAChVbyoNAgAA&#10;+wMAAA4AAAAAAAAAAAAAAAAALgIAAGRycy9lMm9Eb2MueG1sUEsBAi0AFAAGAAgAAAAhAMBef8Hd&#10;AAAACwEAAA8AAAAAAAAAAAAAAAAAZwQAAGRycy9kb3ducmV2LnhtbFBLBQYAAAAABAAEAPMAAABx&#10;BQAAAAA=&#10;" filled="f" stroked="f">
                <v:textbox>
                  <w:txbxContent>
                    <w:p w14:paraId="2BB6698E" w14:textId="24EC5D96" w:rsidR="00625734" w:rsidRPr="00673FEF" w:rsidRDefault="00625734" w:rsidP="00673FEF">
                      <w:pPr>
                        <w:rPr>
                          <w:color w:val="FF0000"/>
                        </w:rPr>
                      </w:pPr>
                      <w:r>
                        <w:rPr>
                          <w:color w:val="FF0000"/>
                        </w:rPr>
                        <w:t>8</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67808" behindDoc="0" locked="0" layoutInCell="1" allowOverlap="1" wp14:anchorId="4D111EB9" wp14:editId="5C1D1381">
                <wp:simplePos x="0" y="0"/>
                <wp:positionH relativeFrom="margin">
                  <wp:posOffset>1267655</wp:posOffset>
                </wp:positionH>
                <wp:positionV relativeFrom="paragraph">
                  <wp:posOffset>1352257</wp:posOffset>
                </wp:positionV>
                <wp:extent cx="190919" cy="241160"/>
                <wp:effectExtent l="0" t="0" r="0" b="0"/>
                <wp:wrapNone/>
                <wp:docPr id="2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4A822939" w14:textId="7AE8B39D" w:rsidR="00625734" w:rsidRPr="00673FEF" w:rsidRDefault="00625734" w:rsidP="00673FEF">
                            <w:pPr>
                              <w:rPr>
                                <w:color w:val="FF0000"/>
                              </w:rPr>
                            </w:pPr>
                            <w:r>
                              <w:rPr>
                                <w:color w:val="FF0000"/>
                              </w:rPr>
                              <w:t>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111EB9" id="_x0000_s1068" type="#_x0000_t202" style="position:absolute;left:0;text-align:left;margin-left:99.8pt;margin-top:106.5pt;width:15.05pt;height:19pt;z-index:251767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xfTWDAIAAPsDAAAOAAAAZHJzL2Uyb0RvYy54bWysU9uO2yAQfa/Uf0C8N74o2a6tkNV2t1tV&#10;2l6k3X4AwThGBYYCiZ1+fQecTaP2raofLGCYM+ecGdY3k9HkIH1QYBmtFiUl0grolN0x+u354c01&#10;JSFy23ENVjJ6lIHebF6/Wo+ulTUMoDvpCYLY0I6O0SFG1xZFEIM0PCzASYvBHrzhEbd+V3Sej4hu&#10;dFGX5VUxgu+cByFDwNP7OUg3Gb/vpYhf+j7ISDSjyC3mv8//bfoXmzVvd567QYkTDf4PLAxXFoue&#10;oe555GTv1V9QRgkPAfq4EGAK6HslZNaAaqryDzVPA3cya0FzgjvbFP4frPh8+OqJ6hitr9Afyw02&#10;6VlOkbyDidTJn9GFFq89ObwYJzzGPmetwT2C+B6IhbuB25289R7GQfIO+VUps7hInXFCAtmOn6DD&#10;MnwfIQNNvTfJPLSDIDryOJ57k6iIVLIpm6qhRGCoXlYVsk0VePuS7HyIHyQYkhaMemx9BueHxxDn&#10;qy9XUi0LD0prPOettmRktFnVq5xwETEq4nRqZRi9LtM3z0vS+N52OTlypec1ctH2JDrpnBXHaTtl&#10;f5dnM7fQHdEGD/M04uvBxQD+JyUjTiKj4ceee0mJ/mjRyqZaLtPo5s1y9bbGjb+MbC8j3AqEYjRS&#10;Mi/vYh73WfMtWt6rbEfqzczkxBknLBt6eg1phC/3+dbvN7v5BQAA//8DAFBLAwQUAAYACAAAACEA&#10;TRuA2t4AAAALAQAADwAAAGRycy9kb3ducmV2LnhtbEyPy07DMBBF90j8gzVI7KidQFsS4lQViC2I&#10;QpHYufE0iRqPo9htwt93uoLdXM3RfRSryXXihENoPWlIZgoEUuVtS7WGr8/Xu0cQIRqypvOEGn4x&#10;wKq8vipMbv1IH3jaxFqwCYXcaGhi7HMpQ9WgM2HmeyT+7f3gTGQ51NIOZmRz18lUqYV0piVOaEyP&#10;zw1Wh83Radi+7X++H9R7/eLm/egnJcllUuvbm2n9BCLiFP9guNTn6lByp50/kg2iY51lC0Y1pMk9&#10;j2IiTbMliB0f80SBLAv5f0N5BgAA//8DAFBLAQItABQABgAIAAAAIQC2gziS/gAAAOEBAAATAAAA&#10;AAAAAAAAAAAAAAAAAABbQ29udGVudF9UeXBlc10ueG1sUEsBAi0AFAAGAAgAAAAhADj9If/WAAAA&#10;lAEAAAsAAAAAAAAAAAAAAAAALwEAAF9yZWxzLy5yZWxzUEsBAi0AFAAGAAgAAAAhAPTF9NYMAgAA&#10;+wMAAA4AAAAAAAAAAAAAAAAALgIAAGRycy9lMm9Eb2MueG1sUEsBAi0AFAAGAAgAAAAhAE0bgNre&#10;AAAACwEAAA8AAAAAAAAAAAAAAAAAZgQAAGRycy9kb3ducmV2LnhtbFBLBQYAAAAABAAEAPMAAABx&#10;BQAAAAA=&#10;" filled="f" stroked="f">
                <v:textbox>
                  <w:txbxContent>
                    <w:p w14:paraId="4A822939" w14:textId="7AE8B39D" w:rsidR="00625734" w:rsidRPr="00673FEF" w:rsidRDefault="00625734" w:rsidP="00673FEF">
                      <w:pPr>
                        <w:rPr>
                          <w:color w:val="FF0000"/>
                        </w:rPr>
                      </w:pPr>
                      <w:r>
                        <w:rPr>
                          <w:color w:val="FF0000"/>
                        </w:rPr>
                        <w:t>9</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57568" behindDoc="0" locked="0" layoutInCell="1" allowOverlap="1" wp14:anchorId="4041121E" wp14:editId="494615B3">
                <wp:simplePos x="0" y="0"/>
                <wp:positionH relativeFrom="margin">
                  <wp:align>left</wp:align>
                </wp:positionH>
                <wp:positionV relativeFrom="paragraph">
                  <wp:posOffset>602517</wp:posOffset>
                </wp:positionV>
                <wp:extent cx="190919" cy="241160"/>
                <wp:effectExtent l="0" t="0" r="0" b="0"/>
                <wp:wrapNone/>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4432DD6C" w14:textId="6A4C1DB7" w:rsidR="00625734" w:rsidRPr="00673FEF" w:rsidRDefault="00625734" w:rsidP="00673FEF">
                            <w:pPr>
                              <w:rPr>
                                <w:color w:val="FF0000"/>
                              </w:rPr>
                            </w:pPr>
                            <w:r>
                              <w:rPr>
                                <w:color w:val="FF0000"/>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41121E" id="_x0000_s1069" type="#_x0000_t202" style="position:absolute;left:0;text-align:left;margin-left:0;margin-top:47.45pt;width:15.05pt;height:19pt;z-index:2517575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7dODwIAAPsDAAAOAAAAZHJzL2Uyb0RvYy54bWysU9tu2zAMfR+wfxD0vvjSpGuMKEXXrsOA&#10;7gK0+wBFlmNhkqhJSuzs60fJSRZsb8P8IIgmechzSK1uR6PJXvqgwDJazUpKpBXQKrtl9NvL45sb&#10;SkLktuUarGT0IAO9Xb9+tRpcI2voQbfSEwSxoRkco32MrimKIHppeJiBkxadHXjDI5p+W7SeD4hu&#10;dFGX5XUxgG+dByFDwL8Pk5OuM37XSRG/dF2QkWhGsbeYT5/PTTqL9Yo3W89dr8SxDf4PXRiuLBY9&#10;Qz3wyMnOq7+gjBIeAnRxJsAU0HVKyMwB2VTlH2yee+5k5oLiBHeWKfw/WPF5/9UT1TJa11eUWG5w&#10;SC9yjOQdjKRO+gwuNBj27DAwjvgb55y5BvcE4nsgFu57brfyznsYeslb7K9KmcVF6oQTEshm+AQt&#10;luG7CBlo7LxJ4qEcBNFxTofzbFIrIpVclstqSYlAVz2vqus8u4I3p2TnQ/wgwZB0YdTj6DM43z+F&#10;mJrhzSkk1bLwqLTO49eWDIwuF/UiJ1x4jIq4nVoZRm/K9E37kji+t21Ojlzp6Y4FtD2STjwnxnHc&#10;jFnf+dVJzA20B5TBw7SN+Hrw0oP/ScmAm8ho+LHjXlKiP1qUclnN52l1szFfvK3R8JeezaWHW4FQ&#10;jEZKput9zOs+cb5DyTuV5UizmTo59owbllU6voa0wpd2jvr9Zte/AAAA//8DAFBLAwQUAAYACAAA&#10;ACEAMqEZpdsAAAAGAQAADwAAAGRycy9kb3ducmV2LnhtbEyPzU7DMBCE70i8g7VI3KjdH1AT4lQI&#10;xBVEgUrctvE2iYjXUew24e1ZTvQ4mtHMN8Vm8p060RDbwBbmMwOKuAqu5drCx/vzzRpUTMgOu8Bk&#10;4YcibMrLiwJzF0Z+o9M21UpKOOZooUmpz7WOVUMe4yz0xOIdwuAxiRxq7QYcpdx3emHMnfbYsiw0&#10;2NNjQ9X39ugtfL4cvnYr81o/+dt+DJPR7DNt7fXV9HAPKtGU/sPwhy/oUArTPhzZRdVZkCPJQrbK&#10;QIm7NHNQe0ktFxnostDn+OUvAAAA//8DAFBLAQItABQABgAIAAAAIQC2gziS/gAAAOEBAAATAAAA&#10;AAAAAAAAAAAAAAAAAABbQ29udGVudF9UeXBlc10ueG1sUEsBAi0AFAAGAAgAAAAhADj9If/WAAAA&#10;lAEAAAsAAAAAAAAAAAAAAAAALwEAAF9yZWxzLy5yZWxzUEsBAi0AFAAGAAgAAAAhALzTt04PAgAA&#10;+wMAAA4AAAAAAAAAAAAAAAAALgIAAGRycy9lMm9Eb2MueG1sUEsBAi0AFAAGAAgAAAAhADKhGaXb&#10;AAAABgEAAA8AAAAAAAAAAAAAAAAAaQQAAGRycy9kb3ducmV2LnhtbFBLBQYAAAAABAAEAPMAAABx&#10;BQAAAAA=&#10;" filled="f" stroked="f">
                <v:textbox>
                  <w:txbxContent>
                    <w:p w14:paraId="4432DD6C" w14:textId="6A4C1DB7" w:rsidR="00625734" w:rsidRPr="00673FEF" w:rsidRDefault="00625734" w:rsidP="00673FEF">
                      <w:pPr>
                        <w:rPr>
                          <w:color w:val="FF0000"/>
                        </w:rPr>
                      </w:pPr>
                      <w:r>
                        <w:rPr>
                          <w:color w:val="FF0000"/>
                        </w:rPr>
                        <w:t>2</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51424" behindDoc="0" locked="0" layoutInCell="1" allowOverlap="1" wp14:anchorId="1E23A330" wp14:editId="7B81CAA5">
                <wp:simplePos x="0" y="0"/>
                <wp:positionH relativeFrom="margin">
                  <wp:align>left</wp:align>
                </wp:positionH>
                <wp:positionV relativeFrom="paragraph">
                  <wp:posOffset>297522</wp:posOffset>
                </wp:positionV>
                <wp:extent cx="190919" cy="24116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2D00A21C" w14:textId="3FDA722B" w:rsidR="00625734" w:rsidRPr="00673FEF" w:rsidRDefault="00625734">
                            <w:pPr>
                              <w:rPr>
                                <w:color w:val="FF0000"/>
                              </w:rPr>
                            </w:pPr>
                            <w:r w:rsidRPr="00673FEF">
                              <w:rPr>
                                <w:color w:val="FF0000"/>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23A330" id="_x0000_s1070" type="#_x0000_t202" style="position:absolute;left:0;text-align:left;margin-left:0;margin-top:23.45pt;width:15.05pt;height:19pt;z-index:2517514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cOzDwIAAPsDAAAOAAAAZHJzL2Uyb0RvYy54bWysU9tu2zAMfR+wfxD0vvgCp62NOEXXrsOA&#10;rhvQ7gMUWY6FSaImKbGzrx8lJ1mwvQ3zgyCa5CHPIbW6nbQie+G8BNPSYpFTIgyHTpptS7+9Pr67&#10;ocQHZjqmwIiWHoSnt+u3b1ajbUQJA6hOOIIgxjejbekQgm2yzPNBaOYXYIVBZw9Os4Cm22adYyOi&#10;a5WVeX6VjeA664AL7/Hvw+yk64Tf94KHL33vRSCqpdhbSKdL5yae2XrFmq1jdpD82Ab7hy40kwaL&#10;nqEeWGBk5+RfUFpyBx76sOCgM+h7yUXigGyK/A82LwOzInFBcbw9y+T/Hyx/3n91RHYtLYtrSgzT&#10;OKRXMQXyHiZSRn1G6xsMe7EYGCb8jXNOXL19Av7dEwP3AzNbceccjINgHfZXxMzsInXG8RFkM36G&#10;DsuwXYAENPVOR/FQDoLoOKfDeTaxFR5L1nld1JRwdJVVUVyl2WWsOSVb58NHAZrES0sdjj6Bs/2T&#10;D7EZ1pxCYi0Dj1KpNH5lyNjSelkuU8KFR8uA26mkbulNHr95XyLHD6ZLyYFJNd+xgDJH0pHnzDhM&#10;mynpW1UnMTfQHVAGB/M24uvBywDuJyUjbmJL/Y8dc4IS9cmglHVRVXF1k1Etr0s03KVnc+lhhiNU&#10;SwMl8/U+pHWfOd+h5L1McsTZzJ0ce8YNSyodX0Nc4Us7Rf1+s+tfAAAA//8DAFBLAwQUAAYACAAA&#10;ACEA/0CsMdoAAAAFAQAADwAAAGRycy9kb3ducmV2LnhtbEyPzU7DMBCE70i8g7VI3KhdCFUTsqkQ&#10;iCuI8iNxc+NtEhGvo9htwtuznOhxNKOZb8rN7Ht1pDF2gRGWCwOKuA6u4wbh/e3pag0qJsvO9oEJ&#10;4YcibKrzs9IWLkz8SsdtapSUcCwsQpvSUGgd65a8jYswEIu3D6O3SeTYaDfaScp9r6+NWWlvO5aF&#10;1g700FL9vT14hI/n/ddnZl6aR387TGE2mn2uES8v5vs7UInm9B+GP3xBh0qYduHALqoeQY4khGyV&#10;gxL3xixB7RDWWQ66KvUpffULAAD//wMAUEsBAi0AFAAGAAgAAAAhALaDOJL+AAAA4QEAABMAAAAA&#10;AAAAAAAAAAAAAAAAAFtDb250ZW50X1R5cGVzXS54bWxQSwECLQAUAAYACAAAACEAOP0h/9YAAACU&#10;AQAACwAAAAAAAAAAAAAAAAAvAQAAX3JlbHMvLnJlbHNQSwECLQAUAAYACAAAACEA+H3Dsw8CAAD7&#10;AwAADgAAAAAAAAAAAAAAAAAuAgAAZHJzL2Uyb0RvYy54bWxQSwECLQAUAAYACAAAACEA/0CsMdoA&#10;AAAFAQAADwAAAAAAAAAAAAAAAABpBAAAZHJzL2Rvd25yZXYueG1sUEsFBgAAAAAEAAQA8wAAAHAF&#10;AAAAAA==&#10;" filled="f" stroked="f">
                <v:textbox>
                  <w:txbxContent>
                    <w:p w14:paraId="2D00A21C" w14:textId="3FDA722B" w:rsidR="00625734" w:rsidRPr="00673FEF" w:rsidRDefault="00625734">
                      <w:pPr>
                        <w:rPr>
                          <w:color w:val="FF0000"/>
                        </w:rPr>
                      </w:pPr>
                      <w:r w:rsidRPr="00673FEF">
                        <w:rPr>
                          <w:color w:val="FF0000"/>
                        </w:rPr>
                        <w:t>1</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53472" behindDoc="0" locked="0" layoutInCell="1" allowOverlap="1" wp14:anchorId="6A2CA7F1" wp14:editId="5842B78C">
                <wp:simplePos x="0" y="0"/>
                <wp:positionH relativeFrom="margin">
                  <wp:posOffset>9525</wp:posOffset>
                </wp:positionH>
                <wp:positionV relativeFrom="paragraph">
                  <wp:posOffset>879377</wp:posOffset>
                </wp:positionV>
                <wp:extent cx="190919" cy="241160"/>
                <wp:effectExtent l="0" t="0" r="0" b="0"/>
                <wp:wrapNone/>
                <wp:docPr id="2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919" cy="241160"/>
                        </a:xfrm>
                        <a:prstGeom prst="rect">
                          <a:avLst/>
                        </a:prstGeom>
                        <a:noFill/>
                        <a:ln w="9525">
                          <a:noFill/>
                          <a:miter lim="800000"/>
                          <a:headEnd/>
                          <a:tailEnd/>
                        </a:ln>
                      </wps:spPr>
                      <wps:txbx>
                        <w:txbxContent>
                          <w:p w14:paraId="6F44322F" w14:textId="48651052" w:rsidR="00625734" w:rsidRPr="00673FEF" w:rsidRDefault="00625734" w:rsidP="00673FEF">
                            <w:pPr>
                              <w:rPr>
                                <w:color w:val="FF0000"/>
                              </w:rPr>
                            </w:pPr>
                            <w:r>
                              <w:rPr>
                                <w:color w:val="FF0000"/>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2CA7F1" id="_x0000_s1071" type="#_x0000_t202" style="position:absolute;left:0;text-align:left;margin-left:.75pt;margin-top:69.25pt;width:15.05pt;height:19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CaDDgIAAPsDAAAOAAAAZHJzL2Uyb0RvYy54bWysU9tu2zAMfR+wfxD0vviCpGuMKEXXrsOA&#10;7gK0+wBFlmNhkqhJSuzs60fJSRa0b8P8IIgmechzSK1uRqPJXvqgwDJazUpKpBXQKrtl9Mfzw7tr&#10;SkLktuUarGT0IAO9Wb99sxpcI2voQbfSEwSxoRkco32MrimKIHppeJiBkxadHXjDI5p+W7SeD4hu&#10;dFGX5VUxgG+dByFDwL/3k5OuM37XSRG/dV2QkWhGsbeYT5/PTTqL9Yo3W89dr8SxDf4PXRiuLBY9&#10;Q93zyMnOq1dQRgkPAbo4E2AK6DolZOaAbKryBZunnjuZuaA4wZ1lCv8PVnzdf/dEtYzWdUWJ5QaH&#10;9CzHSD7ASOqkz+BCg2FPDgPjiL9xzplrcI8gfgZi4a7nditvvYehl7zF/qqUWVykTjghgWyGL9Bi&#10;Gb6LkIHGzpskHspBEB3ndDjPJrUiUslluayWlAh01fOqusqzK3hzSnY+xE8SDEkXRj2OPoPz/WOI&#10;qRnenEJSLQsPSus8fm3JwOhyUS9ywoXHqIjbqZVh9LpM37QvieNH2+bkyJWe7lhA2yPpxHNiHMfN&#10;mPWdL05ibqA9oAwepm3E14OXHvxvSgbcREbDrx33khL92aKUy2o+T6ubjfnifY2Gv/RsLj3cCoRi&#10;NFIyXe9iXveJ8y1K3qksR5rN1MmxZ9ywrNLxNaQVvrRz1N83u/4DAAD//wMAUEsDBBQABgAIAAAA&#10;IQArxBWK2wAAAAgBAAAPAAAAZHJzL2Rvd25yZXYueG1sTE/LTsMwELwj8Q/WInGjdikJJcSpEIgr&#10;iPKQuG3jbRIRr6PYbcLfs5zgtDs7o5nZcjP7Xh1pjF1gC8uFAUVcB9dxY+Ht9fFiDSomZId9YLLw&#10;TRE21elJiYULE7/QcZsaJSYcC7TQpjQUWse6JY9xEQZi4fZh9JgEjo12I05i7nt9aUyuPXYsCS0O&#10;dN9S/bU9eAvvT/vPjyvz3Dz4bJjCbDT7G23t+dl8dwsq0Zz+xPBbX6pDJZ124cAuql5wJkIZq7Us&#10;wq+WOaidHK7zDHRV6v8PVD8AAAD//wMAUEsBAi0AFAAGAAgAAAAhALaDOJL+AAAA4QEAABMAAAAA&#10;AAAAAAAAAAAAAAAAAFtDb250ZW50X1R5cGVzXS54bWxQSwECLQAUAAYACAAAACEAOP0h/9YAAACU&#10;AQAACwAAAAAAAAAAAAAAAAAvAQAAX3JlbHMvLnJlbHNQSwECLQAUAAYACAAAACEAbjQmgw4CAAD7&#10;AwAADgAAAAAAAAAAAAAAAAAuAgAAZHJzL2Uyb0RvYy54bWxQSwECLQAUAAYACAAAACEAK8QVitsA&#10;AAAIAQAADwAAAAAAAAAAAAAAAABoBAAAZHJzL2Rvd25yZXYueG1sUEsFBgAAAAAEAAQA8wAAAHAF&#10;AAAAAA==&#10;" filled="f" stroked="f">
                <v:textbox>
                  <w:txbxContent>
                    <w:p w14:paraId="6F44322F" w14:textId="48651052" w:rsidR="00625734" w:rsidRPr="00673FEF" w:rsidRDefault="00625734" w:rsidP="00673FEF">
                      <w:pPr>
                        <w:rPr>
                          <w:color w:val="FF0000"/>
                        </w:rPr>
                      </w:pPr>
                      <w:r>
                        <w:rPr>
                          <w:color w:val="FF0000"/>
                        </w:rPr>
                        <w:t>3</w:t>
                      </w: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755520" behindDoc="0" locked="0" layoutInCell="1" allowOverlap="1" wp14:anchorId="24542CC3" wp14:editId="69A86CFD">
                <wp:simplePos x="0" y="0"/>
                <wp:positionH relativeFrom="margin">
                  <wp:posOffset>9525</wp:posOffset>
                </wp:positionH>
                <wp:positionV relativeFrom="paragraph">
                  <wp:posOffset>1129128</wp:posOffset>
                </wp:positionV>
                <wp:extent cx="190500" cy="240665"/>
                <wp:effectExtent l="0" t="0" r="0" b="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 cy="240665"/>
                        </a:xfrm>
                        <a:prstGeom prst="rect">
                          <a:avLst/>
                        </a:prstGeom>
                        <a:noFill/>
                        <a:ln w="9525">
                          <a:noFill/>
                          <a:miter lim="800000"/>
                          <a:headEnd/>
                          <a:tailEnd/>
                        </a:ln>
                      </wps:spPr>
                      <wps:txbx>
                        <w:txbxContent>
                          <w:p w14:paraId="16C66CD9" w14:textId="4502069D" w:rsidR="00625734" w:rsidRPr="00673FEF" w:rsidRDefault="00625734" w:rsidP="00673FEF">
                            <w:pPr>
                              <w:rPr>
                                <w:color w:val="FF0000"/>
                              </w:rPr>
                            </w:pPr>
                            <w:r>
                              <w:rPr>
                                <w:color w:val="FF0000"/>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542CC3" id="_x0000_s1072" type="#_x0000_t202" style="position:absolute;left:0;text-align:left;margin-left:.75pt;margin-top:88.9pt;width:15pt;height:18.9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UPqEDgIAAPsDAAAOAAAAZHJzL2Uyb0RvYy54bWysU9tu2zAMfR+wfxD0vtgxkqwxohRduw4D&#10;ugvQ7gNkWY6FSaImKbGzrx8lJ1mwvQ3zgyCa5CHPIbW5HY0mB+mDAsvofFZSIq2AVtkdo99eHt/c&#10;UBIity3XYCWjRxno7fb1q83gallBD7qVniCIDfXgGO1jdHVRBNFLw8MMnLTo7MAbHtH0u6L1fEB0&#10;o4uqLFfFAL51HoQMAf8+TE66zfhdJ0X80nVBRqIZxd5iPn0+m3QW2w2vd567XolTG/wfujBcWSx6&#10;gXrgkZO9V39BGSU8BOjiTIApoOuUkJkDspmXf7B57rmTmQuKE9xFpvD/YMXnw1dPVMtoVVWUWG5w&#10;SC9yjOQdjKRK+gwu1Bj27DAwjvgb55y5BvcE4nsgFu57bnfyznsYeslb7G+eMour1AknJJBm+AQt&#10;luH7CBlo7LxJ4qEcBNFxTsfLbFIrIpVcl8sSPQJd1aJcrZa5Aq/Pyc6H+EGCIenCqMfRZ3B+eAox&#10;NcPrc0iqZeFRaZ3Hry0ZGF0vq2VOuPIYFXE7tTKM3pTpm/YlcXxv25wcudLTHQtoeyKdeE6M49iM&#10;Wd/F6ixmA+0RZfAwbSO+Hrz04H9SMuAmMhp+7LmXlOiPFqVczxeLtLrZWCzfVmj4a09z7eFWIBSj&#10;kZLpeh/zuk+c71DyTmU50mymTk4944ZllU6vIa3wtZ2jfr/Z7S8AAAD//wMAUEsDBBQABgAIAAAA&#10;IQB3JDfy2gAAAAgBAAAPAAAAZHJzL2Rvd25yZXYueG1sTE/LTsMwELwj8Q/WInGjdgshEOJUCMQV&#10;RHlI3LbxNomI11HsNuHv2Z7gtJqd0TzK9ex7daAxdoEtLBcGFHEdXMeNhfe3p4sbUDEhO+wDk4Uf&#10;irCuTk9KLFyY+JUOm9QoMeFYoIU2paHQOtYteYyLMBALtwujxyRwbLQbcRJz3+uVMdfaY8eS0OJA&#10;Dy3V35u9t/DxvPv6vDIvzaPPhinMRrO/1daen833d6ASzelPDMf6Uh0q6bQNe3ZR9YIzEcrJc1kg&#10;/OXxsbWwWmY56KrU/wdUvwAAAP//AwBQSwECLQAUAAYACAAAACEAtoM4kv4AAADhAQAAEwAAAAAA&#10;AAAAAAAAAAAAAAAAW0NvbnRlbnRfVHlwZXNdLnhtbFBLAQItABQABgAIAAAAIQA4/SH/1gAAAJQB&#10;AAALAAAAAAAAAAAAAAAAAC8BAABfcmVscy8ucmVsc1BLAQItABQABgAIAAAAIQD3UPqEDgIAAPsD&#10;AAAOAAAAAAAAAAAAAAAAAC4CAABkcnMvZTJvRG9jLnhtbFBLAQItABQABgAIAAAAIQB3JDfy2gAA&#10;AAgBAAAPAAAAAAAAAAAAAAAAAGgEAABkcnMvZG93bnJldi54bWxQSwUGAAAAAAQABADzAAAAbwUA&#10;AAAA&#10;" filled="f" stroked="f">
                <v:textbox>
                  <w:txbxContent>
                    <w:p w14:paraId="16C66CD9" w14:textId="4502069D" w:rsidR="00625734" w:rsidRPr="00673FEF" w:rsidRDefault="00625734" w:rsidP="00673FEF">
                      <w:pPr>
                        <w:rPr>
                          <w:color w:val="FF0000"/>
                        </w:rPr>
                      </w:pPr>
                      <w:r>
                        <w:rPr>
                          <w:color w:val="FF0000"/>
                        </w:rPr>
                        <w:t>4</w:t>
                      </w:r>
                    </w:p>
                  </w:txbxContent>
                </v:textbox>
                <w10:wrap anchorx="margin"/>
              </v:shape>
            </w:pict>
          </mc:Fallback>
        </mc:AlternateContent>
      </w:r>
      <w:r w:rsidR="00673FEF" w:rsidRPr="00C67093">
        <w:rPr>
          <w:rFonts w:ascii="Times New Roman" w:hAnsi="Times New Roman" w:cs="Times New Roman"/>
          <w:noProof/>
          <w:sz w:val="24"/>
          <w:szCs w:val="24"/>
        </w:rPr>
        <mc:AlternateContent>
          <mc:Choice Requires="wpc">
            <w:drawing>
              <wp:inline distT="0" distB="0" distL="0" distR="0" wp14:anchorId="40BA01EE" wp14:editId="201E23C9">
                <wp:extent cx="3248098" cy="1810512"/>
                <wp:effectExtent l="0" t="0" r="0" b="0"/>
                <wp:docPr id="216" name="Canvas 2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18" name="Picture 218"/>
                          <pic:cNvPicPr>
                            <a:picLocks noChangeAspect="1"/>
                          </pic:cNvPicPr>
                        </pic:nvPicPr>
                        <pic:blipFill>
                          <a:blip r:embed="rId25"/>
                          <a:stretch>
                            <a:fillRect/>
                          </a:stretch>
                        </pic:blipFill>
                        <pic:spPr>
                          <a:xfrm>
                            <a:off x="164924" y="14200"/>
                            <a:ext cx="1433613" cy="1375687"/>
                          </a:xfrm>
                          <a:prstGeom prst="rect">
                            <a:avLst/>
                          </a:prstGeom>
                        </pic:spPr>
                      </pic:pic>
                      <pic:pic xmlns:pic="http://schemas.openxmlformats.org/drawingml/2006/picture">
                        <pic:nvPicPr>
                          <pic:cNvPr id="219" name="Picture 219"/>
                          <pic:cNvPicPr>
                            <a:picLocks noChangeAspect="1"/>
                          </pic:cNvPicPr>
                        </pic:nvPicPr>
                        <pic:blipFill>
                          <a:blip r:embed="rId26"/>
                          <a:stretch>
                            <a:fillRect/>
                          </a:stretch>
                        </pic:blipFill>
                        <pic:spPr>
                          <a:xfrm>
                            <a:off x="1435640" y="0"/>
                            <a:ext cx="1446855" cy="1621398"/>
                          </a:xfrm>
                          <a:prstGeom prst="rect">
                            <a:avLst/>
                          </a:prstGeom>
                        </pic:spPr>
                      </pic:pic>
                      <wps:wsp>
                        <wps:cNvPr id="267" name="Rectangle 267"/>
                        <wps:cNvSpPr/>
                        <wps:spPr>
                          <a:xfrm>
                            <a:off x="155742" y="0"/>
                            <a:ext cx="1179282" cy="164592"/>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8" name="Rectangle 268"/>
                        <wps:cNvSpPr/>
                        <wps:spPr>
                          <a:xfrm>
                            <a:off x="1451748" y="0"/>
                            <a:ext cx="1456044" cy="146304"/>
                          </a:xfrm>
                          <a:prstGeom prst="rect">
                            <a:avLst/>
                          </a:prstGeom>
                          <a:noFill/>
                          <a:ln>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C8A8BFC" id="Canvas 216" o:spid="_x0000_s1026" editas="canvas" style="width:255.75pt;height:142.55pt;mso-position-horizontal-relative:char;mso-position-vertical-relative:line" coordsize="32480,181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4GfUBAQAAIYOAAAOAAAAZHJzL2Uyb0RvYy54bWzsV21v2zYQ/j5g/0HQ&#10;98aWLMmxEKcwHGQoELRB06GfaYqyhEqkRtJv+/V7jpRsb87WLiiKFmiAyKTueO/PHXXzet82wVZo&#10;Uys5D6OrcRgIyVVRy/U8/P3D/avrMDCWyYI1Sop5eBAmfH376y83uy4XsapUUwgdQIg0+a6bh5W1&#10;XT4aGV6Jlpkr1QkJYql0yyy2ej0qNNtBetuM4vE4G+2ULjqtuDAGb+88Mbx18stScPuuLI2wQTMP&#10;YZt1T+2eK3qObm9Yvtasq2rem8FeYEXLagmlR1F3zLJgo+sLUW3NtTKqtFdctSNVljUXzgd4E43/&#10;4c2SyS0zzhmO6AwGYvUV5a7WiAFE5jskQ2Dd1TzHfx8NrC6UfT4rOGU3WoS9kPaLZLRMf9p0rxCY&#10;jtl6VTe1PbgkIwJklNw+1vxR+w1/u33UQV3MwzhCjUnWorpAJ7UBveo9IT5/ipFXD4p/MoFUy4rJ&#10;tViYDhWCuiXuEcj5id1t/6Zy1dTdfd00lGda986hmj5ftT7Td4pvWiGtL10tGvippKnqzoSBzkW7&#10;EnBIvymcQSw3VgvLK1JYQvF7GEuGnhGclSfDyAXTUYxYvi91S79QHezhY5bM4iQMDlgmgI4vfbG3&#10;ASdqMplk0SQMONEn0zS7nrqgnOR02tjfhGoDWsBKGIPEsJxtH0xv1sDSB9Nb4kyEYT9iZc0uK2v2&#10;Y1dW7PP+VSsrmaRZgu6K0rkoqyS7TtO+rLI4mswcMlHCQ3kONfPystp1mB1mgCN2F4D8X133qWKd&#10;QGWT2LMuk02HWiAYons06DN4CUD2nE8AXr/7Nwym6TSJnw1UNJ3F1yA5/GVJOnOJemmcWC4VtSqY&#10;w/JG0tOopi6G9mX0erVsdLBlmIvLMf2RI9RZTmzY0dERuecdcit7aIQX+16U6MDoHrFrBG5oi6NY&#10;xjlaXeRJFSuE15aeK6MxTyec6kZCIEn2va6X3QsYOL2QQba3ueeno8LN/KNh4/8yzB8+nnCalbTH&#10;w20tlX5OQAOves2efwiSDw1FaaWKA+aTVuiUQIbp+H2NtvnAjH1kGlcMvMS1yb7Do2zUbh6qfhUG&#10;ldJ/Pvee+FHaoIbBDleWeWj+2DCass0biaKfRQmh0LpNkk5jbPQ5ZXVOkZt2qZD9yFnnlsRvm2FZ&#10;atV+xO1qQVpBYpJD9zzkVg+bpfVXKdzPuFgsHJsf3w/yiW4pPnkE8Q/7j0x3Pcgtxs5bNQDtYoR4&#10;XsqHVIuNVWXt5ssprn28AXoPvm+A/uMd4xz9rpeRWegTX4D+JI2mCQQ91yfTbJxgOjv4J9lknPQV&#10;9qI2+RP+vi999/D/CWdqk+dwxrRx3zpuIvQfZvQ1db53/KfPx9u/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jvc1894AAAAFAQAADwAAAGRycy9kb3ducmV2Lnht&#10;bEyPQUvDQBCF74L/YRnBm92kEKkxkyKKeLC0tVXwuM2O2WB2NmS3SfrvXXvRy8DjPd77plhOthUD&#10;9b5xjJDOEhDEldMN1wjv++ebBQgfFGvVOiaEE3lYlpcXhcq1G/mNhl2oRSxhnysEE0KXS+krQ1b5&#10;meuIo/fleqtClH0tda/GWG5bOU+SW2lVw3HBqI4eDVXfu6NF2Hyunz5etxuzTcbVaf8yVHJ9t0K8&#10;vpoe7kEEmsJfGH7xIzqUkengjqy9aBHiI+F8o5elaQbigDBfZCnIspD/6csfAAAA//8DAFBLAwQK&#10;AAAAAAAAACEAe+04AjkTAAA5EwAAFAAAAGRycy9tZWRpYS9pbWFnZTEucG5niVBORw0KGgoAAAAN&#10;SUhEUgAAAN8AAADWCAMAAAERL5dAAAAAAXNSR0IArs4c6QAAAARnQU1BAACxjwv8YQUAAAL6UExU&#10;Rf///3+Tmqza5EZSVsjl7EVPU77g6bHb5aTV4YzI1Y3E0NHEp/z+/pnR3dzu89fs8dDp78nm7cHj&#10;67jf6K/b5aXW4Z3S3oTBzovDz5GEYef096fX4drt8dXq8c7n7sbk7L7h6bXd5q3a46PW4JrQ3YC9&#10;y53M17vg6Mje48Pd4r7a4LbW3q/T26fP2J/N1pbI03Guu6jN1f/bkDoAAAAAAAA6kNv/////tmYA&#10;OpDb/2YAZrb//2YAAABmtsrn7dLq8M3o7sfm7cDi6bff56/b5KbX4Z3T35HN23OzwtDo7ToAOrZm&#10;Zjo6AGa2/9Xr8cHc4rzZ4K7T26jP2aDN15bI1I/F0oPAzWimtd/p7P//25A6AJC2kDo6kPr9/dDq&#10;78Xk67be56/a5J7T3pXP3YbH1He2xP3+/joAZgAAZpCQZjqQ22ZmOrZmAJDbtgBmkP+2ZgA6OjqQ&#10;kN7w9KnY47nY37LV3azS2qbP2J7M1o/E0YXCznq2xXuyv+7x8duQOgAAOrb/tsDj6rnf58bk68Hk&#10;6rrg6LPc5qva46TW4JzS35PO24nL2H++zZXH08Hi6q/U3KrR2qPO15vM1ZXI043E0YXBznu8zHOv&#10;vqHI0ZA6Oma2tpTP3Mbl7Lvg6bbe5q7a5KfX4p/U4JfQ3I/N2ofJ2H3E1He2xcvk6vP6+5rS3r7i&#10;6pnK1ZLG0ovE0YbBzn2+y2qnttnm6QA6ZmY6OgBmZtft8oTI1onK2JHO25DN25DN2o7N2o7M2ZLO&#10;247L2Xa4x9ve4LKpkTmP2//bjzkAOY/b/2YAOTkAZjkAADmPj4/btmZmOY+2j9uPOY85ADlmtgAA&#10;OQA5jzk5OTk5j9v/2485ObZmOWY5j485Zrbbj2ZmZgA5ZmY5OfLy8vDw8Nu2kGY6AP/btpBmOrbb&#10;/2a22zqQtpBmZmaQ2zo6ZpC229vbtjo6OpCQtpC2ttvb2//b27ZmOtu2ZjpmtjpmkLaQOraQZmaQ&#10;ttvb/7aQkNuQZrbb22Y6Zra22wAAAAX1m/IAAAD+dFJOU///////////////////////////////&#10;////////////////////////////////////////////////////////////////////////////&#10;////////////////////////////////////////////////////////////////////////////&#10;////////////////////////////////////////////////////////////////////////////&#10;////////////////////////////////////////////////////////////////////////////&#10;//8A2NkMcQAAAAlwSFlzAAAOxAAADsQBlSsOGwAADr5JREFUeF7tnc9vG8cVx6cIcuo1FwM+8taD&#10;EWPCBS3ymkNrAoIvwSqATg4gBIxZ9A8wctPBdwcIoGPhnIQW6D9QrbmiY1OhrNhtITeR7Dh1jSZB&#10;kKRp0B76fe/N/uRouSSXlKjMR9by7duZeft2ZmfezC5lVcz6df4IadMI1duqwfuGz8xnjGc+S9Hj&#10;f5SnTbvhRJntHCml8aG1r4eiSbGnBnSQU4ywh0wiWQ/Phx3ebMBx2ag+q4nuEOeBzffxJn1iEOvY&#10;4JSTTQUUlrOn6kUHyYGFMzCfFkbrP2Hq63XtAjfVFdwM9Jl1+bML8jnxhaAM3mTZ+IYsCe4Fu7t1&#10;82k72Ocs012l6eAGlNwL2fb0vWySGyINTpVrNL2pgKfF/ne/LbTC9/YC2cdvVKEjvFvoyqqy9JYR&#10;tfVN064n5M6l2xdUL1zxvF20wXBFeX4YNgaqoanxNj7c7TRWPH83M6CcDp7qBXR5PFXvcavrBSoE&#10;mncOVKDrn5KkoAk7LDGfTcLfzScw2adDr/E2qU6fuiTejGEPv8NUO2jFmzFQRmlAmloYtTTZnDkG&#10;8XVhybbRtrbexWiKY5Fk2+CYpMjg486SS8GSbUPHStTOWYaanHFlMtByuvpZYTdqRWu9r/ZMlZxt&#10;mofYTDPiwEe6m6bIqC63p8h2Clzc2jbShKxeekv5Ro4CKmyNUG8YaSQMql3bvoRjger1VLjb8DDg&#10;tLHfNhl9ZAxUo+0fjMRPI90yTU1ynIGhahZwScwnBjx8mmsornZFBJQo63zPC7m59QIvlIwr3KEN&#10;OdmjUAcPSAoxUGYzTosMkxNjci8cvjja9PG4rSkELdF36WeUxvsiGRykIBaLoTQ6GVV8CjZ5Mw5k&#10;bKaGo9IGKRE5FdkoHTtI6WSxSVJ5g44CZOiIJcuma22A0Bk1S7aNHMuj1ZrRsmTbKHUUnVQKnIaJ&#10;mFmybZT6wWqR/sWSbSPH8vhao2FSa2PJtmnqijqqnxGoKtpMHAN+aerKUlPj4Fwy35kMyog2afYm&#10;YMpTRXtik5b275ge/SNmEKs/Fa3kWWmaz4nr0QzbXqmBLQ1ywag/8ZmqPUwtp8mn1FNkMue7MH5B&#10;GHkRbK2uXrv0AS0/BSMdT+itGMkK6tAbjddHwv4sF9dhb5sMBvXB0Ot1vVZ3JVQ7qFuvAYNNteHt&#10;B40QxhsUMHsN730cZyhBo6nuQtfoUipomoWr0KC29fql7dt/JA+7iK362ut5vUC3QrV2SAbJ0n2N&#10;Y6HSXY1d9Ib7HWmecG/QCHQDDQj5kApZKKHjfONh/tYLVX8j2Vf9e72Q4+tYoVW4EfbbaFS6FR/x&#10;213cAv2NDrafGB0aDKlQZP+ECYQY9OKjtN8eQBPFUKwIqLHST7d+Nz6iBjtowcj5UL1iNGwQKq/X&#10;VLuiWRTu3lgsT1PDU0dHE2QBcTgzTEmz8qWSeQjR3/CzBoW9+IQSaSaiYvS7cGTUYOX2TDkBxZoW&#10;g53YSiLNiBjsm1riFQBf/4N0oBPHvIk0ExRKAzPaRx6i9fBn9fYcjsnp6kN1nIu9E11p6SulHpea&#10;UXsI85S6rKMxn0h0ZSUhDhyKGGBWonUj04kkurIS9VNafyfZi0HCd/HRTI8Cia6sJHi2nn8EhEjU&#10;i/AsIupfEl1ZiWFXS/BED5+JlPSgia6chA5y+G/WOH4eHEWt66ke/tOI80PrZyaIatII21nESmkU&#10;09D9VEUgOBYxiI7qSH9S+u6dBTHooesHpXrgGRGDcDEabByOs8YPFOqTwLMLVs0TehUlxd7cZxD6&#10;+X2tX5gd6lCNMC9kuuRrWSC0vQNdNfoN2nKHtghzZIUgSywsZLRwVMjv1rdeq035WtAU3LlDS/qv&#10;k9jP3+9e44qR7DRtS4aWpwppavTIYvsiJHlrMk3WnhRN26jI8ECUGaNj7G3+6trr2+/Qqy8HSvf4&#10;WcUGPYDYQTFe7wo9wGjW+aFEyO9rhOrKldgePbNo8/MM5KvfJU37ZrG9O5v0hITshcrr7dJHGKzg&#10;LIOVR2SvR2vTa2KPHouFqtuO7ak1StsOaeEXO8gS1Iv9+2j92rXr22/xqz0YIfjRSIia9Bq+fhLZ&#10;Q6+n/9TotDQ879zYGUTfU8AZDFV/qDotyqfbyKL0vWL/1NdjXyXKVM+JlEvlcDgS6K5Jnh6Zuwib&#10;+G4aua1iRYtfJcpAD6aosJFMMVQ0PXGNVnKwH+jQ+9iEUEbR9u6//0BjutjRXnxkT7U4Zxtbo2J7&#10;UIXegxNCPbHXTxePTp/6TAOEXdWhbo1+utSlG4JPoUDOg8cHj4yK7UFFj+LsS15iL3ohgvebapi1&#10;11S7kb39IDmC3ptzDnYG0aM/tkejoreDfnyBcC0ukBPsfcRjw8IwVh2Oifg8fk1X8VdeUuyZWVMv&#10;Jc3IMQqJ7UE2klC9vYE+9GN7TR0/8E1jFr9AIk2L38Oc09hD126zl5xPIs1CXApm1zZ7VbpHRPZo&#10;IdRir2r3omL4wZTFXrIeW9HKrLHXp7UKi714ME5JMyH2AtPg8wtblbtntUevBwrJA8bJX961k24G&#10;pgV68SP7qp/Qo2TGlBW1+LjPqd49h8PhmBfUm+W7qkRXUiJBf8G6MWj9TB3lRrZEV1Z68bX6ptQX&#10;HLo8l84+6kh0ZSUGE28jFSBvfRxxzohEV1ZikmWAAuiJB4W86VNLdGUl4qWp02Jw9R/rQ5UactO6&#10;shI/YoteJSlE3+B2xXkiEl1ZifjmqhEKkT804mXmBYmurCTELacACSBuZppyoisrCbJfTIBKwCWR&#10;R/4makl0ZSUmerBXjEy0WIyjskRXUpKoi2+Psbzsx694xVFnoisnkb0XP7LK4XA4EuL1rOOrqbcp&#10;5gUN0GKvw51gFZPYApL1LH60MPe3KJL1LFl+WMB79MYevyVycwFfvTb2KNrq6+emMudIZK91mVrL&#10;4uxp8tD6NZdqMfaa5kXyEkHybBh7A7ZUJqabEWOPZztr866+1HoWv8sUfQ/P4XA4lg8f03AehH6i&#10;/mzO3Sd3oF+x4GPqCNvzDifi6Tfjl1q0mQEvF4/N295Af/5QD1fNHszPuQIlqI69mvvwLms00WO/&#10;vbk3F4mqzZpUZ/7B2YDbi0RlCzCHG4AWocwX4OYeygNZk4KlLgvznz+87Mssc1H2HMvOa6+sv7qF&#10;n81Xb13/pdGdIz568+L6+tbW1mattl2b7o9Bn2k219fX78A9+PeHi8a/4C4mu78pnup6YcO7Yk+C&#10;Q0ZKyWkl8MKr6K4TZe5wmoJDJbgltbdZq13/QIl/wa4576CvN1a88AIHbmbn/sYKRukWWYV/5qAX&#10;vt3njwZ+32viuL/GYZ8H+cbajur+FnFg+gEFknYkA8rVbUrXikxwWRQLIANU92bxD76Rd2/Ware2&#10;L6X988IeWdYt+rOlqR3YQt8+bEDF/vFBVnfa4h8O0VlLKGQytEUwV8nou1QcG5OsKROdtlgJDupR&#10;zumobW2tinu337lj/FMDnAKddZPOMXLB7OC09utowKRK/MNBnKi/htMi1/mEBjsQSPauvE8pM2fJ&#10;u0EfiZttysrpxISUZazg6GA4vX8Xf3+LqOHn1m0V+Tcx5GZV5C7E7Pz5Qsy040O1/rmYxuFwOE4b&#10;Cov0TnAXAYi1U+bjPK1HAiRjZQYpweyUBIEZYpqWtbwUck7xmU0zbozLnKhFGk12QsYUoykoJDsp&#10;Nk+RMzne0ihSP8gp/1Q3VxN0HBEvB0lRmiymBAqy0AoQWnnN/Tr9OdCuCTNtTWOwQwGmOdbd6bZU&#10;9+EOaTNw0QhCTSpKjrLH1XoGsS2GONDNIcclyKU0sp/GpIiCZI5Go19o/UeWPMp/9ECKFJv+o4//&#10;8ulf/wZVBskYp4JAGn9vgmWwuAgSKHzPvWNl7i6E8vckTWckBZdAeYcZ3+jX39OHTyx5kJwqgVKJ&#10;TdoNfp0PO+l4KhUEzM5Md3A+EY8djPke4HnFeOlwOBxz5viIQqGROFlCpJNHVIzgGeg/PbLpTpVj&#10;+lPLww/XRv2jJcirpSMGpN7Pvw5o0y0aRD/P64oWnHP+DRAVmXXoEsAVDqnT2HSnBDWrjH+kaLPb&#10;pfw74+6N+EcRMyLesv6ddffy/uHc3qAbp6R/SD7Sj9h0p0fWv4781d2y/sn0KItNd4qk/ZNbT8Qy&#10;/i2Bexn/cG550rdmHkqevwY23amSu/8iUlXJ8BtI2XRn3T2zjhORHY9z/knaTJIzX3uT+Kf8p3oY&#10;/fVshlzJ17tN53A4HA6Hw1Etx0+vYrb2Yuz/0GBLV63u5ZcPEUQNX/yrwmUb89o+UbgaZEtXsQ6T&#10;4piKIliKP1tcvA+DJ0/abOmq1iUMRlVTgsJlrg4gx1c3jy1d1boEeF+Nfwj2o1Wgm9QqTirVlq5q&#10;XQLNW0Ye+05FtJL0LSY1+vnaiTMbW7qqdQT8Zj6hgxVAq7jqMq3PU4loKMZOHlu6qnVE5F+smBFc&#10;R+IN/vs7BctJtnRV61JQnxO135mgbuwwenfhcnJT5LGlq1qXJr9yMDVoKFHZZDNpFbm1CFu6qnUp&#10;oMt2OVMDQ/oQzeQYjSRlhoxmum1buqp1hq9/wF1YkXvSFAS61WNwB2Tt2tJVq5NrynwHzx0Oh8Ph&#10;cDh+tljez6LokMktHCwd1vezaHbGsS85Xs1CwWmBCfPI+1lwr2jusoRQLB+7QXOveOqJGox8XWIy&#10;/qH6eO1Hpmagkon0qZLxD30L7jn/MTw7bKTWfpaYfP3d+B7ODb+gvfPnn6zRmdXl6hZCTpOMf7QT&#10;r53fXP4hEGT84wo0o15V65CnRmpNh5C6Incjlnt4t/sHXj6hNTq3jOVwOBwOh+Os4n9+/yqFL/FM&#10;1v/PE+yej/hFls8Y8Y+e7scs/eQPzgwzr70hKP2vqTdaSFtyB+FewfoKji739A81VDQDWnr/0rfa&#10;qCsDtN2lXp2gmezwu//R/8/0krqZTFOlg0u++EkuxD6l1q0Bv5dZcGsuB3Aivv/Sa2XnwzteS4oX&#10;45O1svPiHaAh7nAVLtGrmOIee7f8i54Gn56QMfRIjCCXU5wfVx2OM4BS/wc8kfbMG4RIlAAAAABJ&#10;RU5ErkJgglBLAwQKAAAAAAAAACEAI16pfVEWAABRFgAAFAAAAGRycy9tZWRpYS9pbWFnZTIucG5n&#10;iVBORw0KGgoAAAANSUhEUgAAAOgAAAEECAMAAAFigbiRAAAAAXNSR0IArs4c6QAAAARnQU1BAACx&#10;jwv8YQUAAAL9UExURf///3+Tmqza5EZSVsjl7EVPU77g6bHb5aTV4YzI1Y3E0NHEp/z+/pnR3dzu&#10;89fs8dDp78nm7cHj67jf6K/b5aXW4Z3S3oTBzovDz5GEYef096fX4drt8dXq8c7n7sbk7L7h6bXd&#10;5q3a46PW4JrQ3YC9y53M17vg6Mje48Pd4r7a4LbW3q/T26fP2J/N1pbI03Guu6jN1f//tmYAAAAA&#10;AAAAOpDb///bkDoAOv//25A6AAA6kNv//7ZmAGa2/2YAOv+2ZgBmtjqQ28rn7dLq8M3o7sfm7cDi&#10;6bff56/b5KbX4Z3T35HN23OzwtDo7duQOjoAAJC2/zo6ZmY6Ojo6ANXr8cHc4rzZ4K7T26jP2aDN&#10;15bI1I/F0oPAzWimtd/p7Do6kGaQkDpmtpA6OpC2kPr9/dDq78Xk67be56/a5J7T3pXP3YbH1He2&#10;xP3+/mZmOgAAZrb//5DbtpCQZjoAZmYAZgBmkAA6OjqQkN7w9KnY47nY37LV3azS2qbP2J7M1o/E&#10;0YXCznq2xXuyv+7x8WY6kLZmOrb/tsDj6rnf58bk68Hk6rrg6LPc5qva46TW4JzS35PO24nL2H++&#10;zZXH08Hi6q/U3KrR2qPO15vM1ZXI043E0YXBznu8zHOvvqHI0baQOjpmkGa2tpTP3Mbl7Lvg6bbe&#10;5q7a5KfX4p/U4JfQ3I/N2ofJ2H3E1He2xcvk6mY6ZvP6+5rS3r7i6pnK1ZLG0ovE0YbBzn2+y2qn&#10;ttnm6QA6ZgBmZtft8oTI1onK2JHO25DN25DN2o7N2o7M2ZLO247L2Xa4x9ve4LKpkTmP2//bjzkA&#10;OY/b/2YAOTkAZjkAADmPj4/btmZmOY+2j9uPOY85ADlmtgAAOQA5jzk5OTk5j9v/2485ObZmOWY5&#10;j485Zrbbj2ZmZgA5ZmY5OfLy8vDw8Nu2kGY6AP/btpBmOpC227bb/zqQtpBmZtu2Zma229vbtraQ&#10;kDo6OtuQZrbb22aQttvb/2aQ2//b27aQZmZmkNvb25CQtgAAAOidATgAAAD/dFJOU///////////&#10;////////////////////////////////////////////////////////////////////////////&#10;////////////////////////////////////////////////////////////////////////////&#10;////////////////////////////////////////////////////////////////////////////&#10;////////////////////////////////////////////////////////////////////////////&#10;////////////////////////AGb8ilkAAAAJcEhZcwAADsQAAA7EAZUrDhsAABHSSURBVHhe7V3P&#10;jxvHla7FIqe96mJAxznkZqRZoLbHJMHxNQchggDDlwUCBHOSgWEAebF/gQ8LzEF3B5KBOewhUPZk&#10;BNh/YNliDx2bMiVFdhYj25IsxfZu4M1ms8B+36vqriZZTfYM2Rr2uD7NFF+/+vH61c9Xr2ootQL7&#10;v4rks42PHj4TFYGK+AjsSHg2JAzuKaXlqQtKpWokD0A0RpAKGSMFqULsWkBx2gj1Qas3W6WxiHmi&#10;1NQ+bRKsT90ytAf3lX6hP7UP8+gq9b2ePLNPGwVrol9WHXoXQd/Qiyiv4nohchl4GzmL1bu+WMSg&#10;MrXSHQbeFGdEn82D4EQ/9xQrohDEXfOCs8BQ6DLgOxnOpnCoJgjNWP4Z27ItJJGqX9/ip2/MuVRl&#10;0BiwmhOFfZ7FiLEfaRnkGE8j6rax6paqNKQHiHmzbJjhDaZ8nxqgoWKn9K0GeK2n6HhejJSO0W3s&#10;0yaBXi5Kl2C5SImt461WwMhlqP+4IF5mJBnaoBZjZVSboHyOPwukeU40xrdvbcCoZlBW0zKq2UHO&#10;gP1LMkjPgKOjnddVdJCO91Ta7kVq2tZRdNwdcWxH0eda7U0mk0gGcDKI+m0VJbrd04/MmnwO0FEq&#10;c5GOJkJEujdS6MGG201H/YdDEC0d9Ufs2OeP51M0bP/kmTbB6cA+EWusBwxOB2RFb9ImaACecNA8&#10;4as+P71phRX7JQJWl+VURBfmrORCcLbB1xi4yim11sqASSvvfn85XQ3HWu+Jyazua70Z071maP2g&#10;SBUDyy8DehGXnoxyARnLgXj8xH+2lAvM74WC1Suj7KNlLYd+U1m7TSj7WCmrmWBYw3aqQdDSK9t0&#10;PVz650t/Z8nT4u7dnddUO1vDsPJai1t2zMRweA2ctuyKr2exgruHN16Taj1GrhRLOtZ1FBAdqzRt&#10;DxK9R3sfWWGfa+zpj7tMgsUduLWDrAZ+q30RVdNtGyI7HUXabm9muwJmLYt0QUVkjTiJRge9kcTp&#10;KGm19IFJOFQSCejpKGrRp+EQ0ZTnZzYbjtQ0BYxwNK6+9/dCpuMopa/lhwo7bbIbz7XMatxH/bbV&#10;lQMJLK8ikHWidFtLYHkVgawJskwlsLyKQFYo2eUWEMFpgBmMS9MLkgwCvIhNDf2cwdfCqYwX7H4Y&#10;2j02zmktmC43mmNsnjAXWFZVQOqfsDyhI5I8DZj8DaUeRCd88dNABGn1lLqeUmhAJUxyi+PUtgf6&#10;IPe2wGmbpo9eaPOcOuvtqcsjvqLKiN9EH7S0Sk63lpnKoby6TbQfKly9CuUCn2t6Fq5dhXKBstuf&#10;UvQ731ixQrnALIHL0McMbrOScsHqrHbkMLdQLlidFbtWhPwVygWoq7xzB6wBt9I4ay/bRy+HM++K&#10;1t7KJiWceVe09ipldeZd0dqrlBWq0byj4IK1Vy2rtfEcheCi9sHD/f1LP/0w24i+IuzvHx3uvAOh&#10;0ShqpweJHsS6l0a/0CptoVPu2SBqJ7oXvabVMfKkKo0+vo7JbHwQtx/fjAZx+xE7o2qhB/8jPV9A&#10;1B5KJhQwPmB5XY2uIy70naPDn+78+scilKW1ZApNo2EySKN2v3PPBtGopY7xXqN+T/1sV00h4tqA&#10;89duOzrAxBv3wEGO6L2Bdc3jedxmpjaSsbwHCR6tDfoaMe+Y4BtsEpsuL6AcUteFQxl5RpC3wUJj&#10;5IxkEC3sOFESC1vINAspP8XWxgLPSQecPBsZA9XDIOG/ZPDYFfj4ERkq/t3v/yOzKSkULBRQdUbc&#10;JAqVt4AvzwFW9A8HT8XQArBD0maj4ah6MH6p7AUQTTMi0jQSc6o+3Behfaq2Cw0LVI3IhN6mIwIr&#10;kKNqhBEaa+wOULVYp3KqLtClD0BALASXYEcFBGwzutJTOfkkQsnwEaJuO78rvpY3QMHqBVX3OBUY&#10;n+hz6gfpnAa/0SV38jaFLrXjx7ecFgYQqrmTqlOoFQl5MgVxhal9lWGVAqhfM/nx2JN+i1rX04CA&#10;jaCvT9SzOXOo9ALyhhBpHoBfkZGZo26hE83x2Z41wjglyaRUE7C0cHZvWWdAAUmNM9KYOnYx48pH&#10;QWGJqA1P9NTWZGwmQc6C0/8TKiCgMp7r6cLBseP5KGxpLXFGtLhYd2dvzTmej8K0saYlk8gIFcsh&#10;h+P5KMLs884MTINP9adQwT4TjuejiDWFRlhkgHFxwnc8H0WsKRQquKUNe1WxxhzPRwHrCg0I2Ax8&#10;Ljmvwy53560P32bJ8Rzl3Hnrw+eSK3PYbWx0+lxyZQ67jQn1ueTKHHabm4eKLrlsGnQ8Rzl3XkDA&#10;In4E/NdZ//rpjOhcvnt0aWedv3o+Aw7399863LkMKs0u3+SQsysXGIzdTXFiD4yJSp6YNPzlMTWR&#10;9hbyZpE7d48Od26QkoPuAWygXR210/Ew+qXe6+rIBik3cake8iwwaiPBtKcewEJ8HP9ycFM9Tjos&#10;PNLvDvvZZi/tgjVmXiRDeQqjffyRCL10BKHvk2rpAQ/ONU8F26nqMujrLOBhIc8Wc6HqZtQZ671+&#10;Xw2HagiNjaZ9no2L+ZaqPZsJyVCe0tOkYzQ9QuXeeIcU33QUDVU8RKlygI4KT7IgjXrJAB9KqyTu&#10;9cFJfsNT+3iqWoN+R+0iSl7lZl69KpmaTEiG8nie35sw8vKtWzdu7YjQGcw0xAYwV96/y+m/fchR&#10;s9CAgKaipYf33M0FPvfQvxPHQQJLzWOo+oV0ApQkha0YIIwuCpXkCPJsC/lzxrG6aakcFYVCs5T3&#10;LzJ1MAG31JQcCyRoqXvRMHrQH/bNXQ2LiepJzr3+kH9dREQw3MhKowfzlVAEioBQ3qYywPMjcvKi&#10;QRxj8h+Zf8exi4k/6UjOx5//4ZFliaZgoYB4yZVjIzSxFqg0YV+D080YSJBoKzIa3T9xMeoeJCBn&#10;Msq1EqFgYY3cmIVcHcVush2wd1heKazogIBN4Jk5hgfc/rPmnShEfmCF8vjnqUxOjqoHie7ERmhf&#10;PLr8S21H1Qcr1BxCPYVAR9UHK5TXHFDZWMYdVR8yoXvqM32i8OCo+pAJfVfrb/EBoTlVH6zQsfjF&#10;+Oe1jqoPVqhxTV3VnQJVH6xQYz/QA+momkBjioBWco1DlHRUPSgIVd+N9R3DdVRAQEDAq8R/6mz2&#10;+WqsH5q7Hc+u62tC1ANzHCHzLFY0gHO9uapZ4yLzG/z2uc6Yo3aaYxElx/bMvT7QyJUjLjlPMwdO&#10;cj+0TohlzQq9QiXltP1q3d8YNJHypXn5tZq0Bsf6Za02EqQZI4E9iRcL9N4Val2r0KzLsA/fpnzI&#10;hq5y07cuZDJNx2HYsjfs6rPw86GR2YADNHHNexk3HPt6+t/qK5knuGvbrbFJzRVBGR6f8VNeIe/H&#10;AQEBAT8AcMqbc8mRVatHx+eSq9dmKHHJ1S3U65KrW6jXJVe7UJ9LTvqR3P2sB2Uuub9er9HLXO6S&#10;q/EefrlLrkahMy653JsPmIiaUHDJRXZqMtvHzEqsBQWXnP32XAq9VvOWLSAgIMAHn0vO8XwUts5r&#10;rvI+l5zj+SgaGusJ9bnkHM9HTfSJPT46M3wuOcfzUfEIwtcT6nPJOZ6PAtYV6nPJOZ6PAtYW6nHJ&#10;OZ6PAtYW6nHJOZ6PAtYV6nPJOZ6PAtYVOuOSs+aK4/koYF2hqLfcJZcZZgWej9qA0KJLLptpHM9D&#10;FU9cAwICAi4AOKXN+zQcz1Gwx9accR28brqcl1MQmd26Wx8+N53vXp27dbcB+Nx0JffqNieURsi8&#10;m87xZmI3KNTjpnO8mdgNCvW46Uru1W1OqM9N53gzsZsT6nPTldyr25xQn5uu5F7d5oT63HQFXk5t&#10;2BxbdNP57tUFGzBgO/E3+b8LjZ1/ury/f3R06dK/3HrVX0L9SnH36MdvvfX24ds7r3/4258YRaOW&#10;1lPu9WeR3Mt4jlqAJyrexeRaNo/x/96LUuTpc47n31cZx9yyST5qMa3kWoVCop196Pk29fzw+8tW&#10;0XS0shgX76MKiHeLZtACkkcdNfn5pyp+jLyT4YQKZuXk5c0VHKW/QK4Vcg1c1OXDu9Tzdej5zjtf&#10;OkWvPuhEraEk7A/jXSs/aj3ooM1ImRIWKH60emjYEeu9fzCgJjbeRA6l8bo9MvpDEp93PmuTh6Si&#10;L2PyLDffuznIGBYsxvyIpEwuSrPvZ9MgdpL3zMO7R4dQ8/UbH77/q58UFLUfyTGtXROawtlElgIb&#10;LzZL4VdSUxH2i1HWojaSH6blTKHQ7jbe9g4U5IjR+mAgSbMsMPV7OcOCj/HuBwVJ8gZ5TM+8Dqs4&#10;z/mvO/tH7Ldo0Pf/4fKioiqBKbgn72DU+5g2N7N39R4G38mTOUpqZ6ynoqQrAmO0r/W/WUXjXQ4y&#10;U7SacPzK4JRxOYE0pjEy3kVfQgIUzDgLiZfGoiTQjJbS7PvZ14HEjySpxV/tX/IBRtFy2CrYWmz7&#10;+wUEBAQEXCzk607JAuTYhlpMVpKxgMUUxn5fagITcyJXS1qCvCwSsC1gf83AFo6Yj5jmdzCQiiYK&#10;4FKIxfTxwXvpJ2Pdm8j+AxuRPRpVc3ni+z0qm8uEzkLPXbo3ReepQEQse9m+phR5Wfjhu/rVMEYj&#10;05jnImyKGfM2/4UNNvXkQYG/fywpjEyU/9knwpqByZinAiGc1V3Bg7ws/mBfMQ8bL9uAZYrKNuKY&#10;lS4M+9vnVsKnqJqwXRBhZU4ewqL9W/nSuwJMxjyVJYz1fsHhq7MLiTMravcsjcEXX3z5hSWrQ4Uv&#10;WAkICNhGfPV03mv87Pl1WDbXZr6x3cdrEJ7J/5Mzq6hxmAtyN7uP1yDwO6RPXvDgwCkqprjoEkO7&#10;qazTPl6jEP+R7xzfLyoKTXLTE7S0n4/XQMwoKvsiQ15lR2Xz+XhNxIyi2F+9wQb7hhukl6ZT+3hN&#10;xIyiGLZ76grmYf0pdEM/RYyP10TMtyjxhnzzCKcpbHZ9vCZiRlFOsCfZ8cwVMzh9vCZiRlH200wR&#10;KigRPl4DMauoXVxhS6CPZnwfr0lg8xRg10cqbsC5x8DHCwgICAgICAgIaCT+xL20wFmwCXeeBs7e&#10;o7UraKQfhRbsnbfwSX2tg4S8k6+hTUw3qGVyRypGPetg7si4WaB6pq0yvwmRORPAuwjbNAG6plGU&#10;p+nW5Yc9trQolMsvv9Kj0tSNN1FoqIjd8+TrmF9iONfIsh0FGupKAahnYeiJu891UbQ2IkXzE16l&#10;bWzf5QB1vlrZY995wanIctGi797m07d8aqyicsrgOiMnWPv0DUi2s1yCyQYuB2xeKQ3CnJrSnnkn&#10;vmomHvLyIwnwGriUes6MyLFTLEeuKMUmtdojuoGTLrtpAaKyDNEcVr0iM2/vBsGnKPA/f3nIp2vf&#10;F7vod09oPd0Rb31AQEBAQEBAwMVEpatvMyZUI7fdsNEzLNuTNF1RcSyIfiuuvkHRRnvEoF21q28N&#10;V7T61beGK4rXr3j1zY7R6cP/beQ2Tbx7la6+WUUFS4bytsK+/mmuvtHV0DxNOeme9uob8zRvuKLv&#10;ZsrNKhA/19M/W3oWyNLAvsvX9l19o9ae1Sb+7gnYDXQCAs69N3P1TQymQgM7J2C4IRcQEBAQEBAQ&#10;0HjQ2hWsOK/3pavKMxfOznXTwx1platvvnQVefKnuNMPlvkv6gfey79Nm4MvXVVeMtYvO7KtPz9F&#10;8TKVrr750lXlWXD/c36KogEqXX3zpavKszhfRTFxYBytvvrmS1eVZ3HuLVrp6psvXVWexfkqWvXq&#10;my9dVZ7F+SpK6fmRxJKrb750VXkW56uoNIFZ7djRCpMknoov5ktXlWdwzoqK/Az2DQl0O2CuQTJk&#10;6SryTFk5ynpN/fBeffP4dX3pqvC2RtGAgICAgICAgJWo+u1w1b9ZbvFb6bYAYr0bLDXOfOl8PN+3&#10;0m0BaIdWuSLnS+fj0dc5/610WwG8Yb5/BF3apr50Pp7vW+m2Adg+ZnvGpVfkfOmW5N0+RTOv3aor&#10;cr50S/Jun6LitatwRc6XbknerWxRYuUVOV+6JXm3T1FOnFWuyPnSLcm7fYqy/2UvyBcv9L5ZV4ov&#10;XWnebVSUb2tOv9D3Ci/HN59ZbXzpSvJup6LyUgbLrsj50y3yTAXlKF2XAwICAgCl/h84Lc7vaXOH&#10;dgAAAABJRU5ErkJgglBLAQItABQABgAIAAAAIQCxgme2CgEAABMCAAATAAAAAAAAAAAAAAAAAAAA&#10;AABbQ29udGVudF9UeXBlc10ueG1sUEsBAi0AFAAGAAgAAAAhADj9If/WAAAAlAEAAAsAAAAAAAAA&#10;AAAAAAAAOwEAAF9yZWxzLy5yZWxzUEsBAi0AFAAGAAgAAAAhAJjgZ9QEBAAAhg4AAA4AAAAAAAAA&#10;AAAAAAAAOgIAAGRycy9lMm9Eb2MueG1sUEsBAi0AFAAGAAgAAAAhAC5s8ADFAAAApQEAABkAAAAA&#10;AAAAAAAAAAAAagYAAGRycy9fcmVscy9lMm9Eb2MueG1sLnJlbHNQSwECLQAUAAYACAAAACEAjvc1&#10;894AAAAFAQAADwAAAAAAAAAAAAAAAABmBwAAZHJzL2Rvd25yZXYueG1sUEsBAi0ACgAAAAAAAAAh&#10;AHvtOAI5EwAAORMAABQAAAAAAAAAAAAAAAAAcQgAAGRycy9tZWRpYS9pbWFnZTEucG5nUEsBAi0A&#10;CgAAAAAAAAAhACNeqX1RFgAAURYAABQAAAAAAAAAAAAAAAAA3BsAAGRycy9tZWRpYS9pbWFnZTIu&#10;cG5nUEsFBgAAAAAHAAcAvgEAAF8yAAAAAA==&#10;">
                <v:shape id="_x0000_s1027" type="#_x0000_t75" style="position:absolute;width:32480;height:18103;visibility:visible;mso-wrap-style:square">
                  <v:fill o:detectmouseclick="t"/>
                  <v:path o:connecttype="none"/>
                </v:shape>
                <v:shape id="Picture 218" o:spid="_x0000_s1028" type="#_x0000_t75" style="position:absolute;left:1649;top:142;width:14336;height:13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3wKwQAAANwAAAAPAAAAZHJzL2Rvd25yZXYueG1sRE+7bsIw&#10;FN2R+g/WrdSNOFBRlRCD6APUESgD4yW+xKHxdRS7Ifw9HpAYj847X/S2Fh21vnKsYJSkIIgLpysu&#10;Fex/V8N3ED4ga6wdk4IreVjMnwY5ZtpdeEvdLpQihrDPUIEJocmk9IUhiz5xDXHkTq61GCJsS6lb&#10;vMRwW8txmr5JixXHBoMNfRoq/nb/VsG2q5df9vjx/aon5+l0Y9xhPXFKvTz3yxmIQH14iO/uH61g&#10;PIpr45l4BOT8BgAA//8DAFBLAQItABQABgAIAAAAIQDb4fbL7gAAAIUBAAATAAAAAAAAAAAAAAAA&#10;AAAAAABbQ29udGVudF9UeXBlc10ueG1sUEsBAi0AFAAGAAgAAAAhAFr0LFu/AAAAFQEAAAsAAAAA&#10;AAAAAAAAAAAAHwEAAF9yZWxzLy5yZWxzUEsBAi0AFAAGAAgAAAAhAEdbfArBAAAA3AAAAA8AAAAA&#10;AAAAAAAAAAAABwIAAGRycy9kb3ducmV2LnhtbFBLBQYAAAAAAwADALcAAAD1AgAAAAA=&#10;">
                  <v:imagedata r:id="rId27" o:title=""/>
                </v:shape>
                <v:shape id="Picture 219" o:spid="_x0000_s1029" type="#_x0000_t75" style="position:absolute;left:14356;width:14468;height:162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9tLxQAAANwAAAAPAAAAZHJzL2Rvd25yZXYueG1sRI9Pa8JA&#10;FMTvQr/D8gredKNS06SuIlJR8OKf0vMj+5qEZt+G3a0m374rCB6HmfkNs1h1phFXcr62rGAyTkAQ&#10;F1bXXCr4umxH7yB8QNbYWCYFPXlYLV8GC8y1vfGJrudQighhn6OCKoQ2l9IXFRn0Y9sSR+/HOoMh&#10;SldK7fAW4aaR0ySZS4M1x4UKW9pUVPye/4yCdOvd9/Ew233u3vp9ekyzvpCZUsPXbv0BIlAXnuFH&#10;e68VTCcZ3M/EIyCX/wAAAP//AwBQSwECLQAUAAYACAAAACEA2+H2y+4AAACFAQAAEwAAAAAAAAAA&#10;AAAAAAAAAAAAW0NvbnRlbnRfVHlwZXNdLnhtbFBLAQItABQABgAIAAAAIQBa9CxbvwAAABUBAAAL&#10;AAAAAAAAAAAAAAAAAB8BAABfcmVscy8ucmVsc1BLAQItABQABgAIAAAAIQCbm9tLxQAAANwAAAAP&#10;AAAAAAAAAAAAAAAAAAcCAABkcnMvZG93bnJldi54bWxQSwUGAAAAAAMAAwC3AAAA+QIAAAAA&#10;">
                  <v:imagedata r:id="rId28" o:title=""/>
                </v:shape>
                <v:rect id="Rectangle 267" o:spid="_x0000_s1030" style="position:absolute;left:1557;width:11793;height:16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rMRxAAAANwAAAAPAAAAZHJzL2Rvd25yZXYueG1sRI9Pa8JA&#10;FMTvQr/D8gq9mU1zUImuIoWCBy9NeuntkX35o9m3Mfuq8dt3C4LHYWZ+w2x2k+vVlcbQeTbwnqSg&#10;iCtvO24MfJef8xWoIMgWe89k4E4BdtuX2QZz62/8RddCGhUhHHI00IoMudahaslhSPxAHL3ajw4l&#10;yrHRdsRbhLteZ2m60A47jgstDvTRUnUufp2By2FVn8pMumLZHyspf4p9fbwb8/Y67deghCZ5hh/t&#10;gzWQLZbwfyYeAb39AwAA//8DAFBLAQItABQABgAIAAAAIQDb4fbL7gAAAIUBAAATAAAAAAAAAAAA&#10;AAAAAAAAAABbQ29udGVudF9UeXBlc10ueG1sUEsBAi0AFAAGAAgAAAAhAFr0LFu/AAAAFQEAAAsA&#10;AAAAAAAAAAAAAAAAHwEAAF9yZWxzLy5yZWxzUEsBAi0AFAAGAAgAAAAhAG0asxHEAAAA3AAAAA8A&#10;AAAAAAAAAAAAAAAABwIAAGRycy9kb3ducmV2LnhtbFBLBQYAAAAAAwADALcAAAD4AgAAAAA=&#10;" filled="f" strokecolor="#c00000" strokeweight="1pt"/>
                <v:rect id="Rectangle 268" o:spid="_x0000_s1031" style="position:absolute;left:14517;width:14560;height:14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SdjwAAAANwAAAAPAAAAZHJzL2Rvd25yZXYueG1sRE87b8Iw&#10;EN4r8R+sQ2IrTjNQFDAIVUJiYCFhYTvFlweNz2l8QPj3eEDq+Ol7r7ej69SdhtB6NvA1T0ARl962&#10;XBs4F/vPJaggyBY7z2TgSQG2m8nHGjPrH3yiey61iiEcMjTQiPSZ1qFsyGGY+544cpUfHEqEQ63t&#10;gI8Y7jqdJslCO2w5NjTY009D5W9+cwb+DsvqWqTS5t/dsZTiku+q49OY2XTcrUAJjfIvfrsP1kC6&#10;iGvjmXgE9OYFAAD//wMAUEsBAi0AFAAGAAgAAAAhANvh9svuAAAAhQEAABMAAAAAAAAAAAAAAAAA&#10;AAAAAFtDb250ZW50X1R5cGVzXS54bWxQSwECLQAUAAYACAAAACEAWvQsW78AAAAVAQAACwAAAAAA&#10;AAAAAAAAAAAfAQAAX3JlbHMvLnJlbHNQSwECLQAUAAYACAAAACEAHIUnY8AAAADcAAAADwAAAAAA&#10;AAAAAAAAAAAHAgAAZHJzL2Rvd25yZXYueG1sUEsFBgAAAAADAAMAtwAAAPQCAAAAAA==&#10;" filled="f" strokecolor="#c00000" strokeweight="1pt"/>
                <w10:anchorlock/>
              </v:group>
            </w:pict>
          </mc:Fallback>
        </mc:AlternateContent>
      </w:r>
    </w:p>
    <w:p w14:paraId="7CDDD44E" w14:textId="6D393391" w:rsidR="00DF7B03" w:rsidRPr="00C67093" w:rsidRDefault="001B4F1A" w:rsidP="00596594">
      <w:pPr>
        <w:spacing w:line="360" w:lineRule="auto"/>
        <w:jc w:val="both"/>
        <w:rPr>
          <w:rFonts w:ascii="Times New Roman" w:hAnsi="Times New Roman" w:cs="Times New Roman"/>
          <w:sz w:val="24"/>
          <w:szCs w:val="24"/>
        </w:rPr>
      </w:pPr>
      <w:r w:rsidRPr="00C67093">
        <w:rPr>
          <w:rFonts w:ascii="Times New Roman" w:hAnsi="Times New Roman" w:cs="Times New Roman"/>
          <w:noProof/>
          <w:sz w:val="24"/>
          <w:szCs w:val="24"/>
        </w:rPr>
        <mc:AlternateContent>
          <mc:Choice Requires="wps">
            <w:drawing>
              <wp:anchor distT="45720" distB="45720" distL="114300" distR="114300" simplePos="0" relativeHeight="251832320" behindDoc="0" locked="0" layoutInCell="1" allowOverlap="1" wp14:anchorId="7EAB04AA" wp14:editId="467C416E">
                <wp:simplePos x="0" y="0"/>
                <wp:positionH relativeFrom="margin">
                  <wp:posOffset>950068</wp:posOffset>
                </wp:positionH>
                <wp:positionV relativeFrom="paragraph">
                  <wp:posOffset>842490</wp:posOffset>
                </wp:positionV>
                <wp:extent cx="1967076" cy="258708"/>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076" cy="258708"/>
                        </a:xfrm>
                        <a:prstGeom prst="rect">
                          <a:avLst/>
                        </a:prstGeom>
                        <a:noFill/>
                        <a:ln w="9525">
                          <a:noFill/>
                          <a:miter lim="800000"/>
                          <a:headEnd/>
                          <a:tailEnd/>
                        </a:ln>
                      </wps:spPr>
                      <wps:txbx>
                        <w:txbxContent>
                          <w:p w14:paraId="3D2A8D76" w14:textId="77777777" w:rsidR="00625734" w:rsidRPr="001B4F1A" w:rsidRDefault="00625734" w:rsidP="001B4F1A">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 xml:space="preserve">N-alkane mole composition </w:t>
                            </w:r>
                          </w:p>
                          <w:p w14:paraId="33C08ADB" w14:textId="77777777" w:rsidR="00625734" w:rsidRPr="00673FEF" w:rsidRDefault="00625734" w:rsidP="001B4F1A">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AB04AA" id="_x0000_s1073" type="#_x0000_t202" style="position:absolute;left:0;text-align:left;margin-left:74.8pt;margin-top:66.35pt;width:154.9pt;height:20.35pt;z-index:251832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mZeDgIAAPsDAAAOAAAAZHJzL2Uyb0RvYy54bWysU9tu2zAMfR+wfxD0vtgxcjXiFF27DgO6&#10;bkC7D5BlORYmiZqkxM6+fpScZMH6VswPgmiShzyH1OZm0IochPMSTEWnk5wSYTg00uwq+uPl4cOK&#10;Eh+YaZgCIyp6FJ7ebN+/2/S2FAV0oBrhCIIYX/a2ol0ItswyzzuhmZ+AFQadLTjNAppulzWO9Yiu&#10;VVbk+SLrwTXWARfe49/70Um3Cb9tBQ/f2taLQFRFsbeQTpfOOp7ZdsPKnWO2k/zUBntDF5pJg0Uv&#10;UPcsMLJ38hWUltyBhzZMOOgM2lZykTggm2n+D5vnjlmRuKA43l5k8v8Plj8dvjsiG5wdTsowjTN6&#10;EUMgH2EgRZSnt77EqGeLcWHA3xiaqHr7CPynJwbuOmZ24tY56DvBGmxvGjOzq9QRx0eQuv8KDZZh&#10;+wAJaGidjtqhGgTRcUzHy2hiKzyWXC+W+XJBCUdfMV8t81UqwcpztnU+fBagSbxU1OHoEzo7PPoQ&#10;u2HlOSQWM/AglUrjV4b0FV3Pi3lKuPJoGXA7ldQVXeXxG/clkvxkmpQcmFTjHQsoc2IdiY6Uw1AP&#10;Sd/Z8qxmDc0RdXAwbiO+Hrx04H5T0uMmVtT/2jMnKFFfDGq5ns5mcXWTMZsvCzTctae+9jDDEaqi&#10;gZLxehfSuo+cb1HzViY54nDGTk4944YllU6vIa7wtZ2i/r7Z7R8AAAD//wMAUEsDBBQABgAIAAAA&#10;IQANHKpG3gAAAAsBAAAPAAAAZHJzL2Rvd25yZXYueG1sTI9BT8MwDIXvSPyHyEjcWMKWbbQ0nRCI&#10;K4jBJnHLGq+taJyqydby7zEnuPnZT8/fKzaT78QZh9gGMnA7UyCQquBaqg18vD/f3IGIyZKzXSA0&#10;8I0RNuXlRWFzF0Z6w/M21YJDKObWQJNSn0sZqwa9jbPQI/HtGAZvE8uhlm6wI4f7Ts6VWklvW+IP&#10;je3xscHqa3vyBnYvx8+9Vq/1k1/2Y5iUJJ9JY66vpod7EAmn9GeGX3xGh5KZDuFELoqOtc5WbOVh&#10;MV+DYIdeZhrEgTfrhQZZFvJ/h/IHAAD//wMAUEsBAi0AFAAGAAgAAAAhALaDOJL+AAAA4QEAABMA&#10;AAAAAAAAAAAAAAAAAAAAAFtDb250ZW50X1R5cGVzXS54bWxQSwECLQAUAAYACAAAACEAOP0h/9YA&#10;AACUAQAACwAAAAAAAAAAAAAAAAAvAQAAX3JlbHMvLnJlbHNQSwECLQAUAAYACAAAACEA9XZmXg4C&#10;AAD7AwAADgAAAAAAAAAAAAAAAAAuAgAAZHJzL2Uyb0RvYy54bWxQSwECLQAUAAYACAAAACEADRyq&#10;Rt4AAAALAQAADwAAAAAAAAAAAAAAAABoBAAAZHJzL2Rvd25yZXYueG1sUEsFBgAAAAAEAAQA8wAA&#10;AHMFAAAAAA==&#10;" filled="f" stroked="f">
                <v:textbox>
                  <w:txbxContent>
                    <w:p w14:paraId="3D2A8D76" w14:textId="77777777" w:rsidR="00625734" w:rsidRPr="001B4F1A" w:rsidRDefault="00625734" w:rsidP="001B4F1A">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 xml:space="preserve">N-alkane mole composition </w:t>
                      </w:r>
                    </w:p>
                    <w:p w14:paraId="33C08ADB" w14:textId="77777777" w:rsidR="00625734" w:rsidRPr="00673FEF" w:rsidRDefault="00625734" w:rsidP="001B4F1A">
                      <w:pPr>
                        <w:pStyle w:val="ListParagraph"/>
                        <w:rPr>
                          <w:color w:val="FF0000"/>
                          <w:sz w:val="18"/>
                          <w:szCs w:val="18"/>
                        </w:rPr>
                      </w:pPr>
                    </w:p>
                  </w:txbxContent>
                </v:textbox>
                <w10:wrap anchorx="margin"/>
              </v:shape>
            </w:pict>
          </mc:Fallback>
        </mc:AlternateContent>
      </w:r>
      <w:r w:rsidR="00DF7B03" w:rsidRPr="00C67093">
        <w:rPr>
          <w:rFonts w:ascii="Times New Roman" w:hAnsi="Times New Roman" w:cs="Times New Roman"/>
          <w:sz w:val="24"/>
          <w:szCs w:val="24"/>
        </w:rPr>
        <w:t xml:space="preserve">Now that inputs are provided, simulation can run to calculate precipitation curve and WAT. However, these data are not enough to run the simulator. The following graph shows the required files </w:t>
      </w:r>
      <w:r w:rsidR="002E02E0" w:rsidRPr="00C67093">
        <w:rPr>
          <w:rFonts w:ascii="Times New Roman" w:hAnsi="Times New Roman" w:cs="Times New Roman"/>
          <w:sz w:val="24"/>
          <w:szCs w:val="24"/>
        </w:rPr>
        <w:t>which should be</w:t>
      </w:r>
      <w:r w:rsidR="00DF7B03" w:rsidRPr="00C67093">
        <w:rPr>
          <w:rFonts w:ascii="Times New Roman" w:hAnsi="Times New Roman" w:cs="Times New Roman"/>
          <w:sz w:val="24"/>
          <w:szCs w:val="24"/>
        </w:rPr>
        <w:t xml:space="preserve"> present </w:t>
      </w:r>
      <w:r w:rsidR="002E02E0" w:rsidRPr="00C67093">
        <w:rPr>
          <w:rFonts w:ascii="Times New Roman" w:hAnsi="Times New Roman" w:cs="Times New Roman"/>
          <w:sz w:val="24"/>
          <w:szCs w:val="24"/>
        </w:rPr>
        <w:t>in the same</w:t>
      </w:r>
      <w:r w:rsidR="00DF7B03" w:rsidRPr="00C67093">
        <w:rPr>
          <w:rFonts w:ascii="Times New Roman" w:hAnsi="Times New Roman" w:cs="Times New Roman"/>
          <w:sz w:val="24"/>
          <w:szCs w:val="24"/>
        </w:rPr>
        <w:t xml:space="preserve"> directory for SP-Wax to run:</w:t>
      </w:r>
    </w:p>
    <w:p w14:paraId="7BC689A0" w14:textId="59A9ACE1" w:rsidR="006D63DE" w:rsidRPr="00C67093" w:rsidRDefault="001B4F1A" w:rsidP="00325CAE">
      <w:pPr>
        <w:jc w:val="both"/>
        <w:rPr>
          <w:rFonts w:ascii="Times New Roman" w:hAnsi="Times New Roman" w:cs="Times New Roman"/>
          <w:sz w:val="24"/>
          <w:szCs w:val="24"/>
        </w:rPr>
      </w:pPr>
      <w:r w:rsidRPr="00C67093">
        <w:rPr>
          <w:rFonts w:ascii="Times New Roman" w:hAnsi="Times New Roman" w:cs="Times New Roman"/>
          <w:noProof/>
          <w:sz w:val="24"/>
          <w:szCs w:val="24"/>
        </w:rPr>
        <mc:AlternateContent>
          <mc:Choice Requires="wps">
            <w:drawing>
              <wp:anchor distT="45720" distB="45720" distL="114300" distR="114300" simplePos="0" relativeHeight="251852800" behindDoc="0" locked="0" layoutInCell="1" allowOverlap="1" wp14:anchorId="3DA18A2F" wp14:editId="2125790A">
                <wp:simplePos x="0" y="0"/>
                <wp:positionH relativeFrom="margin">
                  <wp:posOffset>1837164</wp:posOffset>
                </wp:positionH>
                <wp:positionV relativeFrom="paragraph">
                  <wp:posOffset>996315</wp:posOffset>
                </wp:positionV>
                <wp:extent cx="4362357" cy="26733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357" cy="267335"/>
                        </a:xfrm>
                        <a:prstGeom prst="rect">
                          <a:avLst/>
                        </a:prstGeom>
                        <a:noFill/>
                        <a:ln w="9525">
                          <a:noFill/>
                          <a:miter lim="800000"/>
                          <a:headEnd/>
                          <a:tailEnd/>
                        </a:ln>
                      </wps:spPr>
                      <wps:txbx>
                        <w:txbxContent>
                          <w:p w14:paraId="71B71887" w14:textId="73C86F3E" w:rsidR="00625734" w:rsidRPr="001B4F1A" w:rsidRDefault="00625734" w:rsidP="001B4F1A">
                            <w:pPr>
                              <w:pStyle w:val="ListParagrap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ore inputs for precipitation curve prediction (provided in C# by user)</w:t>
                            </w:r>
                          </w:p>
                          <w:p w14:paraId="1834D461" w14:textId="77777777" w:rsidR="00625734" w:rsidRPr="00673FEF" w:rsidRDefault="00625734" w:rsidP="001B4F1A">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A18A2F" id="_x0000_s1074" type="#_x0000_t202" style="position:absolute;left:0;text-align:left;margin-left:144.65pt;margin-top:78.45pt;width:343.5pt;height:21.05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2AxDwIAAPsDAAAOAAAAZHJzL2Uyb0RvYy54bWysU9tuGyEQfa/Uf0C812uvr1kZR2nSVJXS&#10;i5T0AzDLelGBoYC96359BtZ2rfatKg+IYZgzc84M69veaHKQPiiwjE5GY0qkFVAru2P0+8vjuxUl&#10;IXJbcw1WMnqUgd5u3r5Zd66SJbSga+kJgthQdY7RNkZXFUUQrTQ8jMBJi84GvOERTb8ras87RDe6&#10;KMfjRdGBr50HIUPA24fBSTcZv2mkiF+bJshINKNYW8y7z/s27cVmzaud565V4lQG/4cqDFcWk16g&#10;HnjkZO/VX1BGCQ8BmjgSYApoGiVk5oBsJuM/2Dy33MnMBcUJ7iJT+H+w4svhmyeqZrTETllusEcv&#10;so/kPfSkTPJ0LlT46tnhu9jjNbY5Uw3uCcSPQCzct9zu5J330LWS11jeJEUWV6EDTkgg2+4z1JiG&#10;7yNkoL7xJmmHahBExzYdL61JpQi8nE0X5XS+pESgr1wsp9N5TsGrc7TzIX6UYEg6MOqx9RmdH55C&#10;TNXw6vwkJbPwqLTO7deWdIzezMt5DrjyGBVxOrUyjK7GaQ3zkkh+sHUOjlzp4YwJtD2xTkQHyrHf&#10;9lnf2eqs5hbqI+rgYZhG/D14aMH/oqTDSWQ0/NxzLynRnyxqeTOZzdLoZmM2X5Zo+GvP9trDrUAo&#10;RiMlw/E+5nEfON+h5o3KcqTmDJWcasYJyyqdfkMa4Ws7v/r9ZzevAAAA//8DAFBLAwQUAAYACAAA&#10;ACEAWQ+A194AAAALAQAADwAAAGRycy9kb3ducmV2LnhtbEyPzU7DMBCE70i8g7VI3KhNoaEOcaoK&#10;xBVE+ZG4ufE2iRqvo9htwtt3e4LjznyanSlWk+/EEYfYBjJwO1MgkKrgWqoNfH683CxBxGTJ2S4Q&#10;GvjFCKvy8qKwuQsjveNxk2rBIRRza6BJqc+ljFWD3sZZ6JHY24XB28TnUEs32JHDfSfnSmXS25b4&#10;Q2N7fGqw2m8O3sDX6+7n+1691c9+0Y9hUpK8lsZcX03rRxAJp/QHw7k+V4eSO23DgVwUnYH5Ut8x&#10;ysYi0yCY0A8ZK1tWtFYgy0L+31CeAAAA//8DAFBLAQItABQABgAIAAAAIQC2gziS/gAAAOEBAAAT&#10;AAAAAAAAAAAAAAAAAAAAAABbQ29udGVudF9UeXBlc10ueG1sUEsBAi0AFAAGAAgAAAAhADj9If/W&#10;AAAAlAEAAAsAAAAAAAAAAAAAAAAALwEAAF9yZWxzLy5yZWxzUEsBAi0AFAAGAAgAAAAhAKAbYDEP&#10;AgAA+wMAAA4AAAAAAAAAAAAAAAAALgIAAGRycy9lMm9Eb2MueG1sUEsBAi0AFAAGAAgAAAAhAFkP&#10;gNfeAAAACwEAAA8AAAAAAAAAAAAAAAAAaQQAAGRycy9kb3ducmV2LnhtbFBLBQYAAAAABAAEAPMA&#10;AAB0BQAAAAA=&#10;" filled="f" stroked="f">
                <v:textbox>
                  <w:txbxContent>
                    <w:p w14:paraId="71B71887" w14:textId="73C86F3E" w:rsidR="00625734" w:rsidRPr="001B4F1A" w:rsidRDefault="00625734" w:rsidP="001B4F1A">
                      <w:pPr>
                        <w:pStyle w:val="ListParagrap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More inputs for precipitation curve prediction (provided in C# by user)</w:t>
                      </w:r>
                    </w:p>
                    <w:p w14:paraId="1834D461" w14:textId="77777777" w:rsidR="00625734" w:rsidRPr="00673FEF" w:rsidRDefault="00625734" w:rsidP="001B4F1A">
                      <w:pPr>
                        <w:pStyle w:val="ListParagraph"/>
                        <w:rPr>
                          <w:color w:val="FF0000"/>
                          <w:sz w:val="18"/>
                          <w:szCs w:val="18"/>
                        </w:rPr>
                      </w:pP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6656" behindDoc="0" locked="0" layoutInCell="1" allowOverlap="1" wp14:anchorId="09B812C7" wp14:editId="4B65732E">
                <wp:simplePos x="0" y="0"/>
                <wp:positionH relativeFrom="column">
                  <wp:posOffset>1811004</wp:posOffset>
                </wp:positionH>
                <wp:positionV relativeFrom="paragraph">
                  <wp:posOffset>1125700</wp:posOffset>
                </wp:positionV>
                <wp:extent cx="236406" cy="4460"/>
                <wp:effectExtent l="0" t="76200" r="30480" b="90805"/>
                <wp:wrapNone/>
                <wp:docPr id="25" name="Straight Arrow Connector 25"/>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D15ECC" id="Straight Arrow Connector 25" o:spid="_x0000_s1026" type="#_x0000_t32" style="position:absolute;margin-left:142.6pt;margin-top:88.65pt;width:18.6pt;height:.35pt;z-index:251846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imr2AEAAAQEAAAOAAAAZHJzL2Uyb0RvYy54bWysU9uO0zAQfUfiHyy/06SlVKhqukJd4AVB&#10;xcIHeB07seSbxkOT/D1jp80iQEggXiaxPWfmnOPx4W50ll0UJBN8w9ermjPlZWiN7xr+9cu7F685&#10;Syh8K2zwquGTSvzu+PzZYYh7tQl9sK0CRkV82g+x4T1i3FdVkr1yIq1CVJ4OdQAnkJbQVS2Igao7&#10;W23qelcNAdoIQaqUaPd+PuTHUl9rJfGT1kkhsw0nblgilPiYY3U8iH0HIvZGXmmIf2DhhPHUdCl1&#10;L1Cwb2B+KeWMhJCCxpUMrgpaG6mKBlKzrn9S89CLqIoWMifFxab0/8rKj5czMNM2fPOKMy8c3dED&#10;gjBdj+wNQBjYKXhPPgZglEJ+DTHtCXbyZ7iuUjxDFj9qcPlLsthYPJ4Wj9WITNLm5uVuW+84k3S0&#10;3e7KDVRP0AgJ36vgWP5peLpSWTisi8vi8iEhNSfgDZD7Wp8jCmPf+pbhFEkMghG+syozp/ScUmUF&#10;M+fyh5NVM/yz0uQFsZzblClUJwvsImh+hJTK43qpRNkZpo21C7Au/P4IvOZnqCoT+jfgBVE6B48L&#10;2Bkf4HfdcbxR1nP+zYFZd7bgMbRTuc1iDY1a8er6LPIs/7gu8KfHe/wOAAD//wMAUEsDBBQABgAI&#10;AAAAIQBRc6Xy3gAAAAsBAAAPAAAAZHJzL2Rvd25yZXYueG1sTI/BTsMwDIbvSLxDZCRuLCUDVkrT&#10;CSGxI4jBAW5Z46XVGqdqsrbw9HgnONr/p9+fy/XsOzHiENtAGq4XGQikOtiWnIaP9+erHERMhqzp&#10;AqGGb4ywrs7PSlPYMNEbjtvkBJdQLIyGJqW+kDLWDXoTF6FH4mwfBm8Sj4OTdjATl/tOqiy7k960&#10;xBca0+NTg/Vhe/QaXt3n6BVtWrm///rZuBd7aKak9eXF/PgAIuGc/mA46bM6VOy0C0eyUXQaVH6r&#10;GOVgtVqCYGKp1A2I3WmTZyCrUv7/ofoFAAD//wMAUEsBAi0AFAAGAAgAAAAhALaDOJL+AAAA4QEA&#10;ABMAAAAAAAAAAAAAAAAAAAAAAFtDb250ZW50X1R5cGVzXS54bWxQSwECLQAUAAYACAAAACEAOP0h&#10;/9YAAACUAQAACwAAAAAAAAAAAAAAAAAvAQAAX3JlbHMvLnJlbHNQSwECLQAUAAYACAAAACEAnRYp&#10;q9gBAAAEBAAADgAAAAAAAAAAAAAAAAAuAgAAZHJzL2Uyb0RvYy54bWxQSwECLQAUAAYACAAAACEA&#10;UXOl8t4AAAALAQAADwAAAAAAAAAAAAAAAAAyBAAAZHJzL2Rvd25yZXYueG1sUEsFBgAAAAAEAAQA&#10;8wAAAD0FAAAAAA==&#10;" strokecolor="#4472c4 [3204]" strokeweight=".5pt">
                <v:stroke endarrow="block" joinstyle="miter"/>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50752" behindDoc="0" locked="0" layoutInCell="1" allowOverlap="1" wp14:anchorId="2BBC49B2" wp14:editId="089D073E">
                <wp:simplePos x="0" y="0"/>
                <wp:positionH relativeFrom="margin">
                  <wp:posOffset>1003300</wp:posOffset>
                </wp:positionH>
                <wp:positionV relativeFrom="paragraph">
                  <wp:posOffset>778510</wp:posOffset>
                </wp:positionV>
                <wp:extent cx="4317365" cy="25844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7365" cy="258445"/>
                        </a:xfrm>
                        <a:prstGeom prst="rect">
                          <a:avLst/>
                        </a:prstGeom>
                        <a:noFill/>
                        <a:ln w="9525">
                          <a:noFill/>
                          <a:miter lim="800000"/>
                          <a:headEnd/>
                          <a:tailEnd/>
                        </a:ln>
                      </wps:spPr>
                      <wps:txbx>
                        <w:txbxContent>
                          <w:p w14:paraId="1D59BAAE" w14:textId="3A7CB06F" w:rsidR="00625734" w:rsidRPr="001B4F1A" w:rsidRDefault="00625734" w:rsidP="001B4F1A">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Number of temperature points in KInitialVal.txt</w:t>
                            </w:r>
                          </w:p>
                          <w:p w14:paraId="165B5F95" w14:textId="77777777" w:rsidR="00625734" w:rsidRPr="00673FEF" w:rsidRDefault="00625734" w:rsidP="001B4F1A">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BC49B2" id="_x0000_s1075" type="#_x0000_t202" style="position:absolute;left:0;text-align:left;margin-left:79pt;margin-top:61.3pt;width:339.95pt;height:20.35pt;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FNGEAIAAPsDAAAOAAAAZHJzL2Uyb0RvYy54bWysU21v2yAQ/j5p/wHxfXHi2k1ixam6dp0m&#10;dS9Sux9AMI7RgGNAYme/vgdO0qj7No0PiOO45+557ljdDFqRvXBegqnpbDKlRBgOjTTbmv58fviw&#10;oMQHZhqmwIiaHoSnN+v371a9rUQOHahGOIIgxle9rWkXgq2yzPNOaOYnYIVBZwtOs4Cm22aNYz2i&#10;a5Xl0+l11oNrrAMuvMfb+9FJ1wm/bQUP39vWi0BUTbG2kHaX9k3cs/WKVVvHbCf5sQz2D1VoJg0m&#10;PUPds8DIzsm/oLTkDjy0YcJBZ9C2kovEAdnMpm/YPHXMisQFxfH2LJP/f7D82/6HI7KpaT6nxDCN&#10;PXoWQyAfYSB5lKe3vsJXTxbfhQGvsc2JqrePwH95YuCuY2Yrbp2DvhOswfJmMTK7CB1xfATZ9F+h&#10;wTRsFyABDa3TUTtUgyA6tulwbk0sheNlcTWbX12XlHD05eWiKMqUglWnaOt8+CxAk3ioqcPWJ3S2&#10;f/QhVsOq05OYzMCDVCq1XxnS13RZ5mUKuPBoGXA6ldQ1XUzjGuclkvxkmhQcmFTjGRMoc2QdiY6U&#10;w7AZkr7F8qTmBpoD6uBgnEb8PXjowP2hpMdJrKn/vWNOUKK+GNRyOSuKOLrJKMp5joa79GwuPcxw&#10;hKppoGQ83oU07iPnW9S8lUmO2JyxkmPNOGFJpeNviCN8aadXr392/QIAAP//AwBQSwMEFAAGAAgA&#10;AAAhALrrqSLfAAAACwEAAA8AAABkcnMvZG93bnJldi54bWxMj0FPwzAMhe9I/IfISNxYQstKV5pO&#10;CMQVtMEmccsar61onKrJ1vLvMSe4+dlPz98r17PrxRnH0HnScLtQIJBqbztqNHy8v9zkIEI0ZE3v&#10;CTV8Y4B1dXlRmsL6iTZ43sZGcAiFwmhoYxwKKUPdojNh4Qckvh396ExkOTbSjmbicNfLRKlMOtMR&#10;f2jNgE8t1l/bk9Owez1+7u/UW/PslsPkZyXJraTW11fz4wOIiHP8M8MvPqNDxUwHfyIbRM96mXOX&#10;yEOSZCDYkaf3KxAH3mRpCrIq5f8O1Q8AAAD//wMAUEsBAi0AFAAGAAgAAAAhALaDOJL+AAAA4QEA&#10;ABMAAAAAAAAAAAAAAAAAAAAAAFtDb250ZW50X1R5cGVzXS54bWxQSwECLQAUAAYACAAAACEAOP0h&#10;/9YAAACUAQAACwAAAAAAAAAAAAAAAAAvAQAAX3JlbHMvLnJlbHNQSwECLQAUAAYACAAAACEA6ChT&#10;RhACAAD7AwAADgAAAAAAAAAAAAAAAAAuAgAAZHJzL2Uyb0RvYy54bWxQSwECLQAUAAYACAAAACEA&#10;uuupIt8AAAALAQAADwAAAAAAAAAAAAAAAABqBAAAZHJzL2Rvd25yZXYueG1sUEsFBgAAAAAEAAQA&#10;8wAAAHYFAAAAAA==&#10;" filled="f" stroked="f">
                <v:textbox>
                  <w:txbxContent>
                    <w:p w14:paraId="1D59BAAE" w14:textId="3A7CB06F" w:rsidR="00625734" w:rsidRPr="001B4F1A" w:rsidRDefault="00625734" w:rsidP="001B4F1A">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Number of temperature points in KInitialVal.txt</w:t>
                      </w:r>
                    </w:p>
                    <w:p w14:paraId="165B5F95" w14:textId="77777777" w:rsidR="00625734" w:rsidRPr="00673FEF" w:rsidRDefault="00625734" w:rsidP="001B4F1A">
                      <w:pPr>
                        <w:pStyle w:val="ListParagraph"/>
                        <w:rPr>
                          <w:color w:val="FF0000"/>
                          <w:sz w:val="18"/>
                          <w:szCs w:val="18"/>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44608" behindDoc="0" locked="0" layoutInCell="1" allowOverlap="1" wp14:anchorId="65AA6072" wp14:editId="0C296F20">
                <wp:simplePos x="0" y="0"/>
                <wp:positionH relativeFrom="margin">
                  <wp:posOffset>1051560</wp:posOffset>
                </wp:positionH>
                <wp:positionV relativeFrom="paragraph">
                  <wp:posOffset>580375</wp:posOffset>
                </wp:positionV>
                <wp:extent cx="4317365" cy="25844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7365" cy="258445"/>
                        </a:xfrm>
                        <a:prstGeom prst="rect">
                          <a:avLst/>
                        </a:prstGeom>
                        <a:noFill/>
                        <a:ln w="9525">
                          <a:noFill/>
                          <a:miter lim="800000"/>
                          <a:headEnd/>
                          <a:tailEnd/>
                        </a:ln>
                      </wps:spPr>
                      <wps:txbx>
                        <w:txbxContent>
                          <w:p w14:paraId="0C1FBD7D" w14:textId="70ADC4C0" w:rsidR="00625734" w:rsidRPr="001B4F1A" w:rsidRDefault="00625734" w:rsidP="001B4F1A">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itial K values generated by SPWaxKInitialization.exe</w:t>
                            </w:r>
                          </w:p>
                          <w:p w14:paraId="38B51856" w14:textId="77777777" w:rsidR="00625734" w:rsidRPr="00673FEF" w:rsidRDefault="00625734" w:rsidP="001B4F1A">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AA6072" id="_x0000_s1076" type="#_x0000_t202" style="position:absolute;left:0;text-align:left;margin-left:82.8pt;margin-top:45.7pt;width:339.95pt;height:20.35pt;z-index:251844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kDgIAAPsDAAAOAAAAZHJzL2Uyb0RvYy54bWysU9tuGyEQfa/Uf0C812tvdhNnZRylSVNV&#10;Si9S0g/ALOtFBYYC9q779R1Yx7Hat6o8IIZhzsw5M6xuRqPJXvqgwDK6mM0pkVZAq+yW0e/PD++W&#10;lITIbcs1WMnoQQZ6s377ZjW4RpbQg26lJwhiQzM4RvsYXVMUQfTS8DADJy06O/CGRzT9tmg9HxDd&#10;6KKczy+LAXzrPAgZAt7eT066zvhdJ0X82nVBRqIZxdpi3n3eN2kv1ivebD13vRLHMvg/VGG4spj0&#10;BHXPIyc7r/6CMkp4CNDFmQBTQNcpITMHZLOY/8HmqedOZi4oTnAnmcL/gxVf9t88US2jZUWJ5QZ7&#10;9CzHSN7DSMokz+BCg6+eHL6LI15jmzPV4B5B/AjEwl3P7Vbeeg9DL3mL5S1SZHEWOuGEBLIZPkOL&#10;afguQgYaO2+SdqgGQXRs0+HUmlSKwMvqYnF1cVlTItBX1suqqnMK3rxEOx/iRwmGpAOjHluf0fn+&#10;McRUDW9enqRkFh6U1rn92pKB0eu6rHPAmceoiNOplWF0OU9rmpdE8oNtc3DkSk9nTKDtkXUiOlGO&#10;42bM+tY5OEmygfaAOniYphF/Dx568L8oGXASGQ0/d9xLSvQni1peL6oqjW42qvqqRMOfezbnHm4F&#10;QjEaKZmOdzGP+8T5FjXvVJbjtZJjzThhWaXjb0gjfG7nV69/dv0bAAD//wMAUEsDBBQABgAIAAAA&#10;IQAr6trP3gAAAAoBAAAPAAAAZHJzL2Rvd25yZXYueG1sTI/LTsMwEEX3SPyDNUjsqJ2SRG0ap0Ig&#10;tiDKQ+rOjadJRDyOYrcJf8+wosure3TnTLmdXS/OOIbOk4ZkoUAg1d521Gj4eH++W4EI0ZA1vSfU&#10;8IMBttX1VWkK6yd6w/MuNoJHKBRGQxvjUEgZ6hadCQs/IHF39KMzkePYSDuaicddL5dK5dKZjvhC&#10;awZ8bLH+3p2chs+X4/4rVa/Nk8uGyc9KkltLrW9v5ocNiIhz/IfhT5/VoWKngz+RDaLnnGc5oxrW&#10;SQqCgVWaZSAO3NwvE5BVKS9fqH4BAAD//wMAUEsBAi0AFAAGAAgAAAAhALaDOJL+AAAA4QEAABMA&#10;AAAAAAAAAAAAAAAAAAAAAFtDb250ZW50X1R5cGVzXS54bWxQSwECLQAUAAYACAAAACEAOP0h/9YA&#10;AACUAQAACwAAAAAAAAAAAAAAAAAvAQAAX3JlbHMvLnJlbHNQSwECLQAUAAYACAAAACEA4/vypA4C&#10;AAD7AwAADgAAAAAAAAAAAAAAAAAuAgAAZHJzL2Uyb0RvYy54bWxQSwECLQAUAAYACAAAACEAK+ra&#10;z94AAAAKAQAADwAAAAAAAAAAAAAAAABoBAAAZHJzL2Rvd25yZXYueG1sUEsFBgAAAAAEAAQA8wAA&#10;AHMFAAAAAA==&#10;" filled="f" stroked="f">
                <v:textbox>
                  <w:txbxContent>
                    <w:p w14:paraId="0C1FBD7D" w14:textId="70ADC4C0" w:rsidR="00625734" w:rsidRPr="001B4F1A" w:rsidRDefault="00625734" w:rsidP="001B4F1A">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itial K values generated by SPWaxKInitialization.exe</w:t>
                      </w:r>
                    </w:p>
                    <w:p w14:paraId="38B51856" w14:textId="77777777" w:rsidR="00625734" w:rsidRPr="00673FEF" w:rsidRDefault="00625734" w:rsidP="001B4F1A">
                      <w:pPr>
                        <w:pStyle w:val="ListParagraph"/>
                        <w:rPr>
                          <w:color w:val="FF0000"/>
                          <w:sz w:val="18"/>
                          <w:szCs w:val="18"/>
                        </w:rPr>
                      </w:pP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8704" behindDoc="0" locked="0" layoutInCell="1" allowOverlap="1" wp14:anchorId="5664F1D9" wp14:editId="04D0D090">
                <wp:simplePos x="0" y="0"/>
                <wp:positionH relativeFrom="column">
                  <wp:posOffset>1039867</wp:posOffset>
                </wp:positionH>
                <wp:positionV relativeFrom="paragraph">
                  <wp:posOffset>921091</wp:posOffset>
                </wp:positionV>
                <wp:extent cx="236406" cy="4460"/>
                <wp:effectExtent l="0" t="76200" r="30480" b="90805"/>
                <wp:wrapNone/>
                <wp:docPr id="26" name="Straight Arrow Connector 26"/>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102B161" id="Straight Arrow Connector 26" o:spid="_x0000_s1026" type="#_x0000_t32" style="position:absolute;margin-left:81.9pt;margin-top:72.55pt;width:18.6pt;height:.35pt;z-index:251848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jXt2AEAAAQEAAAOAAAAZHJzL2Uyb0RvYy54bWysU9uO0zAQfUfiHyy/06SlqlDVdIW6wAuC&#10;il0+wOvYiSXfNB6a9O8ZO2kWAUIC8TKJ7Tkz5xyPD3ejs+yiIJngG75e1ZwpL0NrfNfwr4/vX73h&#10;LKHwrbDBq4ZfVeJ3x5cvDkPcq03og20VMCri036IDe8R476qkuyVE2kVovJ0qAM4gbSErmpBDFTd&#10;2WpT17tqCNBGCFKlRLv30yE/lvpaK4mftU4KmW04ccMSocSnHKvjQew7ELE3cqYh/oGFE8ZT06XU&#10;vUDBvoH5pZQzEkIKGlcyuCpobaQqGkjNuv5JzUMvoipayJwUF5vS/ysrP13OwEzb8M2OMy8c3dED&#10;gjBdj+wtQBjYKXhPPgZglEJ+DTHtCXbyZ5hXKZ4hix81uPwlWWwsHl8Xj9WITNLm5vVuW1MrSUfb&#10;7a7cQPUMjZDwgwqO5Z+Gp5nKwmFdXBaXjwmpOQFvgNzX+hxRGPvOtwyvkcQgGOE7qzJzSs8pVVYw&#10;cS5/eLVqgn9RmrwgllObMoXqZIFdBM2PkFJ5XC+VKDvDtLF2AdaF3x+Bc36GqjKhfwNeEKVz8LiA&#10;nfEBftcdxxtlPeXfHJh0ZwueQnstt1msoVErXs3PIs/yj+sCf368x+8AAAD//wMAUEsDBBQABgAI&#10;AAAAIQB8NUHA3gAAAAsBAAAPAAAAZHJzL2Rvd25yZXYueG1sTI9BT8MwDIXvSPyHyEjcWNoC0yhN&#10;J4TEjiAGB7hljZdUa5yqydrCr8dwGTc/++n5e9V69p0YcYhtIAX5IgOB1ATTklXw/vZ0tQIRkyaj&#10;u0Co4AsjrOvzs0qXJkz0iuM2WcEhFEutwKXUl1LGxqHXcRF6JL7tw+B1YjlYaQY9cbjvZJFlS+l1&#10;S/zB6R4fHTaH7dEreLEfoy9o08r93ef3xj6bg5uSUpcX88M9iIRzOpnhF5/RoWamXTiSiaJjvbxm&#10;9MTDzW0Ogh1FlnO73d9mBbKu5P8O9Q8AAAD//wMAUEsBAi0AFAAGAAgAAAAhALaDOJL+AAAA4QEA&#10;ABMAAAAAAAAAAAAAAAAAAAAAAFtDb250ZW50X1R5cGVzXS54bWxQSwECLQAUAAYACAAAACEAOP0h&#10;/9YAAACUAQAACwAAAAAAAAAAAAAAAAAvAQAAX3JlbHMvLnJlbHNQSwECLQAUAAYACAAAACEAzWI1&#10;7dgBAAAEBAAADgAAAAAAAAAAAAAAAAAuAgAAZHJzL2Uyb0RvYy54bWxQSwECLQAUAAYACAAAACEA&#10;fDVBwN4AAAALAQAADwAAAAAAAAAAAAAAAAAyBAAAZHJzL2Rvd25yZXYueG1sUEsFBgAAAAAEAAQA&#10;8wAAAD0FA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14:anchorId="2651D7CA" wp14:editId="59D90849">
                <wp:simplePos x="0" y="0"/>
                <wp:positionH relativeFrom="column">
                  <wp:posOffset>1110661</wp:posOffset>
                </wp:positionH>
                <wp:positionV relativeFrom="paragraph">
                  <wp:posOffset>715939</wp:posOffset>
                </wp:positionV>
                <wp:extent cx="236406" cy="4460"/>
                <wp:effectExtent l="0" t="76200" r="30480" b="90805"/>
                <wp:wrapNone/>
                <wp:docPr id="23" name="Straight Arrow Connector 23"/>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78E56F" id="Straight Arrow Connector 23" o:spid="_x0000_s1026" type="#_x0000_t32" style="position:absolute;margin-left:87.45pt;margin-top:56.35pt;width:18.6pt;height:.35pt;z-index:251842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En2AEAAAQEAAAOAAAAZHJzL2Uyb0RvYy54bWysU9uO0zAQfUfiHyy/06TdqkJV0xXqAi8I&#10;KhY+wOvYiSXfNB6a9O8ZO2kWAUIC8TKJ7Tkz5xyPD/ejs+yiIJngG75e1ZwpL0NrfNfwr1/evXrN&#10;WULhW2GDVw2/qsTvjy9fHIa4V5vQB9sqYFTEp/0QG94jxn1VJdkrJ9IqROXpUAdwAmkJXdWCGKi6&#10;s9WmrnfVEKCNEKRKiXYfpkN+LPW1VhI/aZ0UMttw4oYlQolPOVbHg9h3IGJv5ExD/AMLJ4ynpkup&#10;B4GCfQPzSylnJIQUNK5kcFXQ2khVNJCadf2TmsdeRFW0kDkpLjal/1dWfrycgZm24Zs7zrxwdEeP&#10;CMJ0PbI3AGFgp+A9+RiAUQr5NcS0J9jJn2FepXiGLH7U4PKXZLGxeHxdPFYjMkmbm7vdtt5xJulo&#10;u92VG6ieoRESvlfBsfzT8DRTWTisi8vi8iEhNSfgDZD7Wp8jCmPf+pbhNZIYBCN8Z1VmTuk5pcoK&#10;Js7lD69WTfDPSpMXxHJqU6ZQnSywi6D5EVIqj+ulEmVnmDbWLsC68PsjcM7PUFUm9G/AC6J0Dh4X&#10;sDM+wO+643ijrKf8mwOT7mzBU2iv5TaLNTRqxav5WeRZ/nFd4M+P9/gdAAD//wMAUEsDBBQABgAI&#10;AAAAIQAHq3U73gAAAAsBAAAPAAAAZHJzL2Rvd25yZXYueG1sTI9BT8MwDIXvSPyHyEjcWNoyMVaa&#10;TgiJHUEMDnDLGi+p1jhVk7WFX493gpuf/fT8vWoz+06MOMQ2kIJ8kYFAaoJpySr4eH++uQcRkyaj&#10;u0Co4BsjbOrLi0qXJkz0huMuWcEhFEutwKXUl1LGxqHXcRF6JL4dwuB1YjlYaQY9cbjvZJFld9Lr&#10;lviD0z0+OWyOu5NX8Go/R1/QtpWH9dfP1r6Yo5uSUtdX8+MDiIRz+jPDGZ/RoWamfTiRiaJjvVqu&#10;2cpDXqxAsKPIixzE/ry5XYKsK/m/Q/0LAAD//wMAUEsBAi0AFAAGAAgAAAAhALaDOJL+AAAA4QEA&#10;ABMAAAAAAAAAAAAAAAAAAAAAAFtDb250ZW50X1R5cGVzXS54bWxQSwECLQAUAAYACAAAACEAOP0h&#10;/9YAAACUAQAACwAAAAAAAAAAAAAAAAAvAQAAX3JlbHMvLnJlbHNQSwECLQAUAAYACAAAACEAPf4R&#10;J9gBAAAEBAAADgAAAAAAAAAAAAAAAAAuAgAAZHJzL2Uyb0RvYy54bWxQSwECLQAUAAYACAAAACEA&#10;B6t1O94AAAALAQAADwAAAAAAAAAAAAAAAAAyBAAAZHJzL2Rvd25yZXYueG1sUEsFBgAAAAAEAAQA&#10;8wAAAD0FAAAAAA==&#10;" strokecolor="#4472c4 [3204]" strokeweight=".5pt">
                <v:stroke endarrow="block" joinstyle="miter"/>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34368" behindDoc="0" locked="0" layoutInCell="1" allowOverlap="1" wp14:anchorId="294CEE6C" wp14:editId="6D9E44C6">
                <wp:simplePos x="0" y="0"/>
                <wp:positionH relativeFrom="margin">
                  <wp:posOffset>1068055</wp:posOffset>
                </wp:positionH>
                <wp:positionV relativeFrom="paragraph">
                  <wp:posOffset>168275</wp:posOffset>
                </wp:positionV>
                <wp:extent cx="2756535" cy="25844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35" cy="258445"/>
                        </a:xfrm>
                        <a:prstGeom prst="rect">
                          <a:avLst/>
                        </a:prstGeom>
                        <a:noFill/>
                        <a:ln w="9525">
                          <a:noFill/>
                          <a:miter lim="800000"/>
                          <a:headEnd/>
                          <a:tailEnd/>
                        </a:ln>
                      </wps:spPr>
                      <wps:txbx>
                        <w:txbxContent>
                          <w:p w14:paraId="4D3015A7" w14:textId="198DF12C" w:rsidR="00625734" w:rsidRPr="001B4F1A" w:rsidRDefault="00625734" w:rsidP="001B4F1A">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Coefficients of DIPPR for molar volumes</w:t>
                            </w:r>
                          </w:p>
                          <w:p w14:paraId="66ECBCF3" w14:textId="77777777" w:rsidR="00625734" w:rsidRPr="00673FEF" w:rsidRDefault="00625734" w:rsidP="001B4F1A">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94CEE6C" id="_x0000_s1077" type="#_x0000_t202" style="position:absolute;left:0;text-align:left;margin-left:84.1pt;margin-top:13.25pt;width:217.05pt;height:20.35pt;z-index:251834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RZHDgIAAPsDAAAOAAAAZHJzL2Uyb0RvYy54bWysU9tu2zAMfR+wfxD0vjjx4jYx4hRduw4D&#10;ugvQ7gMYWY6FSaImqbW7ry8lp2mwvQ3TgyCJ5CHPIbW5GI1mj9IHhbbhi9mcM2kFtsruG/7j/ubd&#10;irMQwbag0cqGP8nAL7Zv32wGV8sSe9St9IxAbKgH1/A+RlcXRRC9NBBm6KQlY4feQKSr3xeth4HQ&#10;jS7K+fysGNC3zqOQIdDr9WTk24zfdVLEb10XZGS64VRbzLvP+y7txXYD9d6D65U4lAH/UIUBZSnp&#10;EeoaIrAHr/6CMkp4DNjFmUBTYNcpITMHYrOY/8HmrgcnMxcSJ7ijTOH/wYqvj989Uy31bs2ZBUM9&#10;updjZB9wZGWSZ3ChJq87R35xpGdyzVSDu0XxMzCLVz3Yvbz0HodeQkvlLVJkcRI64YQEshu+YEtp&#10;4CFiBho7b5J2pAYjdGrT07E1qRRBj+V5dVa9rzgTZCur1XJZ5RRQv0Q7H+IniYalQ8M9tT6jw+Nt&#10;iKkaqF9cUjKLN0rr3H5t2dDwdVVWOeDEYlSk6dTKNHw1T2ual0Tyo21zcASlpzMl0PbAOhGdKMdx&#10;N2Z9q6xJkmSH7RPp4HGaRvo9dOjR/+ZsoElsePj1AF5ypj9b0nK9WC7T6ObLsjov6eJPLbtTC1hB&#10;UA2PnE3Hq5jHfeJ8SZp3KsvxWsmhZpqwrNLhN6QRPr1nr9c/u30GAAD//wMAUEsDBBQABgAIAAAA&#10;IQBecEix3QAAAAkBAAAPAAAAZHJzL2Rvd25yZXYueG1sTI/BTsMwDIbvSLxDZCRuLCGwMkrTCYG4&#10;grYBEres8dqKxqmabC1vP+/Ebv7lT78/F8vJd+KAQ2wDGbidKRBIVXAt1QY+N283CxAxWXK2C4QG&#10;/jDCsry8KGzuwkgrPKxTLbiEYm4NNCn1uZSxatDbOAs9Eu92YfA2cRxq6QY7crnvpFYqk962xBca&#10;2+NLg9Xveu8NfL3vfr7v1Uf96uf9GCYlyT9KY66vpucnEAmn9A/DSZ/VoWSnbdiTi6LjnC00owZ0&#10;NgfBQKb0HYgtDw8aZFnI8w/KIwAAAP//AwBQSwECLQAUAAYACAAAACEAtoM4kv4AAADhAQAAEwAA&#10;AAAAAAAAAAAAAAAAAAAAW0NvbnRlbnRfVHlwZXNdLnhtbFBLAQItABQABgAIAAAAIQA4/SH/1gAA&#10;AJQBAAALAAAAAAAAAAAAAAAAAC8BAABfcmVscy8ucmVsc1BLAQItABQABgAIAAAAIQBTDRZHDgIA&#10;APsDAAAOAAAAAAAAAAAAAAAAAC4CAABkcnMvZTJvRG9jLnhtbFBLAQItABQABgAIAAAAIQBecEix&#10;3QAAAAkBAAAPAAAAAAAAAAAAAAAAAGgEAABkcnMvZG93bnJldi54bWxQSwUGAAAAAAQABADzAAAA&#10;cgUAAAAA&#10;" filled="f" stroked="f">
                <v:textbox>
                  <w:txbxContent>
                    <w:p w14:paraId="4D3015A7" w14:textId="198DF12C" w:rsidR="00625734" w:rsidRPr="001B4F1A" w:rsidRDefault="00625734" w:rsidP="001B4F1A">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Coefficients of DIPPR for molar volumes</w:t>
                      </w:r>
                    </w:p>
                    <w:p w14:paraId="66ECBCF3" w14:textId="77777777" w:rsidR="00625734" w:rsidRPr="00673FEF" w:rsidRDefault="00625734" w:rsidP="001B4F1A">
                      <w:pPr>
                        <w:pStyle w:val="ListParagraph"/>
                        <w:rPr>
                          <w:color w:val="FF0000"/>
                          <w:sz w:val="18"/>
                          <w:szCs w:val="18"/>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38464" behindDoc="0" locked="0" layoutInCell="1" allowOverlap="1" wp14:anchorId="69FBE16E" wp14:editId="14B4573E">
                <wp:simplePos x="0" y="0"/>
                <wp:positionH relativeFrom="margin">
                  <wp:posOffset>1056113</wp:posOffset>
                </wp:positionH>
                <wp:positionV relativeFrom="paragraph">
                  <wp:posOffset>376539</wp:posOffset>
                </wp:positionV>
                <wp:extent cx="2756581" cy="258708"/>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81" cy="258708"/>
                        </a:xfrm>
                        <a:prstGeom prst="rect">
                          <a:avLst/>
                        </a:prstGeom>
                        <a:noFill/>
                        <a:ln w="9525">
                          <a:noFill/>
                          <a:miter lim="800000"/>
                          <a:headEnd/>
                          <a:tailEnd/>
                        </a:ln>
                      </wps:spPr>
                      <wps:txbx>
                        <w:txbxContent>
                          <w:p w14:paraId="13911D54" w14:textId="77777777" w:rsidR="00625734" w:rsidRPr="001B4F1A" w:rsidRDefault="00625734" w:rsidP="001B4F1A">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puts (provided in C# by the user)</w:t>
                            </w:r>
                          </w:p>
                          <w:p w14:paraId="4649357D" w14:textId="77777777" w:rsidR="00625734" w:rsidRPr="00673FEF" w:rsidRDefault="00625734" w:rsidP="001B4F1A">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FBE16E" id="_x0000_s1078" type="#_x0000_t202" style="position:absolute;left:0;text-align:left;margin-left:83.15pt;margin-top:29.65pt;width:217.05pt;height:20.35pt;z-index:2518384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WIaDgIAAPsDAAAOAAAAZHJzL2Uyb0RvYy54bWysU9Fu2yAUfZ+0f0C8L3asuEmtkKpr12lS&#10;101q9wEE4xgNuAxI7Ozrd8FpFm1v0/xgAZd77jnnXtY3o9HkIH1QYBmdz0pKpBXQKrtj9NvLw7sV&#10;JSFy23INVjJ6lIHebN6+WQ+ukRX0oFvpCYLY0AyO0T5G1xRFEL00PMzASYvBDrzhEbd+V7SeD4hu&#10;dFGV5VUxgG+dByFDwNP7KUg3Gb/rpIhfui7ISDSjyC3mv8//bfoXmzVvdp67XokTDf4PLAxXFoue&#10;oe555GTv1V9QRgkPAbo4E2AK6DolZNaAaublH2qee+5k1oLmBHe2Kfw/WPF0+OqJahmt5pRYbrBH&#10;L3KM5D2MpEr2DC40eOvZ4b044jG2OUsN7hHE90As3PXc7uSt9zD0krdIb54yi4vUCSckkO3wGVos&#10;w/cRMtDYeZO8QzcIomObjufWJCoCD6tlfVWvkKLAWFWvluUql+DNa7bzIX6UYEhaMOqx9RmdHx5D&#10;TGx483olFbPwoLTO7deWDIxe11WdEy4iRkWcTq0Mo6syfdO8JJEfbJuTI1d6WmMBbU+qk9BJchy3&#10;Y/a3Pru5hfaIPniYphFfDy568D8pGXASGQ0/9txLSvQni15ezxeLNLp5s6iXFW78ZWR7GeFWIBSj&#10;kZJpeRfzuE+ab9HzTmU7UnMmJifOOGHZpdNrSCN8uc+3fr/ZzS8AAAD//wMAUEsDBBQABgAIAAAA&#10;IQCXowKH3QAAAAoBAAAPAAAAZHJzL2Rvd25yZXYueG1sTI/NTsMwEITvSH0Haytxo15KG9EQp6pA&#10;XEGUH4mbG2+TiHgdxW4T3p7lBKfVaD7NzhTbyXfqTENsAxu4XiAo4iq4lmsDb6+PV7egYrLsbBeY&#10;DHxThG05uyhs7sLIL3Tep1pJCMfcGmhS6nOtY9WQt3ERemLxjmHwNokcau0GO0q47/QSMdPetiwf&#10;GtvTfUPV1/7kDbw/HT8/VvhcP/h1P4YJNfuNNuZyPu3uQCWa0h8Mv/WlOpTS6RBO7KLqRGfZjaAG&#10;1hu5AmSIK1AHcRARdFno/xPKHwAAAP//AwBQSwECLQAUAAYACAAAACEAtoM4kv4AAADhAQAAEwAA&#10;AAAAAAAAAAAAAAAAAAAAW0NvbnRlbnRfVHlwZXNdLnhtbFBLAQItABQABgAIAAAAIQA4/SH/1gAA&#10;AJQBAAALAAAAAAAAAAAAAAAAAC8BAABfcmVscy8ucmVsc1BLAQItABQABgAIAAAAIQCDsWIaDgIA&#10;APsDAAAOAAAAAAAAAAAAAAAAAC4CAABkcnMvZTJvRG9jLnhtbFBLAQItABQABgAIAAAAIQCXowKH&#10;3QAAAAoBAAAPAAAAAAAAAAAAAAAAAGgEAABkcnMvZG93bnJldi54bWxQSwUGAAAAAAQABADzAAAA&#10;cgUAAAAA&#10;" filled="f" stroked="f">
                <v:textbox>
                  <w:txbxContent>
                    <w:p w14:paraId="13911D54" w14:textId="77777777" w:rsidR="00625734" w:rsidRPr="001B4F1A" w:rsidRDefault="00625734" w:rsidP="001B4F1A">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puts (provided in C# by the user)</w:t>
                      </w:r>
                    </w:p>
                    <w:p w14:paraId="4649357D" w14:textId="77777777" w:rsidR="00625734" w:rsidRPr="00673FEF" w:rsidRDefault="00625734" w:rsidP="001B4F1A">
                      <w:pPr>
                        <w:pStyle w:val="ListParagraph"/>
                        <w:rPr>
                          <w:color w:val="FF0000"/>
                          <w:sz w:val="18"/>
                          <w:szCs w:val="18"/>
                        </w:rPr>
                      </w:pP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14:anchorId="0AAF3C0D" wp14:editId="496C3368">
                <wp:simplePos x="0" y="0"/>
                <wp:positionH relativeFrom="column">
                  <wp:posOffset>1178188</wp:posOffset>
                </wp:positionH>
                <wp:positionV relativeFrom="paragraph">
                  <wp:posOffset>519569</wp:posOffset>
                </wp:positionV>
                <wp:extent cx="236406" cy="4460"/>
                <wp:effectExtent l="0" t="76200" r="30480" b="90805"/>
                <wp:wrapNone/>
                <wp:docPr id="22" name="Straight Arrow Connector 22"/>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CF62D0" id="Straight Arrow Connector 22" o:spid="_x0000_s1026" type="#_x0000_t32" style="position:absolute;margin-left:92.75pt;margin-top:40.9pt;width:18.6pt;height:.35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0uUa2AEAAAQEAAAOAAAAZHJzL2Uyb0RvYy54bWysU9uO0zAQfUfiHyy/06SlqlDVdIW6wAuC&#10;il0+wOuMG0u+aWya5O8ZO2kWAUIC8TKJ7Tkz5xyPD3eDNewKGLV3DV+vas7ASd9qd2n418f3r95w&#10;FpNwrTDeQcNHiPzu+PLFoQ972PjOmxaQUREX931oeJdS2FdVlB1YEVc+gKND5dGKREu8VC2Knqpb&#10;U23qelf1HtuAXkKMtHs/HfJjqa8UyPRZqQiJmYYTt1QilviUY3U8iP0FRei0nGmIf2BhhXbUdCl1&#10;L5Jg31D/UspqiT56lVbS28orpSUUDaRmXf+k5qETAYoWMieGxab4/8rKT9czMt02fLPhzAlLd/SQ&#10;UOhLl9hbRN+zk3eOfPTIKIX86kPcE+zkzjivYjhjFj8otPlLsthQPB4Xj2FITNLm5vVuW+84k3S0&#10;3e7KDVTP0IAxfQBvWf5peJypLBzWxWVx/RgTNSfgDZD7GpdjEtq8cy1LYyAxCbVwFwOZOaXnlCor&#10;mDiXvzQamOBfQJEXxHJqU6YQTgbZVdD8CCnBpfVSibIzTGljFmBd+P0ROOdnKJQJ/RvwgiidvUsL&#10;2Grn8Xfd03CjrKb8mwOT7mzBk2/HcpvFGhq14tX8LPIs/7gu8OfHe/wOAAD//wMAUEsDBBQABgAI&#10;AAAAIQCLXrka3AAAAAkBAAAPAAAAZHJzL2Rvd25yZXYueG1sTI/BTsMwEETvSPyDtUjcqFNLgRDi&#10;VAiJHkG0HODmxlsnaryOYjcJfD3LCY4z+zQ7U20W34sJx9gF0rBeZSCQmmA7chre9883BYiYDFnT&#10;B0INXxhhU19eVKa0YaY3nHbJCQ6hWBoNbUpDKWVsWvQmrsKAxLdjGL1JLEcn7WhmDve9VFl2K73p&#10;iD+0ZsCnFpvT7uw1vLqPySvadvJ4//m9dS/21M5J6+ur5fEBRMIl/cHwW5+rQ82dDuFMNoqedZHn&#10;jGoo1jyBAaXUHYgDGyoHWVfy/4L6BwAA//8DAFBLAQItABQABgAIAAAAIQC2gziS/gAAAOEBAAAT&#10;AAAAAAAAAAAAAAAAAAAAAABbQ29udGVudF9UeXBlc10ueG1sUEsBAi0AFAAGAAgAAAAhADj9If/W&#10;AAAAlAEAAAsAAAAAAAAAAAAAAAAALwEAAF9yZWxzLy5yZWxzUEsBAi0AFAAGAAgAAAAhAA3S5RrY&#10;AQAABAQAAA4AAAAAAAAAAAAAAAAALgIAAGRycy9lMm9Eb2MueG1sUEsBAi0AFAAGAAgAAAAhAIte&#10;uRrcAAAACQEAAA8AAAAAAAAAAAAAAAAAMgQAAGRycy9kb3ducmV2LnhtbFBLBQYAAAAABAAEAPMA&#10;AAA7BQ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14:anchorId="221D4130" wp14:editId="573DC9ED">
                <wp:simplePos x="0" y="0"/>
                <wp:positionH relativeFrom="column">
                  <wp:posOffset>767901</wp:posOffset>
                </wp:positionH>
                <wp:positionV relativeFrom="paragraph">
                  <wp:posOffset>327877</wp:posOffset>
                </wp:positionV>
                <wp:extent cx="236406" cy="4460"/>
                <wp:effectExtent l="0" t="76200" r="30480" b="90805"/>
                <wp:wrapNone/>
                <wp:docPr id="20" name="Straight Arrow Connector 20"/>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81D527" id="Straight Arrow Connector 20" o:spid="_x0000_s1026" type="#_x0000_t32" style="position:absolute;margin-left:60.45pt;margin-top:25.8pt;width:18.6pt;height:.35pt;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g1h2AEAAAQEAAAOAAAAZHJzL2Uyb0RvYy54bWysU9uO0zAQfUfiHyy/06SlqlDVdIW6wAuC&#10;il0+wOvYiSXfNB6a9O8ZO2kWAUIC8TKJ7Tkz5xyPD3ejs+yiIJngG75e1ZwpL0NrfNfwr4/vX73h&#10;LKHwrbDBq4ZfVeJ3x5cvDkPcq03og20VMCri036IDe8R476qkuyVE2kVovJ0qAM4gbSErmpBDFTd&#10;2WpT17tqCNBGCFKlRLv30yE/lvpaK4mftU4KmW04ccMSocSnHKvjQew7ELE3cqYh/oGFE8ZT06XU&#10;vUDBvoH5pZQzEkIKGlcyuCpobaQqGkjNuv5JzUMvoipayJwUF5vS/ysrP13OwEzb8A3Z44WjO3pA&#10;EKbrkb0FCAM7Be/JxwCMUsivIaY9wU7+DPMqxTNk8aMGl78ki43F4+visRqRSdrcvN5t6x1nko62&#10;212pWD1DIyT8oIJj+afhaaaycFgXl8XlY0JqTsAbIPe1PkcUxr7zLcNrJDEIRvjOqsyc0nNKlRVM&#10;nMsfXq2a4F+UJi+I5dSmTKE6WWAXQfMjpFQe10slys4wbaxdgHXh90fgnJ+hqkzo34AXROkcPC5g&#10;Z3yA33XH8UZZT/k3Bybd2YKn0F7LbRZraNSKV/OzyLP847rAnx/v8TsAAAD//wMAUEsDBBQABgAI&#10;AAAAIQDMRCcm3QAAAAkBAAAPAAAAZHJzL2Rvd25yZXYueG1sTI/BTsMwDIbvSLxDZCRuLG3Rpq00&#10;nRASO4IYHOCWNV5SrXGqJmsLT493guNvf/r9udrOvhMjDrENpCBfZCCQmmBasgo+3p/v1iBi0mR0&#10;FwgVfGOEbX19VenShInecNwnK7iEYqkVuJT6UsrYOPQ6LkKPxLtjGLxOHAcrzaAnLvedLLJsJb1u&#10;iS843eOTw+a0P3sFr/Zz9AXtWnncfP3s7Is5uSkpdXszPz6ASDinPxgu+qwONTsdwplMFB3nItsw&#10;qmCZr0BcgOU6B3HgQXEPsq7k/w/qXwAAAP//AwBQSwECLQAUAAYACAAAACEAtoM4kv4AAADhAQAA&#10;EwAAAAAAAAAAAAAAAAAAAAAAW0NvbnRlbnRfVHlwZXNdLnhtbFBLAQItABQABgAIAAAAIQA4/SH/&#10;1gAAAJQBAAALAAAAAAAAAAAAAAAAAC8BAABfcmVscy8ucmVsc1BLAQItABQABgAIAAAAIQBtig1h&#10;2AEAAAQEAAAOAAAAAAAAAAAAAAAAAC4CAABkcnMvZTJvRG9jLnhtbFBLAQItABQABgAIAAAAIQDM&#10;RCcm3QAAAAkBAAAPAAAAAAAAAAAAAAAAADIEAABkcnMvZG93bnJldi54bWxQSwUGAAAAAAQABADz&#10;AAAAPAU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0272" behindDoc="0" locked="0" layoutInCell="1" allowOverlap="1" wp14:anchorId="5D23DCCE" wp14:editId="42017712">
                <wp:simplePos x="0" y="0"/>
                <wp:positionH relativeFrom="column">
                  <wp:posOffset>744901</wp:posOffset>
                </wp:positionH>
                <wp:positionV relativeFrom="paragraph">
                  <wp:posOffset>112519</wp:posOffset>
                </wp:positionV>
                <wp:extent cx="236406" cy="4460"/>
                <wp:effectExtent l="0" t="76200" r="30480" b="90805"/>
                <wp:wrapNone/>
                <wp:docPr id="16" name="Straight Arrow Connector 16"/>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505E785" id="Straight Arrow Connector 16" o:spid="_x0000_s1026" type="#_x0000_t32" style="position:absolute;margin-left:58.65pt;margin-top:8.85pt;width:18.6pt;height:.35pt;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LxiG2AEAAAQEAAAOAAAAZHJzL2Uyb0RvYy54bWysU9uO0zAQfUfiHyy/06SlqlDUdIW6wAuC&#10;il0+wOvYjSXfNB6a5u8ZO2kWAUIC8TKJ7Tkz5xyP93dXZ9lFQTLBt3y9qjlTXobO+HPLvz6+f/WG&#10;s4TCd8IGr1o+qsTvDi9f7IfYqE3og+0UMCriUzPElveIsamqJHvlRFqFqDwd6gBOIC3hXHUgBqru&#10;bLWp6101BOgiBKlSot376ZAfSn2tlcTPWieFzLacuGGJUOJTjtVhL5oziNgbOdMQ/8DCCeOp6VLq&#10;XqBg38D8UsoZCSEFjSsZXBW0NlIVDaRmXf+k5qEXURUtZE6Ki03p/5WVny4nYKaju9tx5oWjO3pA&#10;EObcI3sLEAZ2DN6TjwEYpZBfQ0wNwY7+BPMqxRNk8VcNLn9JFrsWj8fFY3VFJmlz83q3ramVpKPt&#10;dlduoHqGRkj4QQXH8k/L00xl4bAuLovLx4TUnIA3QO5rfY4ojH3nO4ZjJDEIRvizVZk5peeUKiuY&#10;OJc/HK2a4F+UJi+I5dSmTKE6WmAXQfMjpFQe10slys4wbaxdgHXh90fgnJ+hqkzo34AXROkcPC5g&#10;Z3yA33XH642ynvJvDky6swVPoRvLbRZraNSKV/OzyLP847rAnx/v4TsAAAD//wMAUEsDBBQABgAI&#10;AAAAIQCDh/S73QAAAAkBAAAPAAAAZHJzL2Rvd25yZXYueG1sTI/BTsMwEETvSPyDtUjcqNPSkhLi&#10;VAiJHkEUDnBz460dNV5HsZsEvp7tCW4z2qfZmXIz+VYM2McmkIL5LAOBVAfTkFXw8f58swYRkyaj&#10;20Co4BsjbKrLi1IXJoz0hsMuWcEhFAutwKXUFVLG2qHXcRY6JL4dQu91YttbaXo9crhv5SLL7qTX&#10;DfEHpzt8clgfdyev4NV+Dn5B20Ye7r9+tvbFHN2YlLq+mh4fQCSc0h8M5/pcHSrutA8nMlG07Of5&#10;LaMs8hzEGVgtVyD2LNZLkFUp/y+ofgEAAP//AwBQSwECLQAUAAYACAAAACEAtoM4kv4AAADhAQAA&#10;EwAAAAAAAAAAAAAAAAAAAAAAW0NvbnRlbnRfVHlwZXNdLnhtbFBLAQItABQABgAIAAAAIQA4/SH/&#10;1gAAAJQBAAALAAAAAAAAAAAAAAAAAC8BAABfcmVscy8ucmVsc1BLAQItABQABgAIAAAAIQBNLxiG&#10;2AEAAAQEAAAOAAAAAAAAAAAAAAAAAC4CAABkcnMvZTJvRG9jLnhtbFBLAQItABQABgAIAAAAIQCD&#10;h/S73QAAAAkBAAAPAAAAAAAAAAAAAAAAADIEAABkcnMvZG93bnJldi54bWxQSwUGAAAAAAQABADz&#10;AAAAPAUAAAAA&#10;" strokecolor="#4472c4 [3204]" strokeweight=".5pt">
                <v:stroke endarrow="block" joinstyle="miter"/>
              </v:shape>
            </w:pict>
          </mc:Fallback>
        </mc:AlternateContent>
      </w:r>
      <w:r w:rsidR="00A57A87">
        <w:rPr>
          <w:noProof/>
        </w:rPr>
        <w:drawing>
          <wp:inline distT="0" distB="0" distL="0" distR="0" wp14:anchorId="1733B4A0" wp14:editId="6042C80F">
            <wp:extent cx="1771650" cy="14192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71650" cy="1419225"/>
                    </a:xfrm>
                    <a:prstGeom prst="rect">
                      <a:avLst/>
                    </a:prstGeom>
                  </pic:spPr>
                </pic:pic>
              </a:graphicData>
            </a:graphic>
          </wp:inline>
        </w:drawing>
      </w:r>
    </w:p>
    <w:p w14:paraId="4D23CE62" w14:textId="3A32CB1E" w:rsidR="009B01C8" w:rsidRPr="00C67093" w:rsidRDefault="009B01C8"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The outputs are stored in following text files:</w:t>
      </w:r>
    </w:p>
    <w:p w14:paraId="014A143E" w14:textId="0E445093" w:rsidR="009B01C8" w:rsidRPr="00C67093" w:rsidRDefault="009B01C8"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WAT.txt (Wax Appearance Temperature is stored as second number)</w:t>
      </w:r>
    </w:p>
    <w:p w14:paraId="5A7F4730" w14:textId="1EFBF248" w:rsidR="009B01C8" w:rsidRPr="00C67093" w:rsidRDefault="009B01C8"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Wax weight fraction.txt (solid-phase fraction values)</w:t>
      </w:r>
    </w:p>
    <w:p w14:paraId="4E5C9067" w14:textId="031D5F0B" w:rsidR="009B01C8" w:rsidRPr="00C67093" w:rsidRDefault="009B01C8"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SolidWComposition.txt (solid-phase compositions of the temperature range)</w:t>
      </w:r>
    </w:p>
    <w:p w14:paraId="18D3EE02" w14:textId="5AA8A37D" w:rsidR="002E02E0" w:rsidRPr="00C67093" w:rsidRDefault="002E02E0" w:rsidP="00596594">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lastRenderedPageBreak/>
        <w:t>All above outputs are visualized and plotted in the software. Please refer to SP-Wax User’s Manual for more information about output visualization.</w:t>
      </w:r>
    </w:p>
    <w:p w14:paraId="1294E547" w14:textId="0D729A91" w:rsidR="00D64D63" w:rsidRDefault="00D64D63" w:rsidP="00953FE2">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For precipitation and WAT calculations, SP-WaxFn.cpp and </w:t>
      </w:r>
      <w:proofErr w:type="spellStart"/>
      <w:r w:rsidRPr="00C67093">
        <w:rPr>
          <w:rFonts w:ascii="Times New Roman" w:hAnsi="Times New Roman" w:cs="Times New Roman"/>
          <w:sz w:val="24"/>
          <w:szCs w:val="24"/>
        </w:rPr>
        <w:t>Header.h</w:t>
      </w:r>
      <w:proofErr w:type="spellEnd"/>
      <w:r w:rsidRPr="00C67093">
        <w:rPr>
          <w:rFonts w:ascii="Times New Roman" w:hAnsi="Times New Roman" w:cs="Times New Roman"/>
          <w:sz w:val="24"/>
          <w:szCs w:val="24"/>
        </w:rPr>
        <w:t xml:space="preserve"> are required to access to required functions in the main source file. In SPWaxPrecipitation.cpp, </w:t>
      </w:r>
      <w:r w:rsidR="003E4C23" w:rsidRPr="00C67093">
        <w:rPr>
          <w:rFonts w:ascii="Times New Roman" w:hAnsi="Times New Roman" w:cs="Times New Roman"/>
          <w:sz w:val="24"/>
          <w:szCs w:val="24"/>
        </w:rPr>
        <w:t>a major for-loop is used to iterate desired temperatures. Inside the mentioned for-loop, SLE characteristics are calculated and saved to arrays. However, if temperature passes WA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003E4C23" w:rsidRPr="00C67093">
        <w:rPr>
          <w:rFonts w:ascii="Times New Roman" w:hAnsi="Times New Roman" w:cs="Times New Roman"/>
          <w:sz w:val="24"/>
          <w:szCs w:val="24"/>
        </w:rPr>
        <w:t xml:space="preserve">), program detects it and moves back to find WAT with desired accuracy. Since, program performs fast in higher temperatures, this method </w:t>
      </w:r>
      <w:r w:rsidR="00695D38" w:rsidRPr="00C67093">
        <w:rPr>
          <w:rFonts w:ascii="Times New Roman" w:hAnsi="Times New Roman" w:cs="Times New Roman"/>
          <w:sz w:val="24"/>
          <w:szCs w:val="24"/>
        </w:rPr>
        <w:t>is a safe way to avoid any convergence problem.</w:t>
      </w:r>
      <w:r w:rsidR="003E4C23" w:rsidRPr="00C67093">
        <w:rPr>
          <w:rFonts w:ascii="Times New Roman" w:hAnsi="Times New Roman" w:cs="Times New Roman"/>
          <w:sz w:val="24"/>
          <w:szCs w:val="24"/>
        </w:rPr>
        <w:t xml:space="preserve">   </w:t>
      </w:r>
    </w:p>
    <w:p w14:paraId="00A06FD1" w14:textId="77777777" w:rsidR="00953FE2" w:rsidRPr="00C67093" w:rsidRDefault="00953FE2" w:rsidP="00953FE2">
      <w:pPr>
        <w:spacing w:line="360" w:lineRule="auto"/>
        <w:jc w:val="both"/>
        <w:rPr>
          <w:rFonts w:ascii="Times New Roman" w:hAnsi="Times New Roman" w:cs="Times New Roman"/>
          <w:sz w:val="24"/>
          <w:szCs w:val="24"/>
        </w:rPr>
      </w:pPr>
    </w:p>
    <w:p w14:paraId="55AA8177" w14:textId="04A52CF5" w:rsidR="002E02E0" w:rsidRPr="00C67093" w:rsidRDefault="002E02E0" w:rsidP="005F7C70">
      <w:pPr>
        <w:pStyle w:val="Heading2"/>
      </w:pPr>
      <w:bookmarkStart w:id="28" w:name="_Toc527626674"/>
      <w:proofErr w:type="spellStart"/>
      <w:r w:rsidRPr="00C67093">
        <w:t>SPWaxOneTemperatureCase</w:t>
      </w:r>
      <w:proofErr w:type="spellEnd"/>
      <w:r w:rsidRPr="00C67093">
        <w:t xml:space="preserve"> (.exe &amp; .</w:t>
      </w:r>
      <w:proofErr w:type="spellStart"/>
      <w:r w:rsidRPr="00C67093">
        <w:t>cpp</w:t>
      </w:r>
      <w:proofErr w:type="spellEnd"/>
      <w:r w:rsidRPr="00C67093">
        <w:t>)</w:t>
      </w:r>
      <w:bookmarkEnd w:id="28"/>
      <w:r w:rsidRPr="00C67093">
        <w:t xml:space="preserve"> </w:t>
      </w:r>
    </w:p>
    <w:p w14:paraId="30E86384" w14:textId="3D68E347" w:rsidR="004F47D7" w:rsidRPr="00C67093" w:rsidRDefault="002E02E0" w:rsidP="004F47D7">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This option of SP-Wax allows the user to obtain different SLE characteristics of the multi-component solution. The user provides </w:t>
      </w:r>
      <w:r w:rsidR="00FC717D" w:rsidRPr="00C67093">
        <w:rPr>
          <w:rFonts w:ascii="Times New Roman" w:hAnsi="Times New Roman" w:cs="Times New Roman"/>
          <w:sz w:val="24"/>
          <w:szCs w:val="24"/>
        </w:rPr>
        <w:t xml:space="preserve">the desired temperature and C# makes a text file with the given </w:t>
      </w:r>
      <w:r w:rsidR="00A00B68" w:rsidRPr="00C67093">
        <w:rPr>
          <w:rFonts w:ascii="Times New Roman" w:hAnsi="Times New Roman" w:cs="Times New Roman"/>
          <w:sz w:val="24"/>
          <w:szCs w:val="24"/>
        </w:rPr>
        <w:t>temperature</w:t>
      </w:r>
      <w:r w:rsidR="00FC717D" w:rsidRPr="00C67093">
        <w:rPr>
          <w:rFonts w:ascii="Times New Roman" w:hAnsi="Times New Roman" w:cs="Times New Roman"/>
          <w:sz w:val="24"/>
          <w:szCs w:val="24"/>
        </w:rPr>
        <w:t xml:space="preserve"> which will be accessed by C++ executable file. The following data files are required to be in the same </w:t>
      </w:r>
      <w:r w:rsidR="00953FE2" w:rsidRPr="00C67093">
        <w:rPr>
          <w:rFonts w:ascii="Times New Roman" w:hAnsi="Times New Roman" w:cs="Times New Roman"/>
          <w:sz w:val="24"/>
          <w:szCs w:val="24"/>
        </w:rPr>
        <w:t>directory,</w:t>
      </w:r>
      <w:r w:rsidR="00FC717D" w:rsidRPr="00C67093">
        <w:rPr>
          <w:rFonts w:ascii="Times New Roman" w:hAnsi="Times New Roman" w:cs="Times New Roman"/>
          <w:sz w:val="24"/>
          <w:szCs w:val="24"/>
        </w:rPr>
        <w:t xml:space="preserve"> so C++ exe file can run: </w:t>
      </w:r>
    </w:p>
    <w:p w14:paraId="5E3E8CBA" w14:textId="3DF13C70" w:rsidR="004F47D7" w:rsidRPr="00C67093" w:rsidRDefault="00085254" w:rsidP="004F47D7">
      <w:pPr>
        <w:jc w:val="both"/>
        <w:rPr>
          <w:rFonts w:ascii="Times New Roman" w:hAnsi="Times New Roman" w:cs="Times New Roman"/>
          <w:sz w:val="24"/>
          <w:szCs w:val="24"/>
        </w:rPr>
      </w:pPr>
      <w:r w:rsidRPr="00C67093">
        <w:rPr>
          <w:rFonts w:ascii="Times New Roman" w:hAnsi="Times New Roman" w:cs="Times New Roman"/>
          <w:noProof/>
          <w:sz w:val="24"/>
          <w:szCs w:val="24"/>
        </w:rPr>
        <mc:AlternateContent>
          <mc:Choice Requires="wps">
            <w:drawing>
              <wp:anchor distT="45720" distB="45720" distL="114300" distR="114300" simplePos="0" relativeHeight="251865088" behindDoc="0" locked="0" layoutInCell="1" allowOverlap="1" wp14:anchorId="20A9AA3E" wp14:editId="2902D8C2">
                <wp:simplePos x="0" y="0"/>
                <wp:positionH relativeFrom="margin">
                  <wp:posOffset>895366</wp:posOffset>
                </wp:positionH>
                <wp:positionV relativeFrom="paragraph">
                  <wp:posOffset>1317362</wp:posOffset>
                </wp:positionV>
                <wp:extent cx="4362357" cy="267335"/>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357" cy="267335"/>
                        </a:xfrm>
                        <a:prstGeom prst="rect">
                          <a:avLst/>
                        </a:prstGeom>
                        <a:noFill/>
                        <a:ln w="9525">
                          <a:noFill/>
                          <a:miter lim="800000"/>
                          <a:headEnd/>
                          <a:tailEnd/>
                        </a:ln>
                      </wps:spPr>
                      <wps:txbx>
                        <w:txbxContent>
                          <w:p w14:paraId="3F1F039F" w14:textId="0F8821B7" w:rsidR="00625734" w:rsidRPr="001B4F1A" w:rsidRDefault="00625734" w:rsidP="004F47D7">
                            <w:pPr>
                              <w:pStyle w:val="ListParagrap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Desired temperature </w:t>
                            </w:r>
                            <m:oMath>
                              <m:r>
                                <w:rPr>
                                  <w:rFonts w:ascii="Cambria Math" w:hAnsi="Cambria Math" w:cs="Times New Roman"/>
                                  <w:color w:val="000000" w:themeColor="text1"/>
                                  <w:sz w:val="20"/>
                                  <w:szCs w:val="20"/>
                                </w:rPr>
                                <m:t>°</m:t>
                              </m:r>
                            </m:oMath>
                            <w:r>
                              <w:rPr>
                                <w:rFonts w:ascii="Times New Roman" w:eastAsiaTheme="minorEastAsia" w:hAnsi="Times New Roman" w:cs="Times New Roman"/>
                                <w:color w:val="000000" w:themeColor="text1"/>
                                <w:sz w:val="20"/>
                                <w:szCs w:val="20"/>
                              </w:rPr>
                              <w:t>K</w:t>
                            </w:r>
                          </w:p>
                          <w:p w14:paraId="23DACB93" w14:textId="77777777" w:rsidR="00625734" w:rsidRPr="00673FEF" w:rsidRDefault="00625734" w:rsidP="004F47D7">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A9AA3E" id="_x0000_s1079" type="#_x0000_t202" style="position:absolute;left:0;text-align:left;margin-left:70.5pt;margin-top:103.75pt;width:343.5pt;height:21.05pt;z-index:251865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D9mkEAIAAPsDAAAOAAAAZHJzL2Uyb0RvYy54bWysU11v2yAUfZ+0/4B4X5zYcdJacaquXadJ&#10;3YfU7gcQjGM04DIgsbNf3wtO0qh7m+YHC7jcc88597K6GbQie+G8BFPT2WRKiTAcGmm2Nf35/PDh&#10;ihIfmGmYAiNqehCe3qzfv1v1thI5dKAa4QiCGF/1tqZdCLbKMs87oZmfgBUGgy04zQJu3TZrHOsR&#10;Xassn04XWQ+usQ648B5P78cgXSf8thU8fG9bLwJRNUVuIf1d+m/iP1uvWLV1zHaSH2mwf2ChmTRY&#10;9Ax1zwIjOyf/gtKSO/DQhgkHnUHbSi6SBlQzm75R89QxK5IWNMfbs03+/8Hyb/sfjsimpgXaY5jG&#10;Hj2LIZCPMJA82tNbX+GtJ4v3woDH2OYk1dtH4L88MXDXMbMVt85B3wnWIL1ZzMwuUkccH0E2/Vdo&#10;sAzbBUhAQ+t09A7dIIiOPA7n1kQqHA/nxSIvyiUlHGP5YlkUZSrBqlO2dT58FqBJXNTUYesTOts/&#10;+hDZsOp0JRYz8CCVSu1XhvQ1vS7zMiVcRLQMOJ1K6ppeTeM3zksU+ck0KTkwqcY1FlDmqDoKHSWH&#10;YTMkf8vi5OYGmgP64GCcRnw9uOjA/aGkx0msqf+9Y05Qor4Y9PJ6Np/H0U2bebnMceMuI5vLCDMc&#10;oWoaKBmXdyGN+6j5Fj1vZbIjNmdkcuSME5ZcOr6GOMKX+3Tr9c2uXwAAAP//AwBQSwMEFAAGAAgA&#10;AAAhAOF4X2jeAAAACwEAAA8AAABkcnMvZG93bnJldi54bWxMj8FOwzAQRO9I/IO1SNyo3Sht0xCn&#10;qoq4gmgBiZsbb5OIeB3FbhP+nuVEjzM7mn1TbCbXiQsOofWkYT5TIJAqb1uqNbwfnh8yECEasqbz&#10;hBp+MMCmvL0pTG79SG942cdacAmF3GhoYuxzKUPVoDNh5nskvp384ExkOdTSDmbkctfJRKmldKYl&#10;/tCYHncNVt/7s9Pw8XL6+kzVa/3kFv3oJyXJraXW93fT9hFExCn+h+EPn9GhZKajP5MNomOdznlL&#10;1JCo1QIEJ7IkY+fITrpegiwLeb2h/AUAAP//AwBQSwECLQAUAAYACAAAACEAtoM4kv4AAADhAQAA&#10;EwAAAAAAAAAAAAAAAAAAAAAAW0NvbnRlbnRfVHlwZXNdLnhtbFBLAQItABQABgAIAAAAIQA4/SH/&#10;1gAAAJQBAAALAAAAAAAAAAAAAAAAAC8BAABfcmVscy8ucmVsc1BLAQItABQABgAIAAAAIQDQD9mk&#10;EAIAAPsDAAAOAAAAAAAAAAAAAAAAAC4CAABkcnMvZTJvRG9jLnhtbFBLAQItABQABgAIAAAAIQDh&#10;eF9o3gAAAAsBAAAPAAAAAAAAAAAAAAAAAGoEAABkcnMvZG93bnJldi54bWxQSwUGAAAAAAQABADz&#10;AAAAdQUAAAAA&#10;" filled="f" stroked="f">
                <v:textbox>
                  <w:txbxContent>
                    <w:p w14:paraId="3F1F039F" w14:textId="0F8821B7" w:rsidR="00625734" w:rsidRPr="001B4F1A" w:rsidRDefault="00625734" w:rsidP="004F47D7">
                      <w:pPr>
                        <w:pStyle w:val="ListParagrap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Desired temperature </w:t>
                      </w:r>
                      <m:oMath>
                        <m:r>
                          <w:rPr>
                            <w:rFonts w:ascii="Cambria Math" w:hAnsi="Cambria Math" w:cs="Times New Roman"/>
                            <w:color w:val="000000" w:themeColor="text1"/>
                            <w:sz w:val="20"/>
                            <w:szCs w:val="20"/>
                          </w:rPr>
                          <m:t>°</m:t>
                        </m:r>
                      </m:oMath>
                      <w:r>
                        <w:rPr>
                          <w:rFonts w:ascii="Times New Roman" w:eastAsiaTheme="minorEastAsia" w:hAnsi="Times New Roman" w:cs="Times New Roman"/>
                          <w:color w:val="000000" w:themeColor="text1"/>
                          <w:sz w:val="20"/>
                          <w:szCs w:val="20"/>
                        </w:rPr>
                        <w:t>K</w:t>
                      </w:r>
                    </w:p>
                    <w:p w14:paraId="23DACB93" w14:textId="77777777" w:rsidR="00625734" w:rsidRPr="00673FEF" w:rsidRDefault="00625734" w:rsidP="004F47D7">
                      <w:pPr>
                        <w:pStyle w:val="ListParagraph"/>
                        <w:rPr>
                          <w:color w:val="FF0000"/>
                          <w:sz w:val="18"/>
                          <w:szCs w:val="18"/>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64064" behindDoc="0" locked="0" layoutInCell="1" allowOverlap="1" wp14:anchorId="722E6926" wp14:editId="1512BB43">
                <wp:simplePos x="0" y="0"/>
                <wp:positionH relativeFrom="margin">
                  <wp:align>center</wp:align>
                </wp:positionH>
                <wp:positionV relativeFrom="paragraph">
                  <wp:posOffset>867038</wp:posOffset>
                </wp:positionV>
                <wp:extent cx="4317365" cy="258445"/>
                <wp:effectExtent l="0" t="0" r="0" b="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7365" cy="258445"/>
                        </a:xfrm>
                        <a:prstGeom prst="rect">
                          <a:avLst/>
                        </a:prstGeom>
                        <a:noFill/>
                        <a:ln w="9525">
                          <a:noFill/>
                          <a:miter lim="800000"/>
                          <a:headEnd/>
                          <a:tailEnd/>
                        </a:ln>
                      </wps:spPr>
                      <wps:txbx>
                        <w:txbxContent>
                          <w:p w14:paraId="1BC08498" w14:textId="77777777" w:rsidR="00625734" w:rsidRPr="001B4F1A" w:rsidRDefault="00625734" w:rsidP="004F47D7">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Number of temperature points in KInitialVal.txt</w:t>
                            </w:r>
                          </w:p>
                          <w:p w14:paraId="43AB8BEB" w14:textId="77777777" w:rsidR="00625734" w:rsidRPr="00673FEF" w:rsidRDefault="00625734" w:rsidP="004F47D7">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2E6926" id="_x0000_s1080" type="#_x0000_t202" style="position:absolute;left:0;text-align:left;margin-left:0;margin-top:68.25pt;width:339.95pt;height:20.35pt;z-index:2518640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acEAIAAPwDAAAOAAAAZHJzL2Uyb0RvYy54bWysU9tuGyEQfa/Uf0C812tvdhNnZRylSVNV&#10;Si9S0g/ALOtFBYYC9m769RlY27Xat6o8IIZhzsw5M6xuRqPJXvqgwDK6mM0pkVZAq+yW0e/PD++W&#10;lITIbcs1WMnoiwz0Zv32zWpwjSyhB91KTxDEhmZwjPYxuqYoguil4WEGTlp0duANj2j6bdF6PiC6&#10;0UU5n18WA/jWeRAyBLy9n5x0nfG7Tor4teuCjEQzirXFvPu8b9JerFe82XrueiUOZfB/qMJwZTHp&#10;CeqeR052Xv0FZZTwEKCLMwGmgK5TQmYOyGYx/4PNU8+dzFxQnOBOMoX/Byu+7L95olpGy7KixHKD&#10;TXqWYyTvYSRl0mdwocFnTw4fxhGvsc+Za3CPIH4EYuGu53Yrb72HoZe8xfoWKbI4C51wQgLZDJ+h&#10;xTR8FyEDjZ03STyUgyA69unl1JtUisDL6mJxdXFZUyLQV9bLqqpzCt4co50P8aMEQ9KBUY+9z+h8&#10;/xhiqoY3xycpmYUHpXXuv7ZkYPS6LusccOYxKuJ4amUYXc7TmgYmkfxg2xwcudLTGRNoe2CdiE6U&#10;47gZs8B1dVRzA+0L6uBhGkf8Pnjowf+iZMBRZDT83HEvKdGfLGp5vaiqNLvZqOqrEg1/7tmce7gV&#10;CMVopGQ63sU87xPnW9S8U1mO1JypkkPNOGJZpcN3SDN8budXvz/t+hUAAP//AwBQSwMEFAAGAAgA&#10;AAAhAHNcW/ndAAAACAEAAA8AAABkcnMvZG93bnJldi54bWxMj8FOwzAQRO9I/QdrK3GjNoUmJMSp&#10;KhBXEIVW4ubG2yRqvI5itwl/z3KC486MZt8U68l14oJDaD1puF0oEEiVty3VGj4/Xm4eQIRoyJrO&#10;E2r4xgDrcnZVmNz6kd7xso214BIKudHQxNjnUoaqQWfCwvdI7B394Ezkc6ilHczI5a6TS6US6UxL&#10;/KExPT41WJ22Z6dh93r82t+rt/rZrfrRT0qSy6TW1/Np8wgi4hT/wvCLz+hQMtPBn8kG0WngIZHV&#10;u2QFgu0kzTIQB1bSdAmyLOT/AeUPAAAA//8DAFBLAQItABQABgAIAAAAIQC2gziS/gAAAOEBAAAT&#10;AAAAAAAAAAAAAAAAAAAAAABbQ29udGVudF9UeXBlc10ueG1sUEsBAi0AFAAGAAgAAAAhADj9If/W&#10;AAAAlAEAAAsAAAAAAAAAAAAAAAAALwEAAF9yZWxzLy5yZWxzUEsBAi0AFAAGAAgAAAAhAHcv5pwQ&#10;AgAA/AMAAA4AAAAAAAAAAAAAAAAALgIAAGRycy9lMm9Eb2MueG1sUEsBAi0AFAAGAAgAAAAhAHNc&#10;W/ndAAAACAEAAA8AAAAAAAAAAAAAAAAAagQAAGRycy9kb3ducmV2LnhtbFBLBQYAAAAABAAEAPMA&#10;AAB0BQAAAAA=&#10;" filled="f" stroked="f">
                <v:textbox>
                  <w:txbxContent>
                    <w:p w14:paraId="1BC08498" w14:textId="77777777" w:rsidR="00625734" w:rsidRPr="001B4F1A" w:rsidRDefault="00625734" w:rsidP="004F47D7">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Number of temperature points in KInitialVal.txt</w:t>
                      </w:r>
                    </w:p>
                    <w:p w14:paraId="43AB8BEB" w14:textId="77777777" w:rsidR="00625734" w:rsidRPr="00673FEF" w:rsidRDefault="00625734" w:rsidP="004F47D7">
                      <w:pPr>
                        <w:pStyle w:val="ListParagraph"/>
                        <w:rPr>
                          <w:color w:val="FF0000"/>
                          <w:sz w:val="18"/>
                          <w:szCs w:val="18"/>
                        </w:rPr>
                      </w:pPr>
                    </w:p>
                  </w:txbxContent>
                </v:textbox>
                <w10:wrap anchorx="margin"/>
              </v:shape>
            </w:pict>
          </mc:Fallback>
        </mc:AlternateContent>
      </w:r>
      <w:r w:rsidR="004F47D7" w:rsidRPr="00C67093">
        <w:rPr>
          <w:rFonts w:ascii="Times New Roman" w:hAnsi="Times New Roman" w:cs="Times New Roman"/>
          <w:noProof/>
          <w:sz w:val="24"/>
          <w:szCs w:val="24"/>
        </w:rPr>
        <mc:AlternateContent>
          <mc:Choice Requires="wps">
            <w:drawing>
              <wp:anchor distT="45720" distB="45720" distL="114300" distR="114300" simplePos="0" relativeHeight="251867136" behindDoc="0" locked="0" layoutInCell="1" allowOverlap="1" wp14:anchorId="3BC05D74" wp14:editId="3029D624">
                <wp:simplePos x="0" y="0"/>
                <wp:positionH relativeFrom="margin">
                  <wp:posOffset>1043305</wp:posOffset>
                </wp:positionH>
                <wp:positionV relativeFrom="paragraph">
                  <wp:posOffset>55895</wp:posOffset>
                </wp:positionV>
                <wp:extent cx="1967076" cy="258708"/>
                <wp:effectExtent l="0" t="0" r="0" b="0"/>
                <wp:wrapNone/>
                <wp:docPr id="2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076" cy="258708"/>
                        </a:xfrm>
                        <a:prstGeom prst="rect">
                          <a:avLst/>
                        </a:prstGeom>
                        <a:noFill/>
                        <a:ln w="9525">
                          <a:noFill/>
                          <a:miter lim="800000"/>
                          <a:headEnd/>
                          <a:tailEnd/>
                        </a:ln>
                      </wps:spPr>
                      <wps:txbx>
                        <w:txbxContent>
                          <w:p w14:paraId="5553F51B" w14:textId="77777777" w:rsidR="00625734" w:rsidRPr="001B4F1A" w:rsidRDefault="00625734" w:rsidP="004F47D7">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 xml:space="preserve">N-alkane mole composition </w:t>
                            </w:r>
                          </w:p>
                          <w:p w14:paraId="10EEE6E0" w14:textId="77777777" w:rsidR="00625734" w:rsidRPr="00673FEF" w:rsidRDefault="00625734" w:rsidP="004F47D7">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C05D74" id="_x0000_s1081" type="#_x0000_t202" style="position:absolute;left:0;text-align:left;margin-left:82.15pt;margin-top:4.4pt;width:154.9pt;height:20.35pt;z-index:2518671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2gU9EAIAAPwDAAAOAAAAZHJzL2Uyb0RvYy54bWysU9tu2zAMfR+wfxD0vtgx4lyMOEXXrsOA&#10;rhvQ7gMUWY6FSaImKbGzrx8lJ1mwvhXzgyCa5CHPIbW+GbQiB+G8BFPT6SSnRBgOjTS7mv54efiw&#10;pMQHZhqmwIiaHoWnN5v379a9rUQBHahGOIIgxle9rWkXgq2yzPNOaOYnYIVBZwtOs4Cm22WNYz2i&#10;a5UVeT7PenCNdcCF9/j3fnTSTcJvW8HDt7b1IhBVU+wtpNOlcxvPbLNm1c4x20l+aoO9oQvNpMGi&#10;F6h7FhjZO/kKSkvuwEMbJhx0Bm0ruUgckM00/4fNc8esSFxQHG8vMvn/B8ufDt8dkU1Ni3JKiWEa&#10;h/QihkA+wkCKqE9vfYVhzxYDw4C/cc6Jq7ePwH96YuCuY2Ynbp2DvhOswf6mMTO7Sh1xfATZ9l+h&#10;wTJsHyABDa3TUTyUgyA6zul4mU1shceSq/kiX8wp4egryuUiX6YSrDpnW+fDZwGaxEtNHc4+obPD&#10;ow+xG1adQ2IxAw9SqTR/ZUhf01VZlCnhyqNlwPVUUtd0mcdvXJhI8pNpUnJgUo13LKDMiXUkOlIO&#10;w3ZIApflWc0tNEfUwcG4jvh88NKB+01Jj6tYU/9rz5ygRH0xqOVqOpvF3U3GrFwUaLhrz/bawwxH&#10;qJoGSsbrXUj7PnK+Rc1bmeSIwxk7OfWMK5ZUOj2HuMPXdor6+2g3fwAAAP//AwBQSwMEFAAGAAgA&#10;AAAhAHB+ajTcAAAACAEAAA8AAABkcnMvZG93bnJldi54bWxMj81OwzAQhO9IvIO1SNzoupCWNsSp&#10;EIgrqOVH4ubG2yQiXkex24S3ZznBbUczmv2m2Ey+UycaYhvYwHymQRFXwbVcG3h7fbpagYrJsrNd&#10;YDLwTRE25flZYXMXRt7SaZdqJSUcc2ugSanPEWPVkLdxFnpi8Q5h8DaJHGp0gx2l3Hd4rfUSvW1Z&#10;PjS2p4eGqq/d0Rt4fz58fmT6pX70i34Mk0b2azTm8mK6vwOVaEp/YfjFF3QohWkfjuyi6kQvsxuJ&#10;GljJAvGz22wOai/HegFYFvh/QPkDAAD//wMAUEsBAi0AFAAGAAgAAAAhALaDOJL+AAAA4QEAABMA&#10;AAAAAAAAAAAAAAAAAAAAAFtDb250ZW50X1R5cGVzXS54bWxQSwECLQAUAAYACAAAACEAOP0h/9YA&#10;AACUAQAACwAAAAAAAAAAAAAAAAAvAQAAX3JlbHMvLnJlbHNQSwECLQAUAAYACAAAACEAdNoFPRAC&#10;AAD8AwAADgAAAAAAAAAAAAAAAAAuAgAAZHJzL2Uyb0RvYy54bWxQSwECLQAUAAYACAAAACEAcH5q&#10;NNwAAAAIAQAADwAAAAAAAAAAAAAAAABqBAAAZHJzL2Rvd25yZXYueG1sUEsFBgAAAAAEAAQA8wAA&#10;AHMFAAAAAA==&#10;" filled="f" stroked="f">
                <v:textbox>
                  <w:txbxContent>
                    <w:p w14:paraId="5553F51B" w14:textId="77777777" w:rsidR="00625734" w:rsidRPr="001B4F1A" w:rsidRDefault="00625734" w:rsidP="004F47D7">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 xml:space="preserve">N-alkane mole composition </w:t>
                      </w:r>
                    </w:p>
                    <w:p w14:paraId="10EEE6E0" w14:textId="77777777" w:rsidR="00625734" w:rsidRPr="00673FEF" w:rsidRDefault="00625734" w:rsidP="004F47D7">
                      <w:pPr>
                        <w:pStyle w:val="ListParagraph"/>
                        <w:rPr>
                          <w:color w:val="FF0000"/>
                          <w:sz w:val="18"/>
                          <w:szCs w:val="18"/>
                        </w:rPr>
                      </w:pPr>
                    </w:p>
                  </w:txbxContent>
                </v:textbox>
                <w10:wrap anchorx="margin"/>
              </v:shape>
            </w:pict>
          </mc:Fallback>
        </mc:AlternateContent>
      </w:r>
      <w:r w:rsidR="004F47D7" w:rsidRPr="00C67093">
        <w:rPr>
          <w:rFonts w:ascii="Times New Roman" w:hAnsi="Times New Roman" w:cs="Times New Roman"/>
          <w:noProof/>
          <w:sz w:val="24"/>
          <w:szCs w:val="24"/>
        </w:rPr>
        <mc:AlternateContent>
          <mc:Choice Requires="wps">
            <w:drawing>
              <wp:anchor distT="45720" distB="45720" distL="114300" distR="114300" simplePos="0" relativeHeight="251855872" behindDoc="0" locked="0" layoutInCell="1" allowOverlap="1" wp14:anchorId="36D098BD" wp14:editId="356D6C84">
                <wp:simplePos x="0" y="0"/>
                <wp:positionH relativeFrom="margin">
                  <wp:posOffset>1071477</wp:posOffset>
                </wp:positionH>
                <wp:positionV relativeFrom="paragraph">
                  <wp:posOffset>266204</wp:posOffset>
                </wp:positionV>
                <wp:extent cx="2756535" cy="258445"/>
                <wp:effectExtent l="0" t="0" r="0" b="0"/>
                <wp:wrapNone/>
                <wp:docPr id="2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35" cy="258445"/>
                        </a:xfrm>
                        <a:prstGeom prst="rect">
                          <a:avLst/>
                        </a:prstGeom>
                        <a:noFill/>
                        <a:ln w="9525">
                          <a:noFill/>
                          <a:miter lim="800000"/>
                          <a:headEnd/>
                          <a:tailEnd/>
                        </a:ln>
                      </wps:spPr>
                      <wps:txbx>
                        <w:txbxContent>
                          <w:p w14:paraId="2322154F" w14:textId="77777777" w:rsidR="00625734" w:rsidRPr="001B4F1A" w:rsidRDefault="00625734" w:rsidP="004F47D7">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Coefficients of DIPPR for molar volumes</w:t>
                            </w:r>
                          </w:p>
                          <w:p w14:paraId="6D9833DD" w14:textId="77777777" w:rsidR="00625734" w:rsidRPr="00673FEF" w:rsidRDefault="00625734" w:rsidP="004F47D7">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098BD" id="_x0000_s1082" type="#_x0000_t202" style="position:absolute;left:0;text-align:left;margin-left:84.35pt;margin-top:20.95pt;width:217.05pt;height:20.35pt;z-index:251855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42yEAIAAPwDAAAOAAAAZHJzL2Uyb0RvYy54bWysU9tuGyEQfa/Uf0C812tvvI6zMo7SpKkq&#10;pRcp6QdglvWiAkMBe9f9+gys7VrtW1UeEMMwZ+acGVa3g9FkL31QYBmdTaaUSCugUXbL6PeXx3dL&#10;SkLktuEarGT0IAO9Xb99s+pdLUvoQDfSEwSxoe4do12Mri6KIDppeJiAkxadLXjDI5p+WzSe94hu&#10;dFFOp4uiB984D0KGgLcPo5OuM37bShG/tm2QkWhGsbaYd5/3TdqL9YrXW89dp8SxDP4PVRiuLCY9&#10;Qz3wyMnOq7+gjBIeArRxIsAU0LZKyMwB2cymf7B57riTmQuKE9xZpvD/YMWX/TdPVMNoeTWjxHKD&#10;TXqRQyTvYSBl0qd3ocZnzw4fxgGvsc+Za3BPIH4EYuG+43Yr77yHvpO8wfpmKbK4CB1xQgLZ9J+h&#10;wTR8FyEDDa03STyUgyA69ulw7k0qReBleV0tqquKEoG+slrO51VOwetTtPMhfpRgSDow6rH3GZ3v&#10;n0JM1fD69CQls/CotM7915b0jN5UZZUDLjxGRRxPrQyjy2la48Akkh9sk4MjV3o8YwJtj6wT0ZFy&#10;HDZDFrhanNTcQHNAHTyM44jfBw8d+F+U9DiKjIafO+4lJfqTRS1vZvN5mt1szKvrEg1/6dlcergV&#10;CMVopGQ83sc87yPnO9S8VVmO1JyxkmPNOGJZpeN3SDN8aedXvz/t+hUAAP//AwBQSwMEFAAGAAgA&#10;AAAhABgD6bTeAAAACQEAAA8AAABkcnMvZG93bnJldi54bWxMj8tOwzAQRfdI/QdrkLqjdqMS0jRO&#10;VYG6BVEeUnduPE0i4nEUu034e4YVLK/m6M65xXZynbjiEFpPGpYLBQKp8ralWsP72/4uAxGiIWs6&#10;T6jhGwNsy9lNYXLrR3rF6yHWgkso5EZDE2OfSxmqBp0JC98j8e3sB2cix6GWdjAjl7tOJkql0pmW&#10;+ENjenxssPo6XJyGj+fz8XOlXuond9+PflKS3FpqPb+ddhsQEaf4B8OvPqtDyU4nfyEbRMc5zR4Y&#10;1bBarkEwkKqEt5w0ZEkKsizk/wXlDwAAAP//AwBQSwECLQAUAAYACAAAACEAtoM4kv4AAADhAQAA&#10;EwAAAAAAAAAAAAAAAAAAAAAAW0NvbnRlbnRfVHlwZXNdLnhtbFBLAQItABQABgAIAAAAIQA4/SH/&#10;1gAAAJQBAAALAAAAAAAAAAAAAAAAAC8BAABfcmVscy8ucmVsc1BLAQItABQABgAIAAAAIQBeg42y&#10;EAIAAPwDAAAOAAAAAAAAAAAAAAAAAC4CAABkcnMvZTJvRG9jLnhtbFBLAQItABQABgAIAAAAIQAY&#10;A+m03gAAAAkBAAAPAAAAAAAAAAAAAAAAAGoEAABkcnMvZG93bnJldi54bWxQSwUGAAAAAAQABADz&#10;AAAAdQUAAAAA&#10;" filled="f" stroked="f">
                <v:textbox>
                  <w:txbxContent>
                    <w:p w14:paraId="2322154F" w14:textId="77777777" w:rsidR="00625734" w:rsidRPr="001B4F1A" w:rsidRDefault="00625734" w:rsidP="004F47D7">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Coefficients of DIPPR for molar volumes</w:t>
                      </w:r>
                    </w:p>
                    <w:p w14:paraId="6D9833DD" w14:textId="77777777" w:rsidR="00625734" w:rsidRPr="00673FEF" w:rsidRDefault="00625734" w:rsidP="004F47D7">
                      <w:pPr>
                        <w:pStyle w:val="ListParagraph"/>
                        <w:rPr>
                          <w:color w:val="FF0000"/>
                          <w:sz w:val="18"/>
                          <w:szCs w:val="18"/>
                        </w:rPr>
                      </w:pPr>
                    </w:p>
                  </w:txbxContent>
                </v:textbox>
                <w10:wrap anchorx="margin"/>
              </v:shape>
            </w:pict>
          </mc:Fallback>
        </mc:AlternateContent>
      </w:r>
      <w:r w:rsidR="004F47D7" w:rsidRPr="00C67093">
        <w:rPr>
          <w:rFonts w:ascii="Times New Roman" w:hAnsi="Times New Roman" w:cs="Times New Roman"/>
          <w:noProof/>
          <w:sz w:val="24"/>
          <w:szCs w:val="24"/>
        </w:rPr>
        <mc:AlternateContent>
          <mc:Choice Requires="wps">
            <w:drawing>
              <wp:anchor distT="45720" distB="45720" distL="114300" distR="114300" simplePos="0" relativeHeight="251857920" behindDoc="0" locked="0" layoutInCell="1" allowOverlap="1" wp14:anchorId="064363B2" wp14:editId="67A1EAA5">
                <wp:simplePos x="0" y="0"/>
                <wp:positionH relativeFrom="margin">
                  <wp:posOffset>993295</wp:posOffset>
                </wp:positionH>
                <wp:positionV relativeFrom="paragraph">
                  <wp:posOffset>478279</wp:posOffset>
                </wp:positionV>
                <wp:extent cx="2756581" cy="258708"/>
                <wp:effectExtent l="0" t="0" r="0" b="0"/>
                <wp:wrapNone/>
                <wp:docPr id="2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81" cy="258708"/>
                        </a:xfrm>
                        <a:prstGeom prst="rect">
                          <a:avLst/>
                        </a:prstGeom>
                        <a:noFill/>
                        <a:ln w="9525">
                          <a:noFill/>
                          <a:miter lim="800000"/>
                          <a:headEnd/>
                          <a:tailEnd/>
                        </a:ln>
                      </wps:spPr>
                      <wps:txbx>
                        <w:txbxContent>
                          <w:p w14:paraId="49A9A7AC" w14:textId="77777777" w:rsidR="00625734" w:rsidRPr="001B4F1A" w:rsidRDefault="00625734" w:rsidP="004F47D7">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puts (provided in C# by the user)</w:t>
                            </w:r>
                          </w:p>
                          <w:p w14:paraId="0C9252BF" w14:textId="77777777" w:rsidR="00625734" w:rsidRPr="00673FEF" w:rsidRDefault="00625734" w:rsidP="004F47D7">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4363B2" id="_x0000_s1083" type="#_x0000_t202" style="position:absolute;left:0;text-align:left;margin-left:78.2pt;margin-top:37.65pt;width:217.05pt;height:20.35pt;z-index:251857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3yksEAIAAPwDAAAOAAAAZHJzL2Uyb0RvYy54bWysU9uO2yAQfa/Uf0C8N3bceJO1Qlbb3W5V&#10;aXuRdvsBBOMYFRgKJPb26zvgJI3at6o8IIZhzsw5M6xvRqPJQfqgwDI6n5WUSCugVXbH6Lfnhzcr&#10;SkLktuUarGT0RQZ6s3n9aj24RlbQg26lJwhiQzM4RvsYXVMUQfTS8DADJy06O/CGRzT9rmg9HxDd&#10;6KIqy6tiAN86D0KGgLf3k5NuMn7XSRG/dF2QkWhGsbaYd5/3bdqLzZo3O89dr8SxDP4PVRiuLCY9&#10;Q93zyMneq7+gjBIeAnRxJsAU0HVKyMwB2czLP9g89dzJzAXFCe4sU/h/sOLz4asnqmW0eltRYrnB&#10;Jj3LMZJ3MJIq6TO40OCzJ4cP44jX2OfMNbhHEN8DsXDXc7uTt97D0EveYn3zFFlchE44IYFsh0/Q&#10;Yhq+j5CBxs6bJB7KQRAd+/Ry7k0qReBltayv6tWcEoG+ql4ty1VOwZtTtPMhfpBgSDow6rH3GZ0f&#10;HkNM1fDm9CQls/CgtM7915YMjF7XVZ0DLjxGRRxPrQyjqzKtaWASyfe2zcGRKz2dMYG2R9aJ6EQ5&#10;jtsxC1wvT2puoX1BHTxM44jfBw89+J+UDDiKjIYfe+4lJfqjRS2v54tFmt1sLOplhYa/9GwvPdwK&#10;hGI0UjId72Ke94nzLWreqSxHas5UybFmHLGs0vE7pBm+tPOr35928wsAAP//AwBQSwMEFAAGAAgA&#10;AAAhAP1cOJzdAAAACgEAAA8AAABkcnMvZG93bnJldi54bWxMj8FOwzAQRO9I/IO1SNyo3VIHGuJU&#10;CMQVRFuQuLnxNokar6PYbcLfs5zgOJqn2bfFevKdOOMQ20AG5jMFAqkKrqXawG77cnMPIiZLznaB&#10;0MA3RliXlxeFzV0Y6R3Pm1QLHqGYWwNNSn0uZawa9DbOQo/E3SEM3iaOQy3dYEce951cKJVJb1vi&#10;C43t8anB6rg5eQMfr4evz6V6q5+97scwKUl+JY25vpoeH0AknNIfDL/6rA4lO+3DiVwUHWedLRk1&#10;cKdvQTCgV0qD2HMzzxTIspD/Xyh/AAAA//8DAFBLAQItABQABgAIAAAAIQC2gziS/gAAAOEBAAAT&#10;AAAAAAAAAAAAAAAAAAAAAABbQ29udGVudF9UeXBlc10ueG1sUEsBAi0AFAAGAAgAAAAhADj9If/W&#10;AAAAlAEAAAsAAAAAAAAAAAAAAAAALwEAAF9yZWxzLy5yZWxzUEsBAi0AFAAGAAgAAAAhACnfKSwQ&#10;AgAA/AMAAA4AAAAAAAAAAAAAAAAALgIAAGRycy9lMm9Eb2MueG1sUEsBAi0AFAAGAAgAAAAhAP1c&#10;OJzdAAAACgEAAA8AAAAAAAAAAAAAAAAAagQAAGRycy9kb3ducmV2LnhtbFBLBQYAAAAABAAEAPMA&#10;AAB0BQAAAAA=&#10;" filled="f" stroked="f">
                <v:textbox>
                  <w:txbxContent>
                    <w:p w14:paraId="49A9A7AC" w14:textId="77777777" w:rsidR="00625734" w:rsidRPr="001B4F1A" w:rsidRDefault="00625734" w:rsidP="004F47D7">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puts (provided in C# by the user)</w:t>
                      </w:r>
                    </w:p>
                    <w:p w14:paraId="0C9252BF" w14:textId="77777777" w:rsidR="00625734" w:rsidRPr="00673FEF" w:rsidRDefault="00625734" w:rsidP="004F47D7">
                      <w:pPr>
                        <w:pStyle w:val="ListParagraph"/>
                        <w:rPr>
                          <w:color w:val="FF0000"/>
                          <w:sz w:val="18"/>
                          <w:szCs w:val="18"/>
                        </w:rPr>
                      </w:pPr>
                    </w:p>
                  </w:txbxContent>
                </v:textbox>
                <w10:wrap anchorx="margin"/>
              </v:shape>
            </w:pict>
          </mc:Fallback>
        </mc:AlternateContent>
      </w:r>
      <w:r w:rsidR="004F47D7" w:rsidRPr="00C67093">
        <w:rPr>
          <w:rFonts w:ascii="Times New Roman" w:hAnsi="Times New Roman" w:cs="Times New Roman"/>
          <w:noProof/>
          <w:sz w:val="24"/>
          <w:szCs w:val="24"/>
        </w:rPr>
        <mc:AlternateContent>
          <mc:Choice Requires="wps">
            <w:drawing>
              <wp:anchor distT="45720" distB="45720" distL="114300" distR="114300" simplePos="0" relativeHeight="251860992" behindDoc="0" locked="0" layoutInCell="1" allowOverlap="1" wp14:anchorId="766A6E5E" wp14:editId="6FC891F9">
                <wp:simplePos x="0" y="0"/>
                <wp:positionH relativeFrom="margin">
                  <wp:posOffset>890905</wp:posOffset>
                </wp:positionH>
                <wp:positionV relativeFrom="paragraph">
                  <wp:posOffset>682238</wp:posOffset>
                </wp:positionV>
                <wp:extent cx="4317365" cy="258445"/>
                <wp:effectExtent l="0" t="0" r="0" b="0"/>
                <wp:wrapNone/>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7365" cy="258445"/>
                        </a:xfrm>
                        <a:prstGeom prst="rect">
                          <a:avLst/>
                        </a:prstGeom>
                        <a:noFill/>
                        <a:ln w="9525">
                          <a:noFill/>
                          <a:miter lim="800000"/>
                          <a:headEnd/>
                          <a:tailEnd/>
                        </a:ln>
                      </wps:spPr>
                      <wps:txbx>
                        <w:txbxContent>
                          <w:p w14:paraId="183B31FE" w14:textId="77777777" w:rsidR="00625734" w:rsidRPr="001B4F1A" w:rsidRDefault="00625734" w:rsidP="004F47D7">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itial K values generated by SPWaxKInitialization.exe</w:t>
                            </w:r>
                          </w:p>
                          <w:p w14:paraId="31F9A428" w14:textId="77777777" w:rsidR="00625734" w:rsidRPr="00673FEF" w:rsidRDefault="00625734" w:rsidP="004F47D7">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6A6E5E" id="_x0000_s1084" type="#_x0000_t202" style="position:absolute;left:0;text-align:left;margin-left:70.15pt;margin-top:53.7pt;width:339.95pt;height:20.35pt;z-index:251860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cjJEAIAAPwDAAAOAAAAZHJzL2Uyb0RvYy54bWysU9tuGyEQfa/Uf0C812tvdhNnZRylSVNV&#10;Si9S0g/ALOtFBYYC9m769RlY27Xat6o8IIZhzsw5M6xuRqPJXvqgwDK6mM0pkVZAq+yW0e/PD++W&#10;lITIbcs1WMnoiwz0Zv32zWpwjSyhB91KTxDEhmZwjPYxuqYoguil4WEGTlp0duANj2j6bdF6PiC6&#10;0UU5n18WA/jWeRAyBLy9n5x0nfG7Tor4teuCjEQzirXFvPu8b9JerFe82XrueiUOZfB/qMJwZTHp&#10;CeqeR052Xv0FZZTwEKCLMwGmgK5TQmYOyGYx/4PNU8+dzFxQnOBOMoX/Byu+7L95olpGyxJbZbnB&#10;Jj3LMZL3MJIy6TO40OCzJ4cP44jX2OfMNbhHED8CsXDXc7uVt97D0EveYn2LFFmchU44IYFshs/Q&#10;Yhq+i5CBxs6bJB7KQRAd+/Ry6k0qReBldbG4urisKRHoK+tlVdU5BW+O0c6H+FGCIenAqMfeZ3S+&#10;fwwxVcOb45OUzMKD0jr3X1syMHpdl3UOOPMYFXE8tTKMLudpTQOTSH6wbQ6OXOnpjAm0PbBORCfK&#10;cdyMWeB6eVRzA+0L6uBhGkf8Pnjowf+iZMBRZDT83HEvKdGfLGp5vaiqNLvZqOqrEg1/7tmce7gV&#10;CMVopGQ63sU87xPnW9S8U1mO1JypkkPNOGJZpcN3SDN8budXvz/t+hUAAP//AwBQSwMEFAAGAAgA&#10;AAAhAHNappDdAAAACwEAAA8AAABkcnMvZG93bnJldi54bWxMj8FOwzAQRO9I/QdrkbhRuyFACHEq&#10;BOJKRaGVuLnxNokar6PYbcLfd3uC247maXamWE6uEyccQutJw2KuQCBV3rZUa/j+er/NQIRoyJrO&#10;E2r4xQDLcnZVmNz6kT7xtI614BAKudHQxNjnUoaqQWfC3PdI7O394ExkOdTSDmbkcNfJRKkH6UxL&#10;/KExPb42WB3WR6dh87H/2aZqVb+5+370k5LknqTWN9fTyzOIiFP8g+FSn6tDyZ12/kg2iI51qu4Y&#10;5UM9piCYyBKVgNhdrGwBsizk/w3lGQAA//8DAFBLAQItABQABgAIAAAAIQC2gziS/gAAAOEBAAAT&#10;AAAAAAAAAAAAAAAAAAAAAABbQ29udGVudF9UeXBlc10ueG1sUEsBAi0AFAAGAAgAAAAhADj9If/W&#10;AAAAlAEAAAsAAAAAAAAAAAAAAAAALwEAAF9yZWxzLy5yZWxzUEsBAi0AFAAGAAgAAAAhAOIpyMkQ&#10;AgAA/AMAAA4AAAAAAAAAAAAAAAAALgIAAGRycy9lMm9Eb2MueG1sUEsBAi0AFAAGAAgAAAAhAHNa&#10;ppDdAAAACwEAAA8AAAAAAAAAAAAAAAAAagQAAGRycy9kb3ducmV2LnhtbFBLBQYAAAAABAAEAPMA&#10;AAB0BQAAAAA=&#10;" filled="f" stroked="f">
                <v:textbox>
                  <w:txbxContent>
                    <w:p w14:paraId="183B31FE" w14:textId="77777777" w:rsidR="00625734" w:rsidRPr="001B4F1A" w:rsidRDefault="00625734" w:rsidP="004F47D7">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itial K values generated by SPWaxKInitialization.exe</w:t>
                      </w:r>
                    </w:p>
                    <w:p w14:paraId="31F9A428" w14:textId="77777777" w:rsidR="00625734" w:rsidRPr="00673FEF" w:rsidRDefault="00625734" w:rsidP="004F47D7">
                      <w:pPr>
                        <w:pStyle w:val="ListParagraph"/>
                        <w:rPr>
                          <w:color w:val="FF0000"/>
                          <w:sz w:val="18"/>
                          <w:szCs w:val="18"/>
                        </w:rPr>
                      </w:pPr>
                    </w:p>
                  </w:txbxContent>
                </v:textbox>
                <w10:wrap anchorx="margin"/>
              </v:shape>
            </w:pict>
          </mc:Fallback>
        </mc:AlternateContent>
      </w:r>
      <w:r w:rsidR="004F47D7">
        <w:rPr>
          <w:rFonts w:ascii="Times New Roman" w:hAnsi="Times New Roman" w:cs="Times New Roman"/>
          <w:noProof/>
          <w:sz w:val="24"/>
          <w:szCs w:val="24"/>
        </w:rPr>
        <mc:AlternateContent>
          <mc:Choice Requires="wps">
            <w:drawing>
              <wp:anchor distT="0" distB="0" distL="114300" distR="114300" simplePos="0" relativeHeight="251862016" behindDoc="0" locked="0" layoutInCell="1" allowOverlap="1" wp14:anchorId="75175EEB" wp14:editId="6AA858F2">
                <wp:simplePos x="0" y="0"/>
                <wp:positionH relativeFrom="column">
                  <wp:posOffset>985194</wp:posOffset>
                </wp:positionH>
                <wp:positionV relativeFrom="paragraph">
                  <wp:posOffset>1441914</wp:posOffset>
                </wp:positionV>
                <wp:extent cx="236406" cy="4460"/>
                <wp:effectExtent l="0" t="76200" r="30480" b="90805"/>
                <wp:wrapNone/>
                <wp:docPr id="31" name="Straight Arrow Connector 31"/>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D7CC723" id="Straight Arrow Connector 31" o:spid="_x0000_s1026" type="#_x0000_t32" style="position:absolute;margin-left:77.55pt;margin-top:113.55pt;width:18.6pt;height:.35pt;z-index:251862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h162QEAAAQEAAAOAAAAZHJzL2Uyb0RvYy54bWysU9uO0zAQfUfiHyy/06TdqkJV0xXqAi8I&#10;KhY+wOvYiSXfNB6a9O8ZO2kWAUIC8TKJ7Tkz5xyPD/ejs+yiIJngG75e1ZwpL0NrfNfwr1/evXrN&#10;WULhW2GDVw2/qsTvjy9fHIa4V5vQB9sqYFTEp/0QG94jxn1VJdkrJ9IqROXpUAdwAmkJXdWCGKi6&#10;s9WmrnfVEKCNEKRKiXYfpkN+LPW1VhI/aZ0UMttw4oYlQolPOVbHg9h3IGJv5ExD/AMLJ4ynpkup&#10;B4GCfQPzSylnJIQUNK5kcFXQ2khVNJCadf2TmsdeRFW0kDkpLjal/1dWfrycgZm24XdrzrxwdEeP&#10;CMJ0PbI3AGFgp+A9+RiAUQr5NcS0J9jJn2FepXiGLH7U4PKXZLGxeHxdPFYjMkmbm7vdtt5xJulo&#10;u92VG6ieoRESvlfBsfzT8DRTWTisi8vi8iEhNSfgDZD7Wp8jCmPf+pbhNZIYBCN8Z1VmTuk5pcoK&#10;Js7lD69WTfDPSpMXxHJqU6ZQnSywi6D5EVIqj8WDUomyM0wbaxdgXfj9ETjnZ6gqE/o34AVROgeP&#10;C9gZH+B33XG8UdZT/s2BSXe24Cm013KbxRoateLV/CzyLP+4LvDnx3v8DgAA//8DAFBLAwQUAAYA&#10;CAAAACEAD3JrPt4AAAALAQAADwAAAGRycy9kb3ducmV2LnhtbEyPQU/DMAyF70j8h8hI3Fi6oMFW&#10;mk4IiR1BDA5wyxqvqdY4VZO1hV+Px2Xc/Oyn5+8V68m3YsA+NoE0zGcZCKQq2IZqDR/vzzdLEDEZ&#10;sqYNhBq+McK6vLwoTG7DSG84bFMtOIRibjS4lLpcylg59CbOQofEt33ovUks+1ra3owc7lupsuxO&#10;etMQf3CmwyeH1WF79Bpe68/BK9o0cr/6+tnUL/bgxqT19dX0+AAi4ZTOZjjhMzqUzLQLR7JRtKwX&#10;izlbNSh1z8PJsVK3IHZ/myXIspD/O5S/AAAA//8DAFBLAQItABQABgAIAAAAIQC2gziS/gAAAOEB&#10;AAATAAAAAAAAAAAAAAAAAAAAAABbQ29udGVudF9UeXBlc10ueG1sUEsBAi0AFAAGAAgAAAAhADj9&#10;If/WAAAAlAEAAAsAAAAAAAAAAAAAAAAALwEAAF9yZWxzLy5yZWxzUEsBAi0AFAAGAAgAAAAhAN1i&#10;HXrZAQAABAQAAA4AAAAAAAAAAAAAAAAALgIAAGRycy9lMm9Eb2MueG1sUEsBAi0AFAAGAAgAAAAh&#10;AA9yaz7eAAAACwEAAA8AAAAAAAAAAAAAAAAAMwQAAGRycy9kb3ducmV2LnhtbFBLBQYAAAAABAAE&#10;APMAAAA+BQAAAAA=&#10;" strokecolor="#4472c4 [3204]" strokeweight=".5pt">
                <v:stroke endarrow="block" joinstyle="miter"/>
              </v:shape>
            </w:pict>
          </mc:Fallback>
        </mc:AlternateContent>
      </w:r>
      <w:r w:rsidR="004F47D7">
        <w:rPr>
          <w:rFonts w:ascii="Times New Roman" w:hAnsi="Times New Roman" w:cs="Times New Roman"/>
          <w:noProof/>
          <w:sz w:val="24"/>
          <w:szCs w:val="24"/>
        </w:rPr>
        <mc:AlternateContent>
          <mc:Choice Requires="wps">
            <w:drawing>
              <wp:anchor distT="0" distB="0" distL="114300" distR="114300" simplePos="0" relativeHeight="251863040" behindDoc="0" locked="0" layoutInCell="1" allowOverlap="1" wp14:anchorId="15F641B9" wp14:editId="572CFECA">
                <wp:simplePos x="0" y="0"/>
                <wp:positionH relativeFrom="column">
                  <wp:posOffset>965185</wp:posOffset>
                </wp:positionH>
                <wp:positionV relativeFrom="paragraph">
                  <wp:posOffset>1003300</wp:posOffset>
                </wp:positionV>
                <wp:extent cx="236220" cy="4445"/>
                <wp:effectExtent l="0" t="76200" r="30480" b="90805"/>
                <wp:wrapNone/>
                <wp:docPr id="229" name="Straight Arrow Connector 229"/>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D9A84BC" id="Straight Arrow Connector 229" o:spid="_x0000_s1026" type="#_x0000_t32" style="position:absolute;margin-left:76pt;margin-top:79pt;width:18.6pt;height:.35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X202AEAAAYEAAAOAAAAZHJzL2Uyb0RvYy54bWysU9uO0zAQfUfiHyy/06ShrKBqukJd4AVB&#10;tQsf4HXGiSXfNDZN+/eMnTSLACGBeJnE9pyZc47Hu9uzNewEGLV3LV+vas7ASd9p17f865f3L15z&#10;FpNwnTDeQcsvEPnt/vmz3Ri20PjBmw6QUREXt2No+ZBS2FZVlANYEVc+gKND5dGKREvsqw7FSNWt&#10;qZq6vqlGj11ALyFG2r2bDvm+1FcKZPqsVITETMuJWyoRS3zMsdrvxLZHEQYtZxriH1hYoR01XUrd&#10;iSTYN9S/lLJaoo9epZX0tvJKaQlFA6lZ1z+peRhEgKKFzIlhsSn+v7Ly0+mITHctb5o3nDlh6ZIe&#10;EgrdD4m9RfQjO3jnyEiPLOeQY2OIWwIe3BHnVQxHzPLPCm3+kjB2Li5fFpfhnJikzeblTdPQXUg6&#10;2mw2r3LF6gkaMKYP4C3LPy2PM5eFxLr4LE4fY5qAV0Dua1yOSWjzznUsXQKpSaiF6w3MfXJKlRVM&#10;nMtfuhiY4PegyA1iObUpcwgHg+wkaIKElODSeqlE2RmmtDELsC78/gic8zMUyoz+DXhBlM7epQVs&#10;tfP4u+7pfKWspvyrA5PubMGj7y7lNos1NGzlTuaHkaf5x3WBPz3f/XcAAAD//wMAUEsDBBQABgAI&#10;AAAAIQD5Npnk2wAAAAsBAAAPAAAAZHJzL2Rvd25yZXYueG1sTE9BTsMwELwj8QdrkbhRh0hAGuJU&#10;CIkeQRQOcHPjrR01XkexmwRez4YL3GZ2RrMz1Wb2nRhxiG0gBderDARSE0xLVsH729NVASImTUZ3&#10;gVDBF0bY1OdnlS5NmOgVx12ygkMollqBS6kvpYyNQ6/jKvRIrB3C4HViOlhpBj1xuO9knmW30uuW&#10;+IPTPT46bI67k1fwYj9Gn9O2lYf15/fWPpujm5JSlxfzwz2IhHP6M8NSn6tDzZ324UQmio75Tc5b&#10;0gIKBoujWOcg9r+XO5B1Jf9vqH8AAAD//wMAUEsBAi0AFAAGAAgAAAAhALaDOJL+AAAA4QEAABMA&#10;AAAAAAAAAAAAAAAAAAAAAFtDb250ZW50X1R5cGVzXS54bWxQSwECLQAUAAYACAAAACEAOP0h/9YA&#10;AACUAQAACwAAAAAAAAAAAAAAAAAvAQAAX3JlbHMvLnJlbHNQSwECLQAUAAYACAAAACEACaF9tNgB&#10;AAAGBAAADgAAAAAAAAAAAAAAAAAuAgAAZHJzL2Uyb0RvYy54bWxQSwECLQAUAAYACAAAACEA+TaZ&#10;5NsAAAALAQAADwAAAAAAAAAAAAAAAAAyBAAAZHJzL2Rvd25yZXYueG1sUEsFBgAAAAAEAAQA8wAA&#10;ADoFAAAAAA==&#10;" strokecolor="#4472c4 [3204]" strokeweight=".5pt">
                <v:stroke endarrow="block" joinstyle="miter"/>
              </v:shape>
            </w:pict>
          </mc:Fallback>
        </mc:AlternateContent>
      </w:r>
      <w:r w:rsidR="004F47D7">
        <w:rPr>
          <w:rFonts w:ascii="Times New Roman" w:hAnsi="Times New Roman" w:cs="Times New Roman"/>
          <w:noProof/>
          <w:sz w:val="24"/>
          <w:szCs w:val="24"/>
        </w:rPr>
        <mc:AlternateContent>
          <mc:Choice Requires="wps">
            <w:drawing>
              <wp:anchor distT="0" distB="0" distL="114300" distR="114300" simplePos="0" relativeHeight="251859968" behindDoc="0" locked="0" layoutInCell="1" allowOverlap="1" wp14:anchorId="071FAEA0" wp14:editId="2B3096CA">
                <wp:simplePos x="0" y="0"/>
                <wp:positionH relativeFrom="column">
                  <wp:posOffset>1026160</wp:posOffset>
                </wp:positionH>
                <wp:positionV relativeFrom="paragraph">
                  <wp:posOffset>795670</wp:posOffset>
                </wp:positionV>
                <wp:extent cx="236220" cy="4445"/>
                <wp:effectExtent l="0" t="76200" r="30480" b="90805"/>
                <wp:wrapNone/>
                <wp:docPr id="230" name="Straight Arrow Connector 230"/>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940828" id="Straight Arrow Connector 230" o:spid="_x0000_s1026" type="#_x0000_t32" style="position:absolute;margin-left:80.8pt;margin-top:62.65pt;width:18.6pt;height:.35pt;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IEk1wEAAAYEAAAOAAAAZHJzL2Uyb0RvYy54bWysU9uO0zAQfUfiHyy/07TZskJV0xXqAi8I&#10;KhY+wOvYjSXfNB6a5O8ZO2kWLQgJxMsktufMnHM83t8NzrKLgmSCb/hmteZMeRla488N//b1/as3&#10;nCUUvhU2eNXwUSV+d3j5Yt/HnapDF2yrgFERn3Z9bHiHGHdVlWSnnEirEJWnQx3ACaQlnKsWRE/V&#10;na3q9fq26gO0EYJUKdHu/XTID6W+1kriZ62TQmYbTtywRCjxMcfqsBe7M4jYGTnTEP/AwgnjqelS&#10;6l6gYN/B/FLKGQkhBY0rGVwVtDZSFQ2kZrN+puahE1EVLWROiotN6f+VlZ8uJ2CmbXh9Q/544eiS&#10;HhCEOXfI3gKEnh2D92RkAJZzyLE+ph0Bj/4E8yrFE2T5gwaXvySMDcXlcXFZDcgkbdY3t3VNvSQd&#10;bbfb17li9QSNkPCDCo7ln4anmctCYlN8FpePCSfgFZD7Wp8jCmPf+ZbhGEkNghH+bNXcJ6dUWcHE&#10;ufzhaNUE/6I0uUEspzZlDtXRArsImiAhpfK4WSpRdoZpY+0CXBd+fwTO+Rmqyoz+DXhBlM7B4wJ2&#10;xgf4XXccrpT1lH91YNKdLXgM7Vhus1hDw1buZH4YeZp/Xhf40/M9/AAAAP//AwBQSwMEFAAGAAgA&#10;AAAhANLecKDeAAAACwEAAA8AAABkcnMvZG93bnJldi54bWxMj0FPwzAMhe9I+w+RJ3Fj6YqottJ0&#10;QkjsCGLjALes8ZpqjVM1WVv49bgnuPnZT8/fK3aTa8WAfWg8KVivEhBIlTcN1Qo+ji93GxAhajK6&#10;9YQKvjHArlzcFDo3fqR3HA6xFhxCIdcKbIxdLmWoLDodVr5D4tvZ905Hln0tTa9HDnetTJMkk043&#10;xB+s7vDZYnU5XJ2Ct/pzcCntG3nefv3s61dzsWNU6nY5PT2CiDjFPzPM+IwOJTOd/JVMEC3rbJ2x&#10;lYf04R7E7NhuuMxp3mQJyLKQ/zuUvwAAAP//AwBQSwECLQAUAAYACAAAACEAtoM4kv4AAADhAQAA&#10;EwAAAAAAAAAAAAAAAAAAAAAAW0NvbnRlbnRfVHlwZXNdLnhtbFBLAQItABQABgAIAAAAIQA4/SH/&#10;1gAAAJQBAAALAAAAAAAAAAAAAAAAAC8BAABfcmVscy8ucmVsc1BLAQItABQABgAIAAAAIQAUYIEk&#10;1wEAAAYEAAAOAAAAAAAAAAAAAAAAAC4CAABkcnMvZTJvRG9jLnhtbFBLAQItABQABgAIAAAAIQDS&#10;3nCg3gAAAAsBAAAPAAAAAAAAAAAAAAAAADEEAABkcnMvZG93bnJldi54bWxQSwUGAAAAAAQABADz&#10;AAAAPAUAAAAA&#10;" strokecolor="#4472c4 [3204]" strokeweight=".5pt">
                <v:stroke endarrow="block" joinstyle="miter"/>
              </v:shape>
            </w:pict>
          </mc:Fallback>
        </mc:AlternateContent>
      </w:r>
      <w:r w:rsidR="004F47D7">
        <w:rPr>
          <w:rFonts w:ascii="Times New Roman" w:hAnsi="Times New Roman" w:cs="Times New Roman"/>
          <w:noProof/>
          <w:sz w:val="24"/>
          <w:szCs w:val="24"/>
        </w:rPr>
        <mc:AlternateContent>
          <mc:Choice Requires="wps">
            <w:drawing>
              <wp:anchor distT="0" distB="0" distL="114300" distR="114300" simplePos="0" relativeHeight="251858944" behindDoc="0" locked="0" layoutInCell="1" allowOverlap="1" wp14:anchorId="57F35982" wp14:editId="4EC941E3">
                <wp:simplePos x="0" y="0"/>
                <wp:positionH relativeFrom="column">
                  <wp:posOffset>1177925</wp:posOffset>
                </wp:positionH>
                <wp:positionV relativeFrom="paragraph">
                  <wp:posOffset>599455</wp:posOffset>
                </wp:positionV>
                <wp:extent cx="236220" cy="4445"/>
                <wp:effectExtent l="0" t="76200" r="30480" b="90805"/>
                <wp:wrapNone/>
                <wp:docPr id="233" name="Straight Arrow Connector 233"/>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EC490F" id="Straight Arrow Connector 233" o:spid="_x0000_s1026" type="#_x0000_t32" style="position:absolute;margin-left:92.75pt;margin-top:47.2pt;width:18.6pt;height:.35pt;z-index:251858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2at2AEAAAYEAAAOAAAAZHJzL2Uyb0RvYy54bWysU9uO0zAQfUfiHyy/07RpWaGq6Qp1gRcE&#10;FQsf4HXsxJJvGg9N+/eMnTSLFoTEal8msT1n5pzj8e727Cw7KUgm+IavFkvOlJehNb5r+I/vH9+8&#10;4yyh8K2wwauGX1Tit/vXr3ZD3Ko69MG2ChgV8Wk7xIb3iHFbVUn2yom0CFF5OtQBnEBaQle1IAaq&#10;7mxVL5c31RCgjRCkSol278ZDvi/1tVYSv2qdFDLbcOKGJUKJDzlW+53YdiBib+REQzyDhRPGU9O5&#10;1J1AwX6C+aOUMxJCChoXMrgqaG2kKhpIzWr5RM19L6IqWsicFGeb0suVlV9OR2CmbXi9XnPmhaNL&#10;ukcQpuuRvQcIAzsE78nIACznkGNDTFsCHvwRplWKR8jyzxpc/pIwdi4uX2aX1RmZpM16fVPXdBeS&#10;jjabzdtcsXqERkj4SQXH8k/D08RlJrEqPovT54Qj8ArIfa3PEYWxH3zL8BJJDYIRvrNq6pNTqqxg&#10;5Fz+8GLVCP+mNLlBLMc2ZQ7VwQI7CZogIaXyuJorUXaGaWPtDFwWfv8ETvkZqsqM/g94RpTOweMM&#10;dsYH+Ft3PF8p6zH/6sCoO1vwENpLuc1iDQ1buZPpYeRp/n1d4I/Pd/8LAAD//wMAUEsDBBQABgAI&#10;AAAAIQCfI5Sm3QAAAAkBAAAPAAAAZHJzL2Rvd25yZXYueG1sTI/BTsMwDIbvSLxDZCRuLF20wlaa&#10;TgiJHUEMDnDLGi+t1jhVk7WFp8ec4Pjbn35/Lrez78SIQ2wDaVguMhBIdbAtOQ3vb083axAxGbKm&#10;C4QavjDCtrq8KE1hw0SvOO6TE1xCsTAampT6QspYN+hNXIQeiXfHMHiTOA5O2sFMXO47qbLsVnrT&#10;El9oTI+PDdan/dlreHEfo1e0a+Vx8/m9c8/21ExJ6+ur+eEeRMI5/cHwq8/qULHTIZzJRtFxXuc5&#10;oxo2qxUIBpRSdyAOPMiXIKtS/v+g+gEAAP//AwBQSwECLQAUAAYACAAAACEAtoM4kv4AAADhAQAA&#10;EwAAAAAAAAAAAAAAAAAAAAAAW0NvbnRlbnRfVHlwZXNdLnhtbFBLAQItABQABgAIAAAAIQA4/SH/&#10;1gAAAJQBAAALAAAAAAAAAAAAAAAAAC8BAABfcmVscy8ucmVsc1BLAQItABQABgAIAAAAIQAVH2at&#10;2AEAAAYEAAAOAAAAAAAAAAAAAAAAAC4CAABkcnMvZTJvRG9jLnhtbFBLAQItABQABgAIAAAAIQCf&#10;I5Sm3QAAAAkBAAAPAAAAAAAAAAAAAAAAADIEAABkcnMvZG93bnJldi54bWxQSwUGAAAAAAQABADz&#10;AAAAPAUAAAAA&#10;" strokecolor="#4472c4 [3204]" strokeweight=".5pt">
                <v:stroke endarrow="block" joinstyle="miter"/>
              </v:shape>
            </w:pict>
          </mc:Fallback>
        </mc:AlternateContent>
      </w:r>
      <w:r w:rsidR="004F47D7">
        <w:rPr>
          <w:rFonts w:ascii="Times New Roman" w:hAnsi="Times New Roman" w:cs="Times New Roman"/>
          <w:noProof/>
          <w:sz w:val="24"/>
          <w:szCs w:val="24"/>
        </w:rPr>
        <mc:AlternateContent>
          <mc:Choice Requires="wps">
            <w:drawing>
              <wp:anchor distT="0" distB="0" distL="114300" distR="114300" simplePos="0" relativeHeight="251856896" behindDoc="0" locked="0" layoutInCell="1" allowOverlap="1" wp14:anchorId="62B04323" wp14:editId="7C43CB9D">
                <wp:simplePos x="0" y="0"/>
                <wp:positionH relativeFrom="column">
                  <wp:posOffset>767715</wp:posOffset>
                </wp:positionH>
                <wp:positionV relativeFrom="paragraph">
                  <wp:posOffset>398130</wp:posOffset>
                </wp:positionV>
                <wp:extent cx="236220" cy="4445"/>
                <wp:effectExtent l="0" t="76200" r="30480" b="90805"/>
                <wp:wrapNone/>
                <wp:docPr id="234" name="Straight Arrow Connector 234"/>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83268D" id="Straight Arrow Connector 234" o:spid="_x0000_s1026" type="#_x0000_t32" style="position:absolute;margin-left:60.45pt;margin-top:31.35pt;width:18.6pt;height:.35pt;z-index:251856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6ur2AEAAAYEAAAOAAAAZHJzL2Uyb0RvYy54bWysU9uO0zAQfUfiHyy/07TZskJV0xXqAi8I&#10;KhY+wOuMG0u+aWya5O8ZO2kWLQgJxMsktufMnHM83t8N1rALYNTeNXyzWnMGTvpWu3PDv319/+oN&#10;ZzEJ1wrjHTR8hMjvDi9f7Puwg9p33rSAjIq4uOtDw7uUwq6qouzAirjyARwdKo9WJFriuWpR9FTd&#10;mqper2+r3mMb0EuIkXbvp0N+KPWVApk+KxUhMdNw4pZKxBIfc6wOe7E7owidljMN8Q8srNCOmi6l&#10;7kUS7DvqX0pZLdFHr9JKelt5pbSEooHUbNbP1Dx0IkDRQubEsNgU/19Z+elyQqbbhtc3W86csHRJ&#10;DwmFPneJvUX0PTt658hIjyznkGN9iDsCHt0J51UMJ8zyB4U2f0kYG4rL4+IyDIlJ2qxvbuua7kLS&#10;0Xa7fZ0rVk/QgDF9AG9Z/ml4nLksJDbFZ3H5GNMEvAJyX+NyTEKbd65laQykJqEW7mxg7pNTqqxg&#10;4lz+0mhggn8BRW4Qy6lNmUM4GmQXQRMkpASXNkslys4wpY1ZgOvC74/AOT9Doczo34AXROnsXVrA&#10;VjuPv+uehitlNeVfHZh0ZwsefTuW2yzW0LCVO5kfRp7mn9cF/vR8Dz8AAAD//wMAUEsDBBQABgAI&#10;AAAAIQCwnZnw3QAAAAkBAAAPAAAAZHJzL2Rvd25yZXYueG1sTI/BTsMwDIbvSLxDZCRuLF2BsZWm&#10;E0JiR9AGB7hljZdUa5yqydrC0+Od4Pjbn35/LteTb8WAfWwCKZjPMhBIdTANWQUf7y83SxAxaTK6&#10;DYQKvjHCurq8KHVhwkhbHHbJCi6hWGgFLqWukDLWDr2Os9Ah8e4Qeq8Tx95K0+uRy30r8yxbSK8b&#10;4gtOd/jssD7uTl7Bm/0cfE6bRh5WXz8b+2qObkxKXV9NT48gEk7pD4azPqtDxU77cCITRcs5z1aM&#10;KljkDyDOwP1yDmLPg9s7kFUp/39Q/QIAAP//AwBQSwECLQAUAAYACAAAACEAtoM4kv4AAADhAQAA&#10;EwAAAAAAAAAAAAAAAAAAAAAAW0NvbnRlbnRfVHlwZXNdLnhtbFBLAQItABQABgAIAAAAIQA4/SH/&#10;1gAAAJQBAAALAAAAAAAAAAAAAAAAAC8BAABfcmVscy8ucmVsc1BLAQItABQABgAIAAAAIQCWz6ur&#10;2AEAAAYEAAAOAAAAAAAAAAAAAAAAAC4CAABkcnMvZTJvRG9jLnhtbFBLAQItABQABgAIAAAAIQCw&#10;nZnw3QAAAAkBAAAPAAAAAAAAAAAAAAAAADIEAABkcnMvZG93bnJldi54bWxQSwUGAAAAAAQABADz&#10;AAAAPAUAAAAA&#10;" strokecolor="#4472c4 [3204]" strokeweight=".5pt">
                <v:stroke endarrow="block" joinstyle="miter"/>
              </v:shape>
            </w:pict>
          </mc:Fallback>
        </mc:AlternateContent>
      </w:r>
      <w:r w:rsidR="004F47D7">
        <w:rPr>
          <w:rFonts w:ascii="Times New Roman" w:hAnsi="Times New Roman" w:cs="Times New Roman"/>
          <w:noProof/>
          <w:sz w:val="24"/>
          <w:szCs w:val="24"/>
        </w:rPr>
        <mc:AlternateContent>
          <mc:Choice Requires="wps">
            <w:drawing>
              <wp:anchor distT="0" distB="0" distL="114300" distR="114300" simplePos="0" relativeHeight="251854848" behindDoc="0" locked="0" layoutInCell="1" allowOverlap="1" wp14:anchorId="3BEF62F2" wp14:editId="1F46118D">
                <wp:simplePos x="0" y="0"/>
                <wp:positionH relativeFrom="column">
                  <wp:posOffset>744855</wp:posOffset>
                </wp:positionH>
                <wp:positionV relativeFrom="paragraph">
                  <wp:posOffset>183530</wp:posOffset>
                </wp:positionV>
                <wp:extent cx="236220" cy="4445"/>
                <wp:effectExtent l="0" t="76200" r="30480" b="90805"/>
                <wp:wrapNone/>
                <wp:docPr id="235" name="Straight Arrow Connector 235"/>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90EB98" id="Straight Arrow Connector 235" o:spid="_x0000_s1026" type="#_x0000_t32" style="position:absolute;margin-left:58.65pt;margin-top:14.45pt;width:18.6pt;height:.35pt;z-index:251854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9ll2gEAAAYEAAAOAAAAZHJzL2Uyb0RvYy54bWysU9uO0zAQfUfiHyy/06TZskJV0xXqAi8I&#10;KhY+wOuME0u+aWya9O8ZO20WLQgJxMsktufMnHM83t1N1rATYNTetXy9qjkDJ32nXd/yb1/fv3rD&#10;WUzCdcJ4By0/Q+R3+5cvdmPYQuMHbzpARkVc3I6h5UNKYVtVUQ5gRVz5AI4OlUcrEi2xrzoUI1W3&#10;pmrq+rYaPXYBvYQYafd+PuT7Ul8pkOmzUhESMy0nbqlELPExx2q/E9seRRi0vNAQ/8DCCu2o6VLq&#10;XiTBvqP+pZTVEn30Kq2kt5VXSksoGkjNun6m5mEQAYoWMieGxab4/8rKT6cjMt21vLl5zZkTli7p&#10;IaHQ/ZDYW0Q/soN3joz0yHIOOTaGuCXgwR3xsorhiFn+pNDmLwljU3H5vLgMU2KSNpub26ahu5B0&#10;tNlsSsXqCRowpg/gLcs/LY8XLguJdfFZnD7GRM0JeAXkvsblmIQ271zH0jmQmoRauN5AZk7pOaXK&#10;CmbO5S+dDczwL6DIDWI5tylzCAeD7CRogoSU4NJ6qUTZGaa0MQuwLvz+CLzkZyiUGf0b8IIonb1L&#10;C9hq5/F33dN0pazm/KsDs+5swaPvzuU2izU0bMWry8PI0/zzusCfnu/+BwAAAP//AwBQSwMEFAAG&#10;AAgAAAAhAMO6Jc3eAAAACQEAAA8AAABkcnMvZG93bnJldi54bWxMj01PwzAMhu9I/IfISNxYusI+&#10;WppOCIkdQQwO45Y1Xlqtcaomawu/Hu8Ex9d+9PpxsZlcKwbsQ+NJwXyWgECqvGnIKvj8eLlbgwhR&#10;k9GtJ1TwjQE25fVVoXPjR3rHYRet4BIKuVZQx9jlUoaqRqfDzHdIvDv63unIsbfS9HrkctfKNEmW&#10;0umG+EKtO3yusTrtzk7Bm90PLqVtI4/Z18/WvppTPUalbm+mp0cQEaf4B8NFn9WhZKeDP5MJouU8&#10;X90zqiBdZyAuwOJhAeLAg2wJsizk/w/KXwAAAP//AwBQSwECLQAUAAYACAAAACEAtoM4kv4AAADh&#10;AQAAEwAAAAAAAAAAAAAAAAAAAAAAW0NvbnRlbnRfVHlwZXNdLnhtbFBLAQItABQABgAIAAAAIQA4&#10;/SH/1gAAAJQBAAALAAAAAAAAAAAAAAAAAC8BAABfcmVscy8ucmVsc1BLAQItABQABgAIAAAAIQBW&#10;59ll2gEAAAYEAAAOAAAAAAAAAAAAAAAAAC4CAABkcnMvZTJvRG9jLnhtbFBLAQItABQABgAIAAAA&#10;IQDDuiXN3gAAAAkBAAAPAAAAAAAAAAAAAAAAADQEAABkcnMvZG93bnJldi54bWxQSwUGAAAAAAQA&#10;BADzAAAAPwUAAAAA&#10;" strokecolor="#4472c4 [3204]" strokeweight=".5pt">
                <v:stroke endarrow="block" joinstyle="miter"/>
              </v:shape>
            </w:pict>
          </mc:Fallback>
        </mc:AlternateContent>
      </w:r>
      <w:r w:rsidR="004F47D7">
        <w:rPr>
          <w:noProof/>
        </w:rPr>
        <w:drawing>
          <wp:inline distT="0" distB="0" distL="0" distR="0" wp14:anchorId="0466E885" wp14:editId="6F267667">
            <wp:extent cx="2085731" cy="156679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89418" cy="1569562"/>
                    </a:xfrm>
                    <a:prstGeom prst="rect">
                      <a:avLst/>
                    </a:prstGeom>
                  </pic:spPr>
                </pic:pic>
              </a:graphicData>
            </a:graphic>
          </wp:inline>
        </w:drawing>
      </w:r>
    </w:p>
    <w:p w14:paraId="5C975B94" w14:textId="320D0931" w:rsidR="005127A0" w:rsidRPr="00C67093" w:rsidRDefault="005127A0" w:rsidP="00325CAE">
      <w:pPr>
        <w:jc w:val="both"/>
        <w:rPr>
          <w:rFonts w:ascii="Times New Roman" w:hAnsi="Times New Roman" w:cs="Times New Roman"/>
          <w:sz w:val="24"/>
          <w:szCs w:val="24"/>
        </w:rPr>
      </w:pPr>
    </w:p>
    <w:p w14:paraId="6453B9F3" w14:textId="5437F11B" w:rsidR="002E02E0" w:rsidRPr="00C67093" w:rsidRDefault="00A00B68" w:rsidP="00953FE2">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The output text files are as follow:</w:t>
      </w:r>
    </w:p>
    <w:p w14:paraId="01297EF1" w14:textId="1FC50A7D" w:rsidR="00A00B68" w:rsidRPr="00C67093" w:rsidRDefault="00A00B68"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Wax weight fraction.txt (Solid wax fraction in total fluid)</w:t>
      </w:r>
    </w:p>
    <w:p w14:paraId="65300F3C" w14:textId="45025F15" w:rsidR="00A00B68" w:rsidRPr="00C67093" w:rsidRDefault="00A00B68"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Concentration.txt (Relative concentration of n-alkanes in paraffin system)</w:t>
      </w:r>
    </w:p>
    <w:p w14:paraId="070673DD" w14:textId="7B96315A" w:rsidR="00A00B68" w:rsidRPr="00C67093" w:rsidRDefault="00A00B68" w:rsidP="00B95BA2">
      <w:pPr>
        <w:pStyle w:val="ListParagraph"/>
        <w:numPr>
          <w:ilvl w:val="1"/>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Eq- </w:t>
      </w:r>
      <w:r w:rsidRPr="00C67093">
        <w:rPr>
          <w:rFonts w:ascii="Times New Roman" w:hAnsi="Times New Roman" w:cs="Times New Roman"/>
          <w:sz w:val="24"/>
          <w:szCs w:val="24"/>
        </w:rPr>
        <w:fldChar w:fldCharType="begin"/>
      </w:r>
      <w:r w:rsidRPr="00C67093">
        <w:rPr>
          <w:rFonts w:ascii="Times New Roman" w:hAnsi="Times New Roman" w:cs="Times New Roman"/>
          <w:sz w:val="24"/>
          <w:szCs w:val="24"/>
        </w:rPr>
        <w:instrText xml:space="preserve"> REF Wq34 \h  \* MERGEFORMAT </w:instrText>
      </w:r>
      <w:r w:rsidRPr="00C67093">
        <w:rPr>
          <w:rFonts w:ascii="Times New Roman" w:hAnsi="Times New Roman" w:cs="Times New Roman"/>
          <w:sz w:val="24"/>
          <w:szCs w:val="24"/>
        </w:rPr>
      </w:r>
      <w:r w:rsidRPr="00C67093">
        <w:rPr>
          <w:rFonts w:ascii="Times New Roman" w:hAnsi="Times New Roman" w:cs="Times New Roman"/>
          <w:sz w:val="24"/>
          <w:szCs w:val="24"/>
        </w:rPr>
        <w:fldChar w:fldCharType="separate"/>
      </w:r>
      <w:r w:rsidR="008A3807" w:rsidRPr="008A3807">
        <w:rPr>
          <w:rFonts w:ascii="Times New Roman" w:hAnsi="Times New Roman" w:cs="Times New Roman"/>
          <w:noProof/>
          <w:color w:val="000000" w:themeColor="text1"/>
          <w:sz w:val="24"/>
          <w:szCs w:val="24"/>
        </w:rPr>
        <w:t>33</w:t>
      </w:r>
      <w:r w:rsidRPr="00C67093">
        <w:rPr>
          <w:rFonts w:ascii="Times New Roman" w:hAnsi="Times New Roman" w:cs="Times New Roman"/>
          <w:sz w:val="24"/>
          <w:szCs w:val="24"/>
        </w:rPr>
        <w:fldChar w:fldCharType="end"/>
      </w:r>
    </w:p>
    <w:p w14:paraId="0D65003D" w14:textId="77777777" w:rsidR="00A00B68" w:rsidRPr="00C67093" w:rsidRDefault="00A00B68"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DissolvedMass.txt (mass of n-alkanes that are dissolved in liquid phase)</w:t>
      </w:r>
    </w:p>
    <w:p w14:paraId="3C856125" w14:textId="2260E77A" w:rsidR="00A00B68" w:rsidRPr="00C67093" w:rsidRDefault="00A00B68"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 K_values.txt (equilibrium constant from the last iteration)</w:t>
      </w:r>
    </w:p>
    <w:p w14:paraId="7A9CF2B5" w14:textId="4E63039F" w:rsidR="00A00B68" w:rsidRPr="00C67093" w:rsidRDefault="00A00B68"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lastRenderedPageBreak/>
        <w:t>LiquidMoleComposition.txt (normalized mole composition of n-alkanes in liquid phase)</w:t>
      </w:r>
    </w:p>
    <w:p w14:paraId="0EC24042" w14:textId="58C96636" w:rsidR="004D10C3" w:rsidRPr="00C67093" w:rsidRDefault="004D10C3"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LiquidWComposition.txt (normalized weight composition of n-alkanes in liquid phase)</w:t>
      </w:r>
    </w:p>
    <w:p w14:paraId="41631AE1" w14:textId="45EEA9F3" w:rsidR="004D10C3" w:rsidRPr="00C67093" w:rsidRDefault="004D10C3"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SolidMoleComposition.txt (normalized mole composition of n-alkanes in solid-phase)</w:t>
      </w:r>
    </w:p>
    <w:p w14:paraId="14EA3281" w14:textId="7D5002F0" w:rsidR="004D10C3" w:rsidRPr="00C67093" w:rsidRDefault="004D10C3"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SolidWCompositionOnetemp.txt (normalized weight composition of n-alkanes in solid-phase)</w:t>
      </w:r>
    </w:p>
    <w:p w14:paraId="018DAC86" w14:textId="7018B8E0" w:rsidR="004D10C3" w:rsidRPr="00C67093" w:rsidRDefault="004D10C3" w:rsidP="00953FE2">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All above output text files are generated after running SPWaxOneTemperatureCase.exe.</w:t>
      </w:r>
      <w:r w:rsidR="00584E28" w:rsidRPr="00C67093">
        <w:rPr>
          <w:rFonts w:ascii="Times New Roman" w:hAnsi="Times New Roman" w:cs="Times New Roman"/>
          <w:sz w:val="24"/>
          <w:szCs w:val="24"/>
        </w:rPr>
        <w:t xml:space="preserve"> </w:t>
      </w:r>
      <w:r w:rsidRPr="00C67093">
        <w:rPr>
          <w:rFonts w:ascii="Times New Roman" w:hAnsi="Times New Roman" w:cs="Times New Roman"/>
          <w:sz w:val="24"/>
          <w:szCs w:val="24"/>
        </w:rPr>
        <w:t>In SP-Wax, a combo-box has been designed that lets users choose the desired parameter to plot.</w:t>
      </w:r>
    </w:p>
    <w:p w14:paraId="7F796F6B" w14:textId="6DA51FBE" w:rsidR="003E4C23" w:rsidRDefault="002D0685" w:rsidP="00953FE2">
      <w:pPr>
        <w:spacing w:line="360" w:lineRule="auto"/>
        <w:jc w:val="both"/>
        <w:rPr>
          <w:rFonts w:ascii="Times New Roman" w:eastAsiaTheme="minorEastAsia" w:hAnsi="Times New Roman" w:cs="Times New Roman"/>
          <w:sz w:val="24"/>
          <w:szCs w:val="24"/>
        </w:rPr>
      </w:pPr>
      <w:r w:rsidRPr="00C67093">
        <w:rPr>
          <w:rFonts w:ascii="Times New Roman" w:hAnsi="Times New Roman" w:cs="Times New Roman"/>
          <w:sz w:val="24"/>
          <w:szCs w:val="24"/>
        </w:rPr>
        <w:t xml:space="preserve">In the source </w:t>
      </w:r>
      <w:r w:rsidR="00C3580E" w:rsidRPr="00C67093">
        <w:rPr>
          <w:rFonts w:ascii="Times New Roman" w:hAnsi="Times New Roman" w:cs="Times New Roman"/>
          <w:sz w:val="24"/>
          <w:szCs w:val="24"/>
        </w:rPr>
        <w:t>code</w:t>
      </w:r>
      <w:r w:rsidRPr="00C67093">
        <w:rPr>
          <w:rFonts w:ascii="Times New Roman" w:hAnsi="Times New Roman" w:cs="Times New Roman"/>
          <w:sz w:val="24"/>
          <w:szCs w:val="24"/>
        </w:rPr>
        <w:t xml:space="preserve">, the implementation is very similar to precipitation curve case however, it is just for one temperature rather than multiple </w:t>
      </w:r>
      <w:r w:rsidR="00695D38" w:rsidRPr="00C67093">
        <w:rPr>
          <w:rFonts w:ascii="Times New Roman" w:eastAsiaTheme="minorEastAsia" w:hAnsi="Times New Roman" w:cs="Times New Roman"/>
          <w:sz w:val="24"/>
          <w:szCs w:val="24"/>
        </w:rPr>
        <w:t>temperatures</w:t>
      </w:r>
      <w:r w:rsidRPr="00C67093">
        <w:rPr>
          <w:rFonts w:ascii="Times New Roman" w:hAnsi="Times New Roman" w:cs="Times New Roman"/>
          <w:sz w:val="24"/>
          <w:szCs w:val="24"/>
        </w:rPr>
        <w:t xml:space="preserve">. </w:t>
      </w:r>
    </w:p>
    <w:p w14:paraId="425249A5" w14:textId="77777777" w:rsidR="00953FE2" w:rsidRPr="00C67093" w:rsidRDefault="00953FE2" w:rsidP="00953FE2">
      <w:pPr>
        <w:spacing w:line="360" w:lineRule="auto"/>
        <w:jc w:val="both"/>
        <w:rPr>
          <w:rFonts w:ascii="Times New Roman" w:hAnsi="Times New Roman" w:cs="Times New Roman"/>
          <w:sz w:val="24"/>
          <w:szCs w:val="24"/>
        </w:rPr>
      </w:pPr>
    </w:p>
    <w:p w14:paraId="27EC46E9" w14:textId="3DF40A91" w:rsidR="00340DDF" w:rsidRPr="00C67093" w:rsidRDefault="00340DDF" w:rsidP="005F7C70">
      <w:pPr>
        <w:pStyle w:val="Heading2"/>
      </w:pPr>
      <w:bookmarkStart w:id="29" w:name="_Toc527626675"/>
      <w:proofErr w:type="spellStart"/>
      <w:r w:rsidRPr="00C67093">
        <w:t>SPWaxCCN</w:t>
      </w:r>
      <w:proofErr w:type="spellEnd"/>
      <w:r w:rsidRPr="00C67093">
        <w:t xml:space="preserve"> (.exe &amp; .</w:t>
      </w:r>
      <w:proofErr w:type="spellStart"/>
      <w:r w:rsidRPr="00C67093">
        <w:t>cpp</w:t>
      </w:r>
      <w:proofErr w:type="spellEnd"/>
      <w:r w:rsidRPr="00C67093">
        <w:t>)</w:t>
      </w:r>
      <w:bookmarkEnd w:id="29"/>
      <w:r w:rsidRPr="00C67093">
        <w:t xml:space="preserve"> </w:t>
      </w:r>
    </w:p>
    <w:p w14:paraId="2C055C05" w14:textId="77777777" w:rsidR="00584E28" w:rsidRPr="00C67093" w:rsidRDefault="0073492E" w:rsidP="00953FE2">
      <w:pPr>
        <w:spacing w:line="360" w:lineRule="auto"/>
        <w:jc w:val="both"/>
        <w:rPr>
          <w:rFonts w:ascii="Times New Roman" w:eastAsiaTheme="minorEastAsia" w:hAnsi="Times New Roman" w:cs="Times New Roman"/>
          <w:sz w:val="24"/>
          <w:szCs w:val="24"/>
        </w:rPr>
      </w:pPr>
      <w:r w:rsidRPr="00C67093">
        <w:rPr>
          <w:rFonts w:ascii="Times New Roman" w:hAnsi="Times New Roman" w:cs="Times New Roman"/>
          <w:sz w:val="24"/>
          <w:szCs w:val="24"/>
        </w:rPr>
        <w:t xml:space="preserve">CCN and aging are two concepts which are used in wax deposition phenomenon. In SP-Wax, a new parameter of relative concentration of n-alkanes is defined which is used to predict CCN. Waxy deposit is in contact with bulk fluid and with pipe’s wall with corresponding temperatures of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t</m:t>
            </m:r>
          </m:sub>
        </m:sSub>
      </m:oMath>
      <w:r w:rsidRPr="00C67093">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all</m:t>
            </m:r>
          </m:sub>
        </m:sSub>
      </m:oMath>
      <w:r w:rsidRPr="00C67093">
        <w:rPr>
          <w:rFonts w:ascii="Times New Roman" w:eastAsiaTheme="minorEastAsia" w:hAnsi="Times New Roman" w:cs="Times New Roman"/>
          <w:sz w:val="24"/>
          <w:szCs w:val="24"/>
        </w:rPr>
        <w:t>. In SP-Wa</w:t>
      </w:r>
      <w:r w:rsidR="005E40BF" w:rsidRPr="00C67093">
        <w:rPr>
          <w:rFonts w:ascii="Times New Roman" w:eastAsiaTheme="minorEastAsia" w:hAnsi="Times New Roman" w:cs="Times New Roman"/>
          <w:sz w:val="24"/>
          <w:szCs w:val="24"/>
        </w:rPr>
        <w:t>x,</w:t>
      </w:r>
      <w:r w:rsidRPr="00C67093">
        <w:rPr>
          <w:rFonts w:ascii="Times New Roman" w:eastAsiaTheme="minorEastAsia" w:hAnsi="Times New Roman" w:cs="Times New Roman"/>
          <w:sz w:val="24"/>
          <w:szCs w:val="24"/>
        </w:rPr>
        <w:t xml:space="preserve"> relative concentrations </w:t>
      </w:r>
      <w:r w:rsidR="005E40BF" w:rsidRPr="00C67093">
        <w:rPr>
          <w:rFonts w:ascii="Times New Roman" w:eastAsiaTheme="minorEastAsia" w:hAnsi="Times New Roman" w:cs="Times New Roman"/>
          <w:sz w:val="24"/>
          <w:szCs w:val="24"/>
        </w:rPr>
        <w:t xml:space="preserve">of all n-alkanes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nt</m:t>
            </m:r>
          </m:sub>
        </m:sSub>
      </m:oMath>
      <w:r w:rsidR="005E40BF" w:rsidRPr="00C67093">
        <w:rPr>
          <w:rFonts w:ascii="Times New Roman" w:eastAsiaTheme="minorEastAsia" w:hAnsi="Times New Roman" w:cs="Times New Roman"/>
          <w:sz w:val="24"/>
          <w:szCs w:val="24"/>
        </w:rPr>
        <w:t xml:space="preserve"> are subtracted from relative concentrations of all n-alkanes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all</m:t>
            </m:r>
          </m:sub>
        </m:sSub>
      </m:oMath>
      <w:r w:rsidR="005E40BF" w:rsidRPr="00C67093">
        <w:rPr>
          <w:rFonts w:ascii="Times New Roman" w:eastAsiaTheme="minorEastAsia" w:hAnsi="Times New Roman" w:cs="Times New Roman"/>
          <w:sz w:val="24"/>
          <w:szCs w:val="24"/>
        </w:rPr>
        <w:t>.</w:t>
      </w:r>
      <w:r w:rsidR="00584E28" w:rsidRPr="00C67093">
        <w:rPr>
          <w:rFonts w:ascii="Times New Roman" w:eastAsiaTheme="minorEastAsia" w:hAnsi="Times New Roman" w:cs="Times New Roman"/>
          <w:sz w:val="24"/>
          <w:szCs w:val="24"/>
        </w:rPr>
        <w:t xml:space="preserve"> The smallest carbon number with positive relative concentration gradient value</w:t>
      </w:r>
      <w:r w:rsidR="005E40BF" w:rsidRPr="00C67093">
        <w:rPr>
          <w:rFonts w:ascii="Times New Roman" w:eastAsiaTheme="minorEastAsia" w:hAnsi="Times New Roman" w:cs="Times New Roman"/>
          <w:sz w:val="24"/>
          <w:szCs w:val="24"/>
        </w:rPr>
        <w:t xml:space="preserve"> </w:t>
      </w:r>
      <w:r w:rsidR="00584E28" w:rsidRPr="00C67093">
        <w:rPr>
          <w:rFonts w:ascii="Times New Roman" w:eastAsiaTheme="minorEastAsia" w:hAnsi="Times New Roman" w:cs="Times New Roman"/>
          <w:sz w:val="24"/>
          <w:szCs w:val="24"/>
        </w:rPr>
        <w:t xml:space="preserve">is Critical Carbon Number of CCN. </w:t>
      </w:r>
    </w:p>
    <w:p w14:paraId="56463E88" w14:textId="4F817760" w:rsidR="0073492E" w:rsidRDefault="00584E28" w:rsidP="00953FE2">
      <w:pPr>
        <w:spacing w:line="360" w:lineRule="auto"/>
        <w:jc w:val="both"/>
        <w:rPr>
          <w:rFonts w:ascii="Times New Roman" w:eastAsiaTheme="minorEastAsia" w:hAnsi="Times New Roman" w:cs="Times New Roman"/>
          <w:sz w:val="24"/>
          <w:szCs w:val="24"/>
        </w:rPr>
      </w:pPr>
      <w:r w:rsidRPr="00C67093">
        <w:rPr>
          <w:rFonts w:ascii="Times New Roman" w:hAnsi="Times New Roman" w:cs="Times New Roman"/>
          <w:sz w:val="24"/>
          <w:szCs w:val="24"/>
        </w:rPr>
        <w:t xml:space="preserve">C# inserts two temperature values which are corresponded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t</m:t>
            </m:r>
          </m:sub>
        </m:sSub>
      </m:oMath>
      <w:r w:rsidRPr="00C67093">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wall</m:t>
            </m:r>
          </m:sub>
        </m:sSub>
      </m:oMath>
      <w:r w:rsidRPr="00C67093">
        <w:rPr>
          <w:rFonts w:ascii="Times New Roman" w:eastAsiaTheme="minorEastAsia" w:hAnsi="Times New Roman" w:cs="Times New Roman"/>
          <w:sz w:val="24"/>
          <w:szCs w:val="24"/>
        </w:rPr>
        <w:t xml:space="preserve"> to a text file. The input text file is called “TempCaseCCN.txt”. </w:t>
      </w:r>
      <w:r w:rsidR="005E40BF" w:rsidRPr="00C67093">
        <w:rPr>
          <w:rFonts w:ascii="Times New Roman" w:eastAsiaTheme="minorEastAsia" w:hAnsi="Times New Roman" w:cs="Times New Roman"/>
          <w:sz w:val="24"/>
          <w:szCs w:val="24"/>
        </w:rPr>
        <w:t xml:space="preserve">The </w:t>
      </w:r>
      <w:r w:rsidRPr="00C67093">
        <w:rPr>
          <w:rFonts w:ascii="Times New Roman" w:eastAsiaTheme="minorEastAsia" w:hAnsi="Times New Roman" w:cs="Times New Roman"/>
          <w:sz w:val="24"/>
          <w:szCs w:val="24"/>
        </w:rPr>
        <w:t>calculated</w:t>
      </w:r>
      <w:r w:rsidR="005E40BF" w:rsidRPr="00C67093">
        <w:rPr>
          <w:rFonts w:ascii="Times New Roman" w:eastAsiaTheme="minorEastAsia" w:hAnsi="Times New Roman" w:cs="Times New Roman"/>
          <w:sz w:val="24"/>
          <w:szCs w:val="24"/>
        </w:rPr>
        <w:t xml:space="preserve"> relative concentration gradients are reported in a text file which is called</w:t>
      </w:r>
      <w:r w:rsidR="00BB79DD" w:rsidRPr="00C67093">
        <w:rPr>
          <w:rFonts w:ascii="Times New Roman" w:eastAsiaTheme="minorEastAsia" w:hAnsi="Times New Roman" w:cs="Times New Roman"/>
          <w:sz w:val="24"/>
          <w:szCs w:val="24"/>
        </w:rPr>
        <w:t xml:space="preserve"> “ConcentrationGradient.txt”. The following picture shows that require</w:t>
      </w:r>
      <w:r w:rsidRPr="00C67093">
        <w:rPr>
          <w:rFonts w:ascii="Times New Roman" w:eastAsiaTheme="minorEastAsia" w:hAnsi="Times New Roman" w:cs="Times New Roman"/>
          <w:sz w:val="24"/>
          <w:szCs w:val="24"/>
        </w:rPr>
        <w:t>d</w:t>
      </w:r>
      <w:r w:rsidR="00BB79DD" w:rsidRPr="00C67093">
        <w:rPr>
          <w:rFonts w:ascii="Times New Roman" w:eastAsiaTheme="minorEastAsia" w:hAnsi="Times New Roman" w:cs="Times New Roman"/>
          <w:sz w:val="24"/>
          <w:szCs w:val="24"/>
        </w:rPr>
        <w:t xml:space="preserve"> files </w:t>
      </w:r>
      <w:r w:rsidRPr="00C67093">
        <w:rPr>
          <w:rFonts w:ascii="Times New Roman" w:eastAsiaTheme="minorEastAsia" w:hAnsi="Times New Roman" w:cs="Times New Roman"/>
          <w:sz w:val="24"/>
          <w:szCs w:val="24"/>
        </w:rPr>
        <w:t>that need to be</w:t>
      </w:r>
      <w:r w:rsidR="00BB79DD" w:rsidRPr="00C67093">
        <w:rPr>
          <w:rFonts w:ascii="Times New Roman" w:eastAsiaTheme="minorEastAsia" w:hAnsi="Times New Roman" w:cs="Times New Roman"/>
          <w:sz w:val="24"/>
          <w:szCs w:val="24"/>
        </w:rPr>
        <w:t xml:space="preserve"> in the same directory</w:t>
      </w:r>
      <w:r w:rsidRPr="00C67093">
        <w:rPr>
          <w:rFonts w:ascii="Times New Roman" w:eastAsiaTheme="minorEastAsia" w:hAnsi="Times New Roman" w:cs="Times New Roman"/>
          <w:sz w:val="24"/>
          <w:szCs w:val="24"/>
        </w:rPr>
        <w:t xml:space="preserve"> to run “SPWaxCCN.exe”</w:t>
      </w:r>
    </w:p>
    <w:p w14:paraId="17C85F6A" w14:textId="29AD019B" w:rsidR="00BA6E66" w:rsidRPr="005127A0" w:rsidRDefault="005127A0" w:rsidP="005127A0">
      <w:pPr>
        <w:jc w:val="both"/>
        <w:rPr>
          <w:rFonts w:ascii="Times New Roman" w:hAnsi="Times New Roman" w:cs="Times New Roman"/>
          <w:sz w:val="24"/>
          <w:szCs w:val="24"/>
        </w:rPr>
      </w:pPr>
      <w:r w:rsidRPr="00C67093">
        <w:rPr>
          <w:rFonts w:ascii="Times New Roman" w:hAnsi="Times New Roman" w:cs="Times New Roman"/>
          <w:noProof/>
          <w:sz w:val="24"/>
          <w:szCs w:val="24"/>
        </w:rPr>
        <mc:AlternateContent>
          <mc:Choice Requires="wps">
            <w:drawing>
              <wp:anchor distT="45720" distB="45720" distL="114300" distR="114300" simplePos="0" relativeHeight="251879424" behindDoc="0" locked="0" layoutInCell="1" allowOverlap="1" wp14:anchorId="6EF0987B" wp14:editId="6B0A4590">
                <wp:simplePos x="0" y="0"/>
                <wp:positionH relativeFrom="margin">
                  <wp:posOffset>993109</wp:posOffset>
                </wp:positionH>
                <wp:positionV relativeFrom="paragraph">
                  <wp:posOffset>1186536</wp:posOffset>
                </wp:positionV>
                <wp:extent cx="4362357" cy="267335"/>
                <wp:effectExtent l="0" t="0" r="0" b="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62357" cy="267335"/>
                        </a:xfrm>
                        <a:prstGeom prst="rect">
                          <a:avLst/>
                        </a:prstGeom>
                        <a:noFill/>
                        <a:ln w="9525">
                          <a:noFill/>
                          <a:miter lim="800000"/>
                          <a:headEnd/>
                          <a:tailEnd/>
                        </a:ln>
                      </wps:spPr>
                      <wps:txbx>
                        <w:txbxContent>
                          <w:p w14:paraId="4C7BB65D" w14:textId="792F518D" w:rsidR="00625734" w:rsidRPr="001B4F1A" w:rsidRDefault="001C4EC1" w:rsidP="005127A0">
                            <w:pPr>
                              <w:pStyle w:val="ListParagraph"/>
                              <w:rPr>
                                <w:rFonts w:ascii="Times New Roman" w:hAnsi="Times New Roman"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int</m:t>
                                  </m:r>
                                </m:sub>
                              </m:sSub>
                            </m:oMath>
                            <w:r w:rsidR="00625734">
                              <w:rPr>
                                <w:rFonts w:ascii="Times New Roman" w:eastAsiaTheme="minorEastAsia" w:hAnsi="Times New Roman" w:cs="Times New Roman"/>
                                <w:color w:val="000000" w:themeColor="text1"/>
                                <w:sz w:val="20"/>
                                <w:szCs w:val="20"/>
                              </w:rPr>
                              <w:t xml:space="preserve"> and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T</m:t>
                                  </m:r>
                                </m:e>
                                <m:sub>
                                  <m:r>
                                    <w:rPr>
                                      <w:rFonts w:ascii="Cambria Math" w:eastAsiaTheme="minorEastAsia" w:hAnsi="Cambria Math" w:cs="Times New Roman"/>
                                      <w:color w:val="000000" w:themeColor="text1"/>
                                      <w:sz w:val="20"/>
                                      <w:szCs w:val="20"/>
                                    </w:rPr>
                                    <m:t>wall</m:t>
                                  </m:r>
                                </m:sub>
                              </m:sSub>
                            </m:oMath>
                            <w:r w:rsidR="00625734">
                              <w:rPr>
                                <w:rFonts w:ascii="Times New Roman" w:eastAsiaTheme="minorEastAsia" w:hAnsi="Times New Roman" w:cs="Times New Roman"/>
                                <w:color w:val="000000" w:themeColor="text1"/>
                                <w:sz w:val="20"/>
                                <w:szCs w:val="20"/>
                              </w:rPr>
                              <w:t xml:space="preserve"> for Relative concentration calculation</w:t>
                            </w:r>
                          </w:p>
                          <w:p w14:paraId="410FEB25" w14:textId="77777777" w:rsidR="00625734" w:rsidRPr="00673FEF" w:rsidRDefault="00625734" w:rsidP="005127A0">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F0987B" id="_x0000_s1085" type="#_x0000_t202" style="position:absolute;left:0;text-align:left;margin-left:78.2pt;margin-top:93.45pt;width:343.5pt;height:21.05pt;z-index:251879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SEAIAAPsDAAAOAAAAZHJzL2Uyb0RvYy54bWysU9uO2yAQfa/Uf0C8N3acONlYcVbb3W5V&#10;aXuRdvsBBOMYFRgKJHb69TvgJI3at6o8IIZhzsw5M6xvB63IQTgvwdR0OskpEYZDI82upt9fHt/d&#10;UOIDMw1TYERNj8LT283bN+veVqKADlQjHEEQ46ve1rQLwVZZ5nknNPMTsMKgswWnWUDT7bLGsR7R&#10;tcqKPF9kPbjGOuDCe7x9GJ10k/DbVvDwtW29CETVFGsLaXdp38Y926xZtXPMdpKfymD/UIVm0mDS&#10;C9QDC4zsnfwLSkvuwEMbJhx0Bm0ruUgckM00/4PNc8esSFxQHG8vMvn/B8u/HL45IpuazhaUGKax&#10;Ry9iCOQ9DKSI8vTWV/jq2eK7MOA1tjlR9fYJ+A9PDNx3zOzEnXPQd4I1WN40RmZXoSOOjyDb/jM0&#10;mIbtAySgoXU6aodqEETHNh0vrYmlcLyczxbFrFxSwtFXLJazWZlSsOocbZ0PHwVoEg81ddj6hM4O&#10;Tz7Ealh1fhKTGXiUSqX2K0P6mq7KokwBVx4tA06nkrqmN3lc47xEkh9Mk4IDk2o8YwJlTqwj0ZFy&#10;GLZD0rdcndXcQnNEHRyM04i/Bw8duF+U9DiJNfU/98wJStQng1qupvN5HN1kzMtlgYa79myvPcxw&#10;hKppoGQ83oc07iPnO9S8lUmO2JyxklPNOGFJpdNviCN8badXv//s5hUAAP//AwBQSwMEFAAGAAgA&#10;AAAhADU1HVfeAAAACwEAAA8AAABkcnMvZG93bnJldi54bWxMj0FPwzAMhe9I/IfISNxYQumqtjSd&#10;EIgriAGTdssar61onKrJ1vLvMSe4+dlPz9+rNosbxBmn0HvScLtSIJAab3tqNXy8P9/kIEI0ZM3g&#10;CTV8Y4BNfXlRmdL6md7wvI2t4BAKpdHQxTiWUoamQ2fCyo9IfDv6yZnIcmqlnczM4W6QiVKZdKYn&#10;/tCZER87bL62J6fh8+W436XqtX1y63H2i5LkCqn19dXycA8i4hL/zPCLz+hQM9PBn8gGMbBeZylb&#10;ecizAgQ78vSONwcNSVIokHUl/3eofwAAAP//AwBQSwECLQAUAAYACAAAACEAtoM4kv4AAADhAQAA&#10;EwAAAAAAAAAAAAAAAAAAAAAAW0NvbnRlbnRfVHlwZXNdLnhtbFBLAQItABQABgAIAAAAIQA4/SH/&#10;1gAAAJQBAAALAAAAAAAAAAAAAAAAAC8BAABfcmVscy8ucmVsc1BLAQItABQABgAIAAAAIQDk+x/S&#10;EAIAAPsDAAAOAAAAAAAAAAAAAAAAAC4CAABkcnMvZTJvRG9jLnhtbFBLAQItABQABgAIAAAAIQA1&#10;NR1X3gAAAAsBAAAPAAAAAAAAAAAAAAAAAGoEAABkcnMvZG93bnJldi54bWxQSwUGAAAAAAQABADz&#10;AAAAdQUAAAAA&#10;" filled="f" stroked="f">
                <v:textbox>
                  <w:txbxContent>
                    <w:p w14:paraId="4C7BB65D" w14:textId="792F518D" w:rsidR="00625734" w:rsidRPr="001B4F1A" w:rsidRDefault="001C4EC1" w:rsidP="005127A0">
                      <w:pPr>
                        <w:pStyle w:val="ListParagraph"/>
                        <w:rPr>
                          <w:rFonts w:ascii="Times New Roman" w:hAnsi="Times New Roman" w:cs="Times New Roman"/>
                          <w:color w:val="000000" w:themeColor="text1"/>
                          <w:sz w:val="20"/>
                          <w:szCs w:val="20"/>
                        </w:rPr>
                      </w:pPr>
                      <m:oMath>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T</m:t>
                            </m:r>
                          </m:e>
                          <m:sub>
                            <m:r>
                              <w:rPr>
                                <w:rFonts w:ascii="Cambria Math" w:hAnsi="Cambria Math" w:cs="Times New Roman"/>
                                <w:color w:val="000000" w:themeColor="text1"/>
                                <w:sz w:val="20"/>
                                <w:szCs w:val="20"/>
                              </w:rPr>
                              <m:t>int</m:t>
                            </m:r>
                          </m:sub>
                        </m:sSub>
                      </m:oMath>
                      <w:r w:rsidR="00625734">
                        <w:rPr>
                          <w:rFonts w:ascii="Times New Roman" w:eastAsiaTheme="minorEastAsia" w:hAnsi="Times New Roman" w:cs="Times New Roman"/>
                          <w:color w:val="000000" w:themeColor="text1"/>
                          <w:sz w:val="20"/>
                          <w:szCs w:val="20"/>
                        </w:rPr>
                        <w:t xml:space="preserve"> and </w:t>
                      </w:r>
                      <m:oMath>
                        <m:sSub>
                          <m:sSubPr>
                            <m:ctrlPr>
                              <w:rPr>
                                <w:rFonts w:ascii="Cambria Math" w:eastAsiaTheme="minorEastAsia" w:hAnsi="Cambria Math" w:cs="Times New Roman"/>
                                <w:i/>
                                <w:color w:val="000000" w:themeColor="text1"/>
                                <w:sz w:val="20"/>
                                <w:szCs w:val="20"/>
                              </w:rPr>
                            </m:ctrlPr>
                          </m:sSubPr>
                          <m:e>
                            <m:r>
                              <w:rPr>
                                <w:rFonts w:ascii="Cambria Math" w:eastAsiaTheme="minorEastAsia" w:hAnsi="Cambria Math" w:cs="Times New Roman"/>
                                <w:color w:val="000000" w:themeColor="text1"/>
                                <w:sz w:val="20"/>
                                <w:szCs w:val="20"/>
                              </w:rPr>
                              <m:t>T</m:t>
                            </m:r>
                          </m:e>
                          <m:sub>
                            <m:r>
                              <w:rPr>
                                <w:rFonts w:ascii="Cambria Math" w:eastAsiaTheme="minorEastAsia" w:hAnsi="Cambria Math" w:cs="Times New Roman"/>
                                <w:color w:val="000000" w:themeColor="text1"/>
                                <w:sz w:val="20"/>
                                <w:szCs w:val="20"/>
                              </w:rPr>
                              <m:t>wall</m:t>
                            </m:r>
                          </m:sub>
                        </m:sSub>
                      </m:oMath>
                      <w:r w:rsidR="00625734">
                        <w:rPr>
                          <w:rFonts w:ascii="Times New Roman" w:eastAsiaTheme="minorEastAsia" w:hAnsi="Times New Roman" w:cs="Times New Roman"/>
                          <w:color w:val="000000" w:themeColor="text1"/>
                          <w:sz w:val="20"/>
                          <w:szCs w:val="20"/>
                        </w:rPr>
                        <w:t xml:space="preserve"> for Relative concentration calculation</w:t>
                      </w:r>
                    </w:p>
                    <w:p w14:paraId="410FEB25" w14:textId="77777777" w:rsidR="00625734" w:rsidRPr="00673FEF" w:rsidRDefault="00625734" w:rsidP="005127A0">
                      <w:pPr>
                        <w:pStyle w:val="ListParagraph"/>
                        <w:rPr>
                          <w:color w:val="FF0000"/>
                          <w:sz w:val="18"/>
                          <w:szCs w:val="18"/>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78400" behindDoc="0" locked="0" layoutInCell="1" allowOverlap="1" wp14:anchorId="4118FAB7" wp14:editId="64A5761F">
                <wp:simplePos x="0" y="0"/>
                <wp:positionH relativeFrom="margin">
                  <wp:posOffset>865969</wp:posOffset>
                </wp:positionH>
                <wp:positionV relativeFrom="paragraph">
                  <wp:posOffset>817136</wp:posOffset>
                </wp:positionV>
                <wp:extent cx="4317365" cy="258445"/>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7365" cy="258445"/>
                        </a:xfrm>
                        <a:prstGeom prst="rect">
                          <a:avLst/>
                        </a:prstGeom>
                        <a:noFill/>
                        <a:ln w="9525">
                          <a:noFill/>
                          <a:miter lim="800000"/>
                          <a:headEnd/>
                          <a:tailEnd/>
                        </a:ln>
                      </wps:spPr>
                      <wps:txbx>
                        <w:txbxContent>
                          <w:p w14:paraId="1ABCD0B9" w14:textId="77777777" w:rsidR="00625734" w:rsidRPr="001B4F1A" w:rsidRDefault="00625734" w:rsidP="005127A0">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Number of temperature points in KInitialVal.txt</w:t>
                            </w:r>
                          </w:p>
                          <w:p w14:paraId="589FFA5C" w14:textId="77777777" w:rsidR="00625734" w:rsidRPr="00673FEF" w:rsidRDefault="00625734" w:rsidP="005127A0">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18FAB7" id="_x0000_s1086" type="#_x0000_t202" style="position:absolute;left:0;text-align:left;margin-left:68.2pt;margin-top:64.35pt;width:339.95pt;height:20.35pt;z-index:251878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b/kDwIAAPsDAAAOAAAAZHJzL2Uyb0RvYy54bWysU21v2yAQ/j5p/wHxfXHi2Elqxam6dp0m&#10;dS9Sux9AMI7RgGNAYme/fgdO02j9Vo0PiOO45+557lhfD1qRg3BegqnpbDKlRBgOjTS7mv58uv+w&#10;osQHZhqmwIiaHoWn15v379a9rUQOHahGOIIgxle9rWkXgq2yzPNOaOYnYIVBZwtOs4Cm22WNYz2i&#10;a5Xl0+ki68E11gEX3uPt3eikm4TftoKH723rRSCqplhbSLtL+zbu2WbNqp1jtpP8VAZ7QxWaSYNJ&#10;z1B3LDCyd/IVlJbcgYc2TDjoDNpWcpE4IJvZ9B82jx2zInFBcbw9y+T/Hyz/dvjhiGxqOl9SYpjG&#10;Hj2JIZCPMJA8ytNbX+GrR4vvwoDX2OZE1dsH4L88MXDbMbMTN85B3wnWYHmzGJldhI44PoJs+6/Q&#10;YBq2D5CAhtbpqB2qQRAd23Q8tyaWwvGymM+W80VJCUdfXq6KokwpWPUcbZ0PnwVoEg81ddj6hM4O&#10;Dz7Ealj1/CQmM3AvlUrtV4b0Nb0q8zIFXHi0DDidSuqarqZxjfMSSX4yTQoOTKrxjAmUObGOREfK&#10;YdgOSd9FCo6SbKE5og4OxmnE34OHDtwfSnqcxJr633vmBCXqi0Etr2ZFEUc3GUW5zNFwl57tpYcZ&#10;jlA1DZSMx9uQxn3kfIOatzLJ8VLJqWacsKTS6TfEEb6006uXP7v5CwAA//8DAFBLAwQUAAYACAAA&#10;ACEAVbXPJd8AAAALAQAADwAAAGRycy9kb3ducmV2LnhtbEyPzU7DMBCE70h9B2uReqN22xDSEKdC&#10;VFxBlB+Jmxtvk6jxOordJrw9ywluO7uj2W+K7eQ6ccEhtJ40LBcKBFLlbUu1hve3p5sMRIiGrOk8&#10;oYZvDLAtZ1eFya0f6RUv+1gLDqGQGw1NjH0uZagadCYsfI/Et6MfnIksh1rawYwc7jq5UiqVzrTE&#10;HxrT42OD1Wl/dho+no9fn4l6qXfuth/9pCS5jdR6fj093IOIOMU/M/ziMzqUzHTwZ7JBdKzXacJW&#10;HlbZHQh2ZMt0DeLAm3STgCwL+b9D+QMAAP//AwBQSwECLQAUAAYACAAAACEAtoM4kv4AAADhAQAA&#10;EwAAAAAAAAAAAAAAAAAAAAAAW0NvbnRlbnRfVHlwZXNdLnhtbFBLAQItABQABgAIAAAAIQA4/SH/&#10;1gAAAJQBAAALAAAAAAAAAAAAAAAAAC8BAABfcmVscy8ucmVsc1BLAQItABQABgAIAAAAIQDekb/k&#10;DwIAAPsDAAAOAAAAAAAAAAAAAAAAAC4CAABkcnMvZTJvRG9jLnhtbFBLAQItABQABgAIAAAAIQBV&#10;tc8l3wAAAAsBAAAPAAAAAAAAAAAAAAAAAGkEAABkcnMvZG93bnJldi54bWxQSwUGAAAAAAQABADz&#10;AAAAdQUAAAAA&#10;" filled="f" stroked="f">
                <v:textbox>
                  <w:txbxContent>
                    <w:p w14:paraId="1ABCD0B9" w14:textId="77777777" w:rsidR="00625734" w:rsidRPr="001B4F1A" w:rsidRDefault="00625734" w:rsidP="005127A0">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Number of temperature points in KInitialVal.txt</w:t>
                      </w:r>
                    </w:p>
                    <w:p w14:paraId="589FFA5C" w14:textId="77777777" w:rsidR="00625734" w:rsidRPr="00673FEF" w:rsidRDefault="00625734" w:rsidP="005127A0">
                      <w:pPr>
                        <w:pStyle w:val="ListParagraph"/>
                        <w:rPr>
                          <w:color w:val="FF0000"/>
                          <w:sz w:val="18"/>
                          <w:szCs w:val="18"/>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75328" behindDoc="0" locked="0" layoutInCell="1" allowOverlap="1" wp14:anchorId="31A3C780" wp14:editId="67935624">
                <wp:simplePos x="0" y="0"/>
                <wp:positionH relativeFrom="margin">
                  <wp:posOffset>908345</wp:posOffset>
                </wp:positionH>
                <wp:positionV relativeFrom="paragraph">
                  <wp:posOffset>596653</wp:posOffset>
                </wp:positionV>
                <wp:extent cx="4317365" cy="25844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7365" cy="258445"/>
                        </a:xfrm>
                        <a:prstGeom prst="rect">
                          <a:avLst/>
                        </a:prstGeom>
                        <a:noFill/>
                        <a:ln w="9525">
                          <a:noFill/>
                          <a:miter lim="800000"/>
                          <a:headEnd/>
                          <a:tailEnd/>
                        </a:ln>
                      </wps:spPr>
                      <wps:txbx>
                        <w:txbxContent>
                          <w:p w14:paraId="706BDB62" w14:textId="77777777" w:rsidR="00625734" w:rsidRPr="001B4F1A" w:rsidRDefault="00625734" w:rsidP="005127A0">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itial K values generated by SPWaxKInitialization.exe</w:t>
                            </w:r>
                          </w:p>
                          <w:p w14:paraId="74CC446C" w14:textId="77777777" w:rsidR="00625734" w:rsidRPr="00673FEF" w:rsidRDefault="00625734" w:rsidP="005127A0">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A3C780" id="_x0000_s1087" type="#_x0000_t202" style="position:absolute;left:0;text-align:left;margin-left:71.5pt;margin-top:47pt;width:339.95pt;height:20.35pt;z-index:251875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UfRDwIAAPsDAAAOAAAAZHJzL2Uyb0RvYy54bWysU21v2yAQ/j5p/wHxfXHs2mlqxam6dp0m&#10;dS9Sux9AMI7RgGNAYme/fgdO02j9Vo0PiOO45+557lhdj1qRvXBegmloPptTIgyHVpptQ38+3X9Y&#10;UuIDMy1TYERDD8LT6/X7d6vB1qKAHlQrHEEQ4+vBNrQPwdZZ5nkvNPMzsMKgswOnWUDTbbPWsQHR&#10;tcqK+XyRDeBa64AL7/H2bnLSdcLvOsHD967zIhDVUKwtpN2lfRP3bL1i9dYx20t+LIO9oQrNpMGk&#10;J6g7FhjZOfkKSkvuwEMXZhx0Bl0nuUgckE0+/4fNY8+sSFxQHG9PMvn/B8u/7X84ItuGljklhmns&#10;0ZMYA/kIIymiPIP1Nb56tPgujHiNbU5UvX0A/ssTA7c9M1tx4xwMvWAtlpfHyOwsdMLxEWQzfIUW&#10;07BdgAQ0dk5H7VANgujYpsOpNbEUjpflRX55sago4egrqmVZVikFq5+jrfPhswBN4qGhDluf0Nn+&#10;wYdYDaufn8RkBu6lUqn9ypChoVdVUaWAM4+WAadTSd3Q5TyuaV4iyU+mTcGBSTWdMYEyR9aR6EQ5&#10;jJsx6btImkRJNtAeUAcH0zTi78FDD+4PJQNOYkP97x1zghL1xaCWV3lZxtFNRlldFmi4c8/m3MMM&#10;R6iGBkqm421I4z5xvkHNO5nkeKnkWDNOWFLp+BviCJ/b6dXLn13/BQAA//8DAFBLAwQUAAYACAAA&#10;ACEAIcGyaN4AAAAKAQAADwAAAGRycy9kb3ducmV2LnhtbEyPwU7DMBBE70j9B2uReqM2aYAmxKkQ&#10;FVcQhVbi5sbbJGq8jmK3CX/PcoLTajSj2TfFenKduOAQWk8abhcKBFLlbUu1hs+Pl5sViBANWdN5&#10;Qg3fGGBdzq4Kk1s/0jtetrEWXEIhNxqaGPtcylA16ExY+B6JvaMfnIksh1rawYxc7jqZKHUvnWmJ&#10;PzSmx+cGq9P27DTsXo9f+1S91Rt3149+UpJcJrWeX09PjyAiTvEvDL/4jA4lMx38mWwQHet0yVui&#10;hizly4FVkmQgDuws0weQZSH/Tyh/AAAA//8DAFBLAQItABQABgAIAAAAIQC2gziS/gAAAOEBAAAT&#10;AAAAAAAAAAAAAAAAAAAAAABbQ29udGVudF9UeXBlc10ueG1sUEsBAi0AFAAGAAgAAAAhADj9If/W&#10;AAAAlAEAAAsAAAAAAAAAAAAAAAAALwEAAF9yZWxzLy5yZWxzUEsBAi0AFAAGAAgAAAAhAIJhR9EP&#10;AgAA+wMAAA4AAAAAAAAAAAAAAAAALgIAAGRycy9lMm9Eb2MueG1sUEsBAi0AFAAGAAgAAAAhACHB&#10;smjeAAAACgEAAA8AAAAAAAAAAAAAAAAAaQQAAGRycy9kb3ducmV2LnhtbFBLBQYAAAAABAAEAPMA&#10;AAB0BQAAAAA=&#10;" filled="f" stroked="f">
                <v:textbox>
                  <w:txbxContent>
                    <w:p w14:paraId="706BDB62" w14:textId="77777777" w:rsidR="00625734" w:rsidRPr="001B4F1A" w:rsidRDefault="00625734" w:rsidP="005127A0">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itial K values generated by SPWaxKInitialization.exe</w:t>
                      </w:r>
                    </w:p>
                    <w:p w14:paraId="74CC446C" w14:textId="77777777" w:rsidR="00625734" w:rsidRPr="00673FEF" w:rsidRDefault="00625734" w:rsidP="005127A0">
                      <w:pPr>
                        <w:pStyle w:val="ListParagraph"/>
                        <w:rPr>
                          <w:color w:val="FF0000"/>
                          <w:sz w:val="18"/>
                          <w:szCs w:val="18"/>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72256" behindDoc="0" locked="0" layoutInCell="1" allowOverlap="1" wp14:anchorId="2A8572C4" wp14:editId="182AC496">
                <wp:simplePos x="0" y="0"/>
                <wp:positionH relativeFrom="margin">
                  <wp:posOffset>984033</wp:posOffset>
                </wp:positionH>
                <wp:positionV relativeFrom="paragraph">
                  <wp:posOffset>411511</wp:posOffset>
                </wp:positionV>
                <wp:extent cx="2756581" cy="258708"/>
                <wp:effectExtent l="0" t="0" r="0" b="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81" cy="258708"/>
                        </a:xfrm>
                        <a:prstGeom prst="rect">
                          <a:avLst/>
                        </a:prstGeom>
                        <a:noFill/>
                        <a:ln w="9525">
                          <a:noFill/>
                          <a:miter lim="800000"/>
                          <a:headEnd/>
                          <a:tailEnd/>
                        </a:ln>
                      </wps:spPr>
                      <wps:txbx>
                        <w:txbxContent>
                          <w:p w14:paraId="2428A08D" w14:textId="77777777" w:rsidR="00625734" w:rsidRPr="001B4F1A" w:rsidRDefault="00625734" w:rsidP="005127A0">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puts (provided in C# by the user)</w:t>
                            </w:r>
                          </w:p>
                          <w:p w14:paraId="45A3F825" w14:textId="77777777" w:rsidR="00625734" w:rsidRPr="00673FEF" w:rsidRDefault="00625734" w:rsidP="005127A0">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8572C4" id="_x0000_s1088" type="#_x0000_t202" style="position:absolute;left:0;text-align:left;margin-left:77.5pt;margin-top:32.4pt;width:217.05pt;height:20.35pt;z-index:2518722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fvFDgIAAPsDAAAOAAAAZHJzL2Uyb0RvYy54bWysU9Fu2yAUfZ+0f0C8L3asOEmtkKpr12lS&#10;101q9wEE4xgNuAxI7O7rd8FpFm1v0/xgAZd77jnnXjbXo9HkKH1QYBmdz0pKpBXQKrtn9Nvz/bs1&#10;JSFy23INVjL6IgO93r59sxlcIyvoQbfSEwSxoRkco32MrimKIHppeJiBkxaDHXjDI279vmg9HxDd&#10;6KIqy2UxgG+dByFDwNO7KUi3Gb/rpIhfui7ISDSjyC3mv8//XfoX2w1v9p67XokTDf4PLAxXFoue&#10;oe545OTg1V9QRgkPAbo4E2AK6DolZNaAaublH2qeeu5k1oLmBHe2Kfw/WPF4/OqJahldoD2WG+zR&#10;sxwjeQ8jqZI9gwsN3npyeC+OeIxtzlKDewDxPRALtz23e3njPQy95C3Sm6fM4iJ1wgkJZDd8hhbL&#10;8EOEDDR23iTv0A2C6Mjj5dyaREXgYbWql/V6TonAWFWvV+U6l+DNa7bzIX6UYEhaMOqx9RmdHx9C&#10;TGx483olFbNwr7TO7deWDIxe1VWdEy4iRkWcTq0Mo+syfdO8JJEfbJuTI1d6WmMBbU+qk9BJchx3&#10;Y/Z3eXZzB+0L+uBhmkZ8Pbjowf+kZMBJZDT8OHAvKdGfLHp5NV+k3sS8WdSrCjf+MrK7jHArEIrR&#10;SMm0vI153CfNN+h5p7IdqTkTkxNnnLDs0uk1pBG+3Odbv9/s9hcAAAD//wMAUEsDBBQABgAIAAAA&#10;IQD6d/pD3QAAAAoBAAAPAAAAZHJzL2Rvd25yZXYueG1sTI/NTsMwEITvSLyDtUi9Ubuorto0ToVA&#10;vYLoDxI3N94mUeN1FLtNeHuWExxHM5r5Jt+MvhU37GMTyMBsqkAglcE1VBk47LePSxAxWXK2DYQG&#10;vjHCpri/y23mwkAfeNulSnAJxcwaqFPqMiljWaO3cRo6JPbOofc2sewr6Xo7cLlv5ZNSC+ltQ7xQ&#10;2w5faiwvu6s3cHw7f33O1Xv16nU3hFFJ8itpzORhfF6DSDimvzD84jM6FMx0CldyUbSsteYvycBi&#10;zhc4oJerGYgTO0prkEUu/18ofgAAAP//AwBQSwECLQAUAAYACAAAACEAtoM4kv4AAADhAQAAEwAA&#10;AAAAAAAAAAAAAAAAAAAAW0NvbnRlbnRfVHlwZXNdLnhtbFBLAQItABQABgAIAAAAIQA4/SH/1gAA&#10;AJQBAAALAAAAAAAAAAAAAAAAAC8BAABfcmVscy8ucmVsc1BLAQItABQABgAIAAAAIQCJTfvFDgIA&#10;APsDAAAOAAAAAAAAAAAAAAAAAC4CAABkcnMvZTJvRG9jLnhtbFBLAQItABQABgAIAAAAIQD6d/pD&#10;3QAAAAoBAAAPAAAAAAAAAAAAAAAAAGgEAABkcnMvZG93bnJldi54bWxQSwUGAAAAAAQABADzAAAA&#10;cgUAAAAA&#10;" filled="f" stroked="f">
                <v:textbox>
                  <w:txbxContent>
                    <w:p w14:paraId="2428A08D" w14:textId="77777777" w:rsidR="00625734" w:rsidRPr="001B4F1A" w:rsidRDefault="00625734" w:rsidP="005127A0">
                      <w:pPr>
                        <w:pStyle w:val="ListParagraph"/>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Inputs (provided in C# by the user)</w:t>
                      </w:r>
                    </w:p>
                    <w:p w14:paraId="45A3F825" w14:textId="77777777" w:rsidR="00625734" w:rsidRPr="00673FEF" w:rsidRDefault="00625734" w:rsidP="005127A0">
                      <w:pPr>
                        <w:pStyle w:val="ListParagraph"/>
                        <w:rPr>
                          <w:color w:val="FF0000"/>
                          <w:sz w:val="18"/>
                          <w:szCs w:val="18"/>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70208" behindDoc="0" locked="0" layoutInCell="1" allowOverlap="1" wp14:anchorId="2A4F66AD" wp14:editId="22CED6E4">
                <wp:simplePos x="0" y="0"/>
                <wp:positionH relativeFrom="margin">
                  <wp:posOffset>1026640</wp:posOffset>
                </wp:positionH>
                <wp:positionV relativeFrom="paragraph">
                  <wp:posOffset>199157</wp:posOffset>
                </wp:positionV>
                <wp:extent cx="2756535" cy="258445"/>
                <wp:effectExtent l="0" t="0" r="0" b="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56535" cy="258445"/>
                        </a:xfrm>
                        <a:prstGeom prst="rect">
                          <a:avLst/>
                        </a:prstGeom>
                        <a:noFill/>
                        <a:ln w="9525">
                          <a:noFill/>
                          <a:miter lim="800000"/>
                          <a:headEnd/>
                          <a:tailEnd/>
                        </a:ln>
                      </wps:spPr>
                      <wps:txbx>
                        <w:txbxContent>
                          <w:p w14:paraId="20B52CBC" w14:textId="77777777" w:rsidR="00625734" w:rsidRPr="001B4F1A" w:rsidRDefault="00625734" w:rsidP="005127A0">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Coefficients of DIPPR for molar volumes</w:t>
                            </w:r>
                          </w:p>
                          <w:p w14:paraId="6181EE21" w14:textId="77777777" w:rsidR="00625734" w:rsidRPr="00673FEF" w:rsidRDefault="00625734" w:rsidP="005127A0">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4F66AD" id="_x0000_s1089" type="#_x0000_t202" style="position:absolute;left:0;text-align:left;margin-left:80.85pt;margin-top:15.7pt;width:217.05pt;height:20.35pt;z-index:251870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JA58EAIAAPsDAAAOAAAAZHJzL2Uyb0RvYy54bWysU9uO2yAQfa/Uf0C8N06cOJtYcVbb3W5V&#10;aXuRdvsBBOMYFRgKJHb69TvgJLXat6o8IIZhzsw5M2xue63IUTgvwVR0NplSIgyHWpp9Rb+/PL5b&#10;UeIDMzVTYERFT8LT2+3bN5vOliKHFlQtHEEQ48vOVrQNwZZZ5nkrNPMTsMKgswGnWUDT7bPasQ7R&#10;tcry6XSZdeBq64AL7/H2YXDSbcJvGsHD16bxIhBVUawtpN2lfRf3bLth5d4x20p+LoP9QxWaSYNJ&#10;r1APLDBycPIvKC25Aw9NmHDQGTSN5CJxQDaz6R9snltmReKC4nh7lcn/P1j+5fjNEVlXdL6mxDCN&#10;PXoRfSDvoSd5lKezvsRXzxbfhR6vsc2JqrdPwH94YuC+ZWYv7pyDrhWsxvJmMTIbhQ44PoLsus9Q&#10;Yxp2CJCA+sbpqB2qQRAd23S6tiaWwvEyvymWxbyghKMvL1aLRZFSsPISbZ0PHwVoEg8Vddj6hM6O&#10;Tz7Ealh5eRKTGXiUSqX2K0O6iq6LvEgBI4+WAadTSV3R1TSuYV4iyQ+mTsGBSTWcMYEyZ9aR6EA5&#10;9Ls+6bucX9TcQX1CHRwM04i/Bw8tuF+UdDiJFfU/D8wJStQng1quZ4tFHN1kLIqbHA039uzGHmY4&#10;QlU0UDIc70Ma94HzHWreyCRHbM5QyblmnLCk0vk3xBEe2+nV7z+7fQUAAP//AwBQSwMEFAAGAAgA&#10;AAAhAFt0GUvdAAAACQEAAA8AAABkcnMvZG93bnJldi54bWxMj8tOwzAQRfdI/IM1SOyondK0NMSp&#10;EIgtiL4kdm48TSLicRS7Tfj7TlewvJqjO+fmq9G14ox9aDxpSCYKBFLpbUOVhu3m/eEJRIiGrGk9&#10;oYZfDLAqbm9yk1k/0Bee17ESXEIhMxrqGLtMylDW6EyY+A6Jb0ffOxM59pW0vRm43LVyqtRcOtMQ&#10;f6hNh681lj/rk9Ow+zh+72fqs3pzaTf4UUlyS6n1/d348gwi4hj/YLjqszoU7HTwJ7JBtJznyYJR&#10;DY/JDAQD6TLlLQcNi2kCssjl/wXFBQAA//8DAFBLAQItABQABgAIAAAAIQC2gziS/gAAAOEBAAAT&#10;AAAAAAAAAAAAAAAAAAAAAABbQ29udGVudF9UeXBlc10ueG1sUEsBAi0AFAAGAAgAAAAhADj9If/W&#10;AAAAlAEAAAsAAAAAAAAAAAAAAAAALwEAAF9yZWxzLy5yZWxzUEsBAi0AFAAGAAgAAAAhALskDnwQ&#10;AgAA+wMAAA4AAAAAAAAAAAAAAAAALgIAAGRycy9lMm9Eb2MueG1sUEsBAi0AFAAGAAgAAAAhAFt0&#10;GUvdAAAACQEAAA8AAAAAAAAAAAAAAAAAagQAAGRycy9kb3ducmV2LnhtbFBLBQYAAAAABAAEAPMA&#10;AAB0BQAAAAA=&#10;" filled="f" stroked="f">
                <v:textbox>
                  <w:txbxContent>
                    <w:p w14:paraId="20B52CBC" w14:textId="77777777" w:rsidR="00625734" w:rsidRPr="001B4F1A" w:rsidRDefault="00625734" w:rsidP="005127A0">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Coefficients of DIPPR for molar volumes</w:t>
                      </w:r>
                    </w:p>
                    <w:p w14:paraId="6181EE21" w14:textId="77777777" w:rsidR="00625734" w:rsidRPr="00673FEF" w:rsidRDefault="00625734" w:rsidP="005127A0">
                      <w:pPr>
                        <w:pStyle w:val="ListParagraph"/>
                        <w:rPr>
                          <w:color w:val="FF0000"/>
                          <w:sz w:val="18"/>
                          <w:szCs w:val="18"/>
                        </w:rPr>
                      </w:pPr>
                    </w:p>
                  </w:txbxContent>
                </v:textbox>
                <w10:wrap anchorx="margin"/>
              </v:shape>
            </w:pict>
          </mc:Fallback>
        </mc:AlternateContent>
      </w:r>
      <w:r w:rsidRPr="00C67093">
        <w:rPr>
          <w:rFonts w:ascii="Times New Roman" w:hAnsi="Times New Roman" w:cs="Times New Roman"/>
          <w:noProof/>
          <w:sz w:val="24"/>
          <w:szCs w:val="24"/>
        </w:rPr>
        <mc:AlternateContent>
          <mc:Choice Requires="wps">
            <w:drawing>
              <wp:anchor distT="45720" distB="45720" distL="114300" distR="114300" simplePos="0" relativeHeight="251880448" behindDoc="0" locked="0" layoutInCell="1" allowOverlap="1" wp14:anchorId="0580BCA6" wp14:editId="5F985159">
                <wp:simplePos x="0" y="0"/>
                <wp:positionH relativeFrom="margin">
                  <wp:posOffset>1047766</wp:posOffset>
                </wp:positionH>
                <wp:positionV relativeFrom="paragraph">
                  <wp:posOffset>6815</wp:posOffset>
                </wp:positionV>
                <wp:extent cx="1967076" cy="258708"/>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67076" cy="258708"/>
                        </a:xfrm>
                        <a:prstGeom prst="rect">
                          <a:avLst/>
                        </a:prstGeom>
                        <a:noFill/>
                        <a:ln w="9525">
                          <a:noFill/>
                          <a:miter lim="800000"/>
                          <a:headEnd/>
                          <a:tailEnd/>
                        </a:ln>
                      </wps:spPr>
                      <wps:txbx>
                        <w:txbxContent>
                          <w:p w14:paraId="0C547B42" w14:textId="77777777" w:rsidR="00625734" w:rsidRPr="001B4F1A" w:rsidRDefault="00625734" w:rsidP="005127A0">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 xml:space="preserve">N-alkane mole composition </w:t>
                            </w:r>
                          </w:p>
                          <w:p w14:paraId="200952AB" w14:textId="77777777" w:rsidR="00625734" w:rsidRPr="00673FEF" w:rsidRDefault="00625734" w:rsidP="005127A0">
                            <w:pPr>
                              <w:pStyle w:val="ListParagraph"/>
                              <w:rPr>
                                <w:color w:val="FF0000"/>
                                <w:sz w:val="18"/>
                                <w:szCs w:val="1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80BCA6" id="_x0000_s1090" type="#_x0000_t202" style="position:absolute;left:0;text-align:left;margin-left:82.5pt;margin-top:.55pt;width:154.9pt;height:20.35pt;z-index:2518804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Tv7DgIAAPsDAAAOAAAAZHJzL2Uyb0RvYy54bWysU9tu2zAMfR+wfxD0vtjxcjWiFF27DgO6&#10;C9DuAxRZjoVJoiYpsbuvHyUnWbC9DfODIJrkIc8htbkZjCZH6YMCy+h0UlIirYBG2T2j354f3qwo&#10;CZHbhmuwktEXGejN9vWrTe9qWUEHupGeIIgNde8Y7WJ0dVEE0UnDwwSctOhswRse0fT7ovG8R3Sj&#10;i6osF0UPvnEehAwB/96PTrrN+G0rRfzStkFGohnF3mI+fT536Sy2G17vPXedEqc2+D90YbiyWPQC&#10;dc8jJwev/oIySngI0MaJAFNA2yohMwdkMy3/YPPUcSczFxQnuItM4f/Bis/Hr56ohtG3OCnLDc7o&#10;WQ6RvIOBVEme3oUao54cxsUBf+OYM9XgHkF8D8TCXcftXt56D30neYPtTVNmcZU64oQEsus/QYNl&#10;+CFCBhpab5J2qAZBdBzTy2U0qRWRSq4Xy3K5oESgr5qvluUql+D1Odv5ED9IMCRdGPU4+ozOj48h&#10;pm54fQ5JxSw8KK3z+LUlPaPreTXPCVceoyJup1aG0VWZvnFfEsn3tsnJkSs93rGAtifWiehIOQ67&#10;Ieu7mJ3V3EHzgjp4GLcRXw9eOvA/KelxExkNPw7cS0r0R4tarqezWVrdbMzmywoNf+3ZXXu4FQjF&#10;aKRkvN7FvO4j51vUvFVZjjScsZNTz7hhWaXTa0grfG3nqN9vdvsLAAD//wMAUEsDBBQABgAIAAAA&#10;IQCDCQ5o2wAAAAgBAAAPAAAAZHJzL2Rvd25yZXYueG1sTI/NTsMwEITvSLyDtUjcqB2UlhLiVAjE&#10;FUT5kbht420SEa+j2G3C27Oc6G1Gs5r9ptzMvldHGmMX2EK2MKCI6+A6biy8vz1drUHFhOywD0wW&#10;fijCpjo/K7FwYeJXOm5To6SEY4EW2pSGQutYt+QxLsJALNk+jB6T2LHRbsRJyn2vr41ZaY8dy4cW&#10;B3poqf7eHryFj+f912duXppHvxymMBvN/lZbe3kx39+BSjSn/2P4wxd0qIRpFw7sourFr5ayJYnI&#10;QEme3+QyZSciW4OuSn06oPoFAAD//wMAUEsBAi0AFAAGAAgAAAAhALaDOJL+AAAA4QEAABMAAAAA&#10;AAAAAAAAAAAAAAAAAFtDb250ZW50X1R5cGVzXS54bWxQSwECLQAUAAYACAAAACEAOP0h/9YAAACU&#10;AQAACwAAAAAAAAAAAAAAAAAvAQAAX3JlbHMvLnJlbHNQSwECLQAUAAYACAAAACEAgDU7+w4CAAD7&#10;AwAADgAAAAAAAAAAAAAAAAAuAgAAZHJzL2Uyb0RvYy54bWxQSwECLQAUAAYACAAAACEAgwkOaNsA&#10;AAAIAQAADwAAAAAAAAAAAAAAAABoBAAAZHJzL2Rvd25yZXYueG1sUEsFBgAAAAAEAAQA8wAAAHAF&#10;AAAAAA==&#10;" filled="f" stroked="f">
                <v:textbox>
                  <w:txbxContent>
                    <w:p w14:paraId="0C547B42" w14:textId="77777777" w:rsidR="00625734" w:rsidRPr="001B4F1A" w:rsidRDefault="00625734" w:rsidP="005127A0">
                      <w:pPr>
                        <w:spacing w:after="40" w:line="240" w:lineRule="auto"/>
                        <w:rPr>
                          <w:rFonts w:ascii="Times New Roman" w:hAnsi="Times New Roman" w:cs="Times New Roman"/>
                          <w:color w:val="000000" w:themeColor="text1"/>
                          <w:sz w:val="20"/>
                          <w:szCs w:val="20"/>
                        </w:rPr>
                      </w:pPr>
                      <w:r w:rsidRPr="001B4F1A">
                        <w:rPr>
                          <w:rFonts w:ascii="Times New Roman" w:hAnsi="Times New Roman" w:cs="Times New Roman"/>
                          <w:color w:val="000000" w:themeColor="text1"/>
                          <w:sz w:val="20"/>
                          <w:szCs w:val="20"/>
                        </w:rPr>
                        <w:t xml:space="preserve">N-alkane mole composition </w:t>
                      </w:r>
                    </w:p>
                    <w:p w14:paraId="200952AB" w14:textId="77777777" w:rsidR="00625734" w:rsidRPr="00673FEF" w:rsidRDefault="00625734" w:rsidP="005127A0">
                      <w:pPr>
                        <w:pStyle w:val="ListParagraph"/>
                        <w:rPr>
                          <w:color w:val="FF0000"/>
                          <w:sz w:val="18"/>
                          <w:szCs w:val="18"/>
                        </w:rPr>
                      </w:pP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76352" behindDoc="0" locked="0" layoutInCell="1" allowOverlap="1" wp14:anchorId="1135DBE3" wp14:editId="2C83CDD3">
                <wp:simplePos x="0" y="0"/>
                <wp:positionH relativeFrom="column">
                  <wp:posOffset>1216644</wp:posOffset>
                </wp:positionH>
                <wp:positionV relativeFrom="paragraph">
                  <wp:posOffset>1312095</wp:posOffset>
                </wp:positionV>
                <wp:extent cx="236406" cy="4460"/>
                <wp:effectExtent l="0" t="76200" r="30480" b="90805"/>
                <wp:wrapNone/>
                <wp:docPr id="42" name="Straight Arrow Connector 42"/>
                <wp:cNvGraphicFramePr/>
                <a:graphic xmlns:a="http://schemas.openxmlformats.org/drawingml/2006/main">
                  <a:graphicData uri="http://schemas.microsoft.com/office/word/2010/wordprocessingShape">
                    <wps:wsp>
                      <wps:cNvCnPr/>
                      <wps:spPr>
                        <a:xfrm>
                          <a:off x="0" y="0"/>
                          <a:ext cx="236406" cy="44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CD29FF0" id="Straight Arrow Connector 42" o:spid="_x0000_s1026" type="#_x0000_t32" style="position:absolute;margin-left:95.8pt;margin-top:103.3pt;width:18.6pt;height:.35pt;z-index:251876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b/M2AEAAAQEAAAOAAAAZHJzL2Uyb0RvYy54bWysU9uO0zAQfUfiHyy/06SlqlDUdIW6wAuC&#10;il0+wOvYjSXfNB6a5u8ZO2kWAUIC8TKJ7Tkz5xyP93dXZ9lFQTLBt3y9qjlTXobO+HPLvz6+f/WG&#10;s4TCd8IGr1o+qsTvDi9f7IfYqE3og+0UMCriUzPElveIsamqJHvlRFqFqDwd6gBOIC3hXHUgBqru&#10;bLWp6101BOgiBKlSot376ZAfSn2tlcTPWieFzLacuGGJUOJTjtVhL5oziNgbOdMQ/8DCCeOp6VLq&#10;XqBg38D8UsoZCSEFjSsZXBW0NlIVDaRmXf+k5qEXURUtZE6Ki03p/5WVny4nYKZr+XbDmReO7ugB&#10;QZhzj+wtQBjYMXhPPgZglEJ+DTE1BDv6E8yrFE+QxV81uPwlWexaPB4Xj9UVmaTNzevdtt5xJulo&#10;u92VG6ieoRESflDBsfzT8jRTWTisi8vi8jEhNSfgDZD7Wp8jCmPf+Y7hGEkMghH+bFVmTuk5pcoK&#10;Js7lD0erJvgXpckLYjm1KVOojhbYRdD8CCmVx/VSibIzTBtrF2Bd+P0ROOdnqCoT+jfgBVE6B48L&#10;2Bkf4Hfd8XqjrKf8mwOT7mzBU+jGcpvFGhq14tX8LPIs/7gu8OfHe/gOAAD//wMAUEsDBBQABgAI&#10;AAAAIQDCzQxG3gAAAAsBAAAPAAAAZHJzL2Rvd25yZXYueG1sTI9BT8MwDIXvSPyHyEjcWLoila00&#10;nRASO4LYOMAta7ykWuNUTdYWfj3eCW5+9tPz96rN7Dsx4hDbQAqWiwwEUhNMS1bBx/7lbgUiJk1G&#10;d4FQwTdG2NTXV5UuTZjoHcddsoJDKJZagUupL6WMjUOv4yL0SHw7hsHrxHKw0gx64nDfyTzLCul1&#10;S/zB6R6fHTan3dkreLOfo89p28rj+utna1/NyU1Jqdub+ekRRMI5/Znhgs/oUDPTIZzJRNGxXi8L&#10;tirIs4IHduT5isscLpuHe5B1Jf93qH8BAAD//wMAUEsBAi0AFAAGAAgAAAAhALaDOJL+AAAA4QEA&#10;ABMAAAAAAAAAAAAAAAAAAAAAAFtDb250ZW50X1R5cGVzXS54bWxQSwECLQAUAAYACAAAACEAOP0h&#10;/9YAAACUAQAACwAAAAAAAAAAAAAAAAAvAQAAX3JlbHMvLnJlbHNQSwECLQAUAAYACAAAACEADUm/&#10;zNgBAAAEBAAADgAAAAAAAAAAAAAAAAAuAgAAZHJzL2Uyb0RvYy54bWxQSwECLQAUAAYACAAAACEA&#10;ws0MRt4AAAALAQAADwAAAAAAAAAAAAAAAAAyBAAAZHJzL2Rvd25yZXYueG1sUEsFBgAAAAAEAAQA&#10;8wAAAD0FA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77376" behindDoc="0" locked="0" layoutInCell="1" allowOverlap="1" wp14:anchorId="16C6CC28" wp14:editId="76045124">
                <wp:simplePos x="0" y="0"/>
                <wp:positionH relativeFrom="column">
                  <wp:posOffset>960104</wp:posOffset>
                </wp:positionH>
                <wp:positionV relativeFrom="paragraph">
                  <wp:posOffset>922763</wp:posOffset>
                </wp:positionV>
                <wp:extent cx="236220" cy="4445"/>
                <wp:effectExtent l="0" t="76200" r="30480" b="90805"/>
                <wp:wrapNone/>
                <wp:docPr id="43" name="Straight Arrow Connector 43"/>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5A574BB" id="Straight Arrow Connector 43" o:spid="_x0000_s1026" type="#_x0000_t32" style="position:absolute;margin-left:75.6pt;margin-top:72.65pt;width:18.6pt;height:.35pt;z-index:251877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WmE1wEAAAQEAAAOAAAAZHJzL2Uyb0RvYy54bWysU9uO0zAQfUfiHyy/06TZskJV0xXqAi8I&#10;KhY+wOuME0u+aWya9u8ZO2kWLQgJxMsktufMnHM83t2drWEnwKi9a/l6VXMGTvpOu77l376+f/WG&#10;s5iE64TxDlp+gcjv9i9f7MawhcYP3nSAjIq4uB1Dy4eUwraqohzAirjyARwdKo9WJFpiX3UoRqpu&#10;TdXU9W01euwCegkx0u79dMj3pb5SINNnpSIkZlpO3FKJWOJjjtV+J7Y9ijBoOdMQ/8DCCu2o6VLq&#10;XiTBvqP+pZTVEn30Kq2kt5VXSksoGkjNun6m5mEQAYoWMieGxab4/8rKT6cjMt21fHPDmROW7ugh&#10;odD9kNhbRD+yg3eOfPTIKIX8GkPcEuzgjjivYjhiFn9WaPOXZLFz8fiyeAznxCRtNje3TUM3Ielo&#10;s9m8zhWrJ2jAmD6Atyz/tDzOVBYO6+KyOH2MaQJeAbmvcTkmoc0717F0CSQmoRauNzD3ySlVVjBx&#10;Ln/pYmCCfwFFXhDLqU2ZQjgYZCdB8yOkBJfWSyXKzjCljVmAdeH3R+Ccn6FQJvRvwAuidPYuLWCr&#10;ncffdU/nK2U15V8dmHRnCx59dym3WayhUSt3Mj+LPMs/rwv86fHufwAAAP//AwBQSwMEFAAGAAgA&#10;AAAhAF5Gl3/eAAAACwEAAA8AAABkcnMvZG93bnJldi54bWxMj0FPwzAMhe9I/IfISNxYurJNpTSd&#10;EBI7ghgc4JY1XlOtcaomawu/HvfEbn720/P3iu3kWjFgHxpPCpaLBARS5U1DtYLPj5e7DESImoxu&#10;PaGCHwywLa+vCp0bP9I7DvtYCw6hkGsFNsYulzJUFp0OC98h8e3oe6cjy76Wptcjh7tWpkmykU43&#10;xB+s7vDZYnXan52Ct/prcCntGnl8+P7d1a/mZMeo1O3N9PQIIuIU/80w4zM6lMx08GcyQbSs18uU&#10;rTys1vcgZkeWrUAc5s0mAVkW8rJD+QcAAP//AwBQSwECLQAUAAYACAAAACEAtoM4kv4AAADhAQAA&#10;EwAAAAAAAAAAAAAAAAAAAAAAW0NvbnRlbnRfVHlwZXNdLnhtbFBLAQItABQABgAIAAAAIQA4/SH/&#10;1gAAAJQBAAALAAAAAAAAAAAAAAAAAC8BAABfcmVscy8ucmVsc1BLAQItABQABgAIAAAAIQAzPWmE&#10;1wEAAAQEAAAOAAAAAAAAAAAAAAAAAC4CAABkcnMvZTJvRG9jLnhtbFBLAQItABQABgAIAAAAIQBe&#10;Rpd/3gAAAAsBAAAPAAAAAAAAAAAAAAAAADEEAABkcnMvZG93bnJldi54bWxQSwUGAAAAAAQABADz&#10;AAAAPAU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74304" behindDoc="0" locked="0" layoutInCell="1" allowOverlap="1" wp14:anchorId="10DC4113" wp14:editId="5FE01845">
                <wp:simplePos x="0" y="0"/>
                <wp:positionH relativeFrom="column">
                  <wp:posOffset>981369</wp:posOffset>
                </wp:positionH>
                <wp:positionV relativeFrom="paragraph">
                  <wp:posOffset>732960</wp:posOffset>
                </wp:positionV>
                <wp:extent cx="236220" cy="4445"/>
                <wp:effectExtent l="0" t="76200" r="30480" b="90805"/>
                <wp:wrapNone/>
                <wp:docPr id="44" name="Straight Arrow Connector 44"/>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09B7D81" id="Straight Arrow Connector 44" o:spid="_x0000_s1026" type="#_x0000_t32" style="position:absolute;margin-left:77.25pt;margin-top:57.7pt;width:18.6pt;height:.35pt;z-index:251874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U11wEAAAQEAAAOAAAAZHJzL2Uyb0RvYy54bWysU9uO0zAQfUfiHyy/07SlrFDVdIW6wAuC&#10;ioUP8DrjxpJvGg9N+/eMnWwWAUIC8TKJ7Tkz5xyPd7cX78QZMNsYWrlaLKWAoGNnw6mVX7+8e/Fa&#10;ikwqdMrFAK28Qpa3++fPdkPawjr20XWAgouEvB1SK3uitG2arHvwKi9igsCHJqJXxEs8NR2qgat7&#10;16yXy5tmiNgljBpy5t278VDua31jQNMnYzKQcK1kblQj1vhQYrPfqe0JVeqtnmiof2DhlQ3cdC51&#10;p0iJb2h/KeWtxpijoYWOvonGWA1VA6tZLX9Sc9+rBFULm5PTbFP+f2X1x/MRhe1audlIEZTnO7on&#10;VPbUk3iDGAdxiCGwjxEFp7BfQ8pbhh3CEadVTkcs4i8GffmyLHGpHl9nj+FCQvPm+uXNes03oflo&#10;s9m8KhWbJ2jCTO8helF+WpknKjOHVXVZnT9kGoGPgNLXhRJJWfc2dIKuicUQWhVODqY+JaUpCkbO&#10;9Y+uDkb4ZzDsBbMc29QphINDcVY8P0prCLSaK3F2gRnr3AxcVn5/BE75BQp1Qv8GPCNq5xhoBnsb&#10;Iv6uO10eKZsx/9GBUXex4CF213qb1RoetXon07Mos/zjusKfHu/+OwAAAP//AwBQSwMEFAAGAAgA&#10;AAAhABEXPP7dAAAACwEAAA8AAABkcnMvZG93bnJldi54bWxMj0FPwzAMhe9I/IfISNxY2okNVppO&#10;CIkdQQwOcMsaL6nWOFWTtYVfj3uC23v20/Pncjv5VgzYxyaQgnyRgUCqg2nIKvh4f765BxGTJqPb&#10;QKjgGyNsq8uLUhcmjPSGwz5ZwSUUC63ApdQVUsbaoddxETok3h1D73Vi21tpej1yuW/lMsvW0uuG&#10;+ILTHT45rE/7s1fwaj8Hv6RdI4+br5+dfTEnNyalrq+mxwcQCaf0F4YZn9GhYqZDOJOJomW/ul1x&#10;lAUrEHNik9+BOMyTdQ6yKuX/H6pfAAAA//8DAFBLAQItABQABgAIAAAAIQC2gziS/gAAAOEBAAAT&#10;AAAAAAAAAAAAAAAAAAAAAABbQ29udGVudF9UeXBlc10ueG1sUEsBAi0AFAAGAAgAAAAhADj9If/W&#10;AAAAlAEAAAsAAAAAAAAAAAAAAAAALwEAAF9yZWxzLy5yZWxzUEsBAi0AFAAGAAgAAAAhAKP5pTXX&#10;AQAABAQAAA4AAAAAAAAAAAAAAAAALgIAAGRycy9lMm9Eb2MueG1sUEsBAi0AFAAGAAgAAAAhABEX&#10;PP7dAAAACwEAAA8AAAAAAAAAAAAAAAAAMQQAAGRycy9kb3ducmV2LnhtbFBLBQYAAAAABAAEAPMA&#10;AAA7BQ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73280" behindDoc="0" locked="0" layoutInCell="1" allowOverlap="1" wp14:anchorId="196C1DC5" wp14:editId="5D3678C0">
                <wp:simplePos x="0" y="0"/>
                <wp:positionH relativeFrom="column">
                  <wp:posOffset>1164544</wp:posOffset>
                </wp:positionH>
                <wp:positionV relativeFrom="paragraph">
                  <wp:posOffset>536993</wp:posOffset>
                </wp:positionV>
                <wp:extent cx="236220" cy="4445"/>
                <wp:effectExtent l="0" t="76200" r="30480" b="90805"/>
                <wp:wrapNone/>
                <wp:docPr id="45" name="Straight Arrow Connector 45"/>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0E0A97" id="Straight Arrow Connector 45" o:spid="_x0000_s1026" type="#_x0000_t32" style="position:absolute;margin-left:91.7pt;margin-top:42.3pt;width:18.6pt;height:.35pt;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VEI2AEAAAQEAAAOAAAAZHJzL2Uyb0RvYy54bWysU9uO0zAQfUfiHyy/07SlrFDVdIW6wAuC&#10;ioUP8DrjxpJvGg9N+/eMnTaLACHtipdJbM+ZOed4vLk9eSeOgNnG0MrFbC4FBB07Gw6t/P7tw6u3&#10;UmRSoVMuBmjlGbK83b58sRnSGpaxj64DFFwk5PWQWtkTpXXTZN2DV3kWEwQ+NBG9Il7ioelQDVzd&#10;u2Y5n980Q8QuYdSQM+/ejYdyW+sbA5q+GJOBhGslc6MascaHEpvtRq0PqFJv9YWGegYLr2zgplOp&#10;O0VK/ED7RylvNcYcDc109E00xmqoGljNYv6bmvteJaha2JycJpvy/yurPx/3KGzXytUbKYLyfEf3&#10;hMoeehLvEOMgdjEE9jGi4BT2a0h5zbBd2ONlldMei/iTQV++LEucqsfnyWM4kdC8uXx9s1zyTWg+&#10;Wq3Gis0jNGGmjxC9KD+tzBcqE4dFdVkdP2Xi5gy8AkpfF0okZd370Ak6JxZDaFU4OCjMOb2kNEXB&#10;yLn+0dnBCP8Khr1glmObOoWwcyiOiudHaQ2BFlMlzi4wY52bgPPK75/AS36BQp3Qp4AnRO0cA01g&#10;b0PEv3Wn05WyGfOvDoy6iwUPsTvX26zW8KhVry7Poszyr+sKf3y8258AAAD//wMAUEsDBBQABgAI&#10;AAAAIQBK0LsJ3QAAAAkBAAAPAAAAZHJzL2Rvd25yZXYueG1sTI9BT8MwDIXvSPyHyEjcWEo3plKa&#10;TgiJHUEMDnDLGi+p1jhVk7WFX485sZuf/fT8vWoz+06MOMQ2kILbRQYCqQmmJavg4/35pgARkyaj&#10;u0Co4BsjbOrLi0qXJkz0huMuWcEhFEutwKXUl1LGxqHXcRF6JL4dwuB1YjlYaQY9cbjvZJ5la+l1&#10;S/zB6R6fHDbH3ckreLWfo89p28rD/dfP1r6Yo5uSUtdX8+MDiIRz+jfDHz6jQ81M+3AiE0XHuliu&#10;2KqgWK1BsCHPMx72vLhbgqwred6g/gUAAP//AwBQSwECLQAUAAYACAAAACEAtoM4kv4AAADhAQAA&#10;EwAAAAAAAAAAAAAAAAAAAAAAW0NvbnRlbnRfVHlwZXNdLnhtbFBLAQItABQABgAIAAAAIQA4/SH/&#10;1gAAAJQBAAALAAAAAAAAAAAAAAAAAC8BAABfcmVscy8ucmVsc1BLAQItABQABgAIAAAAIQCT1VEI&#10;2AEAAAQEAAAOAAAAAAAAAAAAAAAAAC4CAABkcnMvZTJvRG9jLnhtbFBLAQItABQABgAIAAAAIQBK&#10;0LsJ3QAAAAkBAAAPAAAAAAAAAAAAAAAAADIEAABkcnMvZG93bnJldi54bWxQSwUGAAAAAAQABADz&#10;AAAAPAU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71232" behindDoc="0" locked="0" layoutInCell="1" allowOverlap="1" wp14:anchorId="2BCA47C5" wp14:editId="046725D5">
                <wp:simplePos x="0" y="0"/>
                <wp:positionH relativeFrom="column">
                  <wp:posOffset>745412</wp:posOffset>
                </wp:positionH>
                <wp:positionV relativeFrom="paragraph">
                  <wp:posOffset>326142</wp:posOffset>
                </wp:positionV>
                <wp:extent cx="236220" cy="4445"/>
                <wp:effectExtent l="0" t="76200" r="30480" b="90805"/>
                <wp:wrapNone/>
                <wp:docPr id="46" name="Straight Arrow Connector 46"/>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56A554" id="Straight Arrow Connector 46" o:spid="_x0000_s1026" type="#_x0000_t32" style="position:absolute;margin-left:58.7pt;margin-top:25.7pt;width:18.6pt;height:.35pt;z-index:251871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U1O1gEAAAQEAAAOAAAAZHJzL2Uyb0RvYy54bWysU9uO0zAQfUfiHyy/06SlVKhqukJd4AVB&#10;xcIHeB07seSbxkPT/D1jJ80iQEggXiaxPWfmnOPx4e7qLLsoSCb4hq9XNWfKy9Aa3zX865d3L15z&#10;llD4VtjgVcNHlfjd8fmzwxD3ahP6YFsFjIr4tB9iw3vEuK+qJHvlRFqFqDwd6gBOIC2hq1oQA1V3&#10;ttrU9a4aArQRglQp0e79dMiPpb7WSuInrZNCZhtO3LBEKPExx+p4EPsOROyNnGmIf2DhhPHUdCl1&#10;L1Cwb2B+KeWMhJCCxpUMrgpaG6mKBlKzrn9S89CLqIoWMifFxab0/8rKj5czMNM2fLvjzAtHd/SA&#10;IEzXI3sDEAZ2Ct6TjwEYpZBfQ0x7gp38GeZVimfI4q8aXP6SLHYtHo+Lx+qKTNLm5uVus6GbkHS0&#10;3W5f5YrVEzRCwvcqOJZ/Gp5mKguHdXFZXD4knIA3QO5rfY4ojH3rW4ZjJDEIRvjOqrlPTqmygolz&#10;+cPRqgn+WWnyglhObcoUqpMFdhE0P0JK5XG9VKLsDNPG2gVYF35/BM75GarKhP4NeEGUzsHjAnbG&#10;B/hdd7zeKOsp/+bApDtb8BjasdxmsYZGrdzJ/CzyLP+4LvCnx3v8DgAA//8DAFBLAwQUAAYACAAA&#10;ACEAJNJMLt0AAAAJAQAADwAAAGRycy9kb3ducmV2LnhtbEyPQU/DMAyF70j8h8hI3FjaahtQmk4I&#10;iR1BDA5wyxovqdY4VZO1hV+Pd4KT9eyn5+9Vm9l3YsQhtoEU5IsMBFITTEtWwcf7880diJg0Gd0F&#10;QgXfGGFTX15UujRhojccd8kKDqFYagUupb6UMjYOvY6L0CPx7RAGrxPLwUoz6InDfSeLLFtLr1vi&#10;D073+OSwOe5OXsGr/Rx9QdtWHu6/frb2xRzdlJS6vpofH0AknNOfGc74jA41M+3DiUwUHev8dslW&#10;Bauc59mwWq5B7HlR5CDrSv5vUP8CAAD//wMAUEsBAi0AFAAGAAgAAAAhALaDOJL+AAAA4QEAABMA&#10;AAAAAAAAAAAAAAAAAAAAAFtDb250ZW50X1R5cGVzXS54bWxQSwECLQAUAAYACAAAACEAOP0h/9YA&#10;AACUAQAACwAAAAAAAAAAAAAAAAAvAQAAX3JlbHMvLnJlbHNQSwECLQAUAAYACAAAACEAw6FNTtYB&#10;AAAEBAAADgAAAAAAAAAAAAAAAAAuAgAAZHJzL2Uyb0RvYy54bWxQSwECLQAUAAYACAAAACEAJNJM&#10;Lt0AAAAJAQAADwAAAAAAAAAAAAAAAAAwBAAAZHJzL2Rvd25yZXYueG1sUEsFBgAAAAAEAAQA8wAA&#10;ADoFAAAAAA==&#10;" strokecolor="#4472c4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69184" behindDoc="0" locked="0" layoutInCell="1" allowOverlap="1" wp14:anchorId="70261F82" wp14:editId="72145F9E">
                <wp:simplePos x="0" y="0"/>
                <wp:positionH relativeFrom="column">
                  <wp:posOffset>749300</wp:posOffset>
                </wp:positionH>
                <wp:positionV relativeFrom="paragraph">
                  <wp:posOffset>116267</wp:posOffset>
                </wp:positionV>
                <wp:extent cx="236220" cy="4445"/>
                <wp:effectExtent l="0" t="76200" r="30480" b="90805"/>
                <wp:wrapNone/>
                <wp:docPr id="47" name="Straight Arrow Connector 47"/>
                <wp:cNvGraphicFramePr/>
                <a:graphic xmlns:a="http://schemas.openxmlformats.org/drawingml/2006/main">
                  <a:graphicData uri="http://schemas.microsoft.com/office/word/2010/wordprocessingShape">
                    <wps:wsp>
                      <wps:cNvCnPr/>
                      <wps:spPr>
                        <a:xfrm>
                          <a:off x="0" y="0"/>
                          <a:ext cx="236220" cy="4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AE0AA8" id="Straight Arrow Connector 47" o:spid="_x0000_s1026" type="#_x0000_t32" style="position:absolute;margin-left:59pt;margin-top:9.15pt;width:18.6pt;height:.35pt;z-index:251869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blz1wEAAAQEAAAOAAAAZHJzL2Uyb0RvYy54bWysU9uO0zAQfUfiHyy/06ShLKhqukJd4AVB&#10;tQsf4HXGiSXfNDZN+/eMnTSLACGBeJnE9pyZc47Hu9uzNewEGLV3LV+vas7ASd9p17f865f3L95w&#10;FpNwnTDeQcsvEPnt/vmz3Ri20PjBmw6QUREXt2No+ZBS2FZVlANYEVc+gKND5dGKREvsqw7FSNWt&#10;qZq6vqlGj11ALyFG2r2bDvm+1FcKZPqsVITETMuJWyoRS3zMsdrvxLZHEQYtZxriH1hYoR01XUrd&#10;iSTYN9S/lLJaoo9epZX0tvJKaQlFA6lZ1z+peRhEgKKFzIlhsSn+v7Ly0+mITHct37zmzAlLd/SQ&#10;UOh+SOwtoh/ZwTtHPnpklEJ+jSFuCXZwR5xXMRwxiz8rtPlLsti5eHxZPIZzYpI2m5c3TUM3Ielo&#10;s9m8yhWrJ2jAmD6Atyz/tDzOVBYO6+KyOH2MaQJeAbmvcTkmoc0717F0CSQmoRauNzD3ySlVVjBx&#10;Ln/pYmCC34MiL4jl1KZMIRwMspOg+RFSgkvrpRJlZ5jSxizAuvD7I3DOz1AoE/o34AVROnuXFrDV&#10;zuPvuqfzlbKa8q8OTLqzBY++u5TbLNbQqJU7mZ9FnuUf1wX+9Hj33wEAAP//AwBQSwMEFAAGAAgA&#10;AAAhAO1awYrcAAAACQEAAA8AAABkcnMvZG93bnJldi54bWxMj8FOwzAQRO9I/IO1SNyo06CiNMSp&#10;EBI9gmg5wM2Nt3bUeB3FbhL4erYnuM1oR7Nvqs3sOzHiENtACpaLDARSE0xLVsHH/uWuABGTJqO7&#10;QKjgGyNs6uurSpcmTPSO4y5ZwSUUS63ApdSXUsbGoddxEXokvh3D4HViO1hpBj1xue9knmUP0uuW&#10;+IPTPT47bE67s1fwZj9Hn9O2lcf118/WvpqTm5JStzfz0yOIhHP6C8MFn9GhZqZDOJOJomO/LHhL&#10;YlHcg7gEVqscxIHFOgNZV/L/gvoXAAD//wMAUEsBAi0AFAAGAAgAAAAhALaDOJL+AAAA4QEAABMA&#10;AAAAAAAAAAAAAAAAAAAAAFtDb250ZW50X1R5cGVzXS54bWxQSwECLQAUAAYACAAAACEAOP0h/9YA&#10;AACUAQAACwAAAAAAAAAAAAAAAAAvAQAAX3JlbHMvLnJlbHNQSwECLQAUAAYACAAAACEA8425c9cB&#10;AAAEBAAADgAAAAAAAAAAAAAAAAAuAgAAZHJzL2Uyb0RvYy54bWxQSwECLQAUAAYACAAAACEA7VrB&#10;itwAAAAJAQAADwAAAAAAAAAAAAAAAAAxBAAAZHJzL2Rvd25yZXYueG1sUEsFBgAAAAAEAAQA8wAA&#10;ADoFAAAAAA==&#10;" strokecolor="#4472c4 [3204]" strokeweight=".5pt">
                <v:stroke endarrow="block" joinstyle="miter"/>
              </v:shape>
            </w:pict>
          </mc:Fallback>
        </mc:AlternateContent>
      </w:r>
      <w:r>
        <w:rPr>
          <w:noProof/>
        </w:rPr>
        <w:drawing>
          <wp:inline distT="0" distB="0" distL="0" distR="0" wp14:anchorId="7E450969" wp14:editId="3986F882">
            <wp:extent cx="1333500" cy="1533525"/>
            <wp:effectExtent l="0" t="0" r="0" b="9525"/>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33500" cy="1533525"/>
                    </a:xfrm>
                    <a:prstGeom prst="rect">
                      <a:avLst/>
                    </a:prstGeom>
                  </pic:spPr>
                </pic:pic>
              </a:graphicData>
            </a:graphic>
          </wp:inline>
        </w:drawing>
      </w:r>
    </w:p>
    <w:p w14:paraId="458EAA1D" w14:textId="42618751" w:rsidR="00BA6E66" w:rsidRPr="00C67093" w:rsidRDefault="00BA6E66" w:rsidP="00325CAE">
      <w:pPr>
        <w:pStyle w:val="ListParagraph"/>
        <w:ind w:left="360"/>
        <w:jc w:val="both"/>
        <w:rPr>
          <w:rFonts w:ascii="Times New Roman" w:hAnsi="Times New Roman" w:cs="Times New Roman"/>
          <w:sz w:val="24"/>
          <w:szCs w:val="24"/>
        </w:rPr>
      </w:pPr>
    </w:p>
    <w:p w14:paraId="225EBFAE" w14:textId="731898E0" w:rsidR="00340DDF" w:rsidRPr="00C67093" w:rsidRDefault="00250C17" w:rsidP="00953FE2">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The output text file is: </w:t>
      </w:r>
    </w:p>
    <w:p w14:paraId="11ADC250" w14:textId="58DEFEF2" w:rsidR="00250C17" w:rsidRPr="00C67093" w:rsidRDefault="00250C17" w:rsidP="00B95BA2">
      <w:pPr>
        <w:pStyle w:val="ListParagraph"/>
        <w:numPr>
          <w:ilvl w:val="0"/>
          <w:numId w:val="5"/>
        </w:numPr>
        <w:spacing w:line="360" w:lineRule="auto"/>
        <w:jc w:val="both"/>
        <w:rPr>
          <w:rFonts w:ascii="Times New Roman" w:hAnsi="Times New Roman" w:cs="Times New Roman"/>
          <w:sz w:val="24"/>
          <w:szCs w:val="24"/>
        </w:rPr>
      </w:pPr>
      <w:r w:rsidRPr="00C67093">
        <w:rPr>
          <w:rFonts w:ascii="Times New Roman" w:eastAsiaTheme="minorEastAsia" w:hAnsi="Times New Roman" w:cs="Times New Roman"/>
          <w:sz w:val="24"/>
          <w:szCs w:val="24"/>
        </w:rPr>
        <w:t>ConcentrationGradient.txt (relative concentration of all carbon numbers within n-alkane system)</w:t>
      </w:r>
    </w:p>
    <w:p w14:paraId="3289F158" w14:textId="7F354867" w:rsidR="005F7C70" w:rsidRDefault="00C3580E" w:rsidP="00953FE2">
      <w:pPr>
        <w:spacing w:line="360" w:lineRule="auto"/>
        <w:jc w:val="both"/>
        <w:rPr>
          <w:rFonts w:ascii="Times New Roman" w:hAnsi="Times New Roman" w:cs="Times New Roman"/>
          <w:sz w:val="24"/>
          <w:szCs w:val="24"/>
        </w:rPr>
      </w:pPr>
      <w:r w:rsidRPr="00C67093">
        <w:rPr>
          <w:rFonts w:ascii="Times New Roman" w:hAnsi="Times New Roman" w:cs="Times New Roman"/>
          <w:sz w:val="24"/>
          <w:szCs w:val="24"/>
        </w:rPr>
        <w:t xml:space="preserve">This source file calculates relative concentration </w:t>
      </w:r>
      <w:r w:rsidR="00C827EA" w:rsidRPr="00C67093">
        <w:rPr>
          <w:rFonts w:ascii="Times New Roman" w:hAnsi="Times New Roman" w:cs="Times New Roman"/>
          <w:sz w:val="24"/>
          <w:szCs w:val="24"/>
        </w:rPr>
        <w:t>of</w:t>
      </w:r>
      <w:r w:rsidRPr="00C67093">
        <w:rPr>
          <w:rFonts w:ascii="Times New Roman" w:hAnsi="Times New Roman" w:cs="Times New Roman"/>
          <w:sz w:val="24"/>
          <w:szCs w:val="24"/>
        </w:rPr>
        <w:t xml:space="preserve"> n-alkanes at two given temperature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wall</m:t>
            </m:r>
          </m:sub>
        </m:sSub>
      </m:oMath>
      <w:r w:rsidRPr="00C67093">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nt</m:t>
            </m:r>
          </m:sub>
        </m:sSub>
      </m:oMath>
      <w:r w:rsidRPr="00C67093">
        <w:rPr>
          <w:rFonts w:ascii="Times New Roman" w:hAnsi="Times New Roman" w:cs="Times New Roman"/>
          <w:sz w:val="24"/>
          <w:szCs w:val="24"/>
        </w:rPr>
        <w:t>). The</w:t>
      </w:r>
      <w:r w:rsidR="00C827EA" w:rsidRPr="00C67093">
        <w:rPr>
          <w:rFonts w:ascii="Times New Roman" w:hAnsi="Times New Roman" w:cs="Times New Roman"/>
          <w:sz w:val="24"/>
          <w:szCs w:val="24"/>
        </w:rPr>
        <w:t>n</w:t>
      </w:r>
      <w:r w:rsidRPr="00C67093">
        <w:rPr>
          <w:rFonts w:ascii="Times New Roman" w:hAnsi="Times New Roman" w:cs="Times New Roman"/>
          <w:sz w:val="24"/>
          <w:szCs w:val="24"/>
        </w:rPr>
        <w:t>, relative concentration</w:t>
      </w:r>
      <w:r w:rsidR="00C827EA" w:rsidRPr="00C67093">
        <w:rPr>
          <w:rFonts w:ascii="Times New Roman" w:hAnsi="Times New Roman" w:cs="Times New Roman"/>
          <w:sz w:val="24"/>
          <w:szCs w:val="24"/>
        </w:rPr>
        <w:t>s</w:t>
      </w:r>
      <w:r w:rsidRPr="00C67093">
        <w:rPr>
          <w:rFonts w:ascii="Times New Roman" w:hAnsi="Times New Roman" w:cs="Times New Roman"/>
          <w:sz w:val="24"/>
          <w:szCs w:val="24"/>
        </w:rPr>
        <w:t xml:space="preserve"> of n-alkanes at higher </w:t>
      </w:r>
      <w:r w:rsidR="00C827EA" w:rsidRPr="00C67093">
        <w:rPr>
          <w:rFonts w:ascii="Times New Roman" w:hAnsi="Times New Roman" w:cs="Times New Roman"/>
          <w:sz w:val="24"/>
          <w:szCs w:val="24"/>
        </w:rPr>
        <w:t>and lower temperatures</w:t>
      </w:r>
      <w:r w:rsidRPr="00C67093">
        <w:rPr>
          <w:rFonts w:ascii="Times New Roman" w:hAnsi="Times New Roman" w:cs="Times New Roman"/>
          <w:sz w:val="24"/>
          <w:szCs w:val="24"/>
        </w:rPr>
        <w:t xml:space="preserve"> </w:t>
      </w:r>
      <w:r w:rsidR="00C827EA" w:rsidRPr="00C67093">
        <w:rPr>
          <w:rFonts w:ascii="Times New Roman" w:hAnsi="Times New Roman" w:cs="Times New Roman"/>
          <w:sz w:val="24"/>
          <w:szCs w:val="24"/>
        </w:rPr>
        <w:t>will be</w:t>
      </w:r>
      <w:r w:rsidRPr="00C67093">
        <w:rPr>
          <w:rFonts w:ascii="Times New Roman" w:hAnsi="Times New Roman" w:cs="Times New Roman"/>
          <w:sz w:val="24"/>
          <w:szCs w:val="24"/>
        </w:rPr>
        <w:t xml:space="preserve"> subtracted</w:t>
      </w:r>
      <w:r w:rsidR="00C827EA" w:rsidRPr="00C67093">
        <w:rPr>
          <w:rFonts w:ascii="Times New Roman" w:hAnsi="Times New Roman" w:cs="Times New Roman"/>
          <w:sz w:val="24"/>
          <w:szCs w:val="24"/>
        </w:rPr>
        <w:t>. Resulted relative concentration gradient values will be exported to the text file (</w:t>
      </w:r>
      <w:r w:rsidR="00C827EA" w:rsidRPr="00C67093">
        <w:rPr>
          <w:rFonts w:ascii="Times New Roman" w:eastAsiaTheme="minorEastAsia" w:hAnsi="Times New Roman" w:cs="Times New Roman"/>
          <w:sz w:val="24"/>
          <w:szCs w:val="24"/>
        </w:rPr>
        <w:t>ConcentrationGradient.txt</w:t>
      </w:r>
      <w:r w:rsidR="00C827EA" w:rsidRPr="00C67093">
        <w:rPr>
          <w:rFonts w:ascii="Times New Roman" w:hAnsi="Times New Roman" w:cs="Times New Roman"/>
          <w:sz w:val="24"/>
          <w:szCs w:val="24"/>
        </w:rPr>
        <w:t>)</w:t>
      </w:r>
    </w:p>
    <w:p w14:paraId="3A2791C7" w14:textId="77777777" w:rsidR="00953FE2" w:rsidRPr="00C67093" w:rsidRDefault="00953FE2" w:rsidP="00953FE2">
      <w:pPr>
        <w:spacing w:line="360" w:lineRule="auto"/>
        <w:jc w:val="both"/>
        <w:rPr>
          <w:rFonts w:ascii="Times New Roman" w:hAnsi="Times New Roman" w:cs="Times New Roman"/>
          <w:sz w:val="24"/>
          <w:szCs w:val="24"/>
        </w:rPr>
      </w:pPr>
    </w:p>
    <w:p w14:paraId="4B4A7386" w14:textId="5E757C2F" w:rsidR="002E02E0" w:rsidRDefault="00C63712" w:rsidP="00C63712">
      <w:pPr>
        <w:pStyle w:val="Heading1"/>
      </w:pPr>
      <w:bookmarkStart w:id="30" w:name="_Toc527626676"/>
      <w:r>
        <w:t>Validation of empirical correlations</w:t>
      </w:r>
      <w:bookmarkEnd w:id="30"/>
    </w:p>
    <w:p w14:paraId="5C2A0524" w14:textId="3B38B94C" w:rsidR="00C63712" w:rsidRDefault="00C63712" w:rsidP="00C63712"/>
    <w:p w14:paraId="7F34E25A" w14:textId="3A193DE3" w:rsidR="00026759" w:rsidRPr="00415F04" w:rsidRDefault="00415F04" w:rsidP="003C5C11">
      <w:pPr>
        <w:pStyle w:val="Heading2"/>
      </w:pPr>
      <w:bookmarkStart w:id="31" w:name="_Toc527626677"/>
      <w:r w:rsidRPr="00415F04">
        <w:t>Molar volume correlations</w:t>
      </w:r>
      <w:bookmarkEnd w:id="31"/>
    </w:p>
    <w:p w14:paraId="0A296929" w14:textId="3B6D2D78" w:rsidR="00526F43" w:rsidRPr="00007238" w:rsidRDefault="00526F43" w:rsidP="00953FE2">
      <w:pPr>
        <w:spacing w:line="360" w:lineRule="auto"/>
        <w:jc w:val="both"/>
        <w:rPr>
          <w:rFonts w:ascii="Times New Roman" w:hAnsi="Times New Roman" w:cs="Times New Roman"/>
          <w:sz w:val="24"/>
          <w:szCs w:val="24"/>
        </w:rPr>
      </w:pPr>
      <w:r w:rsidRPr="00007238">
        <w:rPr>
          <w:rFonts w:ascii="Times New Roman" w:hAnsi="Times New Roman" w:cs="Times New Roman"/>
          <w:sz w:val="24"/>
          <w:szCs w:val="24"/>
        </w:rPr>
        <w:t>In SP-Wax, molar volume has been calculated using DIPPR correlations</w:t>
      </w:r>
      <w:r w:rsidRPr="00007238">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Daubert","given":"TE","non-dropping-particle":"","parse-names":false,"suffix":""},{"dropping-particle":"","family":"Danner","given":"RP","non-dropping-particle":"","parse-names":false,"suffix":""}],"id":"ITEM-1","issued":{"date-parts":[["1989"]]},"publisher":"Hemisphere Publishing Corporation","title":"Physical and thermodynamic properties of pure compounds: data compilation","type":"book"},"uris":["http://www.mendeley.com/documents/?uuid=91e3c9ac-636b-3736-a78c-a39ad281e4c1"]}],"mendeley":{"formattedCitation":"[10]","plainTextFormattedCitation":"[10]","previouslyFormattedCitation":"[10]"},"properties":{"noteIndex":0},"schema":"https://github.com/citation-style-language/schema/raw/master/csl-citation.json"}</w:instrText>
      </w:r>
      <w:r w:rsidRPr="00007238">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10]</w:t>
      </w:r>
      <w:r w:rsidRPr="00007238">
        <w:rPr>
          <w:rFonts w:ascii="Times New Roman" w:hAnsi="Times New Roman" w:cs="Times New Roman"/>
          <w:sz w:val="24"/>
          <w:szCs w:val="24"/>
        </w:rPr>
        <w:fldChar w:fldCharType="end"/>
      </w:r>
      <w:r w:rsidRPr="0000723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6&lt;C</m:t>
            </m:r>
          </m:e>
          <m:sub>
            <m:r>
              <w:rPr>
                <w:rFonts w:ascii="Cambria Math" w:hAnsi="Cambria Math" w:cs="Times New Roman"/>
                <w:sz w:val="24"/>
                <w:szCs w:val="24"/>
              </w:rPr>
              <m:t>n</m:t>
            </m:r>
          </m:sub>
        </m:sSub>
        <m:r>
          <w:rPr>
            <w:rFonts w:ascii="Cambria Math" w:hAnsi="Cambria Math" w:cs="Times New Roman"/>
            <w:sz w:val="24"/>
            <w:szCs w:val="24"/>
          </w:rPr>
          <m:t>&lt;21</m:t>
        </m:r>
      </m:oMath>
      <w:r w:rsidRPr="00007238">
        <w:rPr>
          <w:rFonts w:ascii="Times New Roman" w:hAnsi="Times New Roman" w:cs="Times New Roman"/>
          <w:sz w:val="24"/>
          <w:szCs w:val="24"/>
        </w:rPr>
        <w:t>) and GCVOL method</w:t>
      </w:r>
      <w:r w:rsidRPr="00007238">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DOI":"10.1021/ie00060a011","ISSN":"0888-5885","author":[{"dropping-particle":"","family":"Elbro","given":"H. S","non-dropping-particle":"","parse-names":false,"suffix":""},{"dropping-particle":"","family":"Fredenslund","given":"A","non-dropping-particle":"","parse-names":false,"suffix":""},{"dropping-particle":"","family":"Rasmussen","given":"P","non-dropping-particle":"","parse-names":false,"suffix":""}],"container-title":"Industrial &amp; Engineering Chemistry Research","id":"ITEM-1","issue":"12","issued":{"date-parts":[["1991"]]},"page":"2576-2582","title":"Group Contribution Method for The Prediction of Liquid Densities as a Function of Temperature for Solvents, Oligomers, and Polymers","type":"article-journal","volume":"30"},"uris":["http://www.mendeley.com/documents/?uuid=42f97d0b-d193-380d-bc49-907f30d0676f"]}],"mendeley":{"formattedCitation":"[7]","plainTextFormattedCitation":"[7]","previouslyFormattedCitation":"[7]"},"properties":{"noteIndex":0},"schema":"https://github.com/citation-style-language/schema/raw/master/csl-citation.json"}</w:instrText>
      </w:r>
      <w:r w:rsidRPr="00007238">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7]</w:t>
      </w:r>
      <w:r w:rsidRPr="00007238">
        <w:rPr>
          <w:rFonts w:ascii="Times New Roman" w:hAnsi="Times New Roman" w:cs="Times New Roman"/>
          <w:sz w:val="24"/>
          <w:szCs w:val="24"/>
        </w:rPr>
        <w:fldChar w:fldCharType="end"/>
      </w:r>
      <w:r w:rsidRPr="0000723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r>
          <w:rPr>
            <w:rFonts w:ascii="Cambria Math" w:hAnsi="Cambria Math" w:cs="Times New Roman"/>
            <w:sz w:val="24"/>
            <w:szCs w:val="24"/>
          </w:rPr>
          <m:t xml:space="preserve">&gt;20 &amp;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n</m:t>
            </m:r>
          </m:sub>
        </m:sSub>
        <m:r>
          <w:rPr>
            <w:rFonts w:ascii="Cambria Math" w:hAnsi="Cambria Math" w:cs="Times New Roman"/>
            <w:sz w:val="24"/>
            <w:szCs w:val="24"/>
          </w:rPr>
          <m:t>&lt;7</m:t>
        </m:r>
      </m:oMath>
      <w:r w:rsidRPr="00007238">
        <w:rPr>
          <w:rFonts w:ascii="Times New Roman" w:hAnsi="Times New Roman" w:cs="Times New Roman"/>
          <w:sz w:val="24"/>
          <w:szCs w:val="24"/>
        </w:rPr>
        <w:t>). Validity of both methods have been verified using experimental data. The two following graph shows comparison between two molar volume models and experimental data</w:t>
      </w:r>
      <w:r w:rsidRPr="00007238">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DOI":"10.1021/ie960512f","ISSN":"0888-5885","author":[{"dropping-particle":"","family":"Marano","given":"John J.","non-dropping-particle":"","parse-names":false,"suffix":""},{"dropping-particle":"","family":"Holder","given":"Gerald D.","non-dropping-particle":"","parse-names":false,"suffix":""}],"container-title":"Industrial &amp; Engineering Chemistry Research","id":"ITEM-1","issue":"5","issued":{"date-parts":[["1997","5"]]},"page":"1895-1907","title":"General Equation for Correlating the Thermophysical Properties of n -Paraffins, n -Olefins, and Other Homologous Series. 2. Asymptotic Behavior Correlations for PVT Properties","type":"article-journal","volume":"36"},"uris":["http://www.mendeley.com/documents/?uuid=1ec91b09-7c80-37d8-b9ba-9d5ae9b75d6f"]}],"mendeley":{"formattedCitation":"[15]","plainTextFormattedCitation":"[15]","previouslyFormattedCitation":"[15]"},"properties":{"noteIndex":0},"schema":"https://github.com/citation-style-language/schema/raw/master/csl-citation.json"}</w:instrText>
      </w:r>
      <w:r w:rsidRPr="00007238">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15]</w:t>
      </w:r>
      <w:r w:rsidRPr="00007238">
        <w:rPr>
          <w:rFonts w:ascii="Times New Roman" w:hAnsi="Times New Roman" w:cs="Times New Roman"/>
          <w:sz w:val="24"/>
          <w:szCs w:val="24"/>
        </w:rPr>
        <w:fldChar w:fldCharType="end"/>
      </w:r>
      <w:r w:rsidRPr="00007238">
        <w:rPr>
          <w:rFonts w:ascii="Times New Roman" w:hAnsi="Times New Roman" w:cs="Times New Roman"/>
          <w:sz w:val="24"/>
          <w:szCs w:val="24"/>
        </w:rPr>
        <w:t xml:space="preserve"> for two temperatures. Both models successfully tracked experimental data while they were very similar too. </w:t>
      </w:r>
    </w:p>
    <w:p w14:paraId="5A2842FA" w14:textId="21CC55C1" w:rsidR="006223B0" w:rsidRDefault="006223B0" w:rsidP="006223B0">
      <w:pPr>
        <w:keepNext/>
        <w:jc w:val="both"/>
      </w:pPr>
      <w:r>
        <w:rPr>
          <w:noProof/>
        </w:rPr>
        <w:lastRenderedPageBreak/>
        <w:drawing>
          <wp:inline distT="0" distB="0" distL="0" distR="0" wp14:anchorId="37029A11" wp14:editId="034B3B99">
            <wp:extent cx="5943600" cy="3425190"/>
            <wp:effectExtent l="0" t="0" r="0" b="3810"/>
            <wp:docPr id="264" name="Chart 264">
              <a:extLst xmlns:a="http://schemas.openxmlformats.org/drawingml/2006/main">
                <a:ext uri="{FF2B5EF4-FFF2-40B4-BE49-F238E27FC236}">
                  <a16:creationId xmlns:a16="http://schemas.microsoft.com/office/drawing/2014/main" id="{5E2D3ED5-49E1-47CF-A7DC-F02060C55D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6E3CFAC9" w14:textId="69E3C0AF" w:rsidR="00415F04" w:rsidRPr="006223B0" w:rsidRDefault="006223B0" w:rsidP="006223B0">
      <w:pPr>
        <w:pStyle w:val="Caption"/>
        <w:jc w:val="both"/>
        <w:rPr>
          <w:rFonts w:ascii="Times New Roman"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Figur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Figur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6</w:t>
      </w:r>
      <w:r w:rsidRPr="006223B0">
        <w:rPr>
          <w:rFonts w:ascii="Times New Roman" w:hAnsi="Times New Roman" w:cs="Times New Roman"/>
          <w:i w:val="0"/>
          <w:color w:val="000000" w:themeColor="text1"/>
          <w:sz w:val="24"/>
          <w:szCs w:val="24"/>
        </w:rPr>
        <w:fldChar w:fldCharType="end"/>
      </w:r>
      <w:r w:rsidRPr="006223B0">
        <w:rPr>
          <w:rFonts w:ascii="Times New Roman" w:hAnsi="Times New Roman" w:cs="Times New Roman"/>
          <w:i w:val="0"/>
          <w:color w:val="000000" w:themeColor="text1"/>
          <w:sz w:val="24"/>
          <w:szCs w:val="24"/>
        </w:rPr>
        <w:t>:Molar volume comparison between experimental data of Richard et al and correlations from DIPPR and GCVOL models at T=288.15°K</w:t>
      </w:r>
    </w:p>
    <w:p w14:paraId="398B61B7" w14:textId="4BCC8F87" w:rsidR="006223B0" w:rsidRDefault="006223B0" w:rsidP="006223B0">
      <w:pPr>
        <w:keepNext/>
        <w:jc w:val="both"/>
      </w:pPr>
      <w:r>
        <w:rPr>
          <w:noProof/>
        </w:rPr>
        <w:drawing>
          <wp:inline distT="0" distB="0" distL="0" distR="0" wp14:anchorId="01AAFDC5" wp14:editId="6BBA76C9">
            <wp:extent cx="5943600" cy="3532505"/>
            <wp:effectExtent l="0" t="0" r="0" b="0"/>
            <wp:docPr id="272" name="Chart 272">
              <a:extLst xmlns:a="http://schemas.openxmlformats.org/drawingml/2006/main">
                <a:ext uri="{FF2B5EF4-FFF2-40B4-BE49-F238E27FC236}">
                  <a16:creationId xmlns:a16="http://schemas.microsoft.com/office/drawing/2014/main" id="{230F9259-3287-4124-861F-F9C51CCE66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37C1B26B" w14:textId="4E0B491D" w:rsidR="00E05C5E" w:rsidRPr="006223B0" w:rsidRDefault="006223B0" w:rsidP="006223B0">
      <w:pPr>
        <w:pStyle w:val="Caption"/>
        <w:jc w:val="both"/>
        <w:rPr>
          <w:rFonts w:ascii="Times New Roman"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Figur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Figur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7</w:t>
      </w:r>
      <w:r w:rsidRPr="006223B0">
        <w:rPr>
          <w:rFonts w:ascii="Times New Roman" w:hAnsi="Times New Roman" w:cs="Times New Roman"/>
          <w:i w:val="0"/>
          <w:color w:val="000000" w:themeColor="text1"/>
          <w:sz w:val="24"/>
          <w:szCs w:val="24"/>
        </w:rPr>
        <w:fldChar w:fldCharType="end"/>
      </w:r>
      <w:r w:rsidRPr="006223B0">
        <w:rPr>
          <w:rFonts w:ascii="Times New Roman" w:hAnsi="Times New Roman" w:cs="Times New Roman"/>
          <w:i w:val="0"/>
          <w:color w:val="000000" w:themeColor="text1"/>
          <w:sz w:val="24"/>
          <w:szCs w:val="24"/>
        </w:rPr>
        <w:t>:Molar volume comparison between experimental data of Richard et al and correlations from DIPPR and GCVOL models at T=298.15°K</w:t>
      </w:r>
    </w:p>
    <w:p w14:paraId="43F62095" w14:textId="77777777" w:rsidR="005127A0" w:rsidRPr="005127A0" w:rsidRDefault="005127A0" w:rsidP="005127A0"/>
    <w:p w14:paraId="048F1F2D" w14:textId="372BFFC8" w:rsidR="00826EEB" w:rsidRPr="00953FE2" w:rsidRDefault="00415F04" w:rsidP="00953FE2">
      <w:pPr>
        <w:pStyle w:val="Heading2"/>
      </w:pPr>
      <w:bookmarkStart w:id="32" w:name="_Toc527626678"/>
      <w:r w:rsidRPr="00415F04">
        <w:t>Thermo-physical properties</w:t>
      </w:r>
      <w:bookmarkEnd w:id="32"/>
    </w:p>
    <w:p w14:paraId="197900AE" w14:textId="5FBFDC4D" w:rsidR="00953FE2" w:rsidRDefault="00921E1C" w:rsidP="00953FE2">
      <w:pPr>
        <w:spacing w:line="360" w:lineRule="auto"/>
        <w:jc w:val="both"/>
        <w:rPr>
          <w:rFonts w:ascii="Times New Roman" w:hAnsi="Times New Roman" w:cs="Times New Roman"/>
          <w:sz w:val="24"/>
          <w:szCs w:val="24"/>
        </w:rPr>
      </w:pPr>
      <w:r w:rsidRPr="00921E1C">
        <w:rPr>
          <w:rFonts w:ascii="Times New Roman" w:hAnsi="Times New Roman" w:cs="Times New Roman"/>
          <w:sz w:val="24"/>
          <w:szCs w:val="24"/>
        </w:rPr>
        <w:t xml:space="preserve">In this section, validity of </w:t>
      </w:r>
      <w:r w:rsidR="005706F1">
        <w:rPr>
          <w:rFonts w:ascii="Times New Roman" w:hAnsi="Times New Roman" w:cs="Times New Roman"/>
          <w:sz w:val="24"/>
          <w:szCs w:val="24"/>
        </w:rPr>
        <w:t xml:space="preserve">SP-Wax </w:t>
      </w:r>
      <w:r w:rsidRPr="00921E1C">
        <w:rPr>
          <w:rFonts w:ascii="Times New Roman" w:hAnsi="Times New Roman" w:cs="Times New Roman"/>
          <w:sz w:val="24"/>
          <w:szCs w:val="24"/>
        </w:rPr>
        <w:t>correlations for thermo-physical properties are evaluated and compared to experimental data.</w:t>
      </w:r>
    </w:p>
    <w:p w14:paraId="5E736EE8" w14:textId="77777777" w:rsidR="00953FE2" w:rsidRPr="00921E1C" w:rsidRDefault="00953FE2" w:rsidP="00953FE2">
      <w:pPr>
        <w:spacing w:line="360" w:lineRule="auto"/>
        <w:jc w:val="both"/>
        <w:rPr>
          <w:rFonts w:ascii="Times New Roman" w:hAnsi="Times New Roman" w:cs="Times New Roman"/>
          <w:sz w:val="24"/>
          <w:szCs w:val="24"/>
        </w:rPr>
      </w:pPr>
    </w:p>
    <w:p w14:paraId="01CA5787" w14:textId="0F34EE82" w:rsidR="00826EEB" w:rsidRPr="000B008C" w:rsidRDefault="00826EEB" w:rsidP="00953FE2">
      <w:pPr>
        <w:pStyle w:val="Heading4"/>
        <w:spacing w:line="360" w:lineRule="auto"/>
      </w:pPr>
      <w:r w:rsidRPr="000B008C">
        <w:t>Enthalpy and temperature of fusion</w:t>
      </w:r>
    </w:p>
    <w:p w14:paraId="36A15BFF" w14:textId="63BBD559" w:rsidR="006D30B1" w:rsidRDefault="00B877FF" w:rsidP="00953FE2">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In SP-Wax, e</w:t>
      </w:r>
      <w:r w:rsidR="000411F8">
        <w:rPr>
          <w:rFonts w:ascii="Times New Roman" w:hAnsi="Times New Roman" w:cs="Times New Roman"/>
          <w:sz w:val="24"/>
          <w:szCs w:val="24"/>
        </w:rPr>
        <w:t>nthalpy and temperature of fusion</w:t>
      </w:r>
      <w:r w:rsidR="00826EEB">
        <w:rPr>
          <w:rFonts w:ascii="Times New Roman" w:hAnsi="Times New Roman" w:cs="Times New Roman"/>
          <w:sz w:val="24"/>
          <w:szCs w:val="24"/>
        </w:rPr>
        <w:t xml:space="preserve"> are correlated by Coutinho et a</w:t>
      </w:r>
      <w:r w:rsidR="00826EEB" w:rsidRPr="00826EEB">
        <w:rPr>
          <w:rFonts w:ascii="Times New Roman" w:hAnsi="Times New Roman" w:cs="Times New Roman"/>
          <w:sz w:val="24"/>
          <w:szCs w:val="24"/>
        </w:rPr>
        <w:t>l.</w:t>
      </w:r>
      <w:r w:rsidR="00826EEB" w:rsidRPr="00826EEB">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DOI":"10.1021/ef010072r","ISSN":"0887-0624","abstract":"Organic deposition in the reservoir and pipelines is responsible for huge losses in profit in petroleum exploration. Among them, wax deposition is of particular concern in offshore and cold climate operation since they are temperature driven. A thermodynamic model able to anticipate the formation of wax in the oil from the knowledge of its properties would be a very valuable help for the design of transport facilities and the operation of reservoirs of potentially problematic oils. A new thermodynamic approach is proposed for the description of wax formation in crude oils at low pressures. This approach is based on the description of the solid-liquid equilibrium of the n-alkanes present in the fluid. It assumes an ideal liquid phase, allowing for the use of any characterization of the fluid, and describes the solid-phase nonideality using a predictive local composition model. The proposed model, unlike previous published models, is purely predictive since it uses only pure compound properties and the fluid composition to describe the wax formation. On the basis of the knowledge of the detailed composition of about 30 crudes from different origins, correlations are proposed to estimate the n-alkane content and distribution for waxy crudes. Using the proposed approach it was possible with very limited information on the composition to produce an excellent description of the experimental data available in the literature for different crudes.","author":[{"dropping-particle":"","family":"Coutinho","given":"João A. P.","non-dropping-particle":"","parse-names":false,"suffix":""},{"dropping-particle":"","family":"Daridon","given":"Jean-Luc","non-dropping-particle":"","parse-names":false,"suffix":""}],"container-title":"Energy &amp; Fuels","id":"ITEM-1","issue":"6","issued":{"date-parts":[["2001","11"]]},"page":"1454-1460","title":"Low-Pressure Modeling of Wax Formation in Crude Oils","type":"article-journal","volume":"15"},"uris":["http://www.mendeley.com/documents/?uuid=8393eb48-365e-4ec9-b31e-ffbfa9a1ea51"]}],"mendeley":{"formattedCitation":"[5]","plainTextFormattedCitation":"[5]","previouslyFormattedCitation":"[5]"},"properties":{"noteIndex":0},"schema":"https://github.com/citation-style-language/schema/raw/master/csl-citation.json"}</w:instrText>
      </w:r>
      <w:r w:rsidR="00826EEB" w:rsidRPr="00826EEB">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5]</w:t>
      </w:r>
      <w:r w:rsidR="00826EEB" w:rsidRPr="00826EEB">
        <w:rPr>
          <w:rFonts w:ascii="Times New Roman" w:hAnsi="Times New Roman" w:cs="Times New Roman"/>
          <w:color w:val="000000"/>
          <w:sz w:val="24"/>
          <w:szCs w:val="24"/>
        </w:rPr>
        <w:fldChar w:fldCharType="end"/>
      </w:r>
      <w:r w:rsidR="00826EEB">
        <w:rPr>
          <w:rFonts w:ascii="Times New Roman" w:hAnsi="Times New Roman" w:cs="Times New Roman"/>
          <w:sz w:val="24"/>
          <w:szCs w:val="24"/>
        </w:rPr>
        <w:t xml:space="preserve"> </w:t>
      </w:r>
      <w:r w:rsidR="00826EEB" w:rsidRPr="00826EEB">
        <w:rPr>
          <w:rFonts w:ascii="Times New Roman" w:hAnsi="Times New Roman" w:cs="Times New Roman"/>
          <w:sz w:val="24"/>
          <w:szCs w:val="24"/>
        </w:rPr>
        <w:t xml:space="preserve">using Eq- </w:t>
      </w:r>
      <w:r w:rsidR="00826EEB" w:rsidRPr="00826EEB">
        <w:rPr>
          <w:rFonts w:ascii="Times New Roman" w:hAnsi="Times New Roman" w:cs="Times New Roman"/>
          <w:sz w:val="24"/>
          <w:szCs w:val="24"/>
        </w:rPr>
        <w:fldChar w:fldCharType="begin"/>
      </w:r>
      <w:r w:rsidR="00826EEB" w:rsidRPr="00826EEB">
        <w:rPr>
          <w:rFonts w:ascii="Times New Roman" w:hAnsi="Times New Roman" w:cs="Times New Roman"/>
          <w:sz w:val="24"/>
          <w:szCs w:val="24"/>
        </w:rPr>
        <w:instrText xml:space="preserve"> REF Eq16 \h  \* MERGEFORMAT </w:instrText>
      </w:r>
      <w:r w:rsidR="00826EEB" w:rsidRPr="00826EEB">
        <w:rPr>
          <w:rFonts w:ascii="Times New Roman" w:hAnsi="Times New Roman" w:cs="Times New Roman"/>
          <w:sz w:val="24"/>
          <w:szCs w:val="24"/>
        </w:rPr>
      </w:r>
      <w:r w:rsidR="00826EEB" w:rsidRPr="00826EEB">
        <w:rPr>
          <w:rFonts w:ascii="Times New Roman" w:hAnsi="Times New Roman" w:cs="Times New Roman"/>
          <w:sz w:val="24"/>
          <w:szCs w:val="24"/>
        </w:rPr>
        <w:fldChar w:fldCharType="separate"/>
      </w:r>
      <w:r w:rsidR="008A3807" w:rsidRPr="008A3807">
        <w:rPr>
          <w:rFonts w:ascii="Times New Roman" w:hAnsi="Times New Roman" w:cs="Times New Roman"/>
          <w:noProof/>
          <w:color w:val="000000" w:themeColor="text1"/>
          <w:sz w:val="24"/>
          <w:szCs w:val="24"/>
        </w:rPr>
        <w:t>16</w:t>
      </w:r>
      <w:r w:rsidR="00826EEB" w:rsidRPr="00826EEB">
        <w:rPr>
          <w:rFonts w:ascii="Times New Roman" w:hAnsi="Times New Roman" w:cs="Times New Roman"/>
          <w:sz w:val="24"/>
          <w:szCs w:val="24"/>
        </w:rPr>
        <w:fldChar w:fldCharType="end"/>
      </w:r>
      <w:r w:rsidR="00826EEB" w:rsidRPr="00826EEB">
        <w:rPr>
          <w:rFonts w:ascii="Times New Roman" w:hAnsi="Times New Roman" w:cs="Times New Roman"/>
          <w:sz w:val="24"/>
          <w:szCs w:val="24"/>
        </w:rPr>
        <w:t xml:space="preserve"> and </w:t>
      </w:r>
      <w:r w:rsidR="00826EEB" w:rsidRPr="00E1353E">
        <w:rPr>
          <w:rFonts w:ascii="Times New Roman" w:hAnsi="Times New Roman" w:cs="Times New Roman"/>
          <w:sz w:val="24"/>
          <w:szCs w:val="24"/>
        </w:rPr>
        <w:t>Eq</w:t>
      </w:r>
      <w:r w:rsidR="006D292F" w:rsidRPr="00E1353E">
        <w:rPr>
          <w:rFonts w:ascii="Times New Roman" w:hAnsi="Times New Roman" w:cs="Times New Roman"/>
          <w:sz w:val="24"/>
          <w:szCs w:val="24"/>
        </w:rPr>
        <w:t xml:space="preserve">- </w:t>
      </w:r>
      <w:r w:rsidR="00E1353E" w:rsidRPr="00E1353E">
        <w:rPr>
          <w:rFonts w:ascii="Times New Roman" w:hAnsi="Times New Roman" w:cs="Times New Roman"/>
          <w:sz w:val="24"/>
          <w:szCs w:val="24"/>
        </w:rPr>
        <w:fldChar w:fldCharType="begin"/>
      </w:r>
      <w:r w:rsidR="00E1353E" w:rsidRPr="00E1353E">
        <w:rPr>
          <w:rFonts w:ascii="Times New Roman" w:hAnsi="Times New Roman" w:cs="Times New Roman"/>
          <w:sz w:val="24"/>
          <w:szCs w:val="24"/>
        </w:rPr>
        <w:instrText xml:space="preserve"> REF Wq17 \h  \* MERGEFORMAT </w:instrText>
      </w:r>
      <w:r w:rsidR="00E1353E" w:rsidRPr="00E1353E">
        <w:rPr>
          <w:rFonts w:ascii="Times New Roman" w:hAnsi="Times New Roman" w:cs="Times New Roman"/>
          <w:sz w:val="24"/>
          <w:szCs w:val="24"/>
        </w:rPr>
      </w:r>
      <w:r w:rsidR="00E1353E" w:rsidRPr="00E1353E">
        <w:rPr>
          <w:rFonts w:ascii="Times New Roman" w:hAnsi="Times New Roman" w:cs="Times New Roman"/>
          <w:sz w:val="24"/>
          <w:szCs w:val="24"/>
        </w:rPr>
        <w:fldChar w:fldCharType="separate"/>
      </w:r>
      <w:r w:rsidR="008A3807" w:rsidRPr="008A3807">
        <w:rPr>
          <w:rFonts w:ascii="Times New Roman" w:hAnsi="Times New Roman" w:cs="Times New Roman"/>
          <w:noProof/>
          <w:color w:val="000000" w:themeColor="text1"/>
          <w:sz w:val="24"/>
          <w:szCs w:val="24"/>
        </w:rPr>
        <w:t>17</w:t>
      </w:r>
      <w:r w:rsidR="00E1353E" w:rsidRPr="00E1353E">
        <w:rPr>
          <w:rFonts w:ascii="Times New Roman" w:hAnsi="Times New Roman" w:cs="Times New Roman"/>
          <w:sz w:val="24"/>
          <w:szCs w:val="24"/>
        </w:rPr>
        <w:fldChar w:fldCharType="end"/>
      </w:r>
      <w:r w:rsidR="00826EEB" w:rsidRPr="00E1353E">
        <w:rPr>
          <w:rFonts w:ascii="Times New Roman" w:hAnsi="Times New Roman" w:cs="Times New Roman"/>
          <w:sz w:val="24"/>
          <w:szCs w:val="24"/>
        </w:rPr>
        <w:t>. In</w:t>
      </w:r>
      <w:r w:rsidR="00826EEB">
        <w:rPr>
          <w:rFonts w:ascii="Times New Roman" w:hAnsi="Times New Roman" w:cs="Times New Roman"/>
          <w:sz w:val="24"/>
          <w:szCs w:val="24"/>
        </w:rPr>
        <w:t xml:space="preserve"> two following graphs, correlations are compared to experimental data for enthalpy and temperature of fusion.</w:t>
      </w:r>
      <w:r w:rsidR="000B008C">
        <w:rPr>
          <w:rFonts w:ascii="Times New Roman" w:hAnsi="Times New Roman" w:cs="Times New Roman"/>
          <w:sz w:val="24"/>
          <w:szCs w:val="24"/>
        </w:rPr>
        <w:t xml:space="preserve"> </w:t>
      </w:r>
      <w:r w:rsidR="00921E1C">
        <w:rPr>
          <w:rFonts w:ascii="Times New Roman" w:eastAsiaTheme="minorEastAsia" w:hAnsi="Times New Roman" w:cs="Times New Roman"/>
          <w:sz w:val="24"/>
          <w:szCs w:val="24"/>
        </w:rPr>
        <w:t xml:space="preserve">We analyzed both equations against experimental data reported by </w:t>
      </w:r>
      <w:r w:rsidR="00921E1C">
        <w:rPr>
          <w:rFonts w:ascii="Times New Roman" w:hAnsi="Times New Roman" w:cs="Times New Roman"/>
          <w:sz w:val="24"/>
          <w:szCs w:val="24"/>
        </w:rPr>
        <w:t>Broadhurst</w:t>
      </w:r>
      <w:r w:rsidR="000B008C">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Broadhurst","given":"M. G","non-dropping-particle":"","parse-names":false,"suffix":""}],"container-title":"Journal of Research of The National Bureau of Standards","id":"ITEM-1","issued":{"date-parts":[["1962"]]},"page":"241-249","title":"An Analysis of The Solid Phase Behavior of The Normal Paraffins","type":"article-journal"},"uris":["http://www.mendeley.com/documents/?uuid=a7176580-f320-3700-ae22-aeffd3203e07"]}],"mendeley":{"formattedCitation":"[16]","plainTextFormattedCitation":"[16]","previouslyFormattedCitation":"[16]"},"properties":{"noteIndex":0},"schema":"https://github.com/citation-style-language/schema/raw/master/csl-citation.json"}</w:instrText>
      </w:r>
      <w:r w:rsidR="000B008C">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16]</w:t>
      </w:r>
      <w:r w:rsidR="000B008C">
        <w:rPr>
          <w:rFonts w:ascii="Times New Roman" w:hAnsi="Times New Roman" w:cs="Times New Roman"/>
          <w:sz w:val="24"/>
          <w:szCs w:val="24"/>
        </w:rPr>
        <w:fldChar w:fldCharType="end"/>
      </w:r>
      <w:r w:rsidR="000B008C">
        <w:rPr>
          <w:rFonts w:ascii="Times New Roman" w:hAnsi="Times New Roman" w:cs="Times New Roman"/>
          <w:sz w:val="24"/>
          <w:szCs w:val="24"/>
        </w:rPr>
        <w:t xml:space="preserve">. </w:t>
      </w:r>
      <w:r w:rsidR="00921E1C">
        <w:rPr>
          <w:rFonts w:ascii="Times New Roman" w:eastAsiaTheme="minorEastAsia" w:hAnsi="Times New Roman" w:cs="Times New Roman"/>
          <w:sz w:val="24"/>
          <w:szCs w:val="24"/>
        </w:rPr>
        <w:t>Fusion temperature is accurate with</w:t>
      </w:r>
      <w:r w:rsidR="000B008C">
        <w:rPr>
          <w:rFonts w:ascii="Times New Roman" w:eastAsiaTheme="minorEastAsia" w:hAnsi="Times New Roman" w:cs="Times New Roman"/>
          <w:sz w:val="24"/>
          <w:szCs w:val="24"/>
        </w:rPr>
        <w:t xml:space="preserve"> only</w:t>
      </w:r>
      <w:r w:rsidR="00921E1C">
        <w:rPr>
          <w:rFonts w:ascii="Times New Roman" w:eastAsiaTheme="minorEastAsia" w:hAnsi="Times New Roman" w:cs="Times New Roman"/>
          <w:sz w:val="24"/>
          <w:szCs w:val="24"/>
        </w:rPr>
        <w:t xml:space="preserve"> 1% uncertainty while Coutinho model is </w:t>
      </w:r>
      <w:r w:rsidR="000B008C">
        <w:rPr>
          <w:rFonts w:ascii="Times New Roman" w:eastAsiaTheme="minorEastAsia" w:hAnsi="Times New Roman" w:cs="Times New Roman"/>
          <w:sz w:val="24"/>
          <w:szCs w:val="24"/>
        </w:rPr>
        <w:t>not accurate</w:t>
      </w:r>
      <w:r w:rsidR="00921E1C">
        <w:rPr>
          <w:rFonts w:ascii="Times New Roman" w:eastAsiaTheme="minorEastAsia" w:hAnsi="Times New Roman" w:cs="Times New Roman"/>
          <w:sz w:val="24"/>
          <w:szCs w:val="24"/>
        </w:rPr>
        <w:t xml:space="preserve"> </w:t>
      </w:r>
      <w:r w:rsidR="000B008C">
        <w:rPr>
          <w:rFonts w:ascii="Times New Roman" w:eastAsiaTheme="minorEastAsia" w:hAnsi="Times New Roman" w:cs="Times New Roman"/>
          <w:sz w:val="24"/>
          <w:szCs w:val="24"/>
        </w:rPr>
        <w:t>in</w:t>
      </w:r>
      <w:r w:rsidR="00921E1C">
        <w:rPr>
          <w:rFonts w:ascii="Times New Roman" w:eastAsiaTheme="minorEastAsia" w:hAnsi="Times New Roman" w:cs="Times New Roman"/>
          <w:sz w:val="24"/>
          <w:szCs w:val="24"/>
        </w:rPr>
        <w:t xml:space="preserve"> estimati</w:t>
      </w:r>
      <w:r w:rsidR="000B008C">
        <w:rPr>
          <w:rFonts w:ascii="Times New Roman" w:eastAsiaTheme="minorEastAsia" w:hAnsi="Times New Roman" w:cs="Times New Roman"/>
          <w:sz w:val="24"/>
          <w:szCs w:val="24"/>
        </w:rPr>
        <w:t xml:space="preserve">on of </w:t>
      </w:r>
      <w:r w:rsidR="00921E1C">
        <w:rPr>
          <w:rFonts w:ascii="Times New Roman" w:eastAsiaTheme="minorEastAsia" w:hAnsi="Times New Roman" w:cs="Times New Roman"/>
          <w:sz w:val="24"/>
          <w:szCs w:val="24"/>
        </w:rPr>
        <w:t xml:space="preserve">fusion enthalpy for even carbon numbers ranging from </w:t>
      </w:r>
      <w:r w:rsidR="000B008C">
        <w:rPr>
          <w:rFonts w:ascii="Times New Roman" w:eastAsiaTheme="minorEastAsia" w:hAnsi="Times New Roman" w:cs="Times New Roman"/>
          <w:sz w:val="24"/>
          <w:szCs w:val="24"/>
        </w:rPr>
        <w:t>9</w:t>
      </w:r>
      <w:r w:rsidR="00921E1C">
        <w:rPr>
          <w:rFonts w:ascii="Times New Roman" w:eastAsiaTheme="minorEastAsia" w:hAnsi="Times New Roman" w:cs="Times New Roman"/>
          <w:sz w:val="24"/>
          <w:szCs w:val="24"/>
        </w:rPr>
        <w:t xml:space="preserve"> to </w:t>
      </w:r>
      <w:r w:rsidR="000B008C">
        <w:rPr>
          <w:rFonts w:ascii="Times New Roman" w:eastAsiaTheme="minorEastAsia" w:hAnsi="Times New Roman" w:cs="Times New Roman"/>
          <w:sz w:val="24"/>
          <w:szCs w:val="24"/>
        </w:rPr>
        <w:t>20</w:t>
      </w:r>
      <w:r w:rsidR="00921E1C">
        <w:rPr>
          <w:rFonts w:ascii="Times New Roman" w:eastAsiaTheme="minorEastAsia" w:hAnsi="Times New Roman" w:cs="Times New Roman"/>
          <w:sz w:val="24"/>
          <w:szCs w:val="24"/>
        </w:rPr>
        <w:t xml:space="preserve">. </w:t>
      </w:r>
    </w:p>
    <w:p w14:paraId="3968FB6C" w14:textId="77777777" w:rsidR="006223B0" w:rsidRDefault="00415F04" w:rsidP="006223B0">
      <w:pPr>
        <w:keepNext/>
        <w:jc w:val="both"/>
      </w:pPr>
      <w:r>
        <w:rPr>
          <w:noProof/>
        </w:rPr>
        <w:drawing>
          <wp:inline distT="0" distB="0" distL="0" distR="0" wp14:anchorId="4A24E724" wp14:editId="65258E93">
            <wp:extent cx="5371070" cy="2915920"/>
            <wp:effectExtent l="0" t="0" r="1270" b="17780"/>
            <wp:docPr id="321" name="Chart 321">
              <a:extLst xmlns:a="http://schemas.openxmlformats.org/drawingml/2006/main">
                <a:ext uri="{FF2B5EF4-FFF2-40B4-BE49-F238E27FC236}">
                  <a16:creationId xmlns:a16="http://schemas.microsoft.com/office/drawing/2014/main" id="{76E83796-6851-4559-9D4E-A2778DDB10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8B1FDDA" w14:textId="7701D45F" w:rsidR="00FB5244" w:rsidRPr="006223B0" w:rsidRDefault="006223B0" w:rsidP="006223B0">
      <w:pPr>
        <w:pStyle w:val="Caption"/>
        <w:jc w:val="both"/>
        <w:rPr>
          <w:rFonts w:ascii="Times New Roman"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Figur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Figur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8</w:t>
      </w:r>
      <w:r w:rsidRPr="006223B0">
        <w:rPr>
          <w:rFonts w:ascii="Times New Roman" w:hAnsi="Times New Roman" w:cs="Times New Roman"/>
          <w:i w:val="0"/>
          <w:color w:val="000000" w:themeColor="text1"/>
          <w:sz w:val="24"/>
          <w:szCs w:val="24"/>
        </w:rPr>
        <w:fldChar w:fldCharType="end"/>
      </w:r>
      <w:r w:rsidRPr="006223B0">
        <w:rPr>
          <w:rFonts w:ascii="Times New Roman" w:hAnsi="Times New Roman" w:cs="Times New Roman"/>
          <w:i w:val="0"/>
          <w:color w:val="000000" w:themeColor="text1"/>
          <w:sz w:val="24"/>
          <w:szCs w:val="24"/>
        </w:rPr>
        <w:t xml:space="preserve">:SP-Wax Enthalpy of fusion prediction using Coutinho et al. model correlation versus experimental data of </w:t>
      </w:r>
      <w:proofErr w:type="spellStart"/>
      <w:r w:rsidRPr="006223B0">
        <w:rPr>
          <w:rFonts w:ascii="Times New Roman" w:hAnsi="Times New Roman" w:cs="Times New Roman"/>
          <w:i w:val="0"/>
          <w:color w:val="000000" w:themeColor="text1"/>
          <w:sz w:val="24"/>
          <w:szCs w:val="24"/>
        </w:rPr>
        <w:t>Broadhust</w:t>
      </w:r>
      <w:proofErr w:type="spellEnd"/>
    </w:p>
    <w:p w14:paraId="78577BF6" w14:textId="77777777" w:rsidR="006D30B1" w:rsidRDefault="006D30B1" w:rsidP="00325CAE">
      <w:pPr>
        <w:jc w:val="both"/>
        <w:rPr>
          <w:rFonts w:ascii="Times New Roman" w:hAnsi="Times New Roman" w:cs="Times New Roman"/>
          <w:sz w:val="24"/>
          <w:szCs w:val="24"/>
        </w:rPr>
      </w:pPr>
    </w:p>
    <w:p w14:paraId="2AA5088F" w14:textId="77777777" w:rsidR="006223B0" w:rsidRDefault="00415F04" w:rsidP="006223B0">
      <w:pPr>
        <w:keepNext/>
        <w:jc w:val="both"/>
      </w:pPr>
      <w:r>
        <w:rPr>
          <w:noProof/>
        </w:rPr>
        <w:lastRenderedPageBreak/>
        <w:drawing>
          <wp:inline distT="0" distB="0" distL="0" distR="0" wp14:anchorId="745AF01C" wp14:editId="4CC6BBDF">
            <wp:extent cx="5403850" cy="2924432"/>
            <wp:effectExtent l="0" t="0" r="6350" b="9525"/>
            <wp:docPr id="2" name="Chart 2">
              <a:extLst xmlns:a="http://schemas.openxmlformats.org/drawingml/2006/main">
                <a:ext uri="{FF2B5EF4-FFF2-40B4-BE49-F238E27FC236}">
                  <a16:creationId xmlns:a16="http://schemas.microsoft.com/office/drawing/2014/main" id="{99247A24-1DE1-4C18-8C0E-601336E6C7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A1925A6" w14:textId="3C47FC88" w:rsidR="00FB5244" w:rsidRPr="006223B0" w:rsidRDefault="006223B0" w:rsidP="006223B0">
      <w:pPr>
        <w:pStyle w:val="Caption"/>
        <w:jc w:val="both"/>
        <w:rPr>
          <w:rFonts w:ascii="Times New Roman"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Figur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Figur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9</w:t>
      </w:r>
      <w:r w:rsidRPr="006223B0">
        <w:rPr>
          <w:rFonts w:ascii="Times New Roman" w:hAnsi="Times New Roman" w:cs="Times New Roman"/>
          <w:i w:val="0"/>
          <w:color w:val="000000" w:themeColor="text1"/>
          <w:sz w:val="24"/>
          <w:szCs w:val="24"/>
        </w:rPr>
        <w:fldChar w:fldCharType="end"/>
      </w:r>
      <w:r w:rsidRPr="006223B0">
        <w:rPr>
          <w:rFonts w:ascii="Times New Roman" w:hAnsi="Times New Roman" w:cs="Times New Roman"/>
          <w:i w:val="0"/>
          <w:color w:val="000000" w:themeColor="text1"/>
          <w:sz w:val="24"/>
          <w:szCs w:val="24"/>
        </w:rPr>
        <w:t xml:space="preserve">:SP-Wax Temperature of fusion prediction using Coutinho et al. model correlation versus experimental data of </w:t>
      </w:r>
      <w:proofErr w:type="spellStart"/>
      <w:r w:rsidRPr="006223B0">
        <w:rPr>
          <w:rFonts w:ascii="Times New Roman" w:hAnsi="Times New Roman" w:cs="Times New Roman"/>
          <w:i w:val="0"/>
          <w:color w:val="000000" w:themeColor="text1"/>
          <w:sz w:val="24"/>
          <w:szCs w:val="24"/>
        </w:rPr>
        <w:t>Broadhust</w:t>
      </w:r>
      <w:proofErr w:type="spellEnd"/>
    </w:p>
    <w:p w14:paraId="085F4DE6" w14:textId="3D502028" w:rsidR="00264884" w:rsidRPr="00953FE2" w:rsidRDefault="00264884" w:rsidP="00953FE2">
      <w:pPr>
        <w:pStyle w:val="Caption"/>
        <w:jc w:val="both"/>
        <w:rPr>
          <w:rFonts w:ascii="Times New Roman" w:hAnsi="Times New Roman" w:cs="Times New Roman"/>
          <w:i w:val="0"/>
          <w:color w:val="000000" w:themeColor="text1"/>
          <w:sz w:val="24"/>
          <w:szCs w:val="24"/>
        </w:rPr>
      </w:pPr>
    </w:p>
    <w:p w14:paraId="5EAF0806" w14:textId="77777777" w:rsidR="00264884" w:rsidRDefault="00264884" w:rsidP="00264884">
      <w:pPr>
        <w:pStyle w:val="ListParagraph"/>
        <w:ind w:left="360"/>
        <w:jc w:val="both"/>
        <w:rPr>
          <w:rFonts w:ascii="Times New Roman" w:hAnsi="Times New Roman" w:cs="Times New Roman"/>
          <w:b/>
          <w:color w:val="000000" w:themeColor="text1"/>
          <w:sz w:val="24"/>
          <w:szCs w:val="24"/>
        </w:rPr>
      </w:pPr>
    </w:p>
    <w:p w14:paraId="0CA45DF1" w14:textId="4B3C2D9F" w:rsidR="002369E6" w:rsidRPr="000B008C" w:rsidRDefault="002369E6" w:rsidP="003C5C11">
      <w:pPr>
        <w:pStyle w:val="Heading4"/>
      </w:pPr>
      <w:r w:rsidRPr="000B008C">
        <w:t xml:space="preserve">Enthalpy and temperature </w:t>
      </w:r>
      <w:r>
        <w:t>of solid-phase transition</w:t>
      </w:r>
    </w:p>
    <w:p w14:paraId="5B27C2D5" w14:textId="513FD686" w:rsidR="002369E6" w:rsidRDefault="00E1353E" w:rsidP="00953FE2">
      <w:pPr>
        <w:spacing w:line="360" w:lineRule="auto"/>
        <w:jc w:val="both"/>
        <w:rPr>
          <w:rFonts w:ascii="Times New Roman" w:hAnsi="Times New Roman" w:cs="Times New Roman"/>
          <w:sz w:val="24"/>
          <w:szCs w:val="24"/>
        </w:rPr>
      </w:pPr>
      <w:r>
        <w:rPr>
          <w:rFonts w:ascii="Times New Roman" w:hAnsi="Times New Roman" w:cs="Times New Roman"/>
          <w:sz w:val="24"/>
          <w:szCs w:val="24"/>
        </w:rPr>
        <w:t>In SP-Wax, Coutinho et al.</w:t>
      </w:r>
      <w:r w:rsidRPr="00826EEB">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DOI":"10.1021/ef010072r","ISSN":"0887-0624","abstract":"Organic deposition in the reservoir and pipelines is responsible for huge losses in profit in petroleum exploration. Among them, wax deposition is of particular concern in offshore and cold climate operation since they are temperature driven. A thermodynamic model able to anticipate the formation of wax in the oil from the knowledge of its properties would be a very valuable help for the design of transport facilities and the operation of reservoirs of potentially problematic oils. A new thermodynamic approach is proposed for the description of wax formation in crude oils at low pressures. This approach is based on the description of the solid-liquid equilibrium of the n-alkanes present in the fluid. It assumes an ideal liquid phase, allowing for the use of any characterization of the fluid, and describes the solid-phase nonideality using a predictive local composition model. The proposed model, unlike previous published models, is purely predictive since it uses only pure compound properties and the fluid composition to describe the wax formation. On the basis of the knowledge of the detailed composition of about 30 crudes from different origins, correlations are proposed to estimate the n-alkane content and distribution for waxy crudes. Using the proposed approach it was possible with very limited information on the composition to produce an excellent description of the experimental data available in the literature for different crudes.","author":[{"dropping-particle":"","family":"Coutinho","given":"João A. P.","non-dropping-particle":"","parse-names":false,"suffix":""},{"dropping-particle":"","family":"Daridon","given":"Jean-Luc","non-dropping-particle":"","parse-names":false,"suffix":""}],"container-title":"Energy &amp; Fuels","id":"ITEM-1","issue":"6","issued":{"date-parts":[["2001","11"]]},"page":"1454-1460","title":"Low-Pressure Modeling of Wax Formation in Crude Oils","type":"article-journal","volume":"15"},"uris":["http://www.mendeley.com/documents/?uuid=8393eb48-365e-4ec9-b31e-ffbfa9a1ea51"]}],"mendeley":{"formattedCitation":"[5]","plainTextFormattedCitation":"[5]","previouslyFormattedCitation":"[5]"},"properties":{"noteIndex":0},"schema":"https://github.com/citation-style-language/schema/raw/master/csl-citation.json"}</w:instrText>
      </w:r>
      <w:r w:rsidRPr="00826EEB">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5]</w:t>
      </w:r>
      <w:r w:rsidRPr="00826EEB">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00AC3881">
        <w:rPr>
          <w:rFonts w:ascii="Times New Roman" w:hAnsi="Times New Roman" w:cs="Times New Roman"/>
          <w:color w:val="000000"/>
          <w:sz w:val="24"/>
          <w:szCs w:val="24"/>
        </w:rPr>
        <w:t>proposed correlations for enthalpy and temperature of solid-phase transition</w:t>
      </w:r>
      <w:r w:rsidR="006D292F">
        <w:rPr>
          <w:rFonts w:ascii="Times New Roman" w:hAnsi="Times New Roman" w:cs="Times New Roman"/>
          <w:color w:val="000000"/>
          <w:sz w:val="24"/>
          <w:szCs w:val="24"/>
        </w:rPr>
        <w:t xml:space="preserve"> (Eq- </w:t>
      </w:r>
      <w:r w:rsidR="006D292F" w:rsidRPr="006D292F">
        <w:rPr>
          <w:rFonts w:ascii="Times New Roman" w:hAnsi="Times New Roman" w:cs="Times New Roman"/>
          <w:color w:val="000000"/>
          <w:sz w:val="24"/>
          <w:szCs w:val="24"/>
        </w:rPr>
        <w:fldChar w:fldCharType="begin"/>
      </w:r>
      <w:r w:rsidR="006D292F" w:rsidRPr="006D292F">
        <w:rPr>
          <w:rFonts w:ascii="Times New Roman" w:hAnsi="Times New Roman" w:cs="Times New Roman"/>
          <w:color w:val="000000"/>
          <w:sz w:val="24"/>
          <w:szCs w:val="24"/>
        </w:rPr>
        <w:instrText xml:space="preserve"> REF Eq18 \h  \* MERGEFORMAT </w:instrText>
      </w:r>
      <w:r w:rsidR="006D292F" w:rsidRPr="006D292F">
        <w:rPr>
          <w:rFonts w:ascii="Times New Roman" w:hAnsi="Times New Roman" w:cs="Times New Roman"/>
          <w:color w:val="000000"/>
          <w:sz w:val="24"/>
          <w:szCs w:val="24"/>
        </w:rPr>
      </w:r>
      <w:r w:rsidR="006D292F" w:rsidRPr="006D292F">
        <w:rPr>
          <w:rFonts w:ascii="Times New Roman" w:hAnsi="Times New Roman" w:cs="Times New Roman"/>
          <w:color w:val="000000"/>
          <w:sz w:val="24"/>
          <w:szCs w:val="24"/>
        </w:rPr>
        <w:fldChar w:fldCharType="separate"/>
      </w:r>
      <w:r w:rsidR="008A3807" w:rsidRPr="008A3807">
        <w:rPr>
          <w:rFonts w:ascii="Times New Roman" w:hAnsi="Times New Roman" w:cs="Times New Roman"/>
          <w:noProof/>
          <w:color w:val="000000" w:themeColor="text1"/>
          <w:sz w:val="24"/>
          <w:szCs w:val="24"/>
        </w:rPr>
        <w:t>18</w:t>
      </w:r>
      <w:r w:rsidR="006D292F" w:rsidRPr="006D292F">
        <w:rPr>
          <w:rFonts w:ascii="Times New Roman" w:hAnsi="Times New Roman" w:cs="Times New Roman"/>
          <w:color w:val="000000"/>
          <w:sz w:val="24"/>
          <w:szCs w:val="24"/>
        </w:rPr>
        <w:fldChar w:fldCharType="end"/>
      </w:r>
      <w:r w:rsidR="006D292F">
        <w:rPr>
          <w:rFonts w:ascii="Times New Roman" w:hAnsi="Times New Roman" w:cs="Times New Roman"/>
          <w:color w:val="000000"/>
          <w:sz w:val="24"/>
          <w:szCs w:val="24"/>
        </w:rPr>
        <w:t xml:space="preserve"> </w:t>
      </w:r>
      <w:r w:rsidR="006D292F" w:rsidRPr="006D292F">
        <w:rPr>
          <w:rFonts w:ascii="Times New Roman" w:hAnsi="Times New Roman" w:cs="Times New Roman"/>
          <w:color w:val="000000"/>
          <w:sz w:val="24"/>
          <w:szCs w:val="24"/>
        </w:rPr>
        <w:t xml:space="preserve">to Eq- </w:t>
      </w:r>
      <w:r w:rsidR="006D292F" w:rsidRPr="006D292F">
        <w:rPr>
          <w:rFonts w:ascii="Times New Roman" w:hAnsi="Times New Roman" w:cs="Times New Roman"/>
          <w:color w:val="000000"/>
          <w:sz w:val="24"/>
          <w:szCs w:val="24"/>
        </w:rPr>
        <w:fldChar w:fldCharType="begin"/>
      </w:r>
      <w:r w:rsidR="006D292F" w:rsidRPr="006D292F">
        <w:rPr>
          <w:rFonts w:ascii="Times New Roman" w:hAnsi="Times New Roman" w:cs="Times New Roman"/>
          <w:color w:val="000000"/>
          <w:sz w:val="24"/>
          <w:szCs w:val="24"/>
        </w:rPr>
        <w:instrText xml:space="preserve"> REF Eq20 \h  \* MERGEFORMAT </w:instrText>
      </w:r>
      <w:r w:rsidR="006D292F" w:rsidRPr="006D292F">
        <w:rPr>
          <w:rFonts w:ascii="Times New Roman" w:hAnsi="Times New Roman" w:cs="Times New Roman"/>
          <w:color w:val="000000"/>
          <w:sz w:val="24"/>
          <w:szCs w:val="24"/>
        </w:rPr>
      </w:r>
      <w:r w:rsidR="006D292F" w:rsidRPr="006D292F">
        <w:rPr>
          <w:rFonts w:ascii="Times New Roman" w:hAnsi="Times New Roman" w:cs="Times New Roman"/>
          <w:color w:val="000000"/>
          <w:sz w:val="24"/>
          <w:szCs w:val="24"/>
        </w:rPr>
        <w:fldChar w:fldCharType="separate"/>
      </w:r>
      <w:r w:rsidR="008A3807" w:rsidRPr="008A3807">
        <w:rPr>
          <w:rFonts w:ascii="Times New Roman" w:hAnsi="Times New Roman" w:cs="Times New Roman"/>
          <w:noProof/>
          <w:color w:val="000000" w:themeColor="text1"/>
          <w:sz w:val="24"/>
          <w:szCs w:val="24"/>
        </w:rPr>
        <w:t>20</w:t>
      </w:r>
      <w:r w:rsidR="006D292F" w:rsidRPr="006D292F">
        <w:rPr>
          <w:rFonts w:ascii="Times New Roman" w:hAnsi="Times New Roman" w:cs="Times New Roman"/>
          <w:color w:val="000000"/>
          <w:sz w:val="24"/>
          <w:szCs w:val="24"/>
        </w:rPr>
        <w:fldChar w:fldCharType="end"/>
      </w:r>
      <w:r w:rsidR="006D292F" w:rsidRPr="006D292F">
        <w:rPr>
          <w:rFonts w:ascii="Times New Roman" w:hAnsi="Times New Roman" w:cs="Times New Roman"/>
          <w:color w:val="000000"/>
          <w:sz w:val="24"/>
          <w:szCs w:val="24"/>
        </w:rPr>
        <w:t>)</w:t>
      </w:r>
      <w:r>
        <w:rPr>
          <w:rFonts w:ascii="Times New Roman" w:hAnsi="Times New Roman" w:cs="Times New Roman"/>
          <w:color w:val="000000"/>
          <w:sz w:val="24"/>
          <w:szCs w:val="24"/>
        </w:rPr>
        <w:t xml:space="preserve"> have been used</w:t>
      </w:r>
      <w:r w:rsidR="00AC3881" w:rsidRPr="006D292F">
        <w:rPr>
          <w:rFonts w:ascii="Times New Roman" w:hAnsi="Times New Roman" w:cs="Times New Roman"/>
          <w:color w:val="000000"/>
          <w:sz w:val="24"/>
          <w:szCs w:val="24"/>
        </w:rPr>
        <w:t xml:space="preserve">. In the two following graphs, the correlations are </w:t>
      </w:r>
      <w:r w:rsidR="006D292F" w:rsidRPr="006D292F">
        <w:rPr>
          <w:rFonts w:ascii="Times New Roman" w:hAnsi="Times New Roman" w:cs="Times New Roman"/>
          <w:color w:val="000000"/>
          <w:sz w:val="24"/>
          <w:szCs w:val="24"/>
        </w:rPr>
        <w:t>compared</w:t>
      </w:r>
      <w:r w:rsidR="00AC3881" w:rsidRPr="006D292F">
        <w:rPr>
          <w:rFonts w:ascii="Times New Roman" w:hAnsi="Times New Roman" w:cs="Times New Roman"/>
          <w:color w:val="000000"/>
          <w:sz w:val="24"/>
          <w:szCs w:val="24"/>
        </w:rPr>
        <w:t xml:space="preserve"> to experimental data provided by </w:t>
      </w:r>
      <w:r w:rsidR="00AC3881" w:rsidRPr="006D292F">
        <w:rPr>
          <w:rFonts w:ascii="Times New Roman" w:hAnsi="Times New Roman" w:cs="Times New Roman"/>
          <w:sz w:val="24"/>
          <w:szCs w:val="24"/>
        </w:rPr>
        <w:t>Broadhurst</w:t>
      </w:r>
      <w:r w:rsidR="00AC3881" w:rsidRPr="006D292F">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Broadhurst","given":"M. G","non-dropping-particle":"","parse-names":false,"suffix":""}],"container-title":"Journal of Research of The National Bureau of Standards","id":"ITEM-1","issued":{"date-parts":[["1962"]]},"page":"241-249","title":"An Analysis of The Solid Phase Behavior of The Normal Paraffins","type":"article-journal"},"uris":["http://www.mendeley.com/documents/?uuid=a7176580-f320-3700-ae22-aeffd3203e07"]}],"mendeley":{"formattedCitation":"[16]","plainTextFormattedCitation":"[16]","previouslyFormattedCitation":"[16]"},"properties":{"noteIndex":0},"schema":"https://github.com/citation-style-language/schema/raw/master/csl-citation.json"}</w:instrText>
      </w:r>
      <w:r w:rsidR="00AC3881" w:rsidRPr="006D292F">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16]</w:t>
      </w:r>
      <w:r w:rsidR="00AC3881" w:rsidRPr="006D292F">
        <w:rPr>
          <w:rFonts w:ascii="Times New Roman" w:hAnsi="Times New Roman" w:cs="Times New Roman"/>
          <w:sz w:val="24"/>
          <w:szCs w:val="24"/>
        </w:rPr>
        <w:fldChar w:fldCharType="end"/>
      </w:r>
      <w:r w:rsidR="00AC3881" w:rsidRPr="006D292F">
        <w:rPr>
          <w:rFonts w:ascii="Times New Roman" w:hAnsi="Times New Roman" w:cs="Times New Roman"/>
          <w:sz w:val="24"/>
          <w:szCs w:val="24"/>
        </w:rPr>
        <w:t>. Coutinho et al.</w:t>
      </w:r>
      <w:r w:rsidR="00AC3881" w:rsidRPr="006D292F">
        <w:rPr>
          <w:rFonts w:ascii="Times New Roman" w:hAnsi="Times New Roman" w:cs="Times New Roman"/>
          <w:color w:val="000000"/>
          <w:sz w:val="24"/>
          <w:szCs w:val="24"/>
        </w:rPr>
        <w:fldChar w:fldCharType="begin" w:fldLock="1"/>
      </w:r>
      <w:r w:rsidR="003A61B2">
        <w:rPr>
          <w:rFonts w:ascii="Times New Roman" w:hAnsi="Times New Roman" w:cs="Times New Roman"/>
          <w:color w:val="000000"/>
          <w:sz w:val="24"/>
          <w:szCs w:val="24"/>
        </w:rPr>
        <w:instrText>ADDIN CSL_CITATION {"citationItems":[{"id":"ITEM-1","itemData":{"DOI":"10.1021/ef010072r","ISSN":"0887-0624","abstract":"Organic deposition in the reservoir and pipelines is responsible for huge losses in profit in petroleum exploration. Among them, wax deposition is of particular concern in offshore and cold climate operation since they are temperature driven. A thermodynamic model able to anticipate the formation of wax in the oil from the knowledge of its properties would be a very valuable help for the design of transport facilities and the operation of reservoirs of potentially problematic oils. A new thermodynamic approach is proposed for the description of wax formation in crude oils at low pressures. This approach is based on the description of the solid-liquid equilibrium of the n-alkanes present in the fluid. It assumes an ideal liquid phase, allowing for the use of any characterization of the fluid, and describes the solid-phase nonideality using a predictive local composition model. The proposed model, unlike previous published models, is purely predictive since it uses only pure compound properties and the fluid composition to describe the wax formation. On the basis of the knowledge of the detailed composition of about 30 crudes from different origins, correlations are proposed to estimate the n-alkane content and distribution for waxy crudes. Using the proposed approach it was possible with very limited information on the composition to produce an excellent description of the experimental data available in the literature for different crudes.","author":[{"dropping-particle":"","family":"Coutinho","given":"João A. P.","non-dropping-particle":"","parse-names":false,"suffix":""},{"dropping-particle":"","family":"Daridon","given":"Jean-Luc","non-dropping-particle":"","parse-names":false,"suffix":""}],"container-title":"Energy &amp; Fuels","id":"ITEM-1","issue":"6","issued":{"date-parts":[["2001","11"]]},"page":"1454-1460","title":"Low-Pressure Modeling of Wax Formation in Crude Oils","type":"article-journal","volume":"15"},"uris":["http://www.mendeley.com/documents/?uuid=8393eb48-365e-4ec9-b31e-ffbfa9a1ea51"]}],"mendeley":{"formattedCitation":"[5]","plainTextFormattedCitation":"[5]","previouslyFormattedCitation":"[5]"},"properties":{"noteIndex":0},"schema":"https://github.com/citation-style-language/schema/raw/master/csl-citation.json"}</w:instrText>
      </w:r>
      <w:r w:rsidR="00AC3881" w:rsidRPr="006D292F">
        <w:rPr>
          <w:rFonts w:ascii="Times New Roman" w:hAnsi="Times New Roman" w:cs="Times New Roman"/>
          <w:color w:val="000000"/>
          <w:sz w:val="24"/>
          <w:szCs w:val="24"/>
        </w:rPr>
        <w:fldChar w:fldCharType="separate"/>
      </w:r>
      <w:r w:rsidR="008C5684" w:rsidRPr="008C5684">
        <w:rPr>
          <w:rFonts w:ascii="Times New Roman" w:hAnsi="Times New Roman" w:cs="Times New Roman"/>
          <w:noProof/>
          <w:color w:val="000000"/>
          <w:sz w:val="24"/>
          <w:szCs w:val="24"/>
        </w:rPr>
        <w:t>[5]</w:t>
      </w:r>
      <w:r w:rsidR="00AC3881" w:rsidRPr="006D292F">
        <w:rPr>
          <w:rFonts w:ascii="Times New Roman" w:hAnsi="Times New Roman" w:cs="Times New Roman"/>
          <w:color w:val="000000"/>
          <w:sz w:val="24"/>
          <w:szCs w:val="24"/>
        </w:rPr>
        <w:fldChar w:fldCharType="end"/>
      </w:r>
      <w:r w:rsidR="00AC3881" w:rsidRPr="006D292F">
        <w:rPr>
          <w:rFonts w:ascii="Times New Roman" w:hAnsi="Times New Roman" w:cs="Times New Roman"/>
          <w:sz w:val="24"/>
          <w:szCs w:val="24"/>
        </w:rPr>
        <w:t xml:space="preserve"> correlation accurately predicts temperature of </w:t>
      </w:r>
      <w:r w:rsidR="00AC3881" w:rsidRPr="006D292F">
        <w:rPr>
          <w:rFonts w:ascii="Times New Roman" w:hAnsi="Times New Roman" w:cs="Times New Roman"/>
          <w:color w:val="000000"/>
          <w:sz w:val="24"/>
          <w:szCs w:val="24"/>
        </w:rPr>
        <w:t>solid-phase transition</w:t>
      </w:r>
      <w:r w:rsidR="006D292F" w:rsidRPr="006D292F">
        <w:rPr>
          <w:rFonts w:ascii="Times New Roman" w:hAnsi="Times New Roman" w:cs="Times New Roman"/>
          <w:color w:val="000000"/>
          <w:sz w:val="24"/>
          <w:szCs w:val="24"/>
        </w:rPr>
        <w:t xml:space="preserve"> while</w:t>
      </w:r>
      <w:r>
        <w:rPr>
          <w:rFonts w:ascii="Times New Roman" w:hAnsi="Times New Roman" w:cs="Times New Roman"/>
          <w:color w:val="000000"/>
          <w:sz w:val="24"/>
          <w:szCs w:val="24"/>
        </w:rPr>
        <w:t xml:space="preserve"> the correlation for enthalpy of solid-phase transition shows relatively high error for even carbon numbers in the range of </w:t>
      </w:r>
      <m:oMath>
        <m:r>
          <w:rPr>
            <w:rFonts w:ascii="Cambria Math" w:hAnsi="Cambria Math" w:cs="Times New Roman"/>
            <w:color w:val="000000"/>
            <w:sz w:val="24"/>
            <w:szCs w:val="24"/>
          </w:rPr>
          <m:t>22</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lt;C</m:t>
            </m:r>
          </m:e>
          <m:sub>
            <m:r>
              <w:rPr>
                <w:rFonts w:ascii="Cambria Math" w:hAnsi="Cambria Math" w:cs="Times New Roman"/>
                <w:color w:val="000000"/>
                <w:sz w:val="24"/>
                <w:szCs w:val="24"/>
              </w:rPr>
              <m:t>n</m:t>
            </m:r>
          </m:sub>
        </m:sSub>
        <m:r>
          <w:rPr>
            <w:rFonts w:ascii="Cambria Math" w:hAnsi="Cambria Math" w:cs="Times New Roman"/>
            <w:color w:val="000000"/>
            <w:sz w:val="24"/>
            <w:szCs w:val="24"/>
          </w:rPr>
          <m:t>&lt;30</m:t>
        </m:r>
      </m:oMath>
      <w:r w:rsidR="00B877FF">
        <w:rPr>
          <w:rFonts w:ascii="Times New Roman" w:eastAsiaTheme="minorEastAsia" w:hAnsi="Times New Roman" w:cs="Times New Roman"/>
          <w:color w:val="000000"/>
          <w:sz w:val="24"/>
          <w:szCs w:val="24"/>
        </w:rPr>
        <w:t>.</w:t>
      </w:r>
    </w:p>
    <w:p w14:paraId="4017AD0B" w14:textId="77777777" w:rsidR="006223B0" w:rsidRDefault="00415F04" w:rsidP="006223B0">
      <w:pPr>
        <w:keepNext/>
        <w:jc w:val="both"/>
      </w:pPr>
      <w:r>
        <w:rPr>
          <w:noProof/>
        </w:rPr>
        <w:lastRenderedPageBreak/>
        <w:drawing>
          <wp:inline distT="0" distB="0" distL="0" distR="0" wp14:anchorId="0AADA206" wp14:editId="7E99EE12">
            <wp:extent cx="5634681" cy="3006725"/>
            <wp:effectExtent l="0" t="0" r="4445" b="3175"/>
            <wp:docPr id="3" name="Chart 3">
              <a:extLst xmlns:a="http://schemas.openxmlformats.org/drawingml/2006/main">
                <a:ext uri="{FF2B5EF4-FFF2-40B4-BE49-F238E27FC236}">
                  <a16:creationId xmlns:a16="http://schemas.microsoft.com/office/drawing/2014/main" id="{2C857CD0-6B91-474A-8814-90A5215DE3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55316D8" w14:textId="3B25E2C6" w:rsidR="00FB5244" w:rsidRPr="006223B0" w:rsidRDefault="006223B0" w:rsidP="006223B0">
      <w:pPr>
        <w:pStyle w:val="Caption"/>
        <w:jc w:val="both"/>
        <w:rPr>
          <w:rFonts w:ascii="Times New Roman"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Figur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Figur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0</w:t>
      </w:r>
      <w:r w:rsidRPr="006223B0">
        <w:rPr>
          <w:rFonts w:ascii="Times New Roman" w:hAnsi="Times New Roman" w:cs="Times New Roman"/>
          <w:i w:val="0"/>
          <w:color w:val="000000" w:themeColor="text1"/>
          <w:sz w:val="24"/>
          <w:szCs w:val="24"/>
        </w:rPr>
        <w:fldChar w:fldCharType="end"/>
      </w:r>
      <w:r w:rsidRPr="006223B0">
        <w:rPr>
          <w:rFonts w:ascii="Times New Roman" w:hAnsi="Times New Roman" w:cs="Times New Roman"/>
          <w:i w:val="0"/>
          <w:color w:val="000000" w:themeColor="text1"/>
          <w:sz w:val="24"/>
          <w:szCs w:val="24"/>
        </w:rPr>
        <w:t xml:space="preserve">:SP-Wax Enthalpy of solid-phase transition prediction using Coutinho et al. model correlation versus experimental data of </w:t>
      </w:r>
      <w:proofErr w:type="spellStart"/>
      <w:r w:rsidRPr="006223B0">
        <w:rPr>
          <w:rFonts w:ascii="Times New Roman" w:hAnsi="Times New Roman" w:cs="Times New Roman"/>
          <w:i w:val="0"/>
          <w:color w:val="000000" w:themeColor="text1"/>
          <w:sz w:val="24"/>
          <w:szCs w:val="24"/>
        </w:rPr>
        <w:t>Broadhust</w:t>
      </w:r>
      <w:proofErr w:type="spellEnd"/>
    </w:p>
    <w:p w14:paraId="54E30EE4" w14:textId="77777777" w:rsidR="006223B0" w:rsidRDefault="00415F04" w:rsidP="006223B0">
      <w:pPr>
        <w:keepNext/>
        <w:jc w:val="both"/>
      </w:pPr>
      <w:r>
        <w:rPr>
          <w:noProof/>
        </w:rPr>
        <w:drawing>
          <wp:inline distT="0" distB="0" distL="0" distR="0" wp14:anchorId="665B92F3" wp14:editId="0D11F76C">
            <wp:extent cx="5659395" cy="3187700"/>
            <wp:effectExtent l="0" t="0" r="17780" b="12700"/>
            <wp:docPr id="4" name="Chart 4">
              <a:extLst xmlns:a="http://schemas.openxmlformats.org/drawingml/2006/main">
                <a:ext uri="{FF2B5EF4-FFF2-40B4-BE49-F238E27FC236}">
                  <a16:creationId xmlns:a16="http://schemas.microsoft.com/office/drawing/2014/main" id="{37ECF93D-7064-48F4-8995-59B35F6D18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31E8DE1D" w14:textId="75ABC4D3" w:rsidR="00624FB5" w:rsidRPr="006223B0" w:rsidRDefault="006223B0" w:rsidP="006223B0">
      <w:pPr>
        <w:pStyle w:val="Caption"/>
        <w:jc w:val="both"/>
        <w:rPr>
          <w:rFonts w:ascii="Times New Roman"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Figur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Figur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1</w:t>
      </w:r>
      <w:r w:rsidRPr="006223B0">
        <w:rPr>
          <w:rFonts w:ascii="Times New Roman" w:hAnsi="Times New Roman" w:cs="Times New Roman"/>
          <w:i w:val="0"/>
          <w:color w:val="000000" w:themeColor="text1"/>
          <w:sz w:val="24"/>
          <w:szCs w:val="24"/>
        </w:rPr>
        <w:fldChar w:fldCharType="end"/>
      </w:r>
      <w:r w:rsidRPr="006223B0">
        <w:rPr>
          <w:rFonts w:ascii="Times New Roman" w:hAnsi="Times New Roman" w:cs="Times New Roman"/>
          <w:i w:val="0"/>
          <w:color w:val="000000" w:themeColor="text1"/>
          <w:sz w:val="24"/>
          <w:szCs w:val="24"/>
        </w:rPr>
        <w:t xml:space="preserve">:SP-Wax Temperature of solid-phase transition prediction using Coutinho et al. model correlation versus experimental data of </w:t>
      </w:r>
      <w:proofErr w:type="spellStart"/>
      <w:r w:rsidRPr="006223B0">
        <w:rPr>
          <w:rFonts w:ascii="Times New Roman" w:hAnsi="Times New Roman" w:cs="Times New Roman"/>
          <w:i w:val="0"/>
          <w:color w:val="000000" w:themeColor="text1"/>
          <w:sz w:val="24"/>
          <w:szCs w:val="24"/>
        </w:rPr>
        <w:t>Broadhust</w:t>
      </w:r>
      <w:proofErr w:type="spellEnd"/>
    </w:p>
    <w:p w14:paraId="4EEB3516" w14:textId="7354903A" w:rsidR="006B0B80" w:rsidRDefault="006B0B80" w:rsidP="00325CAE">
      <w:pPr>
        <w:jc w:val="both"/>
        <w:rPr>
          <w:rFonts w:ascii="Times New Roman" w:hAnsi="Times New Roman" w:cs="Times New Roman"/>
          <w:sz w:val="24"/>
          <w:szCs w:val="24"/>
        </w:rPr>
      </w:pPr>
    </w:p>
    <w:p w14:paraId="0E2DF450" w14:textId="140262A1" w:rsidR="00B877FF" w:rsidRDefault="00B877FF" w:rsidP="00325CAE">
      <w:pPr>
        <w:jc w:val="both"/>
        <w:rPr>
          <w:rFonts w:ascii="Times New Roman" w:hAnsi="Times New Roman" w:cs="Times New Roman"/>
          <w:sz w:val="24"/>
          <w:szCs w:val="24"/>
        </w:rPr>
      </w:pPr>
    </w:p>
    <w:p w14:paraId="6B9F2EB3" w14:textId="757A7BE6" w:rsidR="006B0B80" w:rsidRPr="003C5C11" w:rsidRDefault="005706F1" w:rsidP="003C5C11">
      <w:pPr>
        <w:pStyle w:val="Heading4"/>
      </w:pPr>
      <w:r w:rsidRPr="003C5C11">
        <w:lastRenderedPageBreak/>
        <w:t xml:space="preserve">Heat of vaporization </w:t>
      </w:r>
    </w:p>
    <w:p w14:paraId="4A02EFE5" w14:textId="1F60105F" w:rsidR="006B0B80" w:rsidRPr="00063C6F" w:rsidRDefault="005706F1" w:rsidP="00953FE2">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Heat of vaporization is needed to calculated heat of sublimation in </w:t>
      </w:r>
      <w:r w:rsidR="008B2E7F">
        <w:rPr>
          <w:rFonts w:ascii="Times New Roman" w:hAnsi="Times New Roman" w:cs="Times New Roman"/>
          <w:sz w:val="24"/>
          <w:szCs w:val="24"/>
        </w:rPr>
        <w:t xml:space="preserve">solid-phase activity coefficient </w:t>
      </w:r>
      <w:r w:rsidR="008B2E7F" w:rsidRPr="008B2E7F">
        <w:rPr>
          <w:rFonts w:ascii="Times New Roman" w:hAnsi="Times New Roman" w:cs="Times New Roman"/>
          <w:sz w:val="24"/>
          <w:szCs w:val="24"/>
        </w:rPr>
        <w:t>modeling. Extension of Pitzer CSP models</w:t>
      </w:r>
      <w:r w:rsidR="008B2E7F" w:rsidRPr="008B2E7F">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Morgan","given":"D. L","non-dropping-particle":"","parse-names":false,"suffix":""},{"dropping-particle":"","family":"Kobayashi","given":"R","non-dropping-particle":"","parse-names":false,"suffix":""}],"container-title":"Fluid Phase Equilibria","id":"ITEM-1","issued":{"date-parts":[["1994"]]},"page":"51-87","title":"Extension of Pitzer CSP Models for Vapor Pressures and Heats of Vaporization to Long-chain Hydrocarbons","type":"article-journal","volume":"94"},"uris":["http://www.mendeley.com/documents/?uuid=ac351e16-add5-3483-996a-6ea6c674fca7"]}],"mendeley":{"formattedCitation":"[6]","plainTextFormattedCitation":"[6]","previouslyFormattedCitation":"[6]"},"properties":{"noteIndex":0},"schema":"https://github.com/citation-style-language/schema/raw/master/csl-citation.json"}</w:instrText>
      </w:r>
      <w:r w:rsidR="008B2E7F" w:rsidRPr="008B2E7F">
        <w:rPr>
          <w:rFonts w:ascii="Times New Roman" w:hAnsi="Times New Roman" w:cs="Times New Roman"/>
          <w:sz w:val="24"/>
          <w:szCs w:val="24"/>
        </w:rPr>
        <w:fldChar w:fldCharType="separate"/>
      </w:r>
      <w:r w:rsidR="008C5684" w:rsidRPr="008C5684">
        <w:rPr>
          <w:rFonts w:ascii="Times New Roman" w:hAnsi="Times New Roman" w:cs="Times New Roman"/>
          <w:noProof/>
          <w:sz w:val="24"/>
          <w:szCs w:val="24"/>
        </w:rPr>
        <w:t>[6]</w:t>
      </w:r>
      <w:r w:rsidR="008B2E7F" w:rsidRPr="008B2E7F">
        <w:rPr>
          <w:rFonts w:ascii="Times New Roman" w:hAnsi="Times New Roman" w:cs="Times New Roman"/>
          <w:sz w:val="24"/>
          <w:szCs w:val="24"/>
        </w:rPr>
        <w:fldChar w:fldCharType="end"/>
      </w:r>
      <w:r w:rsidR="008B2E7F">
        <w:rPr>
          <w:rFonts w:ascii="Times New Roman" w:hAnsi="Times New Roman" w:cs="Times New Roman"/>
          <w:sz w:val="24"/>
          <w:szCs w:val="24"/>
        </w:rPr>
        <w:t xml:space="preserve"> have been used and compared to experimental data. In the following graph, </w:t>
      </w:r>
      <w:r w:rsidR="008B2E7F" w:rsidRPr="008B2E7F">
        <w:rPr>
          <w:rFonts w:ascii="Times New Roman" w:hAnsi="Times New Roman" w:cs="Times New Roman"/>
          <w:sz w:val="24"/>
          <w:szCs w:val="24"/>
        </w:rPr>
        <w:t xml:space="preserve">Pitzer CSP </w:t>
      </w:r>
      <w:r w:rsidR="008B2E7F">
        <w:rPr>
          <w:rFonts w:ascii="Times New Roman" w:hAnsi="Times New Roman" w:cs="Times New Roman"/>
          <w:sz w:val="24"/>
          <w:szCs w:val="24"/>
        </w:rPr>
        <w:t xml:space="preserve">predictions are plotted against experimental data at </w:t>
      </w:r>
      <m:oMath>
        <m:r>
          <w:rPr>
            <w:rFonts w:ascii="Cambria Math" w:hAnsi="Cambria Math" w:cs="Times New Roman"/>
            <w:sz w:val="24"/>
            <w:szCs w:val="24"/>
          </w:rPr>
          <m:t>25° C</m:t>
        </m:r>
      </m:oMath>
      <w:r w:rsidR="008B2E7F">
        <w:rPr>
          <w:rFonts w:ascii="Times New Roman" w:hAnsi="Times New Roman" w:cs="Times New Roman"/>
          <w:sz w:val="24"/>
          <w:szCs w:val="24"/>
        </w:rPr>
        <w:t xml:space="preserve"> .</w:t>
      </w:r>
      <w:r w:rsidR="008B2E7F">
        <w:rPr>
          <w:rFonts w:ascii="Times New Roman" w:hAnsi="Times New Roman" w:cs="Times New Roman"/>
          <w:sz w:val="24"/>
          <w:szCs w:val="24"/>
        </w:rPr>
        <w:fldChar w:fldCharType="begin" w:fldLock="1"/>
      </w:r>
      <w:r w:rsidR="00687B91">
        <w:rPr>
          <w:rFonts w:ascii="Times New Roman" w:hAnsi="Times New Roman" w:cs="Times New Roman"/>
          <w:sz w:val="24"/>
          <w:szCs w:val="24"/>
        </w:rPr>
        <w:instrText>ADDIN CSL_CITATION {"citationItems":[{"id":"ITEM-1","itemData":{"author":[{"dropping-particle":"","family":"Chickos","given":"JS","non-dropping-particle":"","parse-names":false,"suffix":""},{"dropping-particle":"","family":"Engineering","given":"W Hanshaw - Journal of Chemical &amp;","non-dropping-particle":"","parse-names":false,"suffix":""},{"dropping-particle":"","family":"2004","given":"Undefined","non-dropping-particle":"","parse-names":false,"suffix":""}],"container-title":"ACS Publications","id":"ITEM-1","issue":"1","issued":{"date-parts":[["2004"]]},"page":"77-85","title":"Vapor Pressures and Vaporization Enthalpies of the n-Alkanes from C31 to C38 at T = 298.15 K by Correlation Gas Chromatography","type":"article-journal","volume":"49"},"uris":["http://www.mendeley.com/documents/?uuid=ef278a05-93b7-33df-a4ea-e8aa1eeee621"]},{"id":"ITEM-2","itemData":{"author":[{"dropping-particle":"","family":"Morawetz","given":"Ernst","non-dropping-particle":"","parse-names":false,"suffix":""}],"container-title":"The Journal of Chemical Thermodynamics","id":"ITEM-2","issue":"2","issued":{"date-parts":[["1994","4"]]},"page":"139-144","title":"Enthalpies of vaporization of n-alkanes from C12 to C20","type":"article-journal","volume":"1"},"uris":["http://www.mendeley.com/documents/?uuid=f4087e78-6e49-30eb-aa13-e2d3d3fb3b87"]}],"mendeley":{"formattedCitation":"[17], [18]","plainTextFormattedCitation":"[17], [18]","previouslyFormattedCitation":"[17], [18]"},"properties":{"noteIndex":0},"schema":"https://github.com/citation-style-language/schema/raw/master/csl-citation.json"}</w:instrText>
      </w:r>
      <w:r w:rsidR="008B2E7F">
        <w:rPr>
          <w:rFonts w:ascii="Times New Roman" w:hAnsi="Times New Roman" w:cs="Times New Roman"/>
          <w:sz w:val="24"/>
          <w:szCs w:val="24"/>
        </w:rPr>
        <w:fldChar w:fldCharType="separate"/>
      </w:r>
      <w:r w:rsidR="003A61B2" w:rsidRPr="003A61B2">
        <w:rPr>
          <w:rFonts w:ascii="Times New Roman" w:hAnsi="Times New Roman" w:cs="Times New Roman"/>
          <w:noProof/>
          <w:sz w:val="24"/>
          <w:szCs w:val="24"/>
        </w:rPr>
        <w:t>[17], [18]</w:t>
      </w:r>
      <w:r w:rsidR="008B2E7F">
        <w:rPr>
          <w:rFonts w:ascii="Times New Roman" w:hAnsi="Times New Roman" w:cs="Times New Roman"/>
          <w:sz w:val="24"/>
          <w:szCs w:val="24"/>
        </w:rPr>
        <w:fldChar w:fldCharType="end"/>
      </w:r>
      <w:r w:rsidR="008B2E7F">
        <w:rPr>
          <w:rFonts w:ascii="Times New Roman" w:hAnsi="Times New Roman" w:cs="Times New Roman"/>
          <w:sz w:val="24"/>
          <w:szCs w:val="24"/>
        </w:rPr>
        <w:t xml:space="preserve"> The prediction successfully predicts </w:t>
      </w:r>
      <m:oMath>
        <m:sSup>
          <m:sSupPr>
            <m:ctrlPr>
              <w:rPr>
                <w:rFonts w:ascii="Cambria Math" w:hAnsi="Cambria Math" w:cs="Times New Roman"/>
                <w:i/>
                <w:sz w:val="24"/>
                <w:szCs w:val="24"/>
              </w:rPr>
            </m:ctrlPr>
          </m:sSupPr>
          <m:e>
            <m:r>
              <m:rPr>
                <m:sty m:val="p"/>
              </m:rPr>
              <w:rPr>
                <w:rFonts w:ascii="Cambria Math" w:hAnsi="Cambria Math" w:cs="Times New Roman"/>
                <w:sz w:val="24"/>
                <w:szCs w:val="24"/>
              </w:rPr>
              <m:t>Δ</m:t>
            </m:r>
            <m:ctrlPr>
              <w:rPr>
                <w:rFonts w:ascii="Cambria Math" w:hAnsi="Cambria Math" w:cs="Times New Roman"/>
                <w:sz w:val="24"/>
                <w:szCs w:val="24"/>
              </w:rPr>
            </m:ctrlPr>
          </m:e>
          <m:sup>
            <m:r>
              <w:rPr>
                <w:rFonts w:ascii="Cambria Math" w:hAnsi="Cambria Math" w:cs="Times New Roman"/>
                <w:sz w:val="24"/>
                <w:szCs w:val="24"/>
              </w:rPr>
              <m:t>Vap</m:t>
            </m:r>
          </m:sup>
        </m:sSup>
        <m:r>
          <w:rPr>
            <w:rFonts w:ascii="Cambria Math" w:hAnsi="Cambria Math" w:cs="Times New Roman"/>
            <w:sz w:val="24"/>
            <w:szCs w:val="24"/>
          </w:rPr>
          <m:t>H.</m:t>
        </m:r>
      </m:oMath>
    </w:p>
    <w:p w14:paraId="1FEEEFAC" w14:textId="77777777" w:rsidR="006223B0" w:rsidRDefault="00063C6F" w:rsidP="006223B0">
      <w:pPr>
        <w:keepNext/>
        <w:jc w:val="both"/>
      </w:pPr>
      <w:r>
        <w:rPr>
          <w:noProof/>
        </w:rPr>
        <w:drawing>
          <wp:inline distT="0" distB="0" distL="0" distR="0" wp14:anchorId="051AE7C4" wp14:editId="01D39F54">
            <wp:extent cx="5414962" cy="3271837"/>
            <wp:effectExtent l="0" t="0" r="14605" b="5080"/>
            <wp:docPr id="323" name="Chart 323">
              <a:extLst xmlns:a="http://schemas.openxmlformats.org/drawingml/2006/main">
                <a:ext uri="{FF2B5EF4-FFF2-40B4-BE49-F238E27FC236}">
                  <a16:creationId xmlns:a16="http://schemas.microsoft.com/office/drawing/2014/main" id="{CC34A3A3-1424-4B70-AF5E-D971B9DADD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8556E7F" w14:textId="427DEBA6" w:rsidR="00063C6F" w:rsidRPr="006223B0" w:rsidRDefault="006223B0" w:rsidP="006223B0">
      <w:pPr>
        <w:pStyle w:val="Caption"/>
        <w:jc w:val="both"/>
        <w:rPr>
          <w:rFonts w:ascii="Times New Roman"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Figur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Figur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2</w:t>
      </w:r>
      <w:r w:rsidRPr="006223B0">
        <w:rPr>
          <w:rFonts w:ascii="Times New Roman" w:hAnsi="Times New Roman" w:cs="Times New Roman"/>
          <w:i w:val="0"/>
          <w:color w:val="000000" w:themeColor="text1"/>
          <w:sz w:val="24"/>
          <w:szCs w:val="24"/>
        </w:rPr>
        <w:fldChar w:fldCharType="end"/>
      </w:r>
      <w:r w:rsidRPr="006223B0">
        <w:rPr>
          <w:rFonts w:ascii="Times New Roman" w:hAnsi="Times New Roman" w:cs="Times New Roman"/>
          <w:i w:val="0"/>
          <w:color w:val="000000" w:themeColor="text1"/>
          <w:sz w:val="24"/>
          <w:szCs w:val="24"/>
        </w:rPr>
        <w:t>:CSP model prediction of vaporization enthalpy for different carbon numbers at T=25°C versus experimental data (</w:t>
      </w:r>
      <w:proofErr w:type="spellStart"/>
      <w:r w:rsidRPr="006223B0">
        <w:rPr>
          <w:rFonts w:ascii="Times New Roman" w:hAnsi="Times New Roman" w:cs="Times New Roman"/>
          <w:i w:val="0"/>
          <w:color w:val="000000" w:themeColor="text1"/>
          <w:sz w:val="24"/>
          <w:szCs w:val="24"/>
        </w:rPr>
        <w:t>Morawetz</w:t>
      </w:r>
      <w:proofErr w:type="spellEnd"/>
      <w:r w:rsidRPr="006223B0">
        <w:rPr>
          <w:rFonts w:ascii="Times New Roman" w:hAnsi="Times New Roman" w:cs="Times New Roman"/>
          <w:i w:val="0"/>
          <w:color w:val="000000" w:themeColor="text1"/>
          <w:sz w:val="24"/>
          <w:szCs w:val="24"/>
        </w:rPr>
        <w:t xml:space="preserve"> and </w:t>
      </w:r>
      <w:proofErr w:type="spellStart"/>
      <w:r w:rsidRPr="006223B0">
        <w:rPr>
          <w:rFonts w:ascii="Times New Roman" w:hAnsi="Times New Roman" w:cs="Times New Roman"/>
          <w:i w:val="0"/>
          <w:color w:val="000000" w:themeColor="text1"/>
          <w:sz w:val="24"/>
          <w:szCs w:val="24"/>
        </w:rPr>
        <w:t>Chickos</w:t>
      </w:r>
      <w:proofErr w:type="spellEnd"/>
      <w:r w:rsidRPr="006223B0">
        <w:rPr>
          <w:rFonts w:ascii="Times New Roman" w:hAnsi="Times New Roman" w:cs="Times New Roman"/>
          <w:i w:val="0"/>
          <w:color w:val="000000" w:themeColor="text1"/>
          <w:sz w:val="24"/>
          <w:szCs w:val="24"/>
        </w:rPr>
        <w:t xml:space="preserve"> et al).</w:t>
      </w:r>
    </w:p>
    <w:p w14:paraId="78C866CF" w14:textId="0B599A1B" w:rsidR="000C475A" w:rsidRDefault="000C475A" w:rsidP="00325CAE">
      <w:pPr>
        <w:spacing w:line="276" w:lineRule="auto"/>
        <w:jc w:val="both"/>
        <w:rPr>
          <w:rFonts w:ascii="Times New Roman" w:hAnsi="Times New Roman" w:cs="Times New Roman"/>
          <w:sz w:val="24"/>
          <w:szCs w:val="24"/>
        </w:rPr>
      </w:pPr>
    </w:p>
    <w:p w14:paraId="347D813B" w14:textId="06B71D01" w:rsidR="008C5684" w:rsidRDefault="008C5684" w:rsidP="00325CAE">
      <w:pPr>
        <w:spacing w:line="276" w:lineRule="auto"/>
        <w:jc w:val="both"/>
        <w:rPr>
          <w:rFonts w:ascii="Times New Roman" w:hAnsi="Times New Roman" w:cs="Times New Roman"/>
          <w:sz w:val="24"/>
          <w:szCs w:val="24"/>
        </w:rPr>
      </w:pPr>
    </w:p>
    <w:p w14:paraId="39E0611E" w14:textId="0A9F0A3C" w:rsidR="008C5684" w:rsidRDefault="00EA1218" w:rsidP="00EA1218">
      <w:pPr>
        <w:pStyle w:val="Heading1"/>
      </w:pPr>
      <w:bookmarkStart w:id="33" w:name="_Toc527626679"/>
      <w:r>
        <w:t>Experimental data sets</w:t>
      </w:r>
      <w:bookmarkEnd w:id="33"/>
    </w:p>
    <w:p w14:paraId="79105F32" w14:textId="0420ED4A" w:rsidR="008C5684" w:rsidRDefault="008C5684" w:rsidP="00325CAE">
      <w:pPr>
        <w:spacing w:line="276" w:lineRule="auto"/>
        <w:jc w:val="both"/>
        <w:rPr>
          <w:rFonts w:ascii="Times New Roman" w:hAnsi="Times New Roman" w:cs="Times New Roman"/>
          <w:sz w:val="24"/>
          <w:szCs w:val="24"/>
        </w:rPr>
      </w:pPr>
    </w:p>
    <w:p w14:paraId="7E3BE78D" w14:textId="273CAB39" w:rsidR="008C5684" w:rsidRDefault="00EA1218" w:rsidP="00325CA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n this section, detailed information about experimental data that have been used in this study is provided. Five binary and four multicomponent systems have been evaluated using SP-Wax.  </w:t>
      </w:r>
    </w:p>
    <w:p w14:paraId="36C02623" w14:textId="0483D77F" w:rsidR="008C5684" w:rsidRDefault="008C5684" w:rsidP="00325CAE">
      <w:pPr>
        <w:spacing w:line="276" w:lineRule="auto"/>
        <w:jc w:val="both"/>
        <w:rPr>
          <w:rFonts w:ascii="Times New Roman" w:hAnsi="Times New Roman" w:cs="Times New Roman"/>
          <w:sz w:val="24"/>
          <w:szCs w:val="24"/>
        </w:rPr>
      </w:pPr>
    </w:p>
    <w:p w14:paraId="0B6EA6F6" w14:textId="2B39F125" w:rsidR="00EA1218" w:rsidRPr="006223B0" w:rsidRDefault="00EA1218" w:rsidP="006223B0">
      <w:pPr>
        <w:spacing w:line="276" w:lineRule="auto"/>
        <w:ind w:firstLine="360"/>
        <w:jc w:val="both"/>
        <w:rPr>
          <w:rFonts w:ascii="Times New Roman" w:eastAsiaTheme="minorEastAsia" w:hAnsi="Times New Roman" w:cs="Times New Roman"/>
          <w:sz w:val="24"/>
          <w:szCs w:val="24"/>
        </w:rPr>
      </w:pPr>
      <w:r w:rsidRPr="00DF23D0">
        <w:rPr>
          <w:rFonts w:ascii="Times New Roman" w:eastAsiaTheme="minorEastAsia" w:hAnsi="Times New Roman" w:cs="Times New Roman"/>
          <w:sz w:val="24"/>
          <w:szCs w:val="24"/>
        </w:rPr>
        <w:t xml:space="preserve">In this section, various experimentally measured properties from different sources are tabulated. </w:t>
      </w:r>
      <w:r w:rsidR="00862554">
        <w:rPr>
          <w:rFonts w:ascii="Times New Roman" w:eastAsiaTheme="minorEastAsia" w:hAnsi="Times New Roman" w:cs="Times New Roman"/>
          <w:sz w:val="24"/>
          <w:szCs w:val="24"/>
        </w:rPr>
        <w:t>W</w:t>
      </w:r>
      <w:r w:rsidRPr="00DF23D0">
        <w:rPr>
          <w:rFonts w:ascii="Times New Roman" w:eastAsiaTheme="minorEastAsia" w:hAnsi="Times New Roman" w:cs="Times New Roman"/>
          <w:sz w:val="24"/>
          <w:szCs w:val="24"/>
        </w:rPr>
        <w:t xml:space="preserve">e have referred to these experiments multiple times and it is beneficial to present them exclusively in one section. </w:t>
      </w:r>
      <w:r w:rsidR="00862554">
        <w:rPr>
          <w:rFonts w:ascii="Times New Roman" w:eastAsiaTheme="minorEastAsia" w:hAnsi="Times New Roman" w:cs="Times New Roman"/>
          <w:sz w:val="24"/>
          <w:szCs w:val="24"/>
        </w:rPr>
        <w:t xml:space="preserve">In binary systems, SP-WAX performance was verified by forty-nine experimentally measured WAT data points from five different systems.  In multi-component </w:t>
      </w:r>
      <w:r w:rsidR="00862554">
        <w:rPr>
          <w:rFonts w:ascii="Times New Roman" w:eastAsiaTheme="minorEastAsia" w:hAnsi="Times New Roman" w:cs="Times New Roman"/>
          <w:sz w:val="24"/>
          <w:szCs w:val="24"/>
        </w:rPr>
        <w:lastRenderedPageBreak/>
        <w:t xml:space="preserve">systems, various aspects of SP-WAX were verified through experimental data of four different oil compositions including nineteen precipitation points, one-hundred and forty-seven solid-phase composition data and five CCN values.  </w:t>
      </w:r>
      <w:r w:rsidRPr="00DF23D0">
        <w:rPr>
          <w:rFonts w:ascii="Times New Roman" w:eastAsiaTheme="minorEastAsia" w:hAnsi="Times New Roman" w:cs="Times New Roman"/>
          <w:sz w:val="24"/>
          <w:szCs w:val="24"/>
        </w:rPr>
        <w:t xml:space="preserve">South </w:t>
      </w:r>
      <w:proofErr w:type="spellStart"/>
      <w:r w:rsidRPr="00DF23D0">
        <w:rPr>
          <w:rFonts w:ascii="Times New Roman" w:eastAsiaTheme="minorEastAsia" w:hAnsi="Times New Roman" w:cs="Times New Roman"/>
          <w:sz w:val="24"/>
          <w:szCs w:val="24"/>
        </w:rPr>
        <w:t>Pelto</w:t>
      </w:r>
      <w:proofErr w:type="spellEnd"/>
      <w:r w:rsidRPr="00DF23D0">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Panacharoensawad","given":"E.","non-dropping-particle":"","parse-names":false,"suffix":""}],"container-title":"Ph.D. Dissertation, University of Tulsa","id":"ITEM-1","issued":{"date-parts":[["2012"]]},"title":"Wax deposition under two-phase oil-water flowing conditions","type":"article-journal"},"uris":["http://www.mendeley.com/documents/?uuid=23d0c610-aff0-316f-854a-8aa91a99b751"]}],"mendeley":{"formattedCitation":"[19]","plainTextFormattedCitation":"[19]","previouslyFormattedCitation":"[19]"},"properties":{"noteIndex":0},"schema":"https://github.com/citation-style-language/schema/raw/master/csl-citation.json"}</w:instrText>
      </w:r>
      <w:r w:rsidRPr="00DF23D0">
        <w:rPr>
          <w:rFonts w:ascii="Times New Roman" w:hAnsi="Times New Roman" w:cs="Times New Roman"/>
          <w:sz w:val="24"/>
          <w:szCs w:val="24"/>
        </w:rPr>
        <w:fldChar w:fldCharType="separate"/>
      </w:r>
      <w:r w:rsidR="003A61B2" w:rsidRPr="003A61B2">
        <w:rPr>
          <w:rFonts w:ascii="Times New Roman" w:hAnsi="Times New Roman" w:cs="Times New Roman"/>
          <w:noProof/>
          <w:sz w:val="24"/>
          <w:szCs w:val="24"/>
        </w:rPr>
        <w:t>[19]</w:t>
      </w:r>
      <w:r w:rsidRPr="00DF23D0">
        <w:rPr>
          <w:rFonts w:ascii="Times New Roman" w:hAnsi="Times New Roman" w:cs="Times New Roman"/>
          <w:sz w:val="24"/>
          <w:szCs w:val="24"/>
        </w:rPr>
        <w:fldChar w:fldCharType="end"/>
      </w:r>
      <w:r w:rsidRPr="00DF23D0">
        <w:rPr>
          <w:rFonts w:ascii="Times New Roman" w:eastAsiaTheme="minorEastAsia" w:hAnsi="Times New Roman" w:cs="Times New Roman"/>
          <w:sz w:val="24"/>
          <w:szCs w:val="24"/>
        </w:rPr>
        <w:t xml:space="preserve"> and Garden Banks</w:t>
      </w:r>
      <w:r w:rsidRPr="00DF23D0">
        <w:rPr>
          <w:rFonts w:ascii="Times New Roman" w:hAnsi="Times New Roman" w:cs="Times New Roman"/>
          <w:sz w:val="24"/>
          <w:szCs w:val="24"/>
        </w:rPr>
        <w:fldChar w:fldCharType="begin" w:fldLock="1"/>
      </w:r>
      <w:r w:rsidR="003A61B2">
        <w:rPr>
          <w:rFonts w:ascii="Times New Roman" w:hAnsi="Times New Roman" w:cs="Times New Roman"/>
          <w:sz w:val="24"/>
          <w:szCs w:val="24"/>
        </w:rPr>
        <w:instrText>ADDIN CSL_CITATION {"citationItems":[{"id":"ITEM-1","itemData":{"author":[{"dropping-particle":"","family":"Rittirong","given":"A","non-dropping-particle":"","parse-names":false,"suffix":""}],"container-title":"Ph.D. Dissertation, University of Tulsa","id":"ITEM-1","issued":{"date-parts":[["2014"]]},"title":"Paraffin Deposition Under Two-Phase Gas-oil Slug Flow in Horizontal Pipes","type":"article-journal"},"uris":["http://www.mendeley.com/documents/?uuid=dcc6f072-54c0-48fb-b4ee-2b9709b1da9a"]}],"mendeley":{"formattedCitation":"[20]","plainTextFormattedCitation":"[20]","previouslyFormattedCitation":"[20]"},"properties":{"noteIndex":0},"schema":"https://github.com/citation-style-language/schema/raw/master/csl-citation.json"}</w:instrText>
      </w:r>
      <w:r w:rsidRPr="00DF23D0">
        <w:rPr>
          <w:rFonts w:ascii="Times New Roman" w:hAnsi="Times New Roman" w:cs="Times New Roman"/>
          <w:sz w:val="24"/>
          <w:szCs w:val="24"/>
        </w:rPr>
        <w:fldChar w:fldCharType="separate"/>
      </w:r>
      <w:r w:rsidR="003A61B2" w:rsidRPr="003A61B2">
        <w:rPr>
          <w:rFonts w:ascii="Times New Roman" w:hAnsi="Times New Roman" w:cs="Times New Roman"/>
          <w:noProof/>
          <w:sz w:val="24"/>
          <w:szCs w:val="24"/>
        </w:rPr>
        <w:t>[20]</w:t>
      </w:r>
      <w:r w:rsidRPr="00DF23D0">
        <w:rPr>
          <w:rFonts w:ascii="Times New Roman" w:hAnsi="Times New Roman" w:cs="Times New Roman"/>
          <w:sz w:val="24"/>
          <w:szCs w:val="24"/>
        </w:rPr>
        <w:fldChar w:fldCharType="end"/>
      </w:r>
      <w:r w:rsidRPr="00DF23D0">
        <w:rPr>
          <w:rFonts w:ascii="Times New Roman" w:eastAsiaTheme="minorEastAsia" w:hAnsi="Times New Roman" w:cs="Times New Roman"/>
          <w:sz w:val="24"/>
          <w:szCs w:val="24"/>
        </w:rPr>
        <w:t xml:space="preserve"> are two oil samples that have complete data of solid phase carbon number distribution and CCN. The two mentioned oil samples are evaluated through series of flowing experiments by </w:t>
      </w:r>
      <w:proofErr w:type="spellStart"/>
      <w:r w:rsidRPr="00DF23D0">
        <w:rPr>
          <w:rFonts w:ascii="Times New Roman" w:eastAsiaTheme="minorEastAsia" w:hAnsi="Times New Roman" w:cs="Times New Roman"/>
          <w:sz w:val="24"/>
          <w:szCs w:val="24"/>
        </w:rPr>
        <w:t>Panacharoensawad</w:t>
      </w:r>
      <w:proofErr w:type="spellEnd"/>
      <w:r w:rsidRPr="00DF23D0">
        <w:rPr>
          <w:rFonts w:ascii="Times New Roman" w:eastAsiaTheme="minorEastAsia" w:hAnsi="Times New Roman" w:cs="Times New Roman"/>
          <w:sz w:val="24"/>
          <w:szCs w:val="24"/>
        </w:rPr>
        <w:t xml:space="preserve"> and </w:t>
      </w:r>
      <w:proofErr w:type="spellStart"/>
      <w:r w:rsidRPr="00DF23D0">
        <w:rPr>
          <w:rFonts w:ascii="Times New Roman" w:eastAsiaTheme="minorEastAsia" w:hAnsi="Times New Roman" w:cs="Times New Roman"/>
          <w:sz w:val="24"/>
          <w:szCs w:val="24"/>
        </w:rPr>
        <w:t>Rittirong</w:t>
      </w:r>
      <w:proofErr w:type="spellEnd"/>
      <w:r w:rsidRPr="00DF23D0">
        <w:rPr>
          <w:rFonts w:ascii="Times New Roman" w:eastAsiaTheme="minorEastAsia" w:hAnsi="Times New Roman" w:cs="Times New Roman"/>
          <w:sz w:val="24"/>
          <w:szCs w:val="24"/>
        </w:rPr>
        <w:t>. Please note that, HTGC method has been used to measure the composition of the deposit which contains solid wax particles and trapped oil. That is why the measured composition needed to be subtracted by the liquid phase composition to obtain solid phase CND. Near critical carbon number, it is difficult to differentiate between carbon numbers in liquid and solid phases. Therefore, experimentally reported CCN is just an approximation of critical carbon number.</w:t>
      </w:r>
    </w:p>
    <w:p w14:paraId="78E78347" w14:textId="5D57E19E" w:rsidR="006223B0" w:rsidRPr="006223B0" w:rsidRDefault="006223B0" w:rsidP="006223B0">
      <w:pPr>
        <w:pStyle w:val="Caption"/>
        <w:keepNext/>
        <w:jc w:val="center"/>
        <w:rPr>
          <w:rFonts w:ascii="Times New Roman"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Tabl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Tabl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5</w:t>
      </w:r>
      <w:r w:rsidRPr="006223B0">
        <w:rPr>
          <w:rFonts w:ascii="Times New Roman" w:hAnsi="Times New Roman" w:cs="Times New Roman"/>
          <w:i w:val="0"/>
          <w:color w:val="000000" w:themeColor="text1"/>
          <w:sz w:val="24"/>
          <w:szCs w:val="24"/>
        </w:rPr>
        <w:fldChar w:fldCharType="end"/>
      </w:r>
      <w:r w:rsidRPr="006223B0">
        <w:rPr>
          <w:rFonts w:ascii="Times New Roman" w:hAnsi="Times New Roman" w:cs="Times New Roman"/>
          <w:i w:val="0"/>
          <w:color w:val="000000" w:themeColor="text1"/>
          <w:sz w:val="24"/>
          <w:szCs w:val="24"/>
        </w:rPr>
        <w:t>:Binary system experimental data</w:t>
      </w:r>
    </w:p>
    <w:tbl>
      <w:tblPr>
        <w:tblW w:w="9488" w:type="dxa"/>
        <w:jc w:val="center"/>
        <w:tblLook w:val="04A0" w:firstRow="1" w:lastRow="0" w:firstColumn="1" w:lastColumn="0" w:noHBand="0" w:noVBand="1"/>
      </w:tblPr>
      <w:tblGrid>
        <w:gridCol w:w="889"/>
        <w:gridCol w:w="1518"/>
        <w:gridCol w:w="2353"/>
        <w:gridCol w:w="889"/>
        <w:gridCol w:w="1518"/>
        <w:gridCol w:w="2321"/>
      </w:tblGrid>
      <w:tr w:rsidR="00EA1218" w:rsidRPr="00DF23D0" w14:paraId="19E47735" w14:textId="77777777" w:rsidTr="006223B0">
        <w:trPr>
          <w:trHeight w:val="394"/>
          <w:jc w:val="center"/>
        </w:trPr>
        <w:tc>
          <w:tcPr>
            <w:tcW w:w="889" w:type="dxa"/>
            <w:tcBorders>
              <w:top w:val="single" w:sz="8" w:space="0" w:color="auto"/>
              <w:left w:val="single" w:sz="8" w:space="0" w:color="auto"/>
              <w:bottom w:val="nil"/>
              <w:right w:val="single" w:sz="4" w:space="0" w:color="auto"/>
            </w:tcBorders>
            <w:shd w:val="clear" w:color="auto" w:fill="auto"/>
            <w:noWrap/>
            <w:vAlign w:val="bottom"/>
            <w:hideMark/>
          </w:tcPr>
          <w:p w14:paraId="2F07F420" w14:textId="77777777" w:rsidR="00EA1218" w:rsidRPr="00DF23D0" w:rsidRDefault="00EA1218" w:rsidP="00EA1218">
            <w:pPr>
              <w:spacing w:after="0" w:line="36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System</w:t>
            </w:r>
          </w:p>
        </w:tc>
        <w:tc>
          <w:tcPr>
            <w:tcW w:w="1518" w:type="dxa"/>
            <w:tcBorders>
              <w:top w:val="single" w:sz="8" w:space="0" w:color="auto"/>
              <w:left w:val="nil"/>
              <w:bottom w:val="nil"/>
              <w:right w:val="single" w:sz="4" w:space="0" w:color="auto"/>
            </w:tcBorders>
            <w:shd w:val="clear" w:color="auto" w:fill="auto"/>
            <w:noWrap/>
            <w:vAlign w:val="bottom"/>
            <w:hideMark/>
          </w:tcPr>
          <w:p w14:paraId="5F2D3169"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Temperature, [</w:t>
            </w:r>
            <m:oMath>
              <m:r>
                <m:rPr>
                  <m:sty m:val="b"/>
                </m:rPr>
                <w:rPr>
                  <w:rFonts w:ascii="Cambria Math" w:eastAsia="Times New Roman" w:hAnsi="Cambria Math" w:cs="Times New Roman"/>
                  <w:color w:val="000000"/>
                </w:rPr>
                <m:t>°</m:t>
              </m:r>
            </m:oMath>
            <w:r w:rsidRPr="00DF23D0">
              <w:rPr>
                <w:rFonts w:ascii="Times New Roman" w:eastAsia="Times New Roman" w:hAnsi="Times New Roman" w:cs="Times New Roman"/>
                <w:b/>
                <w:color w:val="000000"/>
              </w:rPr>
              <w:t>C]</w:t>
            </w:r>
          </w:p>
        </w:tc>
        <w:tc>
          <w:tcPr>
            <w:tcW w:w="2353" w:type="dxa"/>
            <w:tcBorders>
              <w:top w:val="single" w:sz="8" w:space="0" w:color="auto"/>
              <w:left w:val="nil"/>
              <w:bottom w:val="nil"/>
              <w:right w:val="single" w:sz="8" w:space="0" w:color="auto"/>
            </w:tcBorders>
            <w:shd w:val="clear" w:color="auto" w:fill="auto"/>
            <w:noWrap/>
            <w:vAlign w:val="bottom"/>
            <w:hideMark/>
          </w:tcPr>
          <w:p w14:paraId="63CD756A"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 xml:space="preserve">solute mole fraction in liquid phase </w:t>
            </w:r>
          </w:p>
        </w:tc>
        <w:tc>
          <w:tcPr>
            <w:tcW w:w="889" w:type="dxa"/>
            <w:tcBorders>
              <w:top w:val="single" w:sz="8" w:space="0" w:color="auto"/>
              <w:left w:val="nil"/>
              <w:bottom w:val="nil"/>
              <w:right w:val="single" w:sz="4" w:space="0" w:color="auto"/>
            </w:tcBorders>
            <w:shd w:val="clear" w:color="auto" w:fill="auto"/>
            <w:noWrap/>
            <w:vAlign w:val="bottom"/>
            <w:hideMark/>
          </w:tcPr>
          <w:p w14:paraId="5C1E4F67" w14:textId="77777777" w:rsidR="00EA1218" w:rsidRPr="00DF23D0" w:rsidRDefault="00EA1218" w:rsidP="00EA1218">
            <w:pPr>
              <w:spacing w:after="0" w:line="36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System</w:t>
            </w:r>
          </w:p>
        </w:tc>
        <w:tc>
          <w:tcPr>
            <w:tcW w:w="1518" w:type="dxa"/>
            <w:tcBorders>
              <w:top w:val="single" w:sz="8" w:space="0" w:color="auto"/>
              <w:left w:val="nil"/>
              <w:bottom w:val="nil"/>
              <w:right w:val="single" w:sz="4" w:space="0" w:color="auto"/>
            </w:tcBorders>
            <w:shd w:val="clear" w:color="auto" w:fill="auto"/>
            <w:noWrap/>
            <w:vAlign w:val="bottom"/>
            <w:hideMark/>
          </w:tcPr>
          <w:p w14:paraId="11D911D7"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Temperature, [</w:t>
            </w:r>
            <m:oMath>
              <m:r>
                <m:rPr>
                  <m:sty m:val="b"/>
                </m:rPr>
                <w:rPr>
                  <w:rFonts w:ascii="Cambria Math" w:eastAsia="Times New Roman" w:hAnsi="Cambria Math" w:cs="Times New Roman"/>
                  <w:color w:val="000000"/>
                </w:rPr>
                <m:t>°</m:t>
              </m:r>
            </m:oMath>
            <w:r w:rsidRPr="00DF23D0">
              <w:rPr>
                <w:rFonts w:ascii="Times New Roman" w:eastAsia="Times New Roman" w:hAnsi="Times New Roman" w:cs="Times New Roman"/>
                <w:b/>
                <w:color w:val="000000"/>
              </w:rPr>
              <w:t>C]</w:t>
            </w:r>
          </w:p>
        </w:tc>
        <w:tc>
          <w:tcPr>
            <w:tcW w:w="2321" w:type="dxa"/>
            <w:tcBorders>
              <w:top w:val="single" w:sz="8" w:space="0" w:color="auto"/>
              <w:left w:val="nil"/>
              <w:bottom w:val="nil"/>
              <w:right w:val="single" w:sz="8" w:space="0" w:color="auto"/>
            </w:tcBorders>
            <w:shd w:val="clear" w:color="auto" w:fill="auto"/>
            <w:noWrap/>
            <w:vAlign w:val="bottom"/>
            <w:hideMark/>
          </w:tcPr>
          <w:p w14:paraId="4F8E1C67"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 xml:space="preserve">solute mole fraction in liquid phase </w:t>
            </w:r>
          </w:p>
        </w:tc>
      </w:tr>
      <w:tr w:rsidR="00EA1218" w:rsidRPr="00DF23D0" w14:paraId="53159130" w14:textId="77777777" w:rsidTr="006223B0">
        <w:trPr>
          <w:trHeight w:val="300"/>
          <w:jc w:val="center"/>
        </w:trPr>
        <w:tc>
          <w:tcPr>
            <w:tcW w:w="889"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6CBDF349"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r w:rsidRPr="00DF23D0">
              <w:rPr>
                <w:rFonts w:ascii="Times New Roman" w:eastAsia="Times New Roman" w:hAnsi="Times New Roman" w:cs="Times New Roman"/>
                <w:b/>
                <w:color w:val="000000"/>
                <w:sz w:val="26"/>
                <w:szCs w:val="26"/>
              </w:rPr>
              <w:t>n-C28 in n-C7</w:t>
            </w:r>
          </w:p>
        </w:tc>
        <w:tc>
          <w:tcPr>
            <w:tcW w:w="1518" w:type="dxa"/>
            <w:tcBorders>
              <w:top w:val="single" w:sz="8" w:space="0" w:color="auto"/>
              <w:left w:val="nil"/>
              <w:bottom w:val="single" w:sz="4" w:space="0" w:color="auto"/>
              <w:right w:val="single" w:sz="4" w:space="0" w:color="auto"/>
            </w:tcBorders>
            <w:shd w:val="clear" w:color="auto" w:fill="auto"/>
            <w:noWrap/>
            <w:vAlign w:val="bottom"/>
            <w:hideMark/>
          </w:tcPr>
          <w:p w14:paraId="4E2B18D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2.9</w:t>
            </w:r>
          </w:p>
        </w:tc>
        <w:tc>
          <w:tcPr>
            <w:tcW w:w="2353" w:type="dxa"/>
            <w:tcBorders>
              <w:top w:val="single" w:sz="8" w:space="0" w:color="auto"/>
              <w:left w:val="nil"/>
              <w:bottom w:val="single" w:sz="4" w:space="0" w:color="auto"/>
              <w:right w:val="single" w:sz="8" w:space="0" w:color="auto"/>
            </w:tcBorders>
            <w:shd w:val="clear" w:color="auto" w:fill="auto"/>
            <w:noWrap/>
            <w:vAlign w:val="bottom"/>
            <w:hideMark/>
          </w:tcPr>
          <w:p w14:paraId="66653B3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56E-02</w:t>
            </w:r>
          </w:p>
        </w:tc>
        <w:tc>
          <w:tcPr>
            <w:tcW w:w="889"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549E570B"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r w:rsidRPr="00DF23D0">
              <w:rPr>
                <w:rFonts w:ascii="Times New Roman" w:eastAsia="Times New Roman" w:hAnsi="Times New Roman" w:cs="Times New Roman"/>
                <w:b/>
                <w:color w:val="000000"/>
                <w:sz w:val="26"/>
                <w:szCs w:val="26"/>
              </w:rPr>
              <w:t>n-C32 in n-C7</w:t>
            </w:r>
          </w:p>
        </w:tc>
        <w:tc>
          <w:tcPr>
            <w:tcW w:w="1518" w:type="dxa"/>
            <w:tcBorders>
              <w:top w:val="single" w:sz="8" w:space="0" w:color="auto"/>
              <w:left w:val="nil"/>
              <w:bottom w:val="single" w:sz="4" w:space="0" w:color="auto"/>
              <w:right w:val="single" w:sz="4" w:space="0" w:color="auto"/>
            </w:tcBorders>
            <w:shd w:val="clear" w:color="auto" w:fill="auto"/>
            <w:noWrap/>
            <w:vAlign w:val="bottom"/>
            <w:hideMark/>
          </w:tcPr>
          <w:p w14:paraId="597E309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6.1</w:t>
            </w:r>
          </w:p>
        </w:tc>
        <w:tc>
          <w:tcPr>
            <w:tcW w:w="2321" w:type="dxa"/>
            <w:tcBorders>
              <w:top w:val="single" w:sz="8" w:space="0" w:color="auto"/>
              <w:left w:val="nil"/>
              <w:bottom w:val="single" w:sz="4" w:space="0" w:color="auto"/>
              <w:right w:val="single" w:sz="8" w:space="0" w:color="auto"/>
            </w:tcBorders>
            <w:shd w:val="clear" w:color="auto" w:fill="auto"/>
            <w:noWrap/>
            <w:vAlign w:val="bottom"/>
            <w:hideMark/>
          </w:tcPr>
          <w:p w14:paraId="5919EFE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37E-03</w:t>
            </w:r>
          </w:p>
        </w:tc>
      </w:tr>
      <w:tr w:rsidR="00EA1218" w:rsidRPr="00DF23D0" w14:paraId="53F0F868" w14:textId="77777777" w:rsidTr="006223B0">
        <w:trPr>
          <w:trHeight w:val="300"/>
          <w:jc w:val="center"/>
        </w:trPr>
        <w:tc>
          <w:tcPr>
            <w:tcW w:w="889" w:type="dxa"/>
            <w:vMerge/>
            <w:tcBorders>
              <w:top w:val="single" w:sz="8" w:space="0" w:color="auto"/>
              <w:left w:val="single" w:sz="8" w:space="0" w:color="auto"/>
              <w:bottom w:val="single" w:sz="8" w:space="0" w:color="000000"/>
              <w:right w:val="single" w:sz="4" w:space="0" w:color="auto"/>
            </w:tcBorders>
            <w:vAlign w:val="center"/>
            <w:hideMark/>
          </w:tcPr>
          <w:p w14:paraId="7D6FCC94"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45084A6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3.75</w:t>
            </w:r>
          </w:p>
        </w:tc>
        <w:tc>
          <w:tcPr>
            <w:tcW w:w="2353" w:type="dxa"/>
            <w:tcBorders>
              <w:top w:val="nil"/>
              <w:left w:val="nil"/>
              <w:bottom w:val="single" w:sz="4" w:space="0" w:color="auto"/>
              <w:right w:val="single" w:sz="8" w:space="0" w:color="auto"/>
            </w:tcBorders>
            <w:shd w:val="clear" w:color="auto" w:fill="auto"/>
            <w:noWrap/>
            <w:vAlign w:val="bottom"/>
            <w:hideMark/>
          </w:tcPr>
          <w:p w14:paraId="6A1BC01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74E-02</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45A413CF"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4298B88D"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7.9</w:t>
            </w:r>
          </w:p>
        </w:tc>
        <w:tc>
          <w:tcPr>
            <w:tcW w:w="2321" w:type="dxa"/>
            <w:tcBorders>
              <w:top w:val="nil"/>
              <w:left w:val="nil"/>
              <w:bottom w:val="single" w:sz="4" w:space="0" w:color="auto"/>
              <w:right w:val="single" w:sz="8" w:space="0" w:color="auto"/>
            </w:tcBorders>
            <w:shd w:val="clear" w:color="auto" w:fill="auto"/>
            <w:noWrap/>
            <w:vAlign w:val="bottom"/>
            <w:hideMark/>
          </w:tcPr>
          <w:p w14:paraId="77ECD69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83E-03</w:t>
            </w:r>
          </w:p>
        </w:tc>
      </w:tr>
      <w:tr w:rsidR="00EA1218" w:rsidRPr="00DF23D0" w14:paraId="70C3F223" w14:textId="77777777" w:rsidTr="006223B0">
        <w:trPr>
          <w:trHeight w:val="300"/>
          <w:jc w:val="center"/>
        </w:trPr>
        <w:tc>
          <w:tcPr>
            <w:tcW w:w="889" w:type="dxa"/>
            <w:vMerge/>
            <w:tcBorders>
              <w:top w:val="single" w:sz="8" w:space="0" w:color="auto"/>
              <w:left w:val="single" w:sz="8" w:space="0" w:color="auto"/>
              <w:bottom w:val="single" w:sz="8" w:space="0" w:color="000000"/>
              <w:right w:val="single" w:sz="4" w:space="0" w:color="auto"/>
            </w:tcBorders>
            <w:vAlign w:val="center"/>
            <w:hideMark/>
          </w:tcPr>
          <w:p w14:paraId="5E76855F"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03E77451"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4.3</w:t>
            </w:r>
          </w:p>
        </w:tc>
        <w:tc>
          <w:tcPr>
            <w:tcW w:w="2353" w:type="dxa"/>
            <w:tcBorders>
              <w:top w:val="nil"/>
              <w:left w:val="nil"/>
              <w:bottom w:val="single" w:sz="4" w:space="0" w:color="auto"/>
              <w:right w:val="single" w:sz="8" w:space="0" w:color="auto"/>
            </w:tcBorders>
            <w:shd w:val="clear" w:color="auto" w:fill="auto"/>
            <w:noWrap/>
            <w:vAlign w:val="bottom"/>
            <w:hideMark/>
          </w:tcPr>
          <w:p w14:paraId="616602F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04E-02</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218DB3A0"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5430C37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9.6</w:t>
            </w:r>
          </w:p>
        </w:tc>
        <w:tc>
          <w:tcPr>
            <w:tcW w:w="2321" w:type="dxa"/>
            <w:tcBorders>
              <w:top w:val="nil"/>
              <w:left w:val="nil"/>
              <w:bottom w:val="single" w:sz="4" w:space="0" w:color="auto"/>
              <w:right w:val="single" w:sz="8" w:space="0" w:color="auto"/>
            </w:tcBorders>
            <w:shd w:val="clear" w:color="auto" w:fill="auto"/>
            <w:noWrap/>
            <w:vAlign w:val="bottom"/>
            <w:hideMark/>
          </w:tcPr>
          <w:p w14:paraId="6DC6700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30E-03</w:t>
            </w:r>
          </w:p>
        </w:tc>
      </w:tr>
      <w:tr w:rsidR="00EA1218" w:rsidRPr="00DF23D0" w14:paraId="34BB1D10" w14:textId="77777777" w:rsidTr="006223B0">
        <w:trPr>
          <w:trHeight w:val="300"/>
          <w:jc w:val="center"/>
        </w:trPr>
        <w:tc>
          <w:tcPr>
            <w:tcW w:w="889" w:type="dxa"/>
            <w:vMerge/>
            <w:tcBorders>
              <w:top w:val="single" w:sz="8" w:space="0" w:color="auto"/>
              <w:left w:val="single" w:sz="8" w:space="0" w:color="auto"/>
              <w:bottom w:val="single" w:sz="8" w:space="0" w:color="000000"/>
              <w:right w:val="single" w:sz="4" w:space="0" w:color="auto"/>
            </w:tcBorders>
            <w:vAlign w:val="center"/>
            <w:hideMark/>
          </w:tcPr>
          <w:p w14:paraId="282D1AD5"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656B296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4.55</w:t>
            </w:r>
          </w:p>
        </w:tc>
        <w:tc>
          <w:tcPr>
            <w:tcW w:w="2353" w:type="dxa"/>
            <w:tcBorders>
              <w:top w:val="nil"/>
              <w:left w:val="nil"/>
              <w:bottom w:val="single" w:sz="4" w:space="0" w:color="auto"/>
              <w:right w:val="single" w:sz="8" w:space="0" w:color="auto"/>
            </w:tcBorders>
            <w:shd w:val="clear" w:color="auto" w:fill="auto"/>
            <w:noWrap/>
            <w:vAlign w:val="bottom"/>
            <w:hideMark/>
          </w:tcPr>
          <w:p w14:paraId="5B2148CF"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06E-02</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26F323F6"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58B76A6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0.7</w:t>
            </w:r>
          </w:p>
        </w:tc>
        <w:tc>
          <w:tcPr>
            <w:tcW w:w="2321" w:type="dxa"/>
            <w:tcBorders>
              <w:top w:val="nil"/>
              <w:left w:val="nil"/>
              <w:bottom w:val="single" w:sz="4" w:space="0" w:color="auto"/>
              <w:right w:val="single" w:sz="8" w:space="0" w:color="auto"/>
            </w:tcBorders>
            <w:shd w:val="clear" w:color="auto" w:fill="auto"/>
            <w:noWrap/>
            <w:vAlign w:val="bottom"/>
            <w:hideMark/>
          </w:tcPr>
          <w:p w14:paraId="0F791F8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76E-03</w:t>
            </w:r>
          </w:p>
        </w:tc>
      </w:tr>
      <w:tr w:rsidR="00EA1218" w:rsidRPr="00DF23D0" w14:paraId="755BE04E" w14:textId="77777777" w:rsidTr="006223B0">
        <w:trPr>
          <w:trHeight w:val="300"/>
          <w:jc w:val="center"/>
        </w:trPr>
        <w:tc>
          <w:tcPr>
            <w:tcW w:w="889" w:type="dxa"/>
            <w:vMerge/>
            <w:tcBorders>
              <w:top w:val="single" w:sz="8" w:space="0" w:color="auto"/>
              <w:left w:val="single" w:sz="8" w:space="0" w:color="auto"/>
              <w:bottom w:val="single" w:sz="8" w:space="0" w:color="000000"/>
              <w:right w:val="single" w:sz="4" w:space="0" w:color="auto"/>
            </w:tcBorders>
            <w:vAlign w:val="center"/>
            <w:hideMark/>
          </w:tcPr>
          <w:p w14:paraId="0956D04C"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6281B32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6.2</w:t>
            </w:r>
          </w:p>
        </w:tc>
        <w:tc>
          <w:tcPr>
            <w:tcW w:w="2353" w:type="dxa"/>
            <w:tcBorders>
              <w:top w:val="nil"/>
              <w:left w:val="nil"/>
              <w:bottom w:val="single" w:sz="4" w:space="0" w:color="auto"/>
              <w:right w:val="single" w:sz="8" w:space="0" w:color="auto"/>
            </w:tcBorders>
            <w:shd w:val="clear" w:color="auto" w:fill="auto"/>
            <w:noWrap/>
            <w:vAlign w:val="bottom"/>
            <w:hideMark/>
          </w:tcPr>
          <w:p w14:paraId="24C293D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7E-02</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57AE938B"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5F5F1FA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2.1</w:t>
            </w:r>
          </w:p>
        </w:tc>
        <w:tc>
          <w:tcPr>
            <w:tcW w:w="2321" w:type="dxa"/>
            <w:tcBorders>
              <w:top w:val="nil"/>
              <w:left w:val="nil"/>
              <w:bottom w:val="single" w:sz="4" w:space="0" w:color="auto"/>
              <w:right w:val="single" w:sz="8" w:space="0" w:color="auto"/>
            </w:tcBorders>
            <w:shd w:val="clear" w:color="auto" w:fill="auto"/>
            <w:noWrap/>
            <w:vAlign w:val="bottom"/>
            <w:hideMark/>
          </w:tcPr>
          <w:p w14:paraId="5F4F0411"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43E-03</w:t>
            </w:r>
          </w:p>
        </w:tc>
      </w:tr>
      <w:tr w:rsidR="00EA1218" w:rsidRPr="00DF23D0" w14:paraId="2AB18F2A" w14:textId="77777777" w:rsidTr="006223B0">
        <w:trPr>
          <w:trHeight w:val="300"/>
          <w:jc w:val="center"/>
        </w:trPr>
        <w:tc>
          <w:tcPr>
            <w:tcW w:w="889" w:type="dxa"/>
            <w:vMerge/>
            <w:tcBorders>
              <w:top w:val="single" w:sz="8" w:space="0" w:color="auto"/>
              <w:left w:val="single" w:sz="8" w:space="0" w:color="auto"/>
              <w:bottom w:val="single" w:sz="8" w:space="0" w:color="000000"/>
              <w:right w:val="single" w:sz="4" w:space="0" w:color="auto"/>
            </w:tcBorders>
            <w:vAlign w:val="center"/>
            <w:hideMark/>
          </w:tcPr>
          <w:p w14:paraId="60B91243"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36FE6CF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9.15</w:t>
            </w:r>
          </w:p>
        </w:tc>
        <w:tc>
          <w:tcPr>
            <w:tcW w:w="2353" w:type="dxa"/>
            <w:tcBorders>
              <w:top w:val="nil"/>
              <w:left w:val="nil"/>
              <w:bottom w:val="single" w:sz="4" w:space="0" w:color="auto"/>
              <w:right w:val="single" w:sz="8" w:space="0" w:color="auto"/>
            </w:tcBorders>
            <w:shd w:val="clear" w:color="auto" w:fill="auto"/>
            <w:noWrap/>
            <w:vAlign w:val="bottom"/>
            <w:hideMark/>
          </w:tcPr>
          <w:p w14:paraId="59A7AE73"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76E-02</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10DC66BE"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725E4F4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2.7</w:t>
            </w:r>
          </w:p>
        </w:tc>
        <w:tc>
          <w:tcPr>
            <w:tcW w:w="2321" w:type="dxa"/>
            <w:tcBorders>
              <w:top w:val="nil"/>
              <w:left w:val="nil"/>
              <w:bottom w:val="single" w:sz="4" w:space="0" w:color="auto"/>
              <w:right w:val="single" w:sz="8" w:space="0" w:color="auto"/>
            </w:tcBorders>
            <w:shd w:val="clear" w:color="auto" w:fill="auto"/>
            <w:noWrap/>
            <w:vAlign w:val="bottom"/>
            <w:hideMark/>
          </w:tcPr>
          <w:p w14:paraId="27134E5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69E-03</w:t>
            </w:r>
          </w:p>
        </w:tc>
      </w:tr>
      <w:tr w:rsidR="00EA1218" w:rsidRPr="00DF23D0" w14:paraId="7AE48919" w14:textId="77777777" w:rsidTr="006223B0">
        <w:trPr>
          <w:trHeight w:val="300"/>
          <w:jc w:val="center"/>
        </w:trPr>
        <w:tc>
          <w:tcPr>
            <w:tcW w:w="889" w:type="dxa"/>
            <w:vMerge/>
            <w:tcBorders>
              <w:top w:val="single" w:sz="8" w:space="0" w:color="auto"/>
              <w:left w:val="single" w:sz="8" w:space="0" w:color="auto"/>
              <w:bottom w:val="single" w:sz="8" w:space="0" w:color="000000"/>
              <w:right w:val="single" w:sz="4" w:space="0" w:color="auto"/>
            </w:tcBorders>
            <w:vAlign w:val="center"/>
            <w:hideMark/>
          </w:tcPr>
          <w:p w14:paraId="78CE0822"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131B044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5.2</w:t>
            </w:r>
          </w:p>
        </w:tc>
        <w:tc>
          <w:tcPr>
            <w:tcW w:w="2353" w:type="dxa"/>
            <w:tcBorders>
              <w:top w:val="nil"/>
              <w:left w:val="nil"/>
              <w:bottom w:val="single" w:sz="4" w:space="0" w:color="auto"/>
              <w:right w:val="single" w:sz="8" w:space="0" w:color="auto"/>
            </w:tcBorders>
            <w:shd w:val="clear" w:color="auto" w:fill="auto"/>
            <w:noWrap/>
            <w:vAlign w:val="bottom"/>
            <w:hideMark/>
          </w:tcPr>
          <w:p w14:paraId="0E80D2DF"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7.74E-02</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7F2660C4"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7E5B426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4.3</w:t>
            </w:r>
          </w:p>
        </w:tc>
        <w:tc>
          <w:tcPr>
            <w:tcW w:w="2321" w:type="dxa"/>
            <w:tcBorders>
              <w:top w:val="nil"/>
              <w:left w:val="nil"/>
              <w:bottom w:val="single" w:sz="4" w:space="0" w:color="auto"/>
              <w:right w:val="single" w:sz="8" w:space="0" w:color="auto"/>
            </w:tcBorders>
            <w:shd w:val="clear" w:color="auto" w:fill="auto"/>
            <w:noWrap/>
            <w:vAlign w:val="bottom"/>
            <w:hideMark/>
          </w:tcPr>
          <w:p w14:paraId="0E0F455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79E-03</w:t>
            </w:r>
          </w:p>
        </w:tc>
      </w:tr>
      <w:tr w:rsidR="00EA1218" w:rsidRPr="00DF23D0" w14:paraId="0C5B1603" w14:textId="77777777" w:rsidTr="006223B0">
        <w:trPr>
          <w:trHeight w:val="315"/>
          <w:jc w:val="center"/>
        </w:trPr>
        <w:tc>
          <w:tcPr>
            <w:tcW w:w="889" w:type="dxa"/>
            <w:vMerge/>
            <w:tcBorders>
              <w:top w:val="single" w:sz="8" w:space="0" w:color="auto"/>
              <w:left w:val="single" w:sz="8" w:space="0" w:color="auto"/>
              <w:bottom w:val="single" w:sz="8" w:space="0" w:color="000000"/>
              <w:right w:val="single" w:sz="4" w:space="0" w:color="auto"/>
            </w:tcBorders>
            <w:vAlign w:val="center"/>
            <w:hideMark/>
          </w:tcPr>
          <w:p w14:paraId="2C6C8A81"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8" w:space="0" w:color="auto"/>
              <w:right w:val="single" w:sz="4" w:space="0" w:color="auto"/>
            </w:tcBorders>
            <w:shd w:val="clear" w:color="auto" w:fill="auto"/>
            <w:noWrap/>
            <w:vAlign w:val="bottom"/>
            <w:hideMark/>
          </w:tcPr>
          <w:p w14:paraId="5B0A4B9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8.8</w:t>
            </w:r>
          </w:p>
        </w:tc>
        <w:tc>
          <w:tcPr>
            <w:tcW w:w="2353" w:type="dxa"/>
            <w:tcBorders>
              <w:top w:val="nil"/>
              <w:left w:val="nil"/>
              <w:bottom w:val="single" w:sz="8" w:space="0" w:color="auto"/>
              <w:right w:val="single" w:sz="8" w:space="0" w:color="auto"/>
            </w:tcBorders>
            <w:shd w:val="clear" w:color="auto" w:fill="auto"/>
            <w:noWrap/>
            <w:vAlign w:val="bottom"/>
            <w:hideMark/>
          </w:tcPr>
          <w:p w14:paraId="350363D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14E-01</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5E1AADA3"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40842154"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2</w:t>
            </w:r>
          </w:p>
        </w:tc>
        <w:tc>
          <w:tcPr>
            <w:tcW w:w="2321" w:type="dxa"/>
            <w:tcBorders>
              <w:top w:val="nil"/>
              <w:left w:val="nil"/>
              <w:bottom w:val="single" w:sz="4" w:space="0" w:color="auto"/>
              <w:right w:val="single" w:sz="8" w:space="0" w:color="auto"/>
            </w:tcBorders>
            <w:shd w:val="clear" w:color="auto" w:fill="auto"/>
            <w:noWrap/>
            <w:vAlign w:val="bottom"/>
            <w:hideMark/>
          </w:tcPr>
          <w:p w14:paraId="27FF689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5.54E-03</w:t>
            </w:r>
          </w:p>
        </w:tc>
      </w:tr>
      <w:tr w:rsidR="00EA1218" w:rsidRPr="00DF23D0" w14:paraId="0C5CDF99" w14:textId="77777777" w:rsidTr="006223B0">
        <w:trPr>
          <w:trHeight w:val="300"/>
          <w:jc w:val="center"/>
        </w:trPr>
        <w:tc>
          <w:tcPr>
            <w:tcW w:w="889"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1D681F53"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r w:rsidRPr="00DF23D0">
              <w:rPr>
                <w:rFonts w:ascii="Times New Roman" w:eastAsia="Times New Roman" w:hAnsi="Times New Roman" w:cs="Times New Roman"/>
                <w:b/>
                <w:color w:val="000000"/>
                <w:sz w:val="26"/>
                <w:szCs w:val="26"/>
              </w:rPr>
              <w:t>n-C25 in n-C7</w:t>
            </w:r>
          </w:p>
        </w:tc>
        <w:tc>
          <w:tcPr>
            <w:tcW w:w="1518" w:type="dxa"/>
            <w:tcBorders>
              <w:top w:val="nil"/>
              <w:left w:val="nil"/>
              <w:bottom w:val="single" w:sz="4" w:space="0" w:color="auto"/>
              <w:right w:val="single" w:sz="4" w:space="0" w:color="auto"/>
            </w:tcBorders>
            <w:shd w:val="clear" w:color="auto" w:fill="auto"/>
            <w:noWrap/>
            <w:vAlign w:val="bottom"/>
            <w:hideMark/>
          </w:tcPr>
          <w:p w14:paraId="3E866967"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4.15</w:t>
            </w:r>
          </w:p>
        </w:tc>
        <w:tc>
          <w:tcPr>
            <w:tcW w:w="2353" w:type="dxa"/>
            <w:tcBorders>
              <w:top w:val="nil"/>
              <w:left w:val="nil"/>
              <w:bottom w:val="single" w:sz="4" w:space="0" w:color="auto"/>
              <w:right w:val="single" w:sz="8" w:space="0" w:color="auto"/>
            </w:tcBorders>
            <w:shd w:val="clear" w:color="auto" w:fill="auto"/>
            <w:noWrap/>
            <w:vAlign w:val="bottom"/>
            <w:hideMark/>
          </w:tcPr>
          <w:p w14:paraId="45865B6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69E-01</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4E6C4C3D"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2BB59C4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6.55</w:t>
            </w:r>
          </w:p>
        </w:tc>
        <w:tc>
          <w:tcPr>
            <w:tcW w:w="2321" w:type="dxa"/>
            <w:tcBorders>
              <w:top w:val="nil"/>
              <w:left w:val="nil"/>
              <w:bottom w:val="single" w:sz="4" w:space="0" w:color="auto"/>
              <w:right w:val="single" w:sz="8" w:space="0" w:color="auto"/>
            </w:tcBorders>
            <w:shd w:val="clear" w:color="auto" w:fill="auto"/>
            <w:noWrap/>
            <w:vAlign w:val="bottom"/>
            <w:hideMark/>
          </w:tcPr>
          <w:p w14:paraId="7137FFC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6.82E-03</w:t>
            </w:r>
          </w:p>
        </w:tc>
      </w:tr>
      <w:tr w:rsidR="00EA1218" w:rsidRPr="00DF23D0" w14:paraId="26141CF7"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61FAA3C2"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676925A3"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2.65</w:t>
            </w:r>
          </w:p>
        </w:tc>
        <w:tc>
          <w:tcPr>
            <w:tcW w:w="2353" w:type="dxa"/>
            <w:tcBorders>
              <w:top w:val="nil"/>
              <w:left w:val="nil"/>
              <w:bottom w:val="single" w:sz="4" w:space="0" w:color="auto"/>
              <w:right w:val="single" w:sz="8" w:space="0" w:color="auto"/>
            </w:tcBorders>
            <w:shd w:val="clear" w:color="auto" w:fill="auto"/>
            <w:noWrap/>
            <w:vAlign w:val="bottom"/>
            <w:hideMark/>
          </w:tcPr>
          <w:p w14:paraId="47D5C817"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91E-01</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6F69E714"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4CD2EA7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7.9</w:t>
            </w:r>
          </w:p>
        </w:tc>
        <w:tc>
          <w:tcPr>
            <w:tcW w:w="2321" w:type="dxa"/>
            <w:tcBorders>
              <w:top w:val="nil"/>
              <w:left w:val="nil"/>
              <w:bottom w:val="single" w:sz="4" w:space="0" w:color="auto"/>
              <w:right w:val="single" w:sz="8" w:space="0" w:color="auto"/>
            </w:tcBorders>
            <w:shd w:val="clear" w:color="auto" w:fill="auto"/>
            <w:noWrap/>
            <w:vAlign w:val="bottom"/>
            <w:hideMark/>
          </w:tcPr>
          <w:p w14:paraId="5279CF57"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8.05E-03</w:t>
            </w:r>
          </w:p>
        </w:tc>
      </w:tr>
      <w:tr w:rsidR="00EA1218" w:rsidRPr="00DF23D0" w14:paraId="6847F380"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6CA7F9D5"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032852E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2.25</w:t>
            </w:r>
          </w:p>
        </w:tc>
        <w:tc>
          <w:tcPr>
            <w:tcW w:w="2353" w:type="dxa"/>
            <w:tcBorders>
              <w:top w:val="nil"/>
              <w:left w:val="nil"/>
              <w:bottom w:val="single" w:sz="4" w:space="0" w:color="auto"/>
              <w:right w:val="single" w:sz="8" w:space="0" w:color="auto"/>
            </w:tcBorders>
            <w:shd w:val="clear" w:color="auto" w:fill="auto"/>
            <w:noWrap/>
            <w:vAlign w:val="bottom"/>
            <w:hideMark/>
          </w:tcPr>
          <w:p w14:paraId="3CFFFD7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76E-01</w:t>
            </w:r>
          </w:p>
        </w:tc>
        <w:tc>
          <w:tcPr>
            <w:tcW w:w="889" w:type="dxa"/>
            <w:vMerge/>
            <w:tcBorders>
              <w:top w:val="single" w:sz="8" w:space="0" w:color="auto"/>
              <w:left w:val="single" w:sz="8" w:space="0" w:color="auto"/>
              <w:bottom w:val="single" w:sz="8" w:space="0" w:color="000000"/>
              <w:right w:val="single" w:sz="4" w:space="0" w:color="auto"/>
            </w:tcBorders>
            <w:vAlign w:val="center"/>
            <w:hideMark/>
          </w:tcPr>
          <w:p w14:paraId="43ABB0E0"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8" w:space="0" w:color="auto"/>
              <w:right w:val="single" w:sz="4" w:space="0" w:color="auto"/>
            </w:tcBorders>
            <w:shd w:val="clear" w:color="auto" w:fill="auto"/>
            <w:noWrap/>
            <w:vAlign w:val="bottom"/>
            <w:hideMark/>
          </w:tcPr>
          <w:p w14:paraId="2CAD486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8.4</w:t>
            </w:r>
          </w:p>
        </w:tc>
        <w:tc>
          <w:tcPr>
            <w:tcW w:w="2321" w:type="dxa"/>
            <w:tcBorders>
              <w:top w:val="nil"/>
              <w:left w:val="nil"/>
              <w:bottom w:val="single" w:sz="8" w:space="0" w:color="auto"/>
              <w:right w:val="single" w:sz="8" w:space="0" w:color="auto"/>
            </w:tcBorders>
            <w:shd w:val="clear" w:color="auto" w:fill="auto"/>
            <w:noWrap/>
            <w:vAlign w:val="bottom"/>
            <w:hideMark/>
          </w:tcPr>
          <w:p w14:paraId="0EBF9F1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8.61E-03</w:t>
            </w:r>
          </w:p>
        </w:tc>
      </w:tr>
      <w:tr w:rsidR="00EA1218" w:rsidRPr="00DF23D0" w14:paraId="5B7A8380"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2B5558C8"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043BBDF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1.05</w:t>
            </w:r>
          </w:p>
        </w:tc>
        <w:tc>
          <w:tcPr>
            <w:tcW w:w="2353" w:type="dxa"/>
            <w:tcBorders>
              <w:top w:val="nil"/>
              <w:left w:val="nil"/>
              <w:bottom w:val="single" w:sz="4" w:space="0" w:color="auto"/>
              <w:right w:val="single" w:sz="8" w:space="0" w:color="auto"/>
            </w:tcBorders>
            <w:shd w:val="clear" w:color="auto" w:fill="auto"/>
            <w:noWrap/>
            <w:vAlign w:val="bottom"/>
            <w:hideMark/>
          </w:tcPr>
          <w:p w14:paraId="02F4316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56E-01</w:t>
            </w:r>
          </w:p>
        </w:tc>
        <w:tc>
          <w:tcPr>
            <w:tcW w:w="889"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6D1839D8"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r w:rsidRPr="00DF23D0">
              <w:rPr>
                <w:rFonts w:ascii="Times New Roman" w:eastAsia="Times New Roman" w:hAnsi="Times New Roman" w:cs="Times New Roman"/>
                <w:b/>
                <w:color w:val="000000"/>
                <w:sz w:val="26"/>
                <w:szCs w:val="26"/>
              </w:rPr>
              <w:t>n-C36 in n-C7</w:t>
            </w:r>
          </w:p>
        </w:tc>
        <w:tc>
          <w:tcPr>
            <w:tcW w:w="1518" w:type="dxa"/>
            <w:tcBorders>
              <w:top w:val="nil"/>
              <w:left w:val="nil"/>
              <w:bottom w:val="single" w:sz="4" w:space="0" w:color="auto"/>
              <w:right w:val="single" w:sz="4" w:space="0" w:color="auto"/>
            </w:tcBorders>
            <w:shd w:val="clear" w:color="auto" w:fill="auto"/>
            <w:noWrap/>
            <w:vAlign w:val="bottom"/>
            <w:hideMark/>
          </w:tcPr>
          <w:p w14:paraId="5570163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8.1</w:t>
            </w:r>
          </w:p>
        </w:tc>
        <w:tc>
          <w:tcPr>
            <w:tcW w:w="2321" w:type="dxa"/>
            <w:tcBorders>
              <w:top w:val="nil"/>
              <w:left w:val="nil"/>
              <w:bottom w:val="single" w:sz="4" w:space="0" w:color="auto"/>
              <w:right w:val="single" w:sz="8" w:space="0" w:color="auto"/>
            </w:tcBorders>
            <w:shd w:val="clear" w:color="auto" w:fill="auto"/>
            <w:noWrap/>
            <w:vAlign w:val="bottom"/>
            <w:hideMark/>
          </w:tcPr>
          <w:p w14:paraId="481151C3"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29E-04</w:t>
            </w:r>
          </w:p>
        </w:tc>
      </w:tr>
      <w:tr w:rsidR="00EA1218" w:rsidRPr="00DF23D0" w14:paraId="5182CBC2"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0613A14B"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3A1F5AE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7.75</w:t>
            </w:r>
          </w:p>
        </w:tc>
        <w:tc>
          <w:tcPr>
            <w:tcW w:w="2353" w:type="dxa"/>
            <w:tcBorders>
              <w:top w:val="nil"/>
              <w:left w:val="nil"/>
              <w:bottom w:val="single" w:sz="4" w:space="0" w:color="auto"/>
              <w:right w:val="single" w:sz="8" w:space="0" w:color="auto"/>
            </w:tcBorders>
            <w:shd w:val="clear" w:color="auto" w:fill="auto"/>
            <w:noWrap/>
            <w:vAlign w:val="bottom"/>
            <w:hideMark/>
          </w:tcPr>
          <w:p w14:paraId="5FEFA457"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7E-01</w:t>
            </w:r>
          </w:p>
        </w:tc>
        <w:tc>
          <w:tcPr>
            <w:tcW w:w="889" w:type="dxa"/>
            <w:vMerge/>
            <w:tcBorders>
              <w:top w:val="nil"/>
              <w:left w:val="single" w:sz="8" w:space="0" w:color="auto"/>
              <w:bottom w:val="single" w:sz="8" w:space="0" w:color="000000"/>
              <w:right w:val="single" w:sz="4" w:space="0" w:color="auto"/>
            </w:tcBorders>
            <w:vAlign w:val="center"/>
            <w:hideMark/>
          </w:tcPr>
          <w:p w14:paraId="07807593"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662B4551"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9</w:t>
            </w:r>
          </w:p>
        </w:tc>
        <w:tc>
          <w:tcPr>
            <w:tcW w:w="2321" w:type="dxa"/>
            <w:tcBorders>
              <w:top w:val="nil"/>
              <w:left w:val="nil"/>
              <w:bottom w:val="single" w:sz="4" w:space="0" w:color="auto"/>
              <w:right w:val="single" w:sz="8" w:space="0" w:color="auto"/>
            </w:tcBorders>
            <w:shd w:val="clear" w:color="auto" w:fill="auto"/>
            <w:noWrap/>
            <w:vAlign w:val="bottom"/>
            <w:hideMark/>
          </w:tcPr>
          <w:p w14:paraId="250F281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56E-04</w:t>
            </w:r>
          </w:p>
        </w:tc>
      </w:tr>
      <w:tr w:rsidR="00EA1218" w:rsidRPr="00DF23D0" w14:paraId="7761CD83"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21CFA88C"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3681B8E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7.25</w:t>
            </w:r>
          </w:p>
        </w:tc>
        <w:tc>
          <w:tcPr>
            <w:tcW w:w="2353" w:type="dxa"/>
            <w:tcBorders>
              <w:top w:val="nil"/>
              <w:left w:val="nil"/>
              <w:bottom w:val="single" w:sz="4" w:space="0" w:color="auto"/>
              <w:right w:val="single" w:sz="8" w:space="0" w:color="auto"/>
            </w:tcBorders>
            <w:shd w:val="clear" w:color="auto" w:fill="auto"/>
            <w:noWrap/>
            <w:vAlign w:val="bottom"/>
            <w:hideMark/>
          </w:tcPr>
          <w:p w14:paraId="299E8E8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23E-01</w:t>
            </w:r>
          </w:p>
        </w:tc>
        <w:tc>
          <w:tcPr>
            <w:tcW w:w="889" w:type="dxa"/>
            <w:vMerge/>
            <w:tcBorders>
              <w:top w:val="nil"/>
              <w:left w:val="single" w:sz="8" w:space="0" w:color="auto"/>
              <w:bottom w:val="single" w:sz="8" w:space="0" w:color="000000"/>
              <w:right w:val="single" w:sz="4" w:space="0" w:color="auto"/>
            </w:tcBorders>
            <w:vAlign w:val="center"/>
            <w:hideMark/>
          </w:tcPr>
          <w:p w14:paraId="42CE44AE"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7E2DA22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9.25</w:t>
            </w:r>
          </w:p>
        </w:tc>
        <w:tc>
          <w:tcPr>
            <w:tcW w:w="2321" w:type="dxa"/>
            <w:tcBorders>
              <w:top w:val="nil"/>
              <w:left w:val="nil"/>
              <w:bottom w:val="single" w:sz="4" w:space="0" w:color="auto"/>
              <w:right w:val="single" w:sz="8" w:space="0" w:color="auto"/>
            </w:tcBorders>
            <w:shd w:val="clear" w:color="auto" w:fill="auto"/>
            <w:noWrap/>
            <w:vAlign w:val="bottom"/>
            <w:hideMark/>
          </w:tcPr>
          <w:p w14:paraId="37B35F7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75E-04</w:t>
            </w:r>
          </w:p>
        </w:tc>
      </w:tr>
      <w:tr w:rsidR="00EA1218" w:rsidRPr="00DF23D0" w14:paraId="67E62F72"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7E161BC3"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4" w:space="0" w:color="auto"/>
              <w:right w:val="single" w:sz="4" w:space="0" w:color="auto"/>
            </w:tcBorders>
            <w:shd w:val="clear" w:color="auto" w:fill="auto"/>
            <w:noWrap/>
            <w:vAlign w:val="bottom"/>
            <w:hideMark/>
          </w:tcPr>
          <w:p w14:paraId="31340DBD"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8.25</w:t>
            </w:r>
          </w:p>
        </w:tc>
        <w:tc>
          <w:tcPr>
            <w:tcW w:w="2353" w:type="dxa"/>
            <w:tcBorders>
              <w:top w:val="nil"/>
              <w:left w:val="nil"/>
              <w:bottom w:val="single" w:sz="4" w:space="0" w:color="auto"/>
              <w:right w:val="single" w:sz="8" w:space="0" w:color="auto"/>
            </w:tcBorders>
            <w:shd w:val="clear" w:color="auto" w:fill="auto"/>
            <w:noWrap/>
            <w:vAlign w:val="bottom"/>
            <w:hideMark/>
          </w:tcPr>
          <w:p w14:paraId="34FFD5E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04E-01</w:t>
            </w:r>
          </w:p>
        </w:tc>
        <w:tc>
          <w:tcPr>
            <w:tcW w:w="889" w:type="dxa"/>
            <w:vMerge/>
            <w:tcBorders>
              <w:top w:val="nil"/>
              <w:left w:val="single" w:sz="8" w:space="0" w:color="auto"/>
              <w:bottom w:val="single" w:sz="8" w:space="0" w:color="000000"/>
              <w:right w:val="single" w:sz="4" w:space="0" w:color="auto"/>
            </w:tcBorders>
            <w:vAlign w:val="center"/>
            <w:hideMark/>
          </w:tcPr>
          <w:p w14:paraId="55BE4C12"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0079351F"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0.3</w:t>
            </w:r>
          </w:p>
        </w:tc>
        <w:tc>
          <w:tcPr>
            <w:tcW w:w="2321" w:type="dxa"/>
            <w:tcBorders>
              <w:top w:val="nil"/>
              <w:left w:val="nil"/>
              <w:bottom w:val="single" w:sz="4" w:space="0" w:color="auto"/>
              <w:right w:val="single" w:sz="8" w:space="0" w:color="auto"/>
            </w:tcBorders>
            <w:shd w:val="clear" w:color="auto" w:fill="auto"/>
            <w:noWrap/>
            <w:vAlign w:val="bottom"/>
            <w:hideMark/>
          </w:tcPr>
          <w:p w14:paraId="44F78CED"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31E-04</w:t>
            </w:r>
          </w:p>
        </w:tc>
      </w:tr>
      <w:tr w:rsidR="00EA1218" w:rsidRPr="00DF23D0" w14:paraId="59D494B1" w14:textId="77777777" w:rsidTr="006223B0">
        <w:trPr>
          <w:trHeight w:val="315"/>
          <w:jc w:val="center"/>
        </w:trPr>
        <w:tc>
          <w:tcPr>
            <w:tcW w:w="889" w:type="dxa"/>
            <w:vMerge/>
            <w:tcBorders>
              <w:top w:val="nil"/>
              <w:left w:val="single" w:sz="8" w:space="0" w:color="auto"/>
              <w:bottom w:val="single" w:sz="8" w:space="0" w:color="000000"/>
              <w:right w:val="single" w:sz="4" w:space="0" w:color="auto"/>
            </w:tcBorders>
            <w:vAlign w:val="center"/>
            <w:hideMark/>
          </w:tcPr>
          <w:p w14:paraId="04B71B6F" w14:textId="77777777" w:rsidR="00EA1218" w:rsidRPr="00DF23D0" w:rsidRDefault="00EA1218" w:rsidP="00EA1218">
            <w:pPr>
              <w:spacing w:after="0" w:line="240" w:lineRule="auto"/>
              <w:rPr>
                <w:rFonts w:ascii="Times New Roman" w:eastAsia="Times New Roman" w:hAnsi="Times New Roman" w:cs="Times New Roman"/>
                <w:b/>
                <w:color w:val="000000"/>
                <w:sz w:val="26"/>
                <w:szCs w:val="26"/>
              </w:rPr>
            </w:pPr>
          </w:p>
        </w:tc>
        <w:tc>
          <w:tcPr>
            <w:tcW w:w="1518" w:type="dxa"/>
            <w:tcBorders>
              <w:top w:val="nil"/>
              <w:left w:val="nil"/>
              <w:bottom w:val="single" w:sz="8" w:space="0" w:color="auto"/>
              <w:right w:val="single" w:sz="4" w:space="0" w:color="auto"/>
            </w:tcBorders>
            <w:shd w:val="clear" w:color="auto" w:fill="auto"/>
            <w:noWrap/>
            <w:vAlign w:val="bottom"/>
            <w:hideMark/>
          </w:tcPr>
          <w:p w14:paraId="7FA41DD4"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7.55</w:t>
            </w:r>
          </w:p>
        </w:tc>
        <w:tc>
          <w:tcPr>
            <w:tcW w:w="2353" w:type="dxa"/>
            <w:tcBorders>
              <w:top w:val="nil"/>
              <w:left w:val="nil"/>
              <w:bottom w:val="single" w:sz="8" w:space="0" w:color="auto"/>
              <w:right w:val="single" w:sz="8" w:space="0" w:color="auto"/>
            </w:tcBorders>
            <w:shd w:val="clear" w:color="auto" w:fill="auto"/>
            <w:noWrap/>
            <w:vAlign w:val="bottom"/>
            <w:hideMark/>
          </w:tcPr>
          <w:p w14:paraId="56194A2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9.80E-02</w:t>
            </w:r>
          </w:p>
        </w:tc>
        <w:tc>
          <w:tcPr>
            <w:tcW w:w="889" w:type="dxa"/>
            <w:vMerge/>
            <w:tcBorders>
              <w:top w:val="nil"/>
              <w:left w:val="single" w:sz="8" w:space="0" w:color="auto"/>
              <w:bottom w:val="single" w:sz="8" w:space="0" w:color="000000"/>
              <w:right w:val="single" w:sz="4" w:space="0" w:color="auto"/>
            </w:tcBorders>
            <w:vAlign w:val="center"/>
            <w:hideMark/>
          </w:tcPr>
          <w:p w14:paraId="233F5314"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4F62D89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2.1</w:t>
            </w:r>
          </w:p>
        </w:tc>
        <w:tc>
          <w:tcPr>
            <w:tcW w:w="2321" w:type="dxa"/>
            <w:tcBorders>
              <w:top w:val="nil"/>
              <w:left w:val="nil"/>
              <w:bottom w:val="single" w:sz="4" w:space="0" w:color="auto"/>
              <w:right w:val="single" w:sz="8" w:space="0" w:color="auto"/>
            </w:tcBorders>
            <w:shd w:val="clear" w:color="auto" w:fill="auto"/>
            <w:noWrap/>
            <w:vAlign w:val="bottom"/>
            <w:hideMark/>
          </w:tcPr>
          <w:p w14:paraId="1E1D01A3"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5.98E-04</w:t>
            </w:r>
          </w:p>
        </w:tc>
      </w:tr>
      <w:tr w:rsidR="00EA1218" w:rsidRPr="00DF23D0" w14:paraId="5D014F19" w14:textId="77777777" w:rsidTr="006223B0">
        <w:trPr>
          <w:trHeight w:val="300"/>
          <w:jc w:val="center"/>
        </w:trPr>
        <w:tc>
          <w:tcPr>
            <w:tcW w:w="889"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4B593945"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r w:rsidRPr="00DF23D0">
              <w:rPr>
                <w:rFonts w:ascii="Times New Roman" w:eastAsia="Times New Roman" w:hAnsi="Times New Roman" w:cs="Times New Roman"/>
                <w:b/>
                <w:color w:val="000000"/>
                <w:sz w:val="26"/>
                <w:szCs w:val="26"/>
              </w:rPr>
              <w:t>n-C23 in n-C7</w:t>
            </w:r>
          </w:p>
        </w:tc>
        <w:tc>
          <w:tcPr>
            <w:tcW w:w="1518" w:type="dxa"/>
            <w:tcBorders>
              <w:top w:val="nil"/>
              <w:left w:val="nil"/>
              <w:bottom w:val="single" w:sz="4" w:space="0" w:color="auto"/>
              <w:right w:val="single" w:sz="4" w:space="0" w:color="auto"/>
            </w:tcBorders>
            <w:shd w:val="clear" w:color="auto" w:fill="auto"/>
            <w:noWrap/>
            <w:vAlign w:val="bottom"/>
            <w:hideMark/>
          </w:tcPr>
          <w:p w14:paraId="38F6E64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2.05</w:t>
            </w:r>
          </w:p>
        </w:tc>
        <w:tc>
          <w:tcPr>
            <w:tcW w:w="2353" w:type="dxa"/>
            <w:tcBorders>
              <w:top w:val="nil"/>
              <w:left w:val="nil"/>
              <w:bottom w:val="single" w:sz="4" w:space="0" w:color="auto"/>
              <w:right w:val="single" w:sz="8" w:space="0" w:color="auto"/>
            </w:tcBorders>
            <w:shd w:val="clear" w:color="auto" w:fill="auto"/>
            <w:noWrap/>
            <w:vAlign w:val="bottom"/>
            <w:hideMark/>
          </w:tcPr>
          <w:p w14:paraId="72ED264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68E-01</w:t>
            </w:r>
          </w:p>
        </w:tc>
        <w:tc>
          <w:tcPr>
            <w:tcW w:w="889" w:type="dxa"/>
            <w:vMerge/>
            <w:tcBorders>
              <w:top w:val="nil"/>
              <w:left w:val="single" w:sz="8" w:space="0" w:color="auto"/>
              <w:bottom w:val="single" w:sz="8" w:space="0" w:color="000000"/>
              <w:right w:val="single" w:sz="4" w:space="0" w:color="auto"/>
            </w:tcBorders>
            <w:vAlign w:val="center"/>
            <w:hideMark/>
          </w:tcPr>
          <w:p w14:paraId="0EE3697D"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45528A4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2.9</w:t>
            </w:r>
          </w:p>
        </w:tc>
        <w:tc>
          <w:tcPr>
            <w:tcW w:w="2321" w:type="dxa"/>
            <w:tcBorders>
              <w:top w:val="nil"/>
              <w:left w:val="nil"/>
              <w:bottom w:val="single" w:sz="4" w:space="0" w:color="auto"/>
              <w:right w:val="single" w:sz="8" w:space="0" w:color="auto"/>
            </w:tcBorders>
            <w:shd w:val="clear" w:color="auto" w:fill="auto"/>
            <w:noWrap/>
            <w:vAlign w:val="bottom"/>
            <w:hideMark/>
          </w:tcPr>
          <w:p w14:paraId="0A904DB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6.70E-04</w:t>
            </w:r>
          </w:p>
        </w:tc>
      </w:tr>
      <w:tr w:rsidR="00EA1218" w:rsidRPr="00DF23D0" w14:paraId="715A15A9"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16445D15"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57B3B0C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1.35</w:t>
            </w:r>
          </w:p>
        </w:tc>
        <w:tc>
          <w:tcPr>
            <w:tcW w:w="2353" w:type="dxa"/>
            <w:tcBorders>
              <w:top w:val="nil"/>
              <w:left w:val="nil"/>
              <w:bottom w:val="single" w:sz="4" w:space="0" w:color="auto"/>
              <w:right w:val="single" w:sz="8" w:space="0" w:color="auto"/>
            </w:tcBorders>
            <w:shd w:val="clear" w:color="auto" w:fill="auto"/>
            <w:noWrap/>
            <w:vAlign w:val="bottom"/>
            <w:hideMark/>
          </w:tcPr>
          <w:p w14:paraId="23921E2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2E-01</w:t>
            </w:r>
          </w:p>
        </w:tc>
        <w:tc>
          <w:tcPr>
            <w:tcW w:w="889" w:type="dxa"/>
            <w:vMerge/>
            <w:tcBorders>
              <w:top w:val="nil"/>
              <w:left w:val="single" w:sz="8" w:space="0" w:color="auto"/>
              <w:bottom w:val="single" w:sz="8" w:space="0" w:color="000000"/>
              <w:right w:val="single" w:sz="4" w:space="0" w:color="auto"/>
            </w:tcBorders>
            <w:vAlign w:val="center"/>
            <w:hideMark/>
          </w:tcPr>
          <w:p w14:paraId="379AD5A5"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4A02E5DF"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3.25</w:t>
            </w:r>
          </w:p>
        </w:tc>
        <w:tc>
          <w:tcPr>
            <w:tcW w:w="2321" w:type="dxa"/>
            <w:tcBorders>
              <w:top w:val="nil"/>
              <w:left w:val="nil"/>
              <w:bottom w:val="single" w:sz="4" w:space="0" w:color="auto"/>
              <w:right w:val="single" w:sz="8" w:space="0" w:color="auto"/>
            </w:tcBorders>
            <w:shd w:val="clear" w:color="auto" w:fill="auto"/>
            <w:noWrap/>
            <w:vAlign w:val="bottom"/>
            <w:hideMark/>
          </w:tcPr>
          <w:p w14:paraId="6C39681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7.54E-04</w:t>
            </w:r>
          </w:p>
        </w:tc>
      </w:tr>
      <w:tr w:rsidR="00EA1218" w:rsidRPr="00DF23D0" w14:paraId="14326B05"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27FDEB4F"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5338F35D"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1.15</w:t>
            </w:r>
          </w:p>
        </w:tc>
        <w:tc>
          <w:tcPr>
            <w:tcW w:w="2353" w:type="dxa"/>
            <w:tcBorders>
              <w:top w:val="nil"/>
              <w:left w:val="nil"/>
              <w:bottom w:val="single" w:sz="4" w:space="0" w:color="auto"/>
              <w:right w:val="single" w:sz="8" w:space="0" w:color="auto"/>
            </w:tcBorders>
            <w:shd w:val="clear" w:color="auto" w:fill="auto"/>
            <w:noWrap/>
            <w:vAlign w:val="bottom"/>
            <w:hideMark/>
          </w:tcPr>
          <w:p w14:paraId="4ADD236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35E-01</w:t>
            </w:r>
          </w:p>
        </w:tc>
        <w:tc>
          <w:tcPr>
            <w:tcW w:w="889" w:type="dxa"/>
            <w:vMerge/>
            <w:tcBorders>
              <w:top w:val="nil"/>
              <w:left w:val="single" w:sz="8" w:space="0" w:color="auto"/>
              <w:bottom w:val="single" w:sz="8" w:space="0" w:color="000000"/>
              <w:right w:val="single" w:sz="4" w:space="0" w:color="auto"/>
            </w:tcBorders>
            <w:vAlign w:val="center"/>
            <w:hideMark/>
          </w:tcPr>
          <w:p w14:paraId="20A51B57"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79168D0D"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4.4</w:t>
            </w:r>
          </w:p>
        </w:tc>
        <w:tc>
          <w:tcPr>
            <w:tcW w:w="2321" w:type="dxa"/>
            <w:tcBorders>
              <w:top w:val="nil"/>
              <w:left w:val="nil"/>
              <w:bottom w:val="single" w:sz="4" w:space="0" w:color="auto"/>
              <w:right w:val="single" w:sz="8" w:space="0" w:color="auto"/>
            </w:tcBorders>
            <w:shd w:val="clear" w:color="auto" w:fill="auto"/>
            <w:noWrap/>
            <w:vAlign w:val="bottom"/>
            <w:hideMark/>
          </w:tcPr>
          <w:p w14:paraId="712E319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9.18E-04</w:t>
            </w:r>
          </w:p>
        </w:tc>
      </w:tr>
      <w:tr w:rsidR="00EA1218" w:rsidRPr="00DF23D0" w14:paraId="1883B0EE"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6D405297"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57AD586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8.15</w:t>
            </w:r>
          </w:p>
        </w:tc>
        <w:tc>
          <w:tcPr>
            <w:tcW w:w="2353" w:type="dxa"/>
            <w:tcBorders>
              <w:top w:val="nil"/>
              <w:left w:val="nil"/>
              <w:bottom w:val="single" w:sz="4" w:space="0" w:color="auto"/>
              <w:right w:val="single" w:sz="8" w:space="0" w:color="auto"/>
            </w:tcBorders>
            <w:shd w:val="clear" w:color="auto" w:fill="auto"/>
            <w:noWrap/>
            <w:vAlign w:val="bottom"/>
            <w:hideMark/>
          </w:tcPr>
          <w:p w14:paraId="3025307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00E-01</w:t>
            </w:r>
          </w:p>
        </w:tc>
        <w:tc>
          <w:tcPr>
            <w:tcW w:w="889" w:type="dxa"/>
            <w:vMerge/>
            <w:tcBorders>
              <w:top w:val="nil"/>
              <w:left w:val="single" w:sz="8" w:space="0" w:color="auto"/>
              <w:bottom w:val="single" w:sz="8" w:space="0" w:color="000000"/>
              <w:right w:val="single" w:sz="4" w:space="0" w:color="auto"/>
            </w:tcBorders>
            <w:vAlign w:val="center"/>
            <w:hideMark/>
          </w:tcPr>
          <w:p w14:paraId="1DC16F9F"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20E3DC3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8</w:t>
            </w:r>
          </w:p>
        </w:tc>
        <w:tc>
          <w:tcPr>
            <w:tcW w:w="2321" w:type="dxa"/>
            <w:tcBorders>
              <w:top w:val="nil"/>
              <w:left w:val="nil"/>
              <w:bottom w:val="single" w:sz="4" w:space="0" w:color="auto"/>
              <w:right w:val="single" w:sz="8" w:space="0" w:color="auto"/>
            </w:tcBorders>
            <w:shd w:val="clear" w:color="auto" w:fill="auto"/>
            <w:noWrap/>
            <w:vAlign w:val="bottom"/>
            <w:hideMark/>
          </w:tcPr>
          <w:p w14:paraId="6082E47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16E-03</w:t>
            </w:r>
          </w:p>
        </w:tc>
      </w:tr>
      <w:tr w:rsidR="00EA1218" w:rsidRPr="00DF23D0" w14:paraId="4EA5EC49"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0F274C11"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719DE517"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7.75</w:t>
            </w:r>
          </w:p>
        </w:tc>
        <w:tc>
          <w:tcPr>
            <w:tcW w:w="2353" w:type="dxa"/>
            <w:tcBorders>
              <w:top w:val="nil"/>
              <w:left w:val="nil"/>
              <w:bottom w:val="single" w:sz="4" w:space="0" w:color="auto"/>
              <w:right w:val="single" w:sz="8" w:space="0" w:color="auto"/>
            </w:tcBorders>
            <w:shd w:val="clear" w:color="auto" w:fill="auto"/>
            <w:noWrap/>
            <w:vAlign w:val="bottom"/>
            <w:hideMark/>
          </w:tcPr>
          <w:p w14:paraId="516A970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71E-01</w:t>
            </w:r>
          </w:p>
        </w:tc>
        <w:tc>
          <w:tcPr>
            <w:tcW w:w="889" w:type="dxa"/>
            <w:vMerge/>
            <w:tcBorders>
              <w:top w:val="nil"/>
              <w:left w:val="single" w:sz="8" w:space="0" w:color="auto"/>
              <w:bottom w:val="single" w:sz="8" w:space="0" w:color="000000"/>
              <w:right w:val="single" w:sz="4" w:space="0" w:color="auto"/>
            </w:tcBorders>
            <w:vAlign w:val="center"/>
            <w:hideMark/>
          </w:tcPr>
          <w:p w14:paraId="01316C39"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6011776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7.1</w:t>
            </w:r>
          </w:p>
        </w:tc>
        <w:tc>
          <w:tcPr>
            <w:tcW w:w="2321" w:type="dxa"/>
            <w:tcBorders>
              <w:top w:val="nil"/>
              <w:left w:val="nil"/>
              <w:bottom w:val="single" w:sz="4" w:space="0" w:color="auto"/>
              <w:right w:val="single" w:sz="8" w:space="0" w:color="auto"/>
            </w:tcBorders>
            <w:shd w:val="clear" w:color="auto" w:fill="auto"/>
            <w:noWrap/>
            <w:vAlign w:val="bottom"/>
            <w:hideMark/>
          </w:tcPr>
          <w:p w14:paraId="191ED38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42E-03</w:t>
            </w:r>
          </w:p>
        </w:tc>
      </w:tr>
      <w:tr w:rsidR="00EA1218" w:rsidRPr="00DF23D0" w14:paraId="7F11B144"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4E668B3A"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4EF820B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65</w:t>
            </w:r>
          </w:p>
        </w:tc>
        <w:tc>
          <w:tcPr>
            <w:tcW w:w="2353" w:type="dxa"/>
            <w:tcBorders>
              <w:top w:val="nil"/>
              <w:left w:val="nil"/>
              <w:bottom w:val="single" w:sz="4" w:space="0" w:color="auto"/>
              <w:right w:val="single" w:sz="8" w:space="0" w:color="auto"/>
            </w:tcBorders>
            <w:shd w:val="clear" w:color="auto" w:fill="auto"/>
            <w:noWrap/>
            <w:vAlign w:val="bottom"/>
            <w:hideMark/>
          </w:tcPr>
          <w:p w14:paraId="200ADA01"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42E-01</w:t>
            </w:r>
          </w:p>
        </w:tc>
        <w:tc>
          <w:tcPr>
            <w:tcW w:w="889" w:type="dxa"/>
            <w:vMerge/>
            <w:tcBorders>
              <w:top w:val="nil"/>
              <w:left w:val="single" w:sz="8" w:space="0" w:color="auto"/>
              <w:bottom w:val="single" w:sz="8" w:space="0" w:color="000000"/>
              <w:right w:val="single" w:sz="4" w:space="0" w:color="auto"/>
            </w:tcBorders>
            <w:vAlign w:val="center"/>
            <w:hideMark/>
          </w:tcPr>
          <w:p w14:paraId="5B5A1893"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2A6DB2C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9.25</w:t>
            </w:r>
          </w:p>
        </w:tc>
        <w:tc>
          <w:tcPr>
            <w:tcW w:w="2321" w:type="dxa"/>
            <w:tcBorders>
              <w:top w:val="nil"/>
              <w:left w:val="nil"/>
              <w:bottom w:val="single" w:sz="4" w:space="0" w:color="auto"/>
              <w:right w:val="single" w:sz="8" w:space="0" w:color="auto"/>
            </w:tcBorders>
            <w:shd w:val="clear" w:color="auto" w:fill="auto"/>
            <w:noWrap/>
            <w:vAlign w:val="bottom"/>
            <w:hideMark/>
          </w:tcPr>
          <w:p w14:paraId="4D70E51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11E-03</w:t>
            </w:r>
          </w:p>
        </w:tc>
      </w:tr>
      <w:tr w:rsidR="00EA1218" w:rsidRPr="00DF23D0" w14:paraId="453D02DC"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64CA7EF4"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47753D3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4.05</w:t>
            </w:r>
          </w:p>
        </w:tc>
        <w:tc>
          <w:tcPr>
            <w:tcW w:w="2353" w:type="dxa"/>
            <w:tcBorders>
              <w:top w:val="nil"/>
              <w:left w:val="nil"/>
              <w:bottom w:val="single" w:sz="4" w:space="0" w:color="auto"/>
              <w:right w:val="single" w:sz="8" w:space="0" w:color="auto"/>
            </w:tcBorders>
            <w:shd w:val="clear" w:color="auto" w:fill="auto"/>
            <w:noWrap/>
            <w:vAlign w:val="bottom"/>
            <w:hideMark/>
          </w:tcPr>
          <w:p w14:paraId="77BA5A5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17E-01</w:t>
            </w:r>
          </w:p>
        </w:tc>
        <w:tc>
          <w:tcPr>
            <w:tcW w:w="889" w:type="dxa"/>
            <w:vMerge/>
            <w:tcBorders>
              <w:top w:val="nil"/>
              <w:left w:val="single" w:sz="8" w:space="0" w:color="auto"/>
              <w:bottom w:val="single" w:sz="8" w:space="0" w:color="000000"/>
              <w:right w:val="single" w:sz="4" w:space="0" w:color="auto"/>
            </w:tcBorders>
            <w:vAlign w:val="center"/>
            <w:hideMark/>
          </w:tcPr>
          <w:p w14:paraId="4329BDDC"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3365888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1.4</w:t>
            </w:r>
          </w:p>
        </w:tc>
        <w:tc>
          <w:tcPr>
            <w:tcW w:w="2321" w:type="dxa"/>
            <w:tcBorders>
              <w:top w:val="nil"/>
              <w:left w:val="nil"/>
              <w:bottom w:val="single" w:sz="4" w:space="0" w:color="auto"/>
              <w:right w:val="single" w:sz="8" w:space="0" w:color="auto"/>
            </w:tcBorders>
            <w:shd w:val="clear" w:color="auto" w:fill="auto"/>
            <w:noWrap/>
            <w:vAlign w:val="bottom"/>
            <w:hideMark/>
          </w:tcPr>
          <w:p w14:paraId="593444B7"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64E-03</w:t>
            </w:r>
          </w:p>
        </w:tc>
      </w:tr>
      <w:tr w:rsidR="00EA1218" w:rsidRPr="00DF23D0" w14:paraId="7F716F41" w14:textId="77777777" w:rsidTr="006223B0">
        <w:trPr>
          <w:trHeight w:val="300"/>
          <w:jc w:val="center"/>
        </w:trPr>
        <w:tc>
          <w:tcPr>
            <w:tcW w:w="889" w:type="dxa"/>
            <w:vMerge/>
            <w:tcBorders>
              <w:top w:val="nil"/>
              <w:left w:val="single" w:sz="8" w:space="0" w:color="auto"/>
              <w:bottom w:val="single" w:sz="8" w:space="0" w:color="000000"/>
              <w:right w:val="single" w:sz="4" w:space="0" w:color="auto"/>
            </w:tcBorders>
            <w:vAlign w:val="center"/>
            <w:hideMark/>
          </w:tcPr>
          <w:p w14:paraId="50A39EB8"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300CC8C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1.05</w:t>
            </w:r>
          </w:p>
        </w:tc>
        <w:tc>
          <w:tcPr>
            <w:tcW w:w="2353" w:type="dxa"/>
            <w:tcBorders>
              <w:top w:val="nil"/>
              <w:left w:val="nil"/>
              <w:bottom w:val="single" w:sz="4" w:space="0" w:color="auto"/>
              <w:right w:val="single" w:sz="8" w:space="0" w:color="auto"/>
            </w:tcBorders>
            <w:shd w:val="clear" w:color="auto" w:fill="auto"/>
            <w:noWrap/>
            <w:vAlign w:val="bottom"/>
            <w:hideMark/>
          </w:tcPr>
          <w:p w14:paraId="757FE65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9.30E-02</w:t>
            </w:r>
          </w:p>
        </w:tc>
        <w:tc>
          <w:tcPr>
            <w:tcW w:w="889" w:type="dxa"/>
            <w:vMerge/>
            <w:tcBorders>
              <w:top w:val="nil"/>
              <w:left w:val="single" w:sz="8" w:space="0" w:color="auto"/>
              <w:bottom w:val="single" w:sz="8" w:space="0" w:color="000000"/>
              <w:right w:val="single" w:sz="4" w:space="0" w:color="auto"/>
            </w:tcBorders>
            <w:vAlign w:val="center"/>
            <w:hideMark/>
          </w:tcPr>
          <w:p w14:paraId="46B391B5"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71E9B653"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2.65</w:t>
            </w:r>
          </w:p>
        </w:tc>
        <w:tc>
          <w:tcPr>
            <w:tcW w:w="2321" w:type="dxa"/>
            <w:tcBorders>
              <w:top w:val="nil"/>
              <w:left w:val="nil"/>
              <w:bottom w:val="single" w:sz="4" w:space="0" w:color="auto"/>
              <w:right w:val="single" w:sz="8" w:space="0" w:color="auto"/>
            </w:tcBorders>
            <w:shd w:val="clear" w:color="auto" w:fill="auto"/>
            <w:noWrap/>
            <w:vAlign w:val="bottom"/>
            <w:hideMark/>
          </w:tcPr>
          <w:p w14:paraId="2E048BB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25E-03</w:t>
            </w:r>
          </w:p>
        </w:tc>
      </w:tr>
      <w:tr w:rsidR="00EA1218" w:rsidRPr="00DF23D0" w14:paraId="7C59CEF2" w14:textId="77777777" w:rsidTr="006223B0">
        <w:trPr>
          <w:trHeight w:val="315"/>
          <w:jc w:val="center"/>
        </w:trPr>
        <w:tc>
          <w:tcPr>
            <w:tcW w:w="889" w:type="dxa"/>
            <w:vMerge/>
            <w:tcBorders>
              <w:top w:val="nil"/>
              <w:left w:val="single" w:sz="8" w:space="0" w:color="auto"/>
              <w:bottom w:val="single" w:sz="8" w:space="0" w:color="000000"/>
              <w:right w:val="single" w:sz="4" w:space="0" w:color="auto"/>
            </w:tcBorders>
            <w:vAlign w:val="center"/>
            <w:hideMark/>
          </w:tcPr>
          <w:p w14:paraId="3DC60726"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4" w:space="0" w:color="auto"/>
              <w:right w:val="single" w:sz="4" w:space="0" w:color="auto"/>
            </w:tcBorders>
            <w:shd w:val="clear" w:color="auto" w:fill="auto"/>
            <w:noWrap/>
            <w:vAlign w:val="bottom"/>
            <w:hideMark/>
          </w:tcPr>
          <w:p w14:paraId="710D246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9.45</w:t>
            </w:r>
          </w:p>
        </w:tc>
        <w:tc>
          <w:tcPr>
            <w:tcW w:w="2353" w:type="dxa"/>
            <w:tcBorders>
              <w:top w:val="nil"/>
              <w:left w:val="nil"/>
              <w:bottom w:val="single" w:sz="4" w:space="0" w:color="auto"/>
              <w:right w:val="single" w:sz="8" w:space="0" w:color="auto"/>
            </w:tcBorders>
            <w:shd w:val="clear" w:color="auto" w:fill="auto"/>
            <w:noWrap/>
            <w:vAlign w:val="bottom"/>
            <w:hideMark/>
          </w:tcPr>
          <w:p w14:paraId="203B71D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7.20E-02</w:t>
            </w:r>
          </w:p>
        </w:tc>
        <w:tc>
          <w:tcPr>
            <w:tcW w:w="889" w:type="dxa"/>
            <w:vMerge/>
            <w:tcBorders>
              <w:top w:val="nil"/>
              <w:left w:val="single" w:sz="8" w:space="0" w:color="auto"/>
              <w:bottom w:val="single" w:sz="8" w:space="0" w:color="000000"/>
              <w:right w:val="single" w:sz="4" w:space="0" w:color="auto"/>
            </w:tcBorders>
            <w:vAlign w:val="center"/>
            <w:hideMark/>
          </w:tcPr>
          <w:p w14:paraId="238A4175"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8" w:space="0" w:color="auto"/>
              <w:right w:val="single" w:sz="4" w:space="0" w:color="auto"/>
            </w:tcBorders>
            <w:shd w:val="clear" w:color="auto" w:fill="auto"/>
            <w:noWrap/>
            <w:vAlign w:val="bottom"/>
            <w:hideMark/>
          </w:tcPr>
          <w:p w14:paraId="09FDF9E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4.1</w:t>
            </w:r>
          </w:p>
        </w:tc>
        <w:tc>
          <w:tcPr>
            <w:tcW w:w="2321" w:type="dxa"/>
            <w:tcBorders>
              <w:top w:val="nil"/>
              <w:left w:val="nil"/>
              <w:bottom w:val="single" w:sz="8" w:space="0" w:color="auto"/>
              <w:right w:val="single" w:sz="8" w:space="0" w:color="auto"/>
            </w:tcBorders>
            <w:shd w:val="clear" w:color="auto" w:fill="auto"/>
            <w:noWrap/>
            <w:vAlign w:val="bottom"/>
            <w:hideMark/>
          </w:tcPr>
          <w:p w14:paraId="6F67CE14"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04E-03</w:t>
            </w:r>
          </w:p>
        </w:tc>
      </w:tr>
      <w:tr w:rsidR="00EA1218" w:rsidRPr="00DF23D0" w14:paraId="06D9D755" w14:textId="77777777" w:rsidTr="006223B0">
        <w:trPr>
          <w:trHeight w:val="187"/>
          <w:jc w:val="center"/>
        </w:trPr>
        <w:tc>
          <w:tcPr>
            <w:tcW w:w="889" w:type="dxa"/>
            <w:vMerge/>
            <w:tcBorders>
              <w:top w:val="nil"/>
              <w:left w:val="single" w:sz="8" w:space="0" w:color="auto"/>
              <w:bottom w:val="single" w:sz="8" w:space="0" w:color="000000"/>
              <w:right w:val="single" w:sz="4" w:space="0" w:color="auto"/>
            </w:tcBorders>
            <w:vAlign w:val="center"/>
            <w:hideMark/>
          </w:tcPr>
          <w:p w14:paraId="1C651985" w14:textId="77777777" w:rsidR="00EA1218" w:rsidRPr="00DF23D0" w:rsidRDefault="00EA1218" w:rsidP="00EA1218">
            <w:pPr>
              <w:spacing w:after="0" w:line="240" w:lineRule="auto"/>
              <w:rPr>
                <w:rFonts w:ascii="Times New Roman" w:eastAsia="Times New Roman" w:hAnsi="Times New Roman" w:cs="Times New Roman"/>
                <w:color w:val="000000"/>
                <w:sz w:val="30"/>
                <w:szCs w:val="30"/>
              </w:rPr>
            </w:pPr>
          </w:p>
        </w:tc>
        <w:tc>
          <w:tcPr>
            <w:tcW w:w="1518" w:type="dxa"/>
            <w:tcBorders>
              <w:top w:val="nil"/>
              <w:left w:val="nil"/>
              <w:bottom w:val="single" w:sz="8" w:space="0" w:color="auto"/>
              <w:right w:val="single" w:sz="4" w:space="0" w:color="auto"/>
            </w:tcBorders>
            <w:shd w:val="clear" w:color="auto" w:fill="auto"/>
            <w:noWrap/>
            <w:vAlign w:val="bottom"/>
            <w:hideMark/>
          </w:tcPr>
          <w:p w14:paraId="6D90C3AD"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3.35</w:t>
            </w:r>
          </w:p>
        </w:tc>
        <w:tc>
          <w:tcPr>
            <w:tcW w:w="2353" w:type="dxa"/>
            <w:tcBorders>
              <w:top w:val="nil"/>
              <w:left w:val="nil"/>
              <w:bottom w:val="single" w:sz="8" w:space="0" w:color="auto"/>
              <w:right w:val="single" w:sz="8" w:space="0" w:color="auto"/>
            </w:tcBorders>
            <w:shd w:val="clear" w:color="auto" w:fill="auto"/>
            <w:noWrap/>
            <w:vAlign w:val="bottom"/>
            <w:hideMark/>
          </w:tcPr>
          <w:p w14:paraId="65AFC52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5.20E-02</w:t>
            </w:r>
          </w:p>
        </w:tc>
        <w:tc>
          <w:tcPr>
            <w:tcW w:w="889" w:type="dxa"/>
            <w:tcBorders>
              <w:top w:val="nil"/>
              <w:left w:val="nil"/>
              <w:bottom w:val="nil"/>
              <w:right w:val="nil"/>
            </w:tcBorders>
            <w:shd w:val="clear" w:color="auto" w:fill="auto"/>
            <w:noWrap/>
            <w:vAlign w:val="bottom"/>
            <w:hideMark/>
          </w:tcPr>
          <w:p w14:paraId="232C169B" w14:textId="77777777" w:rsidR="00EA1218" w:rsidRPr="00DF23D0" w:rsidRDefault="00EA1218" w:rsidP="00EA1218">
            <w:pPr>
              <w:spacing w:after="0" w:line="240" w:lineRule="auto"/>
              <w:jc w:val="center"/>
              <w:rPr>
                <w:rFonts w:ascii="Times New Roman" w:eastAsia="Times New Roman" w:hAnsi="Times New Roman" w:cs="Times New Roman"/>
                <w:color w:val="000000"/>
              </w:rPr>
            </w:pPr>
          </w:p>
        </w:tc>
        <w:tc>
          <w:tcPr>
            <w:tcW w:w="1518" w:type="dxa"/>
            <w:tcBorders>
              <w:top w:val="nil"/>
              <w:left w:val="nil"/>
              <w:bottom w:val="nil"/>
              <w:right w:val="nil"/>
            </w:tcBorders>
            <w:shd w:val="clear" w:color="auto" w:fill="auto"/>
            <w:noWrap/>
            <w:vAlign w:val="bottom"/>
            <w:hideMark/>
          </w:tcPr>
          <w:p w14:paraId="6D6C082E" w14:textId="77777777" w:rsidR="00EA1218" w:rsidRPr="00DF23D0" w:rsidRDefault="00EA1218" w:rsidP="00EA1218">
            <w:pPr>
              <w:spacing w:after="0" w:line="240" w:lineRule="auto"/>
              <w:rPr>
                <w:rFonts w:ascii="Times New Roman" w:eastAsia="Times New Roman" w:hAnsi="Times New Roman" w:cs="Times New Roman"/>
                <w:sz w:val="20"/>
                <w:szCs w:val="20"/>
              </w:rPr>
            </w:pPr>
          </w:p>
        </w:tc>
        <w:tc>
          <w:tcPr>
            <w:tcW w:w="2321" w:type="dxa"/>
            <w:tcBorders>
              <w:top w:val="nil"/>
              <w:left w:val="nil"/>
              <w:bottom w:val="nil"/>
              <w:right w:val="nil"/>
            </w:tcBorders>
            <w:shd w:val="clear" w:color="auto" w:fill="auto"/>
            <w:noWrap/>
            <w:vAlign w:val="bottom"/>
            <w:hideMark/>
          </w:tcPr>
          <w:p w14:paraId="6482BEAD" w14:textId="77777777" w:rsidR="00EA1218" w:rsidRPr="00DF23D0" w:rsidRDefault="00EA1218" w:rsidP="00EA1218">
            <w:pPr>
              <w:spacing w:after="0" w:line="240" w:lineRule="auto"/>
              <w:rPr>
                <w:rFonts w:ascii="Times New Roman" w:eastAsia="Times New Roman" w:hAnsi="Times New Roman" w:cs="Times New Roman"/>
                <w:sz w:val="20"/>
                <w:szCs w:val="20"/>
              </w:rPr>
            </w:pPr>
          </w:p>
        </w:tc>
      </w:tr>
    </w:tbl>
    <w:p w14:paraId="6E267B3E" w14:textId="77777777" w:rsidR="00EA1218" w:rsidRPr="00DF23D0" w:rsidRDefault="00EA1218" w:rsidP="00EA1218">
      <w:pPr>
        <w:pStyle w:val="Caption"/>
        <w:keepNext/>
        <w:rPr>
          <w:i w:val="0"/>
          <w:sz w:val="24"/>
          <w:szCs w:val="24"/>
        </w:rPr>
      </w:pPr>
    </w:p>
    <w:p w14:paraId="5552EF89" w14:textId="02CEA233" w:rsidR="00EA1218" w:rsidRPr="00DF23D0" w:rsidRDefault="00EA1218" w:rsidP="00EA1218">
      <w:pPr>
        <w:pStyle w:val="Caption"/>
        <w:keepNext/>
        <w:jc w:val="center"/>
        <w:rPr>
          <w:rFonts w:ascii="Times New Roman" w:hAnsi="Times New Roman" w:cs="Times New Roman"/>
          <w:i w:val="0"/>
          <w:color w:val="000000" w:themeColor="text1"/>
          <w:sz w:val="24"/>
          <w:szCs w:val="24"/>
        </w:rPr>
      </w:pPr>
      <w:bookmarkStart w:id="34" w:name="_Ref516650143"/>
      <w:r w:rsidRPr="00DF23D0">
        <w:rPr>
          <w:rFonts w:ascii="Times New Roman" w:hAnsi="Times New Roman" w:cs="Times New Roman"/>
          <w:i w:val="0"/>
          <w:color w:val="000000" w:themeColor="text1"/>
          <w:sz w:val="24"/>
          <w:szCs w:val="24"/>
        </w:rPr>
        <w:t xml:space="preserve">Table </w:t>
      </w:r>
      <w:r w:rsidRPr="00DF23D0">
        <w:rPr>
          <w:rFonts w:ascii="Times New Roman" w:hAnsi="Times New Roman" w:cs="Times New Roman"/>
          <w:i w:val="0"/>
          <w:color w:val="000000" w:themeColor="text1"/>
          <w:sz w:val="24"/>
          <w:szCs w:val="24"/>
        </w:rPr>
        <w:fldChar w:fldCharType="begin"/>
      </w:r>
      <w:r w:rsidRPr="00DF23D0">
        <w:rPr>
          <w:rFonts w:ascii="Times New Roman" w:hAnsi="Times New Roman" w:cs="Times New Roman"/>
          <w:i w:val="0"/>
          <w:color w:val="000000" w:themeColor="text1"/>
          <w:sz w:val="24"/>
          <w:szCs w:val="24"/>
        </w:rPr>
        <w:instrText xml:space="preserve"> SEQ Table \* ARABIC </w:instrText>
      </w:r>
      <w:r w:rsidRPr="00DF23D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6</w:t>
      </w:r>
      <w:r w:rsidRPr="00DF23D0">
        <w:rPr>
          <w:rFonts w:ascii="Times New Roman" w:hAnsi="Times New Roman" w:cs="Times New Roman"/>
          <w:i w:val="0"/>
          <w:color w:val="000000" w:themeColor="text1"/>
          <w:sz w:val="24"/>
          <w:szCs w:val="24"/>
        </w:rPr>
        <w:fldChar w:fldCharType="end"/>
      </w:r>
      <w:bookmarkEnd w:id="34"/>
      <w:r w:rsidRPr="00DF23D0">
        <w:rPr>
          <w:rFonts w:ascii="Times New Roman" w:hAnsi="Times New Roman" w:cs="Times New Roman"/>
          <w:i w:val="0"/>
          <w:color w:val="000000" w:themeColor="text1"/>
          <w:sz w:val="24"/>
          <w:szCs w:val="24"/>
        </w:rPr>
        <w:t xml:space="preserve">: Supplementary data from Garden Banks and South </w:t>
      </w:r>
      <w:proofErr w:type="spellStart"/>
      <w:r w:rsidRPr="00DF23D0">
        <w:rPr>
          <w:rFonts w:ascii="Times New Roman" w:hAnsi="Times New Roman" w:cs="Times New Roman"/>
          <w:i w:val="0"/>
          <w:color w:val="000000" w:themeColor="text1"/>
          <w:sz w:val="24"/>
          <w:szCs w:val="24"/>
        </w:rPr>
        <w:t>Pelto</w:t>
      </w:r>
      <w:proofErr w:type="spellEnd"/>
      <w:r w:rsidRPr="00DF23D0">
        <w:rPr>
          <w:rFonts w:ascii="Times New Roman" w:hAnsi="Times New Roman" w:cs="Times New Roman"/>
          <w:i w:val="0"/>
          <w:color w:val="000000" w:themeColor="text1"/>
          <w:sz w:val="24"/>
          <w:szCs w:val="24"/>
        </w:rPr>
        <w:t xml:space="preserve"> oil cases</w:t>
      </w:r>
    </w:p>
    <w:tbl>
      <w:tblPr>
        <w:tblW w:w="8900" w:type="dxa"/>
        <w:jc w:val="center"/>
        <w:tblLook w:val="04A0" w:firstRow="1" w:lastRow="0" w:firstColumn="1" w:lastColumn="0" w:noHBand="0" w:noVBand="1"/>
      </w:tblPr>
      <w:tblGrid>
        <w:gridCol w:w="1480"/>
        <w:gridCol w:w="1420"/>
        <w:gridCol w:w="1420"/>
        <w:gridCol w:w="1300"/>
        <w:gridCol w:w="1660"/>
        <w:gridCol w:w="1620"/>
      </w:tblGrid>
      <w:tr w:rsidR="00EA1218" w:rsidRPr="00DF23D0" w14:paraId="39DC427B" w14:textId="77777777" w:rsidTr="00EA1218">
        <w:trPr>
          <w:trHeight w:val="315"/>
          <w:jc w:val="center"/>
        </w:trPr>
        <w:tc>
          <w:tcPr>
            <w:tcW w:w="148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9BC37E7"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Oil Type</w:t>
            </w:r>
          </w:p>
        </w:tc>
        <w:tc>
          <w:tcPr>
            <w:tcW w:w="1420" w:type="dxa"/>
            <w:tcBorders>
              <w:top w:val="single" w:sz="8" w:space="0" w:color="auto"/>
              <w:left w:val="nil"/>
              <w:bottom w:val="single" w:sz="4" w:space="0" w:color="auto"/>
              <w:right w:val="single" w:sz="4" w:space="0" w:color="auto"/>
            </w:tcBorders>
            <w:shd w:val="clear" w:color="auto" w:fill="auto"/>
            <w:noWrap/>
            <w:vAlign w:val="center"/>
            <w:hideMark/>
          </w:tcPr>
          <w:p w14:paraId="74B990A7"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 xml:space="preserve">South </w:t>
            </w:r>
            <w:proofErr w:type="spellStart"/>
            <w:r w:rsidRPr="00DF23D0">
              <w:rPr>
                <w:rFonts w:ascii="Times New Roman" w:eastAsia="Times New Roman" w:hAnsi="Times New Roman" w:cs="Times New Roman"/>
                <w:b/>
                <w:color w:val="000000"/>
              </w:rPr>
              <w:t>Pelto</w:t>
            </w:r>
            <w:proofErr w:type="spellEnd"/>
          </w:p>
        </w:tc>
        <w:tc>
          <w:tcPr>
            <w:tcW w:w="1420" w:type="dxa"/>
            <w:tcBorders>
              <w:top w:val="single" w:sz="8" w:space="0" w:color="auto"/>
              <w:left w:val="nil"/>
              <w:bottom w:val="single" w:sz="4" w:space="0" w:color="auto"/>
              <w:right w:val="single" w:sz="4" w:space="0" w:color="auto"/>
            </w:tcBorders>
            <w:shd w:val="clear" w:color="auto" w:fill="auto"/>
            <w:noWrap/>
            <w:vAlign w:val="center"/>
            <w:hideMark/>
          </w:tcPr>
          <w:p w14:paraId="0DEF3A8D"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 xml:space="preserve">South </w:t>
            </w:r>
            <w:proofErr w:type="spellStart"/>
            <w:r w:rsidRPr="00DF23D0">
              <w:rPr>
                <w:rFonts w:ascii="Times New Roman" w:eastAsia="Times New Roman" w:hAnsi="Times New Roman" w:cs="Times New Roman"/>
                <w:b/>
                <w:color w:val="000000"/>
              </w:rPr>
              <w:t>Pelto</w:t>
            </w:r>
            <w:proofErr w:type="spellEnd"/>
          </w:p>
        </w:tc>
        <w:tc>
          <w:tcPr>
            <w:tcW w:w="1300" w:type="dxa"/>
            <w:tcBorders>
              <w:top w:val="single" w:sz="8" w:space="0" w:color="auto"/>
              <w:left w:val="nil"/>
              <w:bottom w:val="single" w:sz="4" w:space="0" w:color="auto"/>
              <w:right w:val="single" w:sz="4" w:space="0" w:color="auto"/>
            </w:tcBorders>
            <w:shd w:val="clear" w:color="auto" w:fill="auto"/>
            <w:noWrap/>
            <w:vAlign w:val="center"/>
            <w:hideMark/>
          </w:tcPr>
          <w:p w14:paraId="2DA5EBA5"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 xml:space="preserve">South </w:t>
            </w:r>
            <w:proofErr w:type="spellStart"/>
            <w:r w:rsidRPr="00DF23D0">
              <w:rPr>
                <w:rFonts w:ascii="Times New Roman" w:eastAsia="Times New Roman" w:hAnsi="Times New Roman" w:cs="Times New Roman"/>
                <w:b/>
                <w:color w:val="000000"/>
              </w:rPr>
              <w:t>Pelto</w:t>
            </w:r>
            <w:proofErr w:type="spellEnd"/>
          </w:p>
        </w:tc>
        <w:tc>
          <w:tcPr>
            <w:tcW w:w="1660" w:type="dxa"/>
            <w:tcBorders>
              <w:top w:val="single" w:sz="8" w:space="0" w:color="auto"/>
              <w:left w:val="nil"/>
              <w:bottom w:val="single" w:sz="4" w:space="0" w:color="auto"/>
              <w:right w:val="single" w:sz="4" w:space="0" w:color="auto"/>
            </w:tcBorders>
            <w:shd w:val="clear" w:color="auto" w:fill="auto"/>
            <w:noWrap/>
            <w:vAlign w:val="center"/>
            <w:hideMark/>
          </w:tcPr>
          <w:p w14:paraId="514DEA2A"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Garden Banks</w:t>
            </w:r>
          </w:p>
        </w:tc>
        <w:tc>
          <w:tcPr>
            <w:tcW w:w="1620" w:type="dxa"/>
            <w:tcBorders>
              <w:top w:val="single" w:sz="8" w:space="0" w:color="auto"/>
              <w:left w:val="nil"/>
              <w:bottom w:val="single" w:sz="4" w:space="0" w:color="auto"/>
              <w:right w:val="single" w:sz="8" w:space="0" w:color="auto"/>
            </w:tcBorders>
            <w:shd w:val="clear" w:color="auto" w:fill="auto"/>
            <w:noWrap/>
            <w:vAlign w:val="center"/>
            <w:hideMark/>
          </w:tcPr>
          <w:p w14:paraId="351D2334"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Garden Banks</w:t>
            </w:r>
          </w:p>
        </w:tc>
      </w:tr>
      <w:tr w:rsidR="00EA1218" w:rsidRPr="00DF23D0" w14:paraId="1A2FC5AA" w14:textId="77777777" w:rsidTr="00EA1218">
        <w:trPr>
          <w:trHeight w:val="300"/>
          <w:jc w:val="center"/>
        </w:trPr>
        <w:tc>
          <w:tcPr>
            <w:tcW w:w="1480" w:type="dxa"/>
            <w:tcBorders>
              <w:top w:val="nil"/>
              <w:left w:val="single" w:sz="8" w:space="0" w:color="auto"/>
              <w:bottom w:val="single" w:sz="4" w:space="0" w:color="auto"/>
              <w:right w:val="single" w:sz="4" w:space="0" w:color="auto"/>
            </w:tcBorders>
            <w:shd w:val="clear" w:color="auto" w:fill="auto"/>
            <w:noWrap/>
            <w:vAlign w:val="center"/>
            <w:hideMark/>
          </w:tcPr>
          <w:p w14:paraId="51EF3230"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Test #</w:t>
            </w:r>
          </w:p>
        </w:tc>
        <w:tc>
          <w:tcPr>
            <w:tcW w:w="1420" w:type="dxa"/>
            <w:tcBorders>
              <w:top w:val="nil"/>
              <w:left w:val="nil"/>
              <w:bottom w:val="single" w:sz="4" w:space="0" w:color="auto"/>
              <w:right w:val="single" w:sz="4" w:space="0" w:color="auto"/>
            </w:tcBorders>
            <w:shd w:val="clear" w:color="auto" w:fill="auto"/>
            <w:noWrap/>
            <w:vAlign w:val="center"/>
            <w:hideMark/>
          </w:tcPr>
          <w:p w14:paraId="60653C8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7</w:t>
            </w:r>
          </w:p>
        </w:tc>
        <w:tc>
          <w:tcPr>
            <w:tcW w:w="1420" w:type="dxa"/>
            <w:tcBorders>
              <w:top w:val="nil"/>
              <w:left w:val="nil"/>
              <w:bottom w:val="single" w:sz="4" w:space="0" w:color="auto"/>
              <w:right w:val="single" w:sz="4" w:space="0" w:color="auto"/>
            </w:tcBorders>
            <w:shd w:val="clear" w:color="auto" w:fill="auto"/>
            <w:noWrap/>
            <w:vAlign w:val="center"/>
            <w:hideMark/>
          </w:tcPr>
          <w:p w14:paraId="26D089E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8</w:t>
            </w:r>
          </w:p>
        </w:tc>
        <w:tc>
          <w:tcPr>
            <w:tcW w:w="1300" w:type="dxa"/>
            <w:tcBorders>
              <w:top w:val="nil"/>
              <w:left w:val="nil"/>
              <w:bottom w:val="single" w:sz="4" w:space="0" w:color="auto"/>
              <w:right w:val="single" w:sz="4" w:space="0" w:color="auto"/>
            </w:tcBorders>
            <w:shd w:val="clear" w:color="auto" w:fill="auto"/>
            <w:noWrap/>
            <w:vAlign w:val="center"/>
            <w:hideMark/>
          </w:tcPr>
          <w:p w14:paraId="2947EC04"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9</w:t>
            </w:r>
          </w:p>
        </w:tc>
        <w:tc>
          <w:tcPr>
            <w:tcW w:w="1660" w:type="dxa"/>
            <w:tcBorders>
              <w:top w:val="nil"/>
              <w:left w:val="nil"/>
              <w:bottom w:val="single" w:sz="4" w:space="0" w:color="auto"/>
              <w:right w:val="single" w:sz="4" w:space="0" w:color="auto"/>
            </w:tcBorders>
            <w:shd w:val="clear" w:color="auto" w:fill="auto"/>
            <w:noWrap/>
            <w:vAlign w:val="center"/>
            <w:hideMark/>
          </w:tcPr>
          <w:p w14:paraId="473621A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AR-21</w:t>
            </w:r>
          </w:p>
        </w:tc>
        <w:tc>
          <w:tcPr>
            <w:tcW w:w="1620" w:type="dxa"/>
            <w:tcBorders>
              <w:top w:val="nil"/>
              <w:left w:val="nil"/>
              <w:bottom w:val="single" w:sz="4" w:space="0" w:color="auto"/>
              <w:right w:val="single" w:sz="8" w:space="0" w:color="auto"/>
            </w:tcBorders>
            <w:shd w:val="clear" w:color="auto" w:fill="auto"/>
            <w:noWrap/>
            <w:vAlign w:val="center"/>
            <w:hideMark/>
          </w:tcPr>
          <w:p w14:paraId="02B5F97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AR-7</w:t>
            </w:r>
          </w:p>
        </w:tc>
      </w:tr>
      <w:tr w:rsidR="00EA1218" w:rsidRPr="00DF23D0" w14:paraId="2ACC2241" w14:textId="77777777" w:rsidTr="00EA1218">
        <w:trPr>
          <w:trHeight w:val="300"/>
          <w:jc w:val="center"/>
        </w:trPr>
        <w:tc>
          <w:tcPr>
            <w:tcW w:w="1480" w:type="dxa"/>
            <w:tcBorders>
              <w:top w:val="nil"/>
              <w:left w:val="single" w:sz="8" w:space="0" w:color="auto"/>
              <w:bottom w:val="single" w:sz="4" w:space="0" w:color="auto"/>
              <w:right w:val="single" w:sz="4" w:space="0" w:color="auto"/>
            </w:tcBorders>
            <w:shd w:val="clear" w:color="auto" w:fill="auto"/>
            <w:noWrap/>
            <w:vAlign w:val="center"/>
            <w:hideMark/>
          </w:tcPr>
          <w:p w14:paraId="35BEBB2A"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Tb [C]</w:t>
            </w:r>
          </w:p>
        </w:tc>
        <w:tc>
          <w:tcPr>
            <w:tcW w:w="1420" w:type="dxa"/>
            <w:tcBorders>
              <w:top w:val="nil"/>
              <w:left w:val="nil"/>
              <w:bottom w:val="single" w:sz="4" w:space="0" w:color="auto"/>
              <w:right w:val="single" w:sz="4" w:space="0" w:color="auto"/>
            </w:tcBorders>
            <w:shd w:val="clear" w:color="auto" w:fill="auto"/>
            <w:noWrap/>
            <w:vAlign w:val="center"/>
            <w:hideMark/>
          </w:tcPr>
          <w:p w14:paraId="711F11C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0.55</w:t>
            </w:r>
          </w:p>
        </w:tc>
        <w:tc>
          <w:tcPr>
            <w:tcW w:w="1420" w:type="dxa"/>
            <w:tcBorders>
              <w:top w:val="nil"/>
              <w:left w:val="nil"/>
              <w:bottom w:val="single" w:sz="4" w:space="0" w:color="auto"/>
              <w:right w:val="single" w:sz="4" w:space="0" w:color="auto"/>
            </w:tcBorders>
            <w:shd w:val="clear" w:color="auto" w:fill="auto"/>
            <w:noWrap/>
            <w:vAlign w:val="center"/>
            <w:hideMark/>
          </w:tcPr>
          <w:p w14:paraId="4FF9B8C3"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0.48</w:t>
            </w:r>
          </w:p>
        </w:tc>
        <w:tc>
          <w:tcPr>
            <w:tcW w:w="1300" w:type="dxa"/>
            <w:tcBorders>
              <w:top w:val="nil"/>
              <w:left w:val="nil"/>
              <w:bottom w:val="single" w:sz="4" w:space="0" w:color="auto"/>
              <w:right w:val="single" w:sz="4" w:space="0" w:color="auto"/>
            </w:tcBorders>
            <w:shd w:val="clear" w:color="auto" w:fill="auto"/>
            <w:noWrap/>
            <w:vAlign w:val="center"/>
            <w:hideMark/>
          </w:tcPr>
          <w:p w14:paraId="3A31F6F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0.33</w:t>
            </w:r>
          </w:p>
        </w:tc>
        <w:tc>
          <w:tcPr>
            <w:tcW w:w="1660" w:type="dxa"/>
            <w:tcBorders>
              <w:top w:val="nil"/>
              <w:left w:val="nil"/>
              <w:bottom w:val="single" w:sz="4" w:space="0" w:color="auto"/>
              <w:right w:val="single" w:sz="4" w:space="0" w:color="auto"/>
            </w:tcBorders>
            <w:shd w:val="clear" w:color="auto" w:fill="auto"/>
            <w:noWrap/>
            <w:vAlign w:val="center"/>
            <w:hideMark/>
          </w:tcPr>
          <w:p w14:paraId="29DC51AD"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08</w:t>
            </w:r>
          </w:p>
        </w:tc>
        <w:tc>
          <w:tcPr>
            <w:tcW w:w="1620" w:type="dxa"/>
            <w:tcBorders>
              <w:top w:val="nil"/>
              <w:left w:val="nil"/>
              <w:bottom w:val="single" w:sz="4" w:space="0" w:color="auto"/>
              <w:right w:val="single" w:sz="8" w:space="0" w:color="auto"/>
            </w:tcBorders>
            <w:shd w:val="clear" w:color="auto" w:fill="auto"/>
            <w:noWrap/>
            <w:vAlign w:val="center"/>
            <w:hideMark/>
          </w:tcPr>
          <w:p w14:paraId="04361B90"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6.02</w:t>
            </w:r>
          </w:p>
        </w:tc>
      </w:tr>
      <w:tr w:rsidR="00EA1218" w:rsidRPr="00DF23D0" w14:paraId="03A2BA28" w14:textId="77777777" w:rsidTr="00EA1218">
        <w:trPr>
          <w:trHeight w:val="315"/>
          <w:jc w:val="center"/>
        </w:trPr>
        <w:tc>
          <w:tcPr>
            <w:tcW w:w="1480" w:type="dxa"/>
            <w:tcBorders>
              <w:top w:val="nil"/>
              <w:left w:val="single" w:sz="8" w:space="0" w:color="auto"/>
              <w:bottom w:val="single" w:sz="4" w:space="0" w:color="auto"/>
              <w:right w:val="single" w:sz="4" w:space="0" w:color="auto"/>
            </w:tcBorders>
            <w:shd w:val="clear" w:color="auto" w:fill="auto"/>
            <w:noWrap/>
            <w:vAlign w:val="center"/>
            <w:hideMark/>
          </w:tcPr>
          <w:p w14:paraId="744AE144"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Tw [C]</w:t>
            </w:r>
          </w:p>
        </w:tc>
        <w:tc>
          <w:tcPr>
            <w:tcW w:w="1420" w:type="dxa"/>
            <w:tcBorders>
              <w:top w:val="nil"/>
              <w:left w:val="nil"/>
              <w:bottom w:val="single" w:sz="4" w:space="0" w:color="auto"/>
              <w:right w:val="single" w:sz="4" w:space="0" w:color="auto"/>
            </w:tcBorders>
            <w:shd w:val="clear" w:color="auto" w:fill="auto"/>
            <w:noWrap/>
            <w:vAlign w:val="center"/>
            <w:hideMark/>
          </w:tcPr>
          <w:p w14:paraId="77B0DCB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9.54</w:t>
            </w:r>
          </w:p>
        </w:tc>
        <w:tc>
          <w:tcPr>
            <w:tcW w:w="1420" w:type="dxa"/>
            <w:tcBorders>
              <w:top w:val="nil"/>
              <w:left w:val="nil"/>
              <w:bottom w:val="single" w:sz="4" w:space="0" w:color="auto"/>
              <w:right w:val="single" w:sz="4" w:space="0" w:color="auto"/>
            </w:tcBorders>
            <w:shd w:val="clear" w:color="auto" w:fill="auto"/>
            <w:noWrap/>
            <w:vAlign w:val="center"/>
            <w:hideMark/>
          </w:tcPr>
          <w:p w14:paraId="57116CB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9.30</w:t>
            </w:r>
          </w:p>
        </w:tc>
        <w:tc>
          <w:tcPr>
            <w:tcW w:w="1300" w:type="dxa"/>
            <w:tcBorders>
              <w:top w:val="nil"/>
              <w:left w:val="nil"/>
              <w:bottom w:val="single" w:sz="4" w:space="0" w:color="auto"/>
              <w:right w:val="single" w:sz="4" w:space="0" w:color="auto"/>
            </w:tcBorders>
            <w:shd w:val="clear" w:color="auto" w:fill="auto"/>
            <w:noWrap/>
            <w:vAlign w:val="center"/>
            <w:hideMark/>
          </w:tcPr>
          <w:p w14:paraId="5284A6E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9.53</w:t>
            </w:r>
          </w:p>
        </w:tc>
        <w:tc>
          <w:tcPr>
            <w:tcW w:w="1660" w:type="dxa"/>
            <w:tcBorders>
              <w:top w:val="nil"/>
              <w:left w:val="nil"/>
              <w:bottom w:val="single" w:sz="4" w:space="0" w:color="auto"/>
              <w:right w:val="single" w:sz="4" w:space="0" w:color="auto"/>
            </w:tcBorders>
            <w:shd w:val="clear" w:color="auto" w:fill="auto"/>
            <w:noWrap/>
            <w:vAlign w:val="center"/>
            <w:hideMark/>
          </w:tcPr>
          <w:p w14:paraId="4603165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6.80</w:t>
            </w:r>
          </w:p>
        </w:tc>
        <w:tc>
          <w:tcPr>
            <w:tcW w:w="1620" w:type="dxa"/>
            <w:tcBorders>
              <w:top w:val="nil"/>
              <w:left w:val="nil"/>
              <w:bottom w:val="single" w:sz="4" w:space="0" w:color="auto"/>
              <w:right w:val="single" w:sz="8" w:space="0" w:color="auto"/>
            </w:tcBorders>
            <w:shd w:val="clear" w:color="auto" w:fill="auto"/>
            <w:noWrap/>
            <w:vAlign w:val="center"/>
            <w:hideMark/>
          </w:tcPr>
          <w:p w14:paraId="7F7D43E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6.47</w:t>
            </w:r>
          </w:p>
        </w:tc>
      </w:tr>
      <w:tr w:rsidR="00EA1218" w:rsidRPr="00DF23D0" w14:paraId="388E8FAC" w14:textId="77777777" w:rsidTr="00EA1218">
        <w:trPr>
          <w:trHeight w:val="300"/>
          <w:jc w:val="center"/>
        </w:trPr>
        <w:tc>
          <w:tcPr>
            <w:tcW w:w="1480" w:type="dxa"/>
            <w:tcBorders>
              <w:top w:val="nil"/>
              <w:left w:val="single" w:sz="8" w:space="0" w:color="auto"/>
              <w:bottom w:val="single" w:sz="4" w:space="0" w:color="auto"/>
              <w:right w:val="single" w:sz="4" w:space="0" w:color="auto"/>
            </w:tcBorders>
            <w:shd w:val="clear" w:color="auto" w:fill="auto"/>
            <w:noWrap/>
            <w:vAlign w:val="center"/>
            <w:hideMark/>
          </w:tcPr>
          <w:p w14:paraId="14CC3DB7" w14:textId="77777777" w:rsidR="00EA1218" w:rsidRPr="00DF23D0" w:rsidRDefault="00EA1218" w:rsidP="00EA1218">
            <w:pPr>
              <w:spacing w:after="0" w:line="240" w:lineRule="auto"/>
              <w:jc w:val="center"/>
              <w:rPr>
                <w:rFonts w:ascii="Times New Roman" w:eastAsia="Times New Roman" w:hAnsi="Times New Roman" w:cs="Times New Roman"/>
                <w:b/>
                <w:color w:val="000000"/>
              </w:rPr>
            </w:pPr>
            <w:proofErr w:type="spellStart"/>
            <w:r w:rsidRPr="00DF23D0">
              <w:rPr>
                <w:rFonts w:ascii="Times New Roman" w:eastAsia="Times New Roman" w:hAnsi="Times New Roman" w:cs="Times New Roman"/>
                <w:b/>
                <w:color w:val="000000"/>
              </w:rPr>
              <w:t>Ti</w:t>
            </w:r>
            <w:proofErr w:type="spellEnd"/>
            <w:r w:rsidRPr="00DF23D0">
              <w:rPr>
                <w:rFonts w:ascii="Times New Roman" w:eastAsia="Times New Roman" w:hAnsi="Times New Roman" w:cs="Times New Roman"/>
                <w:b/>
                <w:color w:val="000000"/>
              </w:rPr>
              <w:t xml:space="preserve"> [C]</w:t>
            </w:r>
          </w:p>
        </w:tc>
        <w:tc>
          <w:tcPr>
            <w:tcW w:w="1420" w:type="dxa"/>
            <w:tcBorders>
              <w:top w:val="nil"/>
              <w:left w:val="nil"/>
              <w:bottom w:val="single" w:sz="4" w:space="0" w:color="auto"/>
              <w:right w:val="single" w:sz="4" w:space="0" w:color="auto"/>
            </w:tcBorders>
            <w:shd w:val="clear" w:color="auto" w:fill="auto"/>
            <w:noWrap/>
            <w:vAlign w:val="center"/>
            <w:hideMark/>
          </w:tcPr>
          <w:p w14:paraId="7A685D4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7.51</w:t>
            </w:r>
          </w:p>
        </w:tc>
        <w:tc>
          <w:tcPr>
            <w:tcW w:w="1420" w:type="dxa"/>
            <w:tcBorders>
              <w:top w:val="nil"/>
              <w:left w:val="nil"/>
              <w:bottom w:val="single" w:sz="4" w:space="0" w:color="auto"/>
              <w:right w:val="single" w:sz="4" w:space="0" w:color="auto"/>
            </w:tcBorders>
            <w:shd w:val="clear" w:color="auto" w:fill="auto"/>
            <w:noWrap/>
            <w:vAlign w:val="center"/>
            <w:hideMark/>
          </w:tcPr>
          <w:p w14:paraId="10CEADA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5.99</w:t>
            </w:r>
          </w:p>
        </w:tc>
        <w:tc>
          <w:tcPr>
            <w:tcW w:w="1300" w:type="dxa"/>
            <w:tcBorders>
              <w:top w:val="nil"/>
              <w:left w:val="nil"/>
              <w:bottom w:val="single" w:sz="4" w:space="0" w:color="auto"/>
              <w:right w:val="single" w:sz="4" w:space="0" w:color="auto"/>
            </w:tcBorders>
            <w:shd w:val="clear" w:color="auto" w:fill="auto"/>
            <w:noWrap/>
            <w:vAlign w:val="center"/>
            <w:hideMark/>
          </w:tcPr>
          <w:p w14:paraId="63E7CEA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4.00</w:t>
            </w:r>
          </w:p>
        </w:tc>
        <w:tc>
          <w:tcPr>
            <w:tcW w:w="1660" w:type="dxa"/>
            <w:tcBorders>
              <w:top w:val="nil"/>
              <w:left w:val="nil"/>
              <w:bottom w:val="single" w:sz="4" w:space="0" w:color="auto"/>
              <w:right w:val="single" w:sz="4" w:space="0" w:color="auto"/>
            </w:tcBorders>
            <w:shd w:val="clear" w:color="auto" w:fill="auto"/>
            <w:noWrap/>
            <w:vAlign w:val="center"/>
            <w:hideMark/>
          </w:tcPr>
          <w:p w14:paraId="4EF0D73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8.01</w:t>
            </w:r>
          </w:p>
        </w:tc>
        <w:tc>
          <w:tcPr>
            <w:tcW w:w="1620" w:type="dxa"/>
            <w:tcBorders>
              <w:top w:val="nil"/>
              <w:left w:val="nil"/>
              <w:bottom w:val="single" w:sz="4" w:space="0" w:color="auto"/>
              <w:right w:val="single" w:sz="8" w:space="0" w:color="auto"/>
            </w:tcBorders>
            <w:shd w:val="clear" w:color="auto" w:fill="auto"/>
            <w:noWrap/>
            <w:vAlign w:val="center"/>
            <w:hideMark/>
          </w:tcPr>
          <w:p w14:paraId="087CD89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9.73</w:t>
            </w:r>
          </w:p>
        </w:tc>
      </w:tr>
    </w:tbl>
    <w:p w14:paraId="563645AE" w14:textId="77777777" w:rsidR="006223B0" w:rsidRDefault="006223B0" w:rsidP="00EA1218">
      <w:pPr>
        <w:pStyle w:val="Caption"/>
        <w:keepNext/>
        <w:jc w:val="center"/>
        <w:rPr>
          <w:rFonts w:ascii="Times New Roman" w:hAnsi="Times New Roman" w:cs="Times New Roman"/>
          <w:i w:val="0"/>
          <w:color w:val="000000" w:themeColor="text1"/>
          <w:sz w:val="24"/>
          <w:szCs w:val="24"/>
        </w:rPr>
      </w:pPr>
    </w:p>
    <w:p w14:paraId="2520C68E" w14:textId="58D593AC" w:rsidR="00EA1218" w:rsidRPr="00DF23D0" w:rsidRDefault="00EA1218" w:rsidP="00EA1218">
      <w:pPr>
        <w:pStyle w:val="Caption"/>
        <w:keepNext/>
        <w:jc w:val="center"/>
        <w:rPr>
          <w:rFonts w:ascii="Times New Roman" w:hAnsi="Times New Roman" w:cs="Times New Roman"/>
          <w:i w:val="0"/>
          <w:color w:val="000000" w:themeColor="text1"/>
          <w:sz w:val="24"/>
          <w:szCs w:val="24"/>
        </w:rPr>
      </w:pPr>
      <w:r w:rsidRPr="00DF23D0">
        <w:rPr>
          <w:rFonts w:ascii="Times New Roman" w:hAnsi="Times New Roman" w:cs="Times New Roman"/>
          <w:i w:val="0"/>
          <w:color w:val="000000" w:themeColor="text1"/>
          <w:sz w:val="24"/>
          <w:szCs w:val="24"/>
        </w:rPr>
        <w:t xml:space="preserve">Table </w:t>
      </w:r>
      <w:r w:rsidRPr="00DF23D0">
        <w:rPr>
          <w:rFonts w:ascii="Times New Roman" w:hAnsi="Times New Roman" w:cs="Times New Roman"/>
          <w:i w:val="0"/>
          <w:color w:val="000000" w:themeColor="text1"/>
          <w:sz w:val="24"/>
          <w:szCs w:val="24"/>
        </w:rPr>
        <w:fldChar w:fldCharType="begin"/>
      </w:r>
      <w:r w:rsidRPr="00DF23D0">
        <w:rPr>
          <w:rFonts w:ascii="Times New Roman" w:hAnsi="Times New Roman" w:cs="Times New Roman"/>
          <w:i w:val="0"/>
          <w:color w:val="000000" w:themeColor="text1"/>
          <w:sz w:val="24"/>
          <w:szCs w:val="24"/>
        </w:rPr>
        <w:instrText xml:space="preserve"> SEQ Table \* ARABIC </w:instrText>
      </w:r>
      <w:r w:rsidRPr="00DF23D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7</w:t>
      </w:r>
      <w:r w:rsidRPr="00DF23D0">
        <w:rPr>
          <w:rFonts w:ascii="Times New Roman" w:hAnsi="Times New Roman" w:cs="Times New Roman"/>
          <w:i w:val="0"/>
          <w:color w:val="000000" w:themeColor="text1"/>
          <w:sz w:val="24"/>
          <w:szCs w:val="24"/>
        </w:rPr>
        <w:fldChar w:fldCharType="end"/>
      </w:r>
      <w:r w:rsidRPr="00DF23D0">
        <w:rPr>
          <w:rFonts w:ascii="Times New Roman" w:hAnsi="Times New Roman" w:cs="Times New Roman"/>
          <w:i w:val="0"/>
          <w:color w:val="000000" w:themeColor="text1"/>
          <w:sz w:val="24"/>
          <w:szCs w:val="24"/>
        </w:rPr>
        <w:t>: Experimental precipitation data</w:t>
      </w:r>
    </w:p>
    <w:tbl>
      <w:tblPr>
        <w:tblW w:w="4850" w:type="dxa"/>
        <w:jc w:val="center"/>
        <w:tblLook w:val="04A0" w:firstRow="1" w:lastRow="0" w:firstColumn="1" w:lastColumn="0" w:noHBand="0" w:noVBand="1"/>
      </w:tblPr>
      <w:tblGrid>
        <w:gridCol w:w="960"/>
        <w:gridCol w:w="1020"/>
        <w:gridCol w:w="2870"/>
      </w:tblGrid>
      <w:tr w:rsidR="00EA1218" w:rsidRPr="00DF23D0" w14:paraId="2558E50B" w14:textId="77777777" w:rsidTr="00EA1218">
        <w:trPr>
          <w:trHeight w:val="300"/>
          <w:jc w:val="center"/>
        </w:trPr>
        <w:tc>
          <w:tcPr>
            <w:tcW w:w="96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56DF38C" w14:textId="77777777" w:rsidR="00EA1218" w:rsidRPr="00DF23D0" w:rsidRDefault="00EA1218" w:rsidP="00EA1218">
            <w:pPr>
              <w:spacing w:after="0" w:line="276"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System</w:t>
            </w:r>
          </w:p>
        </w:tc>
        <w:tc>
          <w:tcPr>
            <w:tcW w:w="1020" w:type="dxa"/>
            <w:tcBorders>
              <w:top w:val="single" w:sz="8" w:space="0" w:color="auto"/>
              <w:left w:val="nil"/>
              <w:bottom w:val="single" w:sz="4" w:space="0" w:color="auto"/>
              <w:right w:val="single" w:sz="4" w:space="0" w:color="auto"/>
            </w:tcBorders>
            <w:shd w:val="clear" w:color="auto" w:fill="auto"/>
            <w:noWrap/>
            <w:vAlign w:val="bottom"/>
            <w:hideMark/>
          </w:tcPr>
          <w:p w14:paraId="16254A62" w14:textId="77777777" w:rsidR="00EA1218" w:rsidRPr="00DF23D0" w:rsidRDefault="00EA1218" w:rsidP="00EA1218">
            <w:pPr>
              <w:spacing w:after="0" w:line="276"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T[</w:t>
            </w:r>
            <m:oMath>
              <m:r>
                <m:rPr>
                  <m:sty m:val="b"/>
                </m:rPr>
                <w:rPr>
                  <w:rFonts w:ascii="Cambria Math" w:eastAsia="Times New Roman" w:hAnsi="Cambria Math" w:cs="Times New Roman"/>
                  <w:color w:val="000000"/>
                </w:rPr>
                <m:t>°</m:t>
              </m:r>
            </m:oMath>
            <w:r w:rsidRPr="00DF23D0">
              <w:rPr>
                <w:rFonts w:ascii="Times New Roman" w:eastAsia="Times New Roman" w:hAnsi="Times New Roman" w:cs="Times New Roman"/>
                <w:b/>
                <w:color w:val="000000"/>
              </w:rPr>
              <w:t>C]</w:t>
            </w:r>
          </w:p>
        </w:tc>
        <w:tc>
          <w:tcPr>
            <w:tcW w:w="2870" w:type="dxa"/>
            <w:tcBorders>
              <w:top w:val="single" w:sz="8" w:space="0" w:color="auto"/>
              <w:left w:val="nil"/>
              <w:bottom w:val="single" w:sz="4" w:space="0" w:color="auto"/>
              <w:right w:val="single" w:sz="8" w:space="0" w:color="auto"/>
            </w:tcBorders>
            <w:shd w:val="clear" w:color="auto" w:fill="auto"/>
            <w:noWrap/>
            <w:vAlign w:val="bottom"/>
            <w:hideMark/>
          </w:tcPr>
          <w:p w14:paraId="2FA34348" w14:textId="77777777" w:rsidR="00EA1218" w:rsidRPr="00DF23D0" w:rsidRDefault="00EA1218" w:rsidP="00EA1218">
            <w:pPr>
              <w:spacing w:after="0" w:line="276" w:lineRule="auto"/>
              <w:jc w:val="center"/>
              <w:rPr>
                <w:rFonts w:ascii="Times New Roman" w:eastAsia="Times New Roman" w:hAnsi="Times New Roman" w:cs="Times New Roman"/>
                <w:b/>
                <w:color w:val="000000"/>
              </w:rPr>
            </w:pPr>
            <w:r w:rsidRPr="00DF23D0">
              <w:rPr>
                <w:rFonts w:ascii="Times New Roman" w:eastAsia="Times New Roman" w:hAnsi="Times New Roman" w:cs="Times New Roman"/>
                <w:b/>
                <w:color w:val="000000"/>
              </w:rPr>
              <w:t>Precipitated weight fraction</w:t>
            </w:r>
          </w:p>
        </w:tc>
      </w:tr>
      <w:tr w:rsidR="00EA1218" w:rsidRPr="00DF23D0" w14:paraId="1C3F52C5" w14:textId="77777777" w:rsidTr="00EA1218">
        <w:trPr>
          <w:trHeight w:val="300"/>
          <w:jc w:val="center"/>
        </w:trPr>
        <w:tc>
          <w:tcPr>
            <w:tcW w:w="960" w:type="dxa"/>
            <w:vMerge w:val="restart"/>
            <w:tcBorders>
              <w:top w:val="nil"/>
              <w:left w:val="single" w:sz="8" w:space="0" w:color="auto"/>
              <w:bottom w:val="single" w:sz="4" w:space="0" w:color="auto"/>
              <w:right w:val="single" w:sz="4" w:space="0" w:color="auto"/>
            </w:tcBorders>
            <w:shd w:val="clear" w:color="auto" w:fill="auto"/>
            <w:noWrap/>
            <w:textDirection w:val="btLr"/>
            <w:vAlign w:val="center"/>
            <w:hideMark/>
          </w:tcPr>
          <w:p w14:paraId="5E57A033"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r w:rsidRPr="00DF23D0">
              <w:rPr>
                <w:rFonts w:ascii="Times New Roman" w:eastAsia="Times New Roman" w:hAnsi="Times New Roman" w:cs="Times New Roman"/>
                <w:b/>
                <w:color w:val="000000"/>
                <w:sz w:val="26"/>
                <w:szCs w:val="26"/>
              </w:rPr>
              <w:t>Garden Banks</w:t>
            </w:r>
          </w:p>
        </w:tc>
        <w:tc>
          <w:tcPr>
            <w:tcW w:w="1020" w:type="dxa"/>
            <w:tcBorders>
              <w:top w:val="nil"/>
              <w:left w:val="nil"/>
              <w:bottom w:val="single" w:sz="4" w:space="0" w:color="auto"/>
              <w:right w:val="single" w:sz="4" w:space="0" w:color="auto"/>
            </w:tcBorders>
            <w:shd w:val="clear" w:color="auto" w:fill="auto"/>
            <w:noWrap/>
            <w:vAlign w:val="bottom"/>
            <w:hideMark/>
          </w:tcPr>
          <w:p w14:paraId="62A9B01F"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0.75</w:t>
            </w:r>
          </w:p>
        </w:tc>
        <w:tc>
          <w:tcPr>
            <w:tcW w:w="2870" w:type="dxa"/>
            <w:tcBorders>
              <w:top w:val="nil"/>
              <w:left w:val="nil"/>
              <w:bottom w:val="single" w:sz="4" w:space="0" w:color="auto"/>
              <w:right w:val="single" w:sz="8" w:space="0" w:color="auto"/>
            </w:tcBorders>
            <w:shd w:val="clear" w:color="auto" w:fill="auto"/>
            <w:noWrap/>
            <w:vAlign w:val="bottom"/>
            <w:hideMark/>
          </w:tcPr>
          <w:p w14:paraId="22D68F2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69E-03</w:t>
            </w:r>
          </w:p>
        </w:tc>
      </w:tr>
      <w:tr w:rsidR="00EA1218" w:rsidRPr="00DF23D0" w14:paraId="401BC408"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4457037E"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592DCDE4"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5.00</w:t>
            </w:r>
          </w:p>
        </w:tc>
        <w:tc>
          <w:tcPr>
            <w:tcW w:w="2870" w:type="dxa"/>
            <w:tcBorders>
              <w:top w:val="nil"/>
              <w:left w:val="nil"/>
              <w:bottom w:val="single" w:sz="4" w:space="0" w:color="auto"/>
              <w:right w:val="single" w:sz="8" w:space="0" w:color="auto"/>
            </w:tcBorders>
            <w:shd w:val="clear" w:color="auto" w:fill="auto"/>
            <w:noWrap/>
            <w:vAlign w:val="bottom"/>
            <w:hideMark/>
          </w:tcPr>
          <w:p w14:paraId="4D408AD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06E-03</w:t>
            </w:r>
          </w:p>
        </w:tc>
      </w:tr>
      <w:tr w:rsidR="00EA1218" w:rsidRPr="00DF23D0" w14:paraId="59E1DFD8"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043C43E5"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17056BA1"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0.04</w:t>
            </w:r>
          </w:p>
        </w:tc>
        <w:tc>
          <w:tcPr>
            <w:tcW w:w="2870" w:type="dxa"/>
            <w:tcBorders>
              <w:top w:val="nil"/>
              <w:left w:val="nil"/>
              <w:bottom w:val="single" w:sz="4" w:space="0" w:color="auto"/>
              <w:right w:val="single" w:sz="8" w:space="0" w:color="auto"/>
            </w:tcBorders>
            <w:shd w:val="clear" w:color="auto" w:fill="auto"/>
            <w:noWrap/>
            <w:vAlign w:val="bottom"/>
            <w:hideMark/>
          </w:tcPr>
          <w:p w14:paraId="45FEC53F"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27E-03</w:t>
            </w:r>
          </w:p>
        </w:tc>
      </w:tr>
      <w:tr w:rsidR="00EA1218" w:rsidRPr="00DF23D0" w14:paraId="11EECCD9"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49555921"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6A4923E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03</w:t>
            </w:r>
          </w:p>
        </w:tc>
        <w:tc>
          <w:tcPr>
            <w:tcW w:w="2870" w:type="dxa"/>
            <w:tcBorders>
              <w:top w:val="nil"/>
              <w:left w:val="nil"/>
              <w:bottom w:val="single" w:sz="4" w:space="0" w:color="auto"/>
              <w:right w:val="single" w:sz="8" w:space="0" w:color="auto"/>
            </w:tcBorders>
            <w:shd w:val="clear" w:color="auto" w:fill="auto"/>
            <w:noWrap/>
            <w:vAlign w:val="bottom"/>
            <w:hideMark/>
          </w:tcPr>
          <w:p w14:paraId="12F31163"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7.64E-04</w:t>
            </w:r>
          </w:p>
        </w:tc>
      </w:tr>
      <w:tr w:rsidR="00EA1218" w:rsidRPr="00DF23D0" w14:paraId="2C1A4348"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1135580F"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467FE5E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0.01</w:t>
            </w:r>
          </w:p>
        </w:tc>
        <w:tc>
          <w:tcPr>
            <w:tcW w:w="2870" w:type="dxa"/>
            <w:tcBorders>
              <w:top w:val="nil"/>
              <w:left w:val="nil"/>
              <w:bottom w:val="single" w:sz="4" w:space="0" w:color="auto"/>
              <w:right w:val="single" w:sz="8" w:space="0" w:color="auto"/>
            </w:tcBorders>
            <w:shd w:val="clear" w:color="auto" w:fill="auto"/>
            <w:noWrap/>
            <w:vAlign w:val="bottom"/>
            <w:hideMark/>
          </w:tcPr>
          <w:p w14:paraId="33A3C06F"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65E-04</w:t>
            </w:r>
          </w:p>
        </w:tc>
      </w:tr>
      <w:tr w:rsidR="00EA1218" w:rsidRPr="00DF23D0" w14:paraId="2FE43F1E"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0693FCA6"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7650177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5.00</w:t>
            </w:r>
          </w:p>
        </w:tc>
        <w:tc>
          <w:tcPr>
            <w:tcW w:w="2870" w:type="dxa"/>
            <w:tcBorders>
              <w:top w:val="nil"/>
              <w:left w:val="nil"/>
              <w:bottom w:val="single" w:sz="4" w:space="0" w:color="auto"/>
              <w:right w:val="single" w:sz="8" w:space="0" w:color="auto"/>
            </w:tcBorders>
            <w:shd w:val="clear" w:color="auto" w:fill="auto"/>
            <w:noWrap/>
            <w:vAlign w:val="bottom"/>
            <w:hideMark/>
          </w:tcPr>
          <w:p w14:paraId="79A0FBAE"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0</w:t>
            </w:r>
          </w:p>
        </w:tc>
      </w:tr>
      <w:tr w:rsidR="00EA1218" w:rsidRPr="00DF23D0" w14:paraId="624E7934" w14:textId="77777777" w:rsidTr="00EA1218">
        <w:trPr>
          <w:trHeight w:val="300"/>
          <w:jc w:val="center"/>
        </w:trPr>
        <w:tc>
          <w:tcPr>
            <w:tcW w:w="960" w:type="dxa"/>
            <w:vMerge w:val="restart"/>
            <w:tcBorders>
              <w:top w:val="nil"/>
              <w:left w:val="single" w:sz="8" w:space="0" w:color="auto"/>
              <w:bottom w:val="single" w:sz="4" w:space="0" w:color="auto"/>
              <w:right w:val="single" w:sz="4" w:space="0" w:color="auto"/>
            </w:tcBorders>
            <w:shd w:val="clear" w:color="auto" w:fill="auto"/>
            <w:noWrap/>
            <w:textDirection w:val="btLr"/>
            <w:vAlign w:val="center"/>
            <w:hideMark/>
          </w:tcPr>
          <w:p w14:paraId="625633F1"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r w:rsidRPr="00DF23D0">
              <w:rPr>
                <w:rFonts w:ascii="Times New Roman" w:eastAsia="Times New Roman" w:hAnsi="Times New Roman" w:cs="Times New Roman"/>
                <w:b/>
                <w:color w:val="000000"/>
                <w:sz w:val="26"/>
                <w:szCs w:val="26"/>
              </w:rPr>
              <w:t>Fleming et al.</w:t>
            </w:r>
          </w:p>
        </w:tc>
        <w:tc>
          <w:tcPr>
            <w:tcW w:w="1020" w:type="dxa"/>
            <w:tcBorders>
              <w:top w:val="nil"/>
              <w:left w:val="nil"/>
              <w:bottom w:val="single" w:sz="4" w:space="0" w:color="auto"/>
              <w:right w:val="single" w:sz="4" w:space="0" w:color="auto"/>
            </w:tcBorders>
            <w:shd w:val="clear" w:color="auto" w:fill="auto"/>
            <w:noWrap/>
            <w:vAlign w:val="bottom"/>
            <w:hideMark/>
          </w:tcPr>
          <w:p w14:paraId="2013A0C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0.01</w:t>
            </w:r>
          </w:p>
        </w:tc>
        <w:tc>
          <w:tcPr>
            <w:tcW w:w="2870" w:type="dxa"/>
            <w:tcBorders>
              <w:top w:val="nil"/>
              <w:left w:val="nil"/>
              <w:bottom w:val="single" w:sz="4" w:space="0" w:color="auto"/>
              <w:right w:val="single" w:sz="8" w:space="0" w:color="auto"/>
            </w:tcBorders>
            <w:shd w:val="clear" w:color="auto" w:fill="auto"/>
            <w:noWrap/>
            <w:vAlign w:val="bottom"/>
            <w:hideMark/>
          </w:tcPr>
          <w:p w14:paraId="2C0BF8A4"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08E-01</w:t>
            </w:r>
          </w:p>
        </w:tc>
      </w:tr>
      <w:tr w:rsidR="00EA1218" w:rsidRPr="00DF23D0" w14:paraId="2C99E6A6"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778CA09F"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68FAE0B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0.01</w:t>
            </w:r>
          </w:p>
        </w:tc>
        <w:tc>
          <w:tcPr>
            <w:tcW w:w="2870" w:type="dxa"/>
            <w:tcBorders>
              <w:top w:val="nil"/>
              <w:left w:val="nil"/>
              <w:bottom w:val="single" w:sz="4" w:space="0" w:color="auto"/>
              <w:right w:val="single" w:sz="8" w:space="0" w:color="auto"/>
            </w:tcBorders>
            <w:shd w:val="clear" w:color="auto" w:fill="auto"/>
            <w:noWrap/>
            <w:vAlign w:val="bottom"/>
            <w:hideMark/>
          </w:tcPr>
          <w:p w14:paraId="7B8B5DC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46E-01</w:t>
            </w:r>
          </w:p>
        </w:tc>
      </w:tr>
      <w:tr w:rsidR="00EA1218" w:rsidRPr="00DF23D0" w14:paraId="6D70C9E3"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2732473F"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4EE406A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9.99</w:t>
            </w:r>
          </w:p>
        </w:tc>
        <w:tc>
          <w:tcPr>
            <w:tcW w:w="2870" w:type="dxa"/>
            <w:tcBorders>
              <w:top w:val="nil"/>
              <w:left w:val="nil"/>
              <w:bottom w:val="single" w:sz="4" w:space="0" w:color="auto"/>
              <w:right w:val="single" w:sz="8" w:space="0" w:color="auto"/>
            </w:tcBorders>
            <w:shd w:val="clear" w:color="auto" w:fill="auto"/>
            <w:noWrap/>
            <w:vAlign w:val="bottom"/>
            <w:hideMark/>
          </w:tcPr>
          <w:p w14:paraId="1CE08C3D"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64E-01</w:t>
            </w:r>
          </w:p>
        </w:tc>
      </w:tr>
      <w:tr w:rsidR="00EA1218" w:rsidRPr="00DF23D0" w14:paraId="7E5DD240"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1AFDFF7B"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1D3EC87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4.85</w:t>
            </w:r>
          </w:p>
        </w:tc>
        <w:tc>
          <w:tcPr>
            <w:tcW w:w="2870" w:type="dxa"/>
            <w:tcBorders>
              <w:top w:val="nil"/>
              <w:left w:val="nil"/>
              <w:bottom w:val="single" w:sz="4" w:space="0" w:color="auto"/>
              <w:right w:val="single" w:sz="8" w:space="0" w:color="auto"/>
            </w:tcBorders>
            <w:shd w:val="clear" w:color="auto" w:fill="auto"/>
            <w:noWrap/>
            <w:vAlign w:val="bottom"/>
            <w:hideMark/>
          </w:tcPr>
          <w:p w14:paraId="0C9D01E1"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22E-01</w:t>
            </w:r>
          </w:p>
        </w:tc>
      </w:tr>
      <w:tr w:rsidR="00EA1218" w:rsidRPr="00DF23D0" w14:paraId="49067FFE"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7057E652"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772BC867"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9.85</w:t>
            </w:r>
          </w:p>
        </w:tc>
        <w:tc>
          <w:tcPr>
            <w:tcW w:w="2870" w:type="dxa"/>
            <w:tcBorders>
              <w:top w:val="nil"/>
              <w:left w:val="nil"/>
              <w:bottom w:val="single" w:sz="4" w:space="0" w:color="auto"/>
              <w:right w:val="single" w:sz="8" w:space="0" w:color="auto"/>
            </w:tcBorders>
            <w:shd w:val="clear" w:color="auto" w:fill="auto"/>
            <w:noWrap/>
            <w:vAlign w:val="bottom"/>
            <w:hideMark/>
          </w:tcPr>
          <w:p w14:paraId="65B417EB"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8.14E-02</w:t>
            </w:r>
          </w:p>
        </w:tc>
      </w:tr>
      <w:tr w:rsidR="00EA1218" w:rsidRPr="00DF23D0" w14:paraId="5BBA7A32"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19690326"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6CAA946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4.92</w:t>
            </w:r>
          </w:p>
        </w:tc>
        <w:tc>
          <w:tcPr>
            <w:tcW w:w="2870" w:type="dxa"/>
            <w:tcBorders>
              <w:top w:val="nil"/>
              <w:left w:val="nil"/>
              <w:bottom w:val="single" w:sz="4" w:space="0" w:color="auto"/>
              <w:right w:val="single" w:sz="8" w:space="0" w:color="auto"/>
            </w:tcBorders>
            <w:shd w:val="clear" w:color="auto" w:fill="auto"/>
            <w:noWrap/>
            <w:vAlign w:val="bottom"/>
            <w:hideMark/>
          </w:tcPr>
          <w:p w14:paraId="670C3E2F"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4.64E-02</w:t>
            </w:r>
          </w:p>
        </w:tc>
      </w:tr>
      <w:tr w:rsidR="00EA1218" w:rsidRPr="00DF23D0" w14:paraId="0EF55D04"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1BEECA4D"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32D3A24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9.93</w:t>
            </w:r>
          </w:p>
        </w:tc>
        <w:tc>
          <w:tcPr>
            <w:tcW w:w="2870" w:type="dxa"/>
            <w:tcBorders>
              <w:top w:val="nil"/>
              <w:left w:val="nil"/>
              <w:bottom w:val="single" w:sz="4" w:space="0" w:color="auto"/>
              <w:right w:val="single" w:sz="8" w:space="0" w:color="auto"/>
            </w:tcBorders>
            <w:shd w:val="clear" w:color="auto" w:fill="auto"/>
            <w:noWrap/>
            <w:vAlign w:val="bottom"/>
            <w:hideMark/>
          </w:tcPr>
          <w:p w14:paraId="7C060B8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84E-02</w:t>
            </w:r>
          </w:p>
        </w:tc>
      </w:tr>
      <w:tr w:rsidR="00EA1218" w:rsidRPr="00DF23D0" w14:paraId="5730A04A" w14:textId="77777777" w:rsidTr="00EA1218">
        <w:trPr>
          <w:trHeight w:val="300"/>
          <w:jc w:val="center"/>
        </w:trPr>
        <w:tc>
          <w:tcPr>
            <w:tcW w:w="960" w:type="dxa"/>
            <w:vMerge/>
            <w:tcBorders>
              <w:top w:val="nil"/>
              <w:left w:val="single" w:sz="8" w:space="0" w:color="auto"/>
              <w:bottom w:val="single" w:sz="4" w:space="0" w:color="auto"/>
              <w:right w:val="single" w:sz="4" w:space="0" w:color="auto"/>
            </w:tcBorders>
            <w:vAlign w:val="center"/>
            <w:hideMark/>
          </w:tcPr>
          <w:p w14:paraId="75FE18A0"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3003987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4.35</w:t>
            </w:r>
          </w:p>
        </w:tc>
        <w:tc>
          <w:tcPr>
            <w:tcW w:w="2870" w:type="dxa"/>
            <w:tcBorders>
              <w:top w:val="nil"/>
              <w:left w:val="nil"/>
              <w:bottom w:val="single" w:sz="4" w:space="0" w:color="auto"/>
              <w:right w:val="single" w:sz="8" w:space="0" w:color="auto"/>
            </w:tcBorders>
            <w:shd w:val="clear" w:color="auto" w:fill="auto"/>
            <w:noWrap/>
            <w:vAlign w:val="bottom"/>
            <w:hideMark/>
          </w:tcPr>
          <w:p w14:paraId="14FD5EF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0</w:t>
            </w:r>
          </w:p>
        </w:tc>
      </w:tr>
      <w:tr w:rsidR="00EA1218" w:rsidRPr="00DF23D0" w14:paraId="248D42FA" w14:textId="77777777" w:rsidTr="00EA1218">
        <w:trPr>
          <w:trHeight w:val="300"/>
          <w:jc w:val="center"/>
        </w:trPr>
        <w:tc>
          <w:tcPr>
            <w:tcW w:w="96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7F821510" w14:textId="77777777" w:rsidR="00EA1218" w:rsidRPr="00DF23D0" w:rsidRDefault="00EA1218" w:rsidP="00EA1218">
            <w:pPr>
              <w:spacing w:after="0" w:line="240" w:lineRule="auto"/>
              <w:jc w:val="center"/>
              <w:rPr>
                <w:rFonts w:ascii="Times New Roman" w:eastAsia="Times New Roman" w:hAnsi="Times New Roman" w:cs="Times New Roman"/>
                <w:b/>
                <w:color w:val="000000"/>
                <w:sz w:val="26"/>
                <w:szCs w:val="26"/>
              </w:rPr>
            </w:pPr>
            <w:r w:rsidRPr="00DF23D0">
              <w:rPr>
                <w:rFonts w:ascii="Times New Roman" w:eastAsia="Times New Roman" w:hAnsi="Times New Roman" w:cs="Times New Roman"/>
                <w:b/>
                <w:color w:val="000000"/>
                <w:sz w:val="26"/>
                <w:szCs w:val="26"/>
              </w:rPr>
              <w:t>Zheng et al.</w:t>
            </w:r>
          </w:p>
        </w:tc>
        <w:tc>
          <w:tcPr>
            <w:tcW w:w="1020" w:type="dxa"/>
            <w:tcBorders>
              <w:top w:val="nil"/>
              <w:left w:val="nil"/>
              <w:bottom w:val="single" w:sz="4" w:space="0" w:color="auto"/>
              <w:right w:val="single" w:sz="4" w:space="0" w:color="auto"/>
            </w:tcBorders>
            <w:shd w:val="clear" w:color="auto" w:fill="auto"/>
            <w:noWrap/>
            <w:vAlign w:val="bottom"/>
            <w:hideMark/>
          </w:tcPr>
          <w:p w14:paraId="3C6F1361"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5.00</w:t>
            </w:r>
          </w:p>
        </w:tc>
        <w:tc>
          <w:tcPr>
            <w:tcW w:w="2870" w:type="dxa"/>
            <w:tcBorders>
              <w:top w:val="nil"/>
              <w:left w:val="nil"/>
              <w:bottom w:val="single" w:sz="4" w:space="0" w:color="auto"/>
              <w:right w:val="single" w:sz="8" w:space="0" w:color="auto"/>
            </w:tcBorders>
            <w:shd w:val="clear" w:color="auto" w:fill="auto"/>
            <w:noWrap/>
            <w:vAlign w:val="bottom"/>
            <w:hideMark/>
          </w:tcPr>
          <w:p w14:paraId="0C4740CA"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70E+00</w:t>
            </w:r>
          </w:p>
        </w:tc>
      </w:tr>
      <w:tr w:rsidR="00EA1218" w:rsidRPr="00DF23D0" w14:paraId="71D1D11E" w14:textId="77777777" w:rsidTr="00EA1218">
        <w:trPr>
          <w:trHeight w:val="300"/>
          <w:jc w:val="center"/>
        </w:trPr>
        <w:tc>
          <w:tcPr>
            <w:tcW w:w="960" w:type="dxa"/>
            <w:vMerge/>
            <w:tcBorders>
              <w:top w:val="nil"/>
              <w:left w:val="single" w:sz="8" w:space="0" w:color="auto"/>
              <w:bottom w:val="single" w:sz="8" w:space="0" w:color="000000"/>
              <w:right w:val="single" w:sz="4" w:space="0" w:color="auto"/>
            </w:tcBorders>
            <w:vAlign w:val="center"/>
            <w:hideMark/>
          </w:tcPr>
          <w:p w14:paraId="5A4F3022" w14:textId="77777777" w:rsidR="00EA1218" w:rsidRPr="00DF23D0" w:rsidRDefault="00EA1218" w:rsidP="00EA1218">
            <w:pPr>
              <w:spacing w:after="0" w:line="240" w:lineRule="auto"/>
              <w:jc w:val="center"/>
              <w:rPr>
                <w:rFonts w:ascii="Times New Roman" w:eastAsia="Times New Roman" w:hAnsi="Times New Roman" w:cs="Times New Roman"/>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2AF674D9"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0.00</w:t>
            </w:r>
          </w:p>
        </w:tc>
        <w:tc>
          <w:tcPr>
            <w:tcW w:w="2870" w:type="dxa"/>
            <w:tcBorders>
              <w:top w:val="nil"/>
              <w:left w:val="nil"/>
              <w:bottom w:val="single" w:sz="4" w:space="0" w:color="auto"/>
              <w:right w:val="single" w:sz="8" w:space="0" w:color="auto"/>
            </w:tcBorders>
            <w:shd w:val="clear" w:color="auto" w:fill="auto"/>
            <w:noWrap/>
            <w:vAlign w:val="bottom"/>
            <w:hideMark/>
          </w:tcPr>
          <w:p w14:paraId="4BED834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35E+00</w:t>
            </w:r>
          </w:p>
        </w:tc>
      </w:tr>
      <w:tr w:rsidR="00EA1218" w:rsidRPr="00DF23D0" w14:paraId="4294BF62" w14:textId="77777777" w:rsidTr="00EA1218">
        <w:trPr>
          <w:trHeight w:val="300"/>
          <w:jc w:val="center"/>
        </w:trPr>
        <w:tc>
          <w:tcPr>
            <w:tcW w:w="960" w:type="dxa"/>
            <w:vMerge/>
            <w:tcBorders>
              <w:top w:val="nil"/>
              <w:left w:val="single" w:sz="8" w:space="0" w:color="auto"/>
              <w:bottom w:val="single" w:sz="8" w:space="0" w:color="000000"/>
              <w:right w:val="single" w:sz="4" w:space="0" w:color="auto"/>
            </w:tcBorders>
            <w:vAlign w:val="center"/>
            <w:hideMark/>
          </w:tcPr>
          <w:p w14:paraId="1950710C" w14:textId="77777777" w:rsidR="00EA1218" w:rsidRPr="00DF23D0" w:rsidRDefault="00EA1218" w:rsidP="00EA1218">
            <w:pPr>
              <w:spacing w:after="0" w:line="240" w:lineRule="auto"/>
              <w:jc w:val="center"/>
              <w:rPr>
                <w:rFonts w:ascii="Times New Roman" w:eastAsia="Times New Roman" w:hAnsi="Times New Roman" w:cs="Times New Roman"/>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3E0DAAA8"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5.00</w:t>
            </w:r>
          </w:p>
        </w:tc>
        <w:tc>
          <w:tcPr>
            <w:tcW w:w="2870" w:type="dxa"/>
            <w:tcBorders>
              <w:top w:val="nil"/>
              <w:left w:val="nil"/>
              <w:bottom w:val="single" w:sz="4" w:space="0" w:color="auto"/>
              <w:right w:val="single" w:sz="8" w:space="0" w:color="auto"/>
            </w:tcBorders>
            <w:shd w:val="clear" w:color="auto" w:fill="auto"/>
            <w:noWrap/>
            <w:vAlign w:val="bottom"/>
            <w:hideMark/>
          </w:tcPr>
          <w:p w14:paraId="2D58CBF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03E+00</w:t>
            </w:r>
          </w:p>
        </w:tc>
      </w:tr>
      <w:tr w:rsidR="00EA1218" w:rsidRPr="00DF23D0" w14:paraId="4B04669E" w14:textId="77777777" w:rsidTr="00EA1218">
        <w:trPr>
          <w:trHeight w:val="300"/>
          <w:jc w:val="center"/>
        </w:trPr>
        <w:tc>
          <w:tcPr>
            <w:tcW w:w="960" w:type="dxa"/>
            <w:vMerge/>
            <w:tcBorders>
              <w:top w:val="nil"/>
              <w:left w:val="single" w:sz="8" w:space="0" w:color="auto"/>
              <w:bottom w:val="single" w:sz="8" w:space="0" w:color="000000"/>
              <w:right w:val="single" w:sz="4" w:space="0" w:color="auto"/>
            </w:tcBorders>
            <w:vAlign w:val="center"/>
            <w:hideMark/>
          </w:tcPr>
          <w:p w14:paraId="5F7EDC7B" w14:textId="77777777" w:rsidR="00EA1218" w:rsidRPr="00DF23D0" w:rsidRDefault="00EA1218" w:rsidP="00EA1218">
            <w:pPr>
              <w:spacing w:after="0" w:line="240" w:lineRule="auto"/>
              <w:jc w:val="center"/>
              <w:rPr>
                <w:rFonts w:ascii="Times New Roman" w:eastAsia="Times New Roman" w:hAnsi="Times New Roman" w:cs="Times New Roman"/>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20DD3845"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0.00</w:t>
            </w:r>
          </w:p>
        </w:tc>
        <w:tc>
          <w:tcPr>
            <w:tcW w:w="2870" w:type="dxa"/>
            <w:tcBorders>
              <w:top w:val="nil"/>
              <w:left w:val="nil"/>
              <w:bottom w:val="single" w:sz="4" w:space="0" w:color="auto"/>
              <w:right w:val="single" w:sz="8" w:space="0" w:color="auto"/>
            </w:tcBorders>
            <w:shd w:val="clear" w:color="auto" w:fill="auto"/>
            <w:noWrap/>
            <w:vAlign w:val="bottom"/>
            <w:hideMark/>
          </w:tcPr>
          <w:p w14:paraId="61C483E2"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7.48E-01</w:t>
            </w:r>
          </w:p>
        </w:tc>
      </w:tr>
      <w:tr w:rsidR="00EA1218" w:rsidRPr="00DF23D0" w14:paraId="37C5A80F" w14:textId="77777777" w:rsidTr="00EA1218">
        <w:trPr>
          <w:trHeight w:val="300"/>
          <w:jc w:val="center"/>
        </w:trPr>
        <w:tc>
          <w:tcPr>
            <w:tcW w:w="960" w:type="dxa"/>
            <w:vMerge/>
            <w:tcBorders>
              <w:top w:val="nil"/>
              <w:left w:val="single" w:sz="8" w:space="0" w:color="auto"/>
              <w:bottom w:val="single" w:sz="8" w:space="0" w:color="000000"/>
              <w:right w:val="single" w:sz="4" w:space="0" w:color="auto"/>
            </w:tcBorders>
            <w:vAlign w:val="center"/>
            <w:hideMark/>
          </w:tcPr>
          <w:p w14:paraId="02E19C5C" w14:textId="77777777" w:rsidR="00EA1218" w:rsidRPr="00DF23D0" w:rsidRDefault="00EA1218" w:rsidP="00EA1218">
            <w:pPr>
              <w:spacing w:after="0" w:line="240" w:lineRule="auto"/>
              <w:jc w:val="center"/>
              <w:rPr>
                <w:rFonts w:ascii="Times New Roman" w:eastAsia="Times New Roman" w:hAnsi="Times New Roman" w:cs="Times New Roman"/>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24382A8C"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25.00</w:t>
            </w:r>
          </w:p>
        </w:tc>
        <w:tc>
          <w:tcPr>
            <w:tcW w:w="2870" w:type="dxa"/>
            <w:tcBorders>
              <w:top w:val="nil"/>
              <w:left w:val="nil"/>
              <w:bottom w:val="single" w:sz="4" w:space="0" w:color="auto"/>
              <w:right w:val="single" w:sz="8" w:space="0" w:color="auto"/>
            </w:tcBorders>
            <w:shd w:val="clear" w:color="auto" w:fill="auto"/>
            <w:noWrap/>
            <w:vAlign w:val="bottom"/>
            <w:hideMark/>
          </w:tcPr>
          <w:p w14:paraId="19C50E63"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5.10E-01</w:t>
            </w:r>
          </w:p>
        </w:tc>
      </w:tr>
      <w:tr w:rsidR="00EA1218" w:rsidRPr="00DF23D0" w14:paraId="64B2B062" w14:textId="77777777" w:rsidTr="00EA1218">
        <w:trPr>
          <w:trHeight w:val="300"/>
          <w:jc w:val="center"/>
        </w:trPr>
        <w:tc>
          <w:tcPr>
            <w:tcW w:w="960" w:type="dxa"/>
            <w:vMerge/>
            <w:tcBorders>
              <w:top w:val="nil"/>
              <w:left w:val="single" w:sz="8" w:space="0" w:color="auto"/>
              <w:bottom w:val="single" w:sz="8" w:space="0" w:color="000000"/>
              <w:right w:val="single" w:sz="4" w:space="0" w:color="auto"/>
            </w:tcBorders>
            <w:vAlign w:val="center"/>
            <w:hideMark/>
          </w:tcPr>
          <w:p w14:paraId="34CD14DA" w14:textId="77777777" w:rsidR="00EA1218" w:rsidRPr="00DF23D0" w:rsidRDefault="00EA1218" w:rsidP="00EA1218">
            <w:pPr>
              <w:spacing w:after="0" w:line="240" w:lineRule="auto"/>
              <w:jc w:val="center"/>
              <w:rPr>
                <w:rFonts w:ascii="Times New Roman" w:eastAsia="Times New Roman" w:hAnsi="Times New Roman" w:cs="Times New Roman"/>
                <w:color w:val="000000"/>
                <w:sz w:val="26"/>
                <w:szCs w:val="26"/>
              </w:rPr>
            </w:pPr>
          </w:p>
        </w:tc>
        <w:tc>
          <w:tcPr>
            <w:tcW w:w="1020" w:type="dxa"/>
            <w:tcBorders>
              <w:top w:val="nil"/>
              <w:left w:val="nil"/>
              <w:bottom w:val="single" w:sz="4" w:space="0" w:color="auto"/>
              <w:right w:val="single" w:sz="4" w:space="0" w:color="auto"/>
            </w:tcBorders>
            <w:shd w:val="clear" w:color="auto" w:fill="auto"/>
            <w:noWrap/>
            <w:vAlign w:val="bottom"/>
            <w:hideMark/>
          </w:tcPr>
          <w:p w14:paraId="3AA5BB06"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0.00</w:t>
            </w:r>
          </w:p>
        </w:tc>
        <w:tc>
          <w:tcPr>
            <w:tcW w:w="2870" w:type="dxa"/>
            <w:tcBorders>
              <w:top w:val="nil"/>
              <w:left w:val="nil"/>
              <w:bottom w:val="single" w:sz="4" w:space="0" w:color="auto"/>
              <w:right w:val="single" w:sz="8" w:space="0" w:color="auto"/>
            </w:tcBorders>
            <w:shd w:val="clear" w:color="auto" w:fill="auto"/>
            <w:noWrap/>
            <w:vAlign w:val="bottom"/>
            <w:hideMark/>
          </w:tcPr>
          <w:p w14:paraId="0304A821" w14:textId="77777777" w:rsidR="00EA1218" w:rsidRPr="00DF23D0" w:rsidRDefault="00EA1218" w:rsidP="00EA1218">
            <w:pPr>
              <w:spacing w:after="0" w:line="240"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26E-01</w:t>
            </w:r>
          </w:p>
        </w:tc>
      </w:tr>
      <w:tr w:rsidR="00EA1218" w:rsidRPr="00DF23D0" w14:paraId="0D5099AE" w14:textId="77777777" w:rsidTr="00EA1218">
        <w:trPr>
          <w:trHeight w:val="315"/>
          <w:jc w:val="center"/>
        </w:trPr>
        <w:tc>
          <w:tcPr>
            <w:tcW w:w="960" w:type="dxa"/>
            <w:vMerge/>
            <w:tcBorders>
              <w:top w:val="nil"/>
              <w:left w:val="single" w:sz="8" w:space="0" w:color="auto"/>
              <w:bottom w:val="single" w:sz="8" w:space="0" w:color="000000"/>
              <w:right w:val="single" w:sz="4" w:space="0" w:color="auto"/>
            </w:tcBorders>
            <w:vAlign w:val="center"/>
            <w:hideMark/>
          </w:tcPr>
          <w:p w14:paraId="36259ADD" w14:textId="77777777" w:rsidR="00EA1218" w:rsidRPr="00DF23D0" w:rsidRDefault="00EA1218" w:rsidP="00EA1218">
            <w:pPr>
              <w:spacing w:after="0" w:line="276" w:lineRule="auto"/>
              <w:jc w:val="center"/>
              <w:rPr>
                <w:rFonts w:ascii="Times New Roman" w:eastAsia="Times New Roman" w:hAnsi="Times New Roman" w:cs="Times New Roman"/>
                <w:color w:val="000000"/>
                <w:sz w:val="26"/>
                <w:szCs w:val="26"/>
              </w:rPr>
            </w:pPr>
          </w:p>
        </w:tc>
        <w:tc>
          <w:tcPr>
            <w:tcW w:w="1020" w:type="dxa"/>
            <w:tcBorders>
              <w:top w:val="nil"/>
              <w:left w:val="nil"/>
              <w:bottom w:val="single" w:sz="8" w:space="0" w:color="auto"/>
              <w:right w:val="single" w:sz="4" w:space="0" w:color="auto"/>
            </w:tcBorders>
            <w:shd w:val="clear" w:color="auto" w:fill="auto"/>
            <w:noWrap/>
            <w:vAlign w:val="bottom"/>
            <w:hideMark/>
          </w:tcPr>
          <w:p w14:paraId="5BB2D30B" w14:textId="77777777" w:rsidR="00EA1218" w:rsidRPr="00DF23D0" w:rsidRDefault="00EA1218" w:rsidP="00EA1218">
            <w:pPr>
              <w:spacing w:after="0" w:line="276"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35.00</w:t>
            </w:r>
          </w:p>
        </w:tc>
        <w:tc>
          <w:tcPr>
            <w:tcW w:w="2870" w:type="dxa"/>
            <w:tcBorders>
              <w:top w:val="nil"/>
              <w:left w:val="nil"/>
              <w:bottom w:val="single" w:sz="8" w:space="0" w:color="auto"/>
              <w:right w:val="single" w:sz="8" w:space="0" w:color="auto"/>
            </w:tcBorders>
            <w:shd w:val="clear" w:color="auto" w:fill="auto"/>
            <w:noWrap/>
            <w:vAlign w:val="bottom"/>
            <w:hideMark/>
          </w:tcPr>
          <w:p w14:paraId="76574720" w14:textId="77777777" w:rsidR="00EA1218" w:rsidRPr="00DF23D0" w:rsidRDefault="00EA1218" w:rsidP="00EA1218">
            <w:pPr>
              <w:spacing w:after="0" w:line="276" w:lineRule="auto"/>
              <w:jc w:val="center"/>
              <w:rPr>
                <w:rFonts w:ascii="Times New Roman" w:eastAsia="Times New Roman" w:hAnsi="Times New Roman" w:cs="Times New Roman"/>
                <w:color w:val="000000"/>
              </w:rPr>
            </w:pPr>
            <w:r w:rsidRPr="00DF23D0">
              <w:rPr>
                <w:rFonts w:ascii="Times New Roman" w:eastAsia="Times New Roman" w:hAnsi="Times New Roman" w:cs="Times New Roman"/>
                <w:color w:val="000000"/>
              </w:rPr>
              <w:t>1.47E-01</w:t>
            </w:r>
          </w:p>
        </w:tc>
      </w:tr>
    </w:tbl>
    <w:p w14:paraId="68244FD9" w14:textId="77777777" w:rsidR="00EA1218" w:rsidRPr="00DF23D0" w:rsidRDefault="00EA1218" w:rsidP="00EA1218">
      <w:pPr>
        <w:spacing w:line="276" w:lineRule="auto"/>
        <w:jc w:val="both"/>
        <w:rPr>
          <w:rFonts w:ascii="Times New Roman" w:eastAsiaTheme="minorEastAsia" w:hAnsi="Times New Roman" w:cs="Times New Roman"/>
          <w:sz w:val="24"/>
          <w:szCs w:val="24"/>
        </w:rPr>
      </w:pPr>
    </w:p>
    <w:p w14:paraId="5418150B" w14:textId="6CD34FCC" w:rsidR="00EA1218" w:rsidRDefault="00EA1218" w:rsidP="00862554">
      <w:pPr>
        <w:spacing w:line="276" w:lineRule="auto"/>
        <w:jc w:val="both"/>
        <w:rPr>
          <w:rFonts w:ascii="Times New Roman" w:eastAsiaTheme="minorEastAsia" w:hAnsi="Times New Roman" w:cs="Times New Roman"/>
          <w:color w:val="000000" w:themeColor="text1"/>
          <w:sz w:val="24"/>
          <w:szCs w:val="24"/>
        </w:rPr>
      </w:pPr>
      <w:r w:rsidRPr="00DF23D0">
        <w:rPr>
          <w:rFonts w:ascii="Times New Roman" w:eastAsiaTheme="minorEastAsia" w:hAnsi="Times New Roman" w:cs="Times New Roman"/>
          <w:sz w:val="24"/>
          <w:szCs w:val="24"/>
        </w:rPr>
        <w:t xml:space="preserve">Please refer to </w:t>
      </w:r>
      <w:proofErr w:type="spellStart"/>
      <w:r w:rsidRPr="00BD0C9F">
        <w:rPr>
          <w:rFonts w:ascii="Times New Roman" w:eastAsiaTheme="minorEastAsia" w:hAnsi="Times New Roman" w:cs="Times New Roman"/>
          <w:color w:val="000000" w:themeColor="text1"/>
          <w:sz w:val="24"/>
          <w:szCs w:val="24"/>
        </w:rPr>
        <w:t>Rittirong</w:t>
      </w:r>
      <w:proofErr w:type="spellEnd"/>
      <w:r w:rsidR="004F30A0">
        <w:rPr>
          <w:rFonts w:ascii="Times New Roman" w:eastAsiaTheme="minorEastAsia" w:hAnsi="Times New Roman" w:cs="Times New Roman"/>
          <w:color w:val="000000" w:themeColor="text1"/>
          <w:sz w:val="24"/>
          <w:szCs w:val="24"/>
        </w:rPr>
        <w:t xml:space="preserve"> </w:t>
      </w:r>
      <w:r w:rsidRPr="00DF23D0">
        <w:rPr>
          <w:rFonts w:ascii="Times New Roman" w:eastAsiaTheme="minorEastAsia" w:hAnsi="Times New Roman" w:cs="Times New Roman"/>
          <w:color w:val="000000" w:themeColor="text1"/>
          <w:sz w:val="24"/>
          <w:szCs w:val="24"/>
        </w:rPr>
        <w:t xml:space="preserve">for details about testing conditions. In addition, compositional input data of n-alkanes for South </w:t>
      </w:r>
      <w:proofErr w:type="spellStart"/>
      <w:r w:rsidRPr="00DF23D0">
        <w:rPr>
          <w:rFonts w:ascii="Times New Roman" w:eastAsiaTheme="minorEastAsia" w:hAnsi="Times New Roman" w:cs="Times New Roman"/>
          <w:color w:val="000000" w:themeColor="text1"/>
          <w:sz w:val="24"/>
          <w:szCs w:val="24"/>
        </w:rPr>
        <w:t>Pelto</w:t>
      </w:r>
      <w:proofErr w:type="spellEnd"/>
      <w:r w:rsidRPr="00DF23D0">
        <w:rPr>
          <w:rFonts w:ascii="Times New Roman" w:eastAsiaTheme="minorEastAsia" w:hAnsi="Times New Roman" w:cs="Times New Roman"/>
          <w:color w:val="000000" w:themeColor="text1"/>
          <w:sz w:val="24"/>
          <w:szCs w:val="24"/>
        </w:rPr>
        <w:t xml:space="preserve"> and Garden Banks are plotted in the next graph. For smoother CND plots, exponentially fitted lines </w:t>
      </w:r>
      <w:r w:rsidR="00862554">
        <w:rPr>
          <w:rFonts w:ascii="Times New Roman" w:eastAsiaTheme="minorEastAsia" w:hAnsi="Times New Roman" w:cs="Times New Roman"/>
          <w:color w:val="000000" w:themeColor="text1"/>
          <w:sz w:val="24"/>
          <w:szCs w:val="24"/>
        </w:rPr>
        <w:t xml:space="preserve">(with </w:t>
      </w:r>
      <m:oMath>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R</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gt;0.98</m:t>
        </m:r>
      </m:oMath>
      <w:r w:rsidR="00862554">
        <w:rPr>
          <w:rFonts w:ascii="Times New Roman" w:eastAsiaTheme="minorEastAsia" w:hAnsi="Times New Roman" w:cs="Times New Roman"/>
          <w:color w:val="000000" w:themeColor="text1"/>
          <w:sz w:val="24"/>
          <w:szCs w:val="24"/>
        </w:rPr>
        <w:t>)</w:t>
      </w:r>
      <w:r w:rsidR="004F30A0">
        <w:rPr>
          <w:rFonts w:ascii="Times New Roman" w:eastAsiaTheme="minorEastAsia" w:hAnsi="Times New Roman" w:cs="Times New Roman"/>
          <w:color w:val="000000" w:themeColor="text1"/>
          <w:sz w:val="24"/>
          <w:szCs w:val="24"/>
        </w:rPr>
        <w:t xml:space="preserve"> </w:t>
      </w:r>
      <w:r w:rsidRPr="00DF23D0">
        <w:rPr>
          <w:rFonts w:ascii="Times New Roman" w:eastAsiaTheme="minorEastAsia" w:hAnsi="Times New Roman" w:cs="Times New Roman"/>
          <w:color w:val="000000" w:themeColor="text1"/>
          <w:sz w:val="24"/>
          <w:szCs w:val="24"/>
        </w:rPr>
        <w:t xml:space="preserve">have been used </w:t>
      </w:r>
      <w:r w:rsidR="004F30A0">
        <w:rPr>
          <w:rFonts w:ascii="Times New Roman" w:eastAsiaTheme="minorEastAsia" w:hAnsi="Times New Roman" w:cs="Times New Roman"/>
          <w:color w:val="000000" w:themeColor="text1"/>
          <w:sz w:val="24"/>
          <w:szCs w:val="24"/>
        </w:rPr>
        <w:t>for composition. The effect was on precipitation curve was checked a and it is very small when fitted data were used for composition instead of actual data.</w:t>
      </w:r>
      <w:r w:rsidRPr="00DF23D0">
        <w:rPr>
          <w:rFonts w:ascii="Times New Roman" w:eastAsiaTheme="minorEastAsia" w:hAnsi="Times New Roman" w:cs="Times New Roman"/>
          <w:color w:val="000000" w:themeColor="text1"/>
          <w:sz w:val="24"/>
          <w:szCs w:val="24"/>
        </w:rPr>
        <w:t xml:space="preserve"> </w:t>
      </w:r>
    </w:p>
    <w:p w14:paraId="01A93FB2" w14:textId="54FD496F" w:rsidR="006361CA" w:rsidRDefault="006361CA" w:rsidP="00862554">
      <w:pPr>
        <w:spacing w:line="276" w:lineRule="auto"/>
        <w:jc w:val="both"/>
        <w:rPr>
          <w:rFonts w:ascii="Times New Roman" w:eastAsiaTheme="minorEastAsia" w:hAnsi="Times New Roman" w:cs="Times New Roman"/>
          <w:color w:val="000000" w:themeColor="text1"/>
          <w:sz w:val="24"/>
          <w:szCs w:val="24"/>
        </w:rPr>
      </w:pPr>
    </w:p>
    <w:p w14:paraId="2596396F" w14:textId="1C1059DD" w:rsidR="004F30A0" w:rsidRDefault="006361CA" w:rsidP="006361CA">
      <w:pPr>
        <w:spacing w:line="276" w:lineRule="auto"/>
        <w:jc w:val="center"/>
      </w:pPr>
      <w:r>
        <w:rPr>
          <w:noProof/>
        </w:rPr>
        <w:lastRenderedPageBreak/>
        <w:drawing>
          <wp:inline distT="0" distB="0" distL="0" distR="0" wp14:anchorId="535E9CB7" wp14:editId="76DEDAFD">
            <wp:extent cx="5296073" cy="3457575"/>
            <wp:effectExtent l="0" t="0" r="0" b="9525"/>
            <wp:docPr id="6" name="Chart 6">
              <a:extLst xmlns:a="http://schemas.openxmlformats.org/drawingml/2006/main">
                <a:ext uri="{FF2B5EF4-FFF2-40B4-BE49-F238E27FC236}">
                  <a16:creationId xmlns:a16="http://schemas.microsoft.com/office/drawing/2014/main" id="{1D5B4250-04A2-447A-8058-25E61D5C8E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43FCA60" w14:textId="2583BC43" w:rsidR="006223B0" w:rsidRPr="006223B0" w:rsidRDefault="004F30A0" w:rsidP="006223B0">
      <w:pPr>
        <w:pStyle w:val="Caption"/>
        <w:jc w:val="center"/>
        <w:rPr>
          <w:rFonts w:ascii="Times New Roman" w:eastAsiaTheme="minorEastAsia" w:hAnsi="Times New Roman" w:cs="Times New Roman"/>
          <w:i w:val="0"/>
          <w:color w:val="000000" w:themeColor="text1"/>
          <w:sz w:val="24"/>
          <w:szCs w:val="24"/>
        </w:rPr>
      </w:pPr>
      <w:r w:rsidRPr="006223B0">
        <w:rPr>
          <w:rFonts w:ascii="Times New Roman" w:hAnsi="Times New Roman" w:cs="Times New Roman"/>
          <w:i w:val="0"/>
          <w:color w:val="000000" w:themeColor="text1"/>
          <w:sz w:val="24"/>
          <w:szCs w:val="24"/>
        </w:rPr>
        <w:t xml:space="preserve">Figure </w:t>
      </w:r>
      <w:r w:rsidRPr="006223B0">
        <w:rPr>
          <w:rFonts w:ascii="Times New Roman" w:hAnsi="Times New Roman" w:cs="Times New Roman"/>
          <w:i w:val="0"/>
          <w:color w:val="000000" w:themeColor="text1"/>
          <w:sz w:val="24"/>
          <w:szCs w:val="24"/>
        </w:rPr>
        <w:fldChar w:fldCharType="begin"/>
      </w:r>
      <w:r w:rsidRPr="006223B0">
        <w:rPr>
          <w:rFonts w:ascii="Times New Roman" w:hAnsi="Times New Roman" w:cs="Times New Roman"/>
          <w:i w:val="0"/>
          <w:color w:val="000000" w:themeColor="text1"/>
          <w:sz w:val="24"/>
          <w:szCs w:val="24"/>
        </w:rPr>
        <w:instrText xml:space="preserve"> SEQ Figure \* ARABIC </w:instrText>
      </w:r>
      <w:r w:rsidRPr="006223B0">
        <w:rPr>
          <w:rFonts w:ascii="Times New Roman" w:hAnsi="Times New Roman" w:cs="Times New Roman"/>
          <w:i w:val="0"/>
          <w:color w:val="000000" w:themeColor="text1"/>
          <w:sz w:val="24"/>
          <w:szCs w:val="24"/>
        </w:rPr>
        <w:fldChar w:fldCharType="separate"/>
      </w:r>
      <w:r w:rsidR="008A3807">
        <w:rPr>
          <w:rFonts w:ascii="Times New Roman" w:hAnsi="Times New Roman" w:cs="Times New Roman"/>
          <w:i w:val="0"/>
          <w:noProof/>
          <w:color w:val="000000" w:themeColor="text1"/>
          <w:sz w:val="24"/>
          <w:szCs w:val="24"/>
        </w:rPr>
        <w:t>13</w:t>
      </w:r>
      <w:r w:rsidRPr="006223B0">
        <w:rPr>
          <w:rFonts w:ascii="Times New Roman" w:hAnsi="Times New Roman" w:cs="Times New Roman"/>
          <w:i w:val="0"/>
          <w:color w:val="000000" w:themeColor="text1"/>
          <w:sz w:val="24"/>
          <w:szCs w:val="24"/>
        </w:rPr>
        <w:fldChar w:fldCharType="end"/>
      </w:r>
      <w:r w:rsidR="006223B0" w:rsidRPr="006223B0">
        <w:rPr>
          <w:rFonts w:ascii="Times New Roman" w:hAnsi="Times New Roman" w:cs="Times New Roman"/>
          <w:i w:val="0"/>
          <w:color w:val="000000" w:themeColor="text1"/>
          <w:sz w:val="24"/>
          <w:szCs w:val="24"/>
        </w:rPr>
        <w:t xml:space="preserve">: Compositional input data of n-alkanes for oil cases of Garden Banks and South </w:t>
      </w:r>
      <w:proofErr w:type="spellStart"/>
      <w:r w:rsidR="006223B0" w:rsidRPr="006223B0">
        <w:rPr>
          <w:rFonts w:ascii="Times New Roman" w:hAnsi="Times New Roman" w:cs="Times New Roman"/>
          <w:i w:val="0"/>
          <w:color w:val="000000" w:themeColor="text1"/>
          <w:sz w:val="24"/>
          <w:szCs w:val="24"/>
        </w:rPr>
        <w:t>Pelto</w:t>
      </w:r>
      <w:proofErr w:type="spellEnd"/>
      <w:r w:rsidR="006223B0" w:rsidRPr="006223B0">
        <w:rPr>
          <w:rFonts w:ascii="Times New Roman" w:hAnsi="Times New Roman" w:cs="Times New Roman"/>
          <w:i w:val="0"/>
          <w:color w:val="000000" w:themeColor="text1"/>
          <w:sz w:val="24"/>
          <w:szCs w:val="24"/>
        </w:rPr>
        <w:t xml:space="preserve"> and exponentially fitted lines</w:t>
      </w:r>
    </w:p>
    <w:p w14:paraId="3AEC1F56" w14:textId="4A44961E" w:rsidR="00EA1218" w:rsidRPr="00DF23D0" w:rsidRDefault="00EA1218" w:rsidP="004F30A0">
      <w:pPr>
        <w:pStyle w:val="Caption"/>
        <w:jc w:val="center"/>
      </w:pPr>
    </w:p>
    <w:p w14:paraId="50EEE140" w14:textId="6D649B4F" w:rsidR="008C5684" w:rsidRDefault="008C5684" w:rsidP="00325CAE">
      <w:pPr>
        <w:spacing w:line="276" w:lineRule="auto"/>
        <w:jc w:val="both"/>
        <w:rPr>
          <w:rFonts w:ascii="Times New Roman" w:hAnsi="Times New Roman" w:cs="Times New Roman"/>
          <w:sz w:val="24"/>
          <w:szCs w:val="24"/>
        </w:rPr>
      </w:pPr>
    </w:p>
    <w:p w14:paraId="47A71245" w14:textId="77777777" w:rsidR="00625734" w:rsidRDefault="00625734" w:rsidP="00325CAE">
      <w:pPr>
        <w:spacing w:line="276" w:lineRule="auto"/>
        <w:jc w:val="both"/>
        <w:rPr>
          <w:rFonts w:ascii="Times New Roman" w:hAnsi="Times New Roman" w:cs="Times New Roman"/>
          <w:sz w:val="24"/>
          <w:szCs w:val="24"/>
        </w:rPr>
      </w:pPr>
    </w:p>
    <w:p w14:paraId="10FEB39F" w14:textId="163D918A" w:rsidR="008C5684" w:rsidRDefault="008C5684" w:rsidP="00325CAE">
      <w:pPr>
        <w:spacing w:line="276" w:lineRule="auto"/>
        <w:jc w:val="both"/>
        <w:rPr>
          <w:rFonts w:ascii="Times New Roman" w:hAnsi="Times New Roman" w:cs="Times New Roman"/>
          <w:sz w:val="24"/>
          <w:szCs w:val="24"/>
        </w:rPr>
      </w:pPr>
    </w:p>
    <w:p w14:paraId="53050624" w14:textId="02C976F6" w:rsidR="008C5684" w:rsidRDefault="008C5684" w:rsidP="00325CAE">
      <w:pPr>
        <w:spacing w:line="276" w:lineRule="auto"/>
        <w:jc w:val="both"/>
        <w:rPr>
          <w:rFonts w:ascii="Times New Roman" w:hAnsi="Times New Roman" w:cs="Times New Roman"/>
          <w:sz w:val="24"/>
          <w:szCs w:val="24"/>
        </w:rPr>
      </w:pPr>
    </w:p>
    <w:p w14:paraId="05E573B8" w14:textId="4E94FDBC" w:rsidR="008C5684" w:rsidRDefault="008C5684" w:rsidP="00325CAE">
      <w:pPr>
        <w:spacing w:line="276" w:lineRule="auto"/>
        <w:jc w:val="both"/>
        <w:rPr>
          <w:rFonts w:ascii="Times New Roman" w:hAnsi="Times New Roman" w:cs="Times New Roman"/>
          <w:sz w:val="24"/>
          <w:szCs w:val="24"/>
        </w:rPr>
      </w:pPr>
    </w:p>
    <w:p w14:paraId="44D7065B" w14:textId="081B9F4A" w:rsidR="008C5684" w:rsidRDefault="008C5684" w:rsidP="00325CAE">
      <w:pPr>
        <w:spacing w:line="276" w:lineRule="auto"/>
        <w:jc w:val="both"/>
        <w:rPr>
          <w:rFonts w:ascii="Times New Roman" w:hAnsi="Times New Roman" w:cs="Times New Roman"/>
          <w:sz w:val="24"/>
          <w:szCs w:val="24"/>
        </w:rPr>
      </w:pPr>
    </w:p>
    <w:p w14:paraId="26BA7F46" w14:textId="58A6702A" w:rsidR="008C5684" w:rsidRDefault="008C5684" w:rsidP="00325CAE">
      <w:pPr>
        <w:spacing w:line="276" w:lineRule="auto"/>
        <w:jc w:val="both"/>
        <w:rPr>
          <w:rFonts w:ascii="Times New Roman" w:hAnsi="Times New Roman" w:cs="Times New Roman"/>
          <w:sz w:val="24"/>
          <w:szCs w:val="24"/>
        </w:rPr>
      </w:pPr>
    </w:p>
    <w:p w14:paraId="0429EBE1" w14:textId="574ACA70" w:rsidR="006361CA" w:rsidRDefault="006361CA" w:rsidP="00325CAE">
      <w:pPr>
        <w:spacing w:line="276" w:lineRule="auto"/>
        <w:jc w:val="both"/>
        <w:rPr>
          <w:rFonts w:ascii="Times New Roman" w:hAnsi="Times New Roman" w:cs="Times New Roman"/>
          <w:sz w:val="24"/>
          <w:szCs w:val="24"/>
        </w:rPr>
      </w:pPr>
    </w:p>
    <w:p w14:paraId="6B451143" w14:textId="53B42ABB" w:rsidR="006361CA" w:rsidRDefault="006361CA" w:rsidP="00325CAE">
      <w:pPr>
        <w:spacing w:line="276" w:lineRule="auto"/>
        <w:jc w:val="both"/>
        <w:rPr>
          <w:rFonts w:ascii="Times New Roman" w:hAnsi="Times New Roman" w:cs="Times New Roman"/>
          <w:sz w:val="24"/>
          <w:szCs w:val="24"/>
        </w:rPr>
      </w:pPr>
    </w:p>
    <w:p w14:paraId="41D81748" w14:textId="1A020CB6" w:rsidR="006361CA" w:rsidRDefault="006361CA" w:rsidP="00325CAE">
      <w:pPr>
        <w:spacing w:line="276" w:lineRule="auto"/>
        <w:jc w:val="both"/>
        <w:rPr>
          <w:rFonts w:ascii="Times New Roman" w:hAnsi="Times New Roman" w:cs="Times New Roman"/>
          <w:sz w:val="24"/>
          <w:szCs w:val="24"/>
        </w:rPr>
      </w:pPr>
    </w:p>
    <w:p w14:paraId="5BAE56A4" w14:textId="4A3EB814" w:rsidR="006361CA" w:rsidRDefault="006361CA" w:rsidP="00325CAE">
      <w:pPr>
        <w:spacing w:line="276" w:lineRule="auto"/>
        <w:jc w:val="both"/>
        <w:rPr>
          <w:rFonts w:ascii="Times New Roman" w:hAnsi="Times New Roman" w:cs="Times New Roman"/>
          <w:sz w:val="24"/>
          <w:szCs w:val="24"/>
        </w:rPr>
      </w:pPr>
    </w:p>
    <w:p w14:paraId="6328C3AF" w14:textId="77777777" w:rsidR="006361CA" w:rsidRDefault="006361CA" w:rsidP="00325CAE">
      <w:pPr>
        <w:spacing w:line="276" w:lineRule="auto"/>
        <w:jc w:val="both"/>
        <w:rPr>
          <w:rFonts w:ascii="Times New Roman" w:hAnsi="Times New Roman" w:cs="Times New Roman"/>
          <w:sz w:val="24"/>
          <w:szCs w:val="24"/>
        </w:rPr>
      </w:pPr>
    </w:p>
    <w:p w14:paraId="4098B2AA" w14:textId="77777777" w:rsidR="008C5684" w:rsidRDefault="008C5684" w:rsidP="00325CAE">
      <w:pPr>
        <w:spacing w:line="276" w:lineRule="auto"/>
        <w:jc w:val="both"/>
        <w:rPr>
          <w:rFonts w:ascii="Times New Roman" w:hAnsi="Times New Roman" w:cs="Times New Roman"/>
          <w:sz w:val="24"/>
          <w:szCs w:val="24"/>
        </w:rPr>
      </w:pPr>
    </w:p>
    <w:p w14:paraId="0634B226" w14:textId="6CFD193E" w:rsidR="000C475A" w:rsidRDefault="008C5684" w:rsidP="008C5684">
      <w:pPr>
        <w:pStyle w:val="Heading1"/>
        <w:rPr>
          <w:rFonts w:eastAsiaTheme="minorEastAsia"/>
        </w:rPr>
      </w:pPr>
      <w:bookmarkStart w:id="35" w:name="_Toc527626680"/>
      <w:r>
        <w:rPr>
          <w:rFonts w:eastAsiaTheme="minorEastAsia"/>
        </w:rPr>
        <w:lastRenderedPageBreak/>
        <w:t>Nomenclature</w:t>
      </w:r>
      <w:bookmarkEnd w:id="35"/>
    </w:p>
    <w:p w14:paraId="44BE5CE1" w14:textId="77777777" w:rsidR="008C5684" w:rsidRPr="008C5684" w:rsidRDefault="008C5684" w:rsidP="008C5684"/>
    <w:p w14:paraId="0D8CB988" w14:textId="77777777" w:rsidR="000C475A" w:rsidRDefault="000C475A" w:rsidP="000C475A">
      <w:pPr>
        <w:widowControl w:val="0"/>
        <w:autoSpaceDE w:val="0"/>
        <w:autoSpaceDN w:val="0"/>
        <w:adjustRightInd w:val="0"/>
        <w:spacing w:after="0" w:line="240" w:lineRule="auto"/>
        <w:ind w:left="640" w:hanging="640"/>
        <w:rPr>
          <w:rFonts w:ascii="Times New Roman" w:eastAsiaTheme="minorEastAsia" w:hAnsi="Times New Roman" w:cs="Times New Roman"/>
          <w:sz w:val="32"/>
          <w:szCs w:val="32"/>
        </w:rPr>
      </w:pPr>
      <w:r>
        <w:rPr>
          <w:rFonts w:ascii="Times New Roman" w:eastAsiaTheme="minorEastAsia" w:hAnsi="Times New Roman" w:cs="Times New Roman"/>
          <w:sz w:val="32"/>
          <w:szCs w:val="32"/>
        </w:rPr>
        <w:t xml:space="preserve">Variables </w:t>
      </w:r>
    </w:p>
    <w:p w14:paraId="6AB65066"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w:p>
    <w:p w14:paraId="6F374985" w14:textId="1CCC04F5"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Pr>
          <w:rFonts w:ascii="Times New Roman" w:eastAsiaTheme="minorEastAsia" w:hAnsi="Times New Roman" w:cs="Times New Roman"/>
          <w:sz w:val="24"/>
          <w:szCs w:val="24"/>
        </w:rPr>
        <w:tab/>
        <w:t xml:space="preserve">Correction factor coefficient </w:t>
      </w:r>
    </w:p>
    <w:p w14:paraId="59E6E406" w14:textId="6490194E" w:rsidR="00E07CC6" w:rsidRDefault="001C4EC1"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7CC6">
        <w:rPr>
          <w:rFonts w:ascii="Times New Roman" w:eastAsiaTheme="minorEastAsia" w:hAnsi="Times New Roman" w:cs="Times New Roman"/>
          <w:sz w:val="24"/>
          <w:szCs w:val="24"/>
        </w:rPr>
        <w:tab/>
        <w:t>Concentration of i</w:t>
      </w:r>
      <w:proofErr w:type="spellStart"/>
      <w:r w:rsidR="00E07CC6" w:rsidRPr="00E07CC6">
        <w:rPr>
          <w:rFonts w:ascii="Times New Roman" w:eastAsiaTheme="minorEastAsia" w:hAnsi="Times New Roman" w:cs="Times New Roman"/>
          <w:sz w:val="24"/>
          <w:szCs w:val="24"/>
          <w:vertAlign w:val="superscript"/>
        </w:rPr>
        <w:t>th</w:t>
      </w:r>
      <w:proofErr w:type="spellEnd"/>
      <w:r w:rsidR="00E07CC6">
        <w:rPr>
          <w:rFonts w:ascii="Times New Roman" w:eastAsiaTheme="minorEastAsia" w:hAnsi="Times New Roman" w:cs="Times New Roman"/>
          <w:sz w:val="24"/>
          <w:szCs w:val="24"/>
        </w:rPr>
        <w:t xml:space="preserve"> n-alkane component</w:t>
      </w:r>
    </w:p>
    <w:p w14:paraId="0727B2A9" w14:textId="071E8C00" w:rsidR="00E07CC6" w:rsidRPr="00E07CC6" w:rsidRDefault="001C4EC1"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sSubSup>
          <m:sSubSupPr>
            <m:ctrlPr>
              <w:rPr>
                <w:rFonts w:ascii="Cambria Math" w:eastAsiaTheme="minorEastAsia" w:hAnsi="Cambria Math" w:cs="Times New Roman"/>
                <w:i/>
                <w:color w:val="000000" w:themeColor="text1"/>
                <w:sz w:val="24"/>
                <w:szCs w:val="24"/>
              </w:rPr>
            </m:ctrlPr>
          </m:sSubSupPr>
          <m:e>
            <m:r>
              <w:rPr>
                <w:rFonts w:ascii="Cambria Math" w:eastAsiaTheme="minorEastAsia" w:hAnsi="Cambria Math" w:cs="Times New Roman"/>
                <w:color w:val="000000" w:themeColor="text1"/>
                <w:sz w:val="24"/>
                <w:szCs w:val="24"/>
              </w:rPr>
              <m:t>C</m:t>
            </m:r>
          </m:e>
          <m:sub>
            <m:r>
              <w:rPr>
                <w:rFonts w:ascii="Cambria Math" w:eastAsiaTheme="minorEastAsia" w:hAnsi="Cambria Math" w:cs="Times New Roman"/>
                <w:color w:val="000000" w:themeColor="text1"/>
                <w:sz w:val="24"/>
                <w:szCs w:val="24"/>
              </w:rPr>
              <m:t>i</m:t>
            </m:r>
          </m:sub>
          <m:sup>
            <m:r>
              <w:rPr>
                <w:rFonts w:ascii="Cambria Math" w:eastAsiaTheme="minorEastAsia" w:hAnsi="Cambria Math" w:cs="Times New Roman"/>
                <w:color w:val="000000" w:themeColor="text1"/>
                <w:sz w:val="24"/>
                <w:szCs w:val="24"/>
              </w:rPr>
              <m:t>NA</m:t>
            </m:r>
          </m:sup>
        </m:sSubSup>
      </m:oMath>
      <w:r w:rsidR="00E07CC6">
        <w:rPr>
          <w:rFonts w:ascii="Times New Roman" w:eastAsiaTheme="minorEastAsia" w:hAnsi="Times New Roman" w:cs="Times New Roman"/>
          <w:color w:val="000000" w:themeColor="text1"/>
          <w:sz w:val="24"/>
          <w:szCs w:val="24"/>
        </w:rPr>
        <w:tab/>
        <w:t xml:space="preserve">Relative concentration of </w:t>
      </w:r>
      <w:proofErr w:type="spellStart"/>
      <w:r w:rsidR="00E07CC6">
        <w:rPr>
          <w:rFonts w:ascii="Times New Roman" w:eastAsiaTheme="minorEastAsia" w:hAnsi="Times New Roman" w:cs="Times New Roman"/>
          <w:sz w:val="24"/>
          <w:szCs w:val="24"/>
        </w:rPr>
        <w:t>i</w:t>
      </w:r>
      <w:r w:rsidR="00E07CC6" w:rsidRPr="00E07CC6">
        <w:rPr>
          <w:rFonts w:ascii="Times New Roman" w:eastAsiaTheme="minorEastAsia" w:hAnsi="Times New Roman" w:cs="Times New Roman"/>
          <w:sz w:val="24"/>
          <w:szCs w:val="24"/>
          <w:vertAlign w:val="superscript"/>
        </w:rPr>
        <w:t>th</w:t>
      </w:r>
      <w:proofErr w:type="spellEnd"/>
      <w:r w:rsidR="00E07CC6">
        <w:rPr>
          <w:rFonts w:ascii="Times New Roman" w:eastAsiaTheme="minorEastAsia" w:hAnsi="Times New Roman" w:cs="Times New Roman"/>
          <w:sz w:val="24"/>
          <w:szCs w:val="24"/>
        </w:rPr>
        <w:t xml:space="preserve"> component within n-alkane system</w:t>
      </w:r>
    </w:p>
    <w:p w14:paraId="370C65CF" w14:textId="77777777" w:rsidR="000C475A" w:rsidRDefault="001C4EC1"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wo</m:t>
            </m:r>
          </m:sub>
        </m:sSub>
      </m:oMath>
      <w:r w:rsidR="000C475A">
        <w:rPr>
          <w:rFonts w:ascii="Times New Roman" w:eastAsiaTheme="minorEastAsia" w:hAnsi="Times New Roman" w:cs="Times New Roman"/>
          <w:sz w:val="24"/>
          <w:szCs w:val="24"/>
        </w:rPr>
        <w:tab/>
        <w:t>Molecular diffusivity of wax in oil, [</w:t>
      </w:r>
      <m:oMath>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s</m:t>
            </m:r>
          </m:den>
        </m:f>
      </m:oMath>
      <w:r w:rsidR="000C475A">
        <w:rPr>
          <w:rFonts w:ascii="Times New Roman" w:eastAsiaTheme="minorEastAsia" w:hAnsi="Times New Roman" w:cs="Times New Roman"/>
          <w:sz w:val="24"/>
          <w:szCs w:val="24"/>
        </w:rPr>
        <w:t>]</w:t>
      </w:r>
    </w:p>
    <w:p w14:paraId="71AA7EA7" w14:textId="755483BE"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H</m:t>
        </m:r>
      </m:oMath>
      <w:r>
        <w:rPr>
          <w:rFonts w:ascii="Times New Roman" w:eastAsiaTheme="minorEastAsia" w:hAnsi="Times New Roman" w:cs="Times New Roman"/>
          <w:color w:val="000000" w:themeColor="text1"/>
          <w:sz w:val="24"/>
          <w:szCs w:val="24"/>
        </w:rPr>
        <w:tab/>
        <w:t xml:space="preserve">Enthalpy, </w:t>
      </w:r>
      <m:oMath>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r>
          <w:rPr>
            <w:rFonts w:ascii="Cambria Math" w:eastAsiaTheme="minorEastAsia" w:hAnsi="Cambria Math" w:cs="Times New Roman"/>
            <w:color w:val="000000" w:themeColor="text1"/>
            <w:sz w:val="24"/>
            <w:szCs w:val="24"/>
          </w:rPr>
          <m:t>]</m:t>
        </m:r>
      </m:oMath>
    </w:p>
    <w:p w14:paraId="464F1924" w14:textId="22A48697" w:rsidR="00E07CC6" w:rsidRDefault="00E07CC6"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J</m:t>
        </m:r>
      </m:oMath>
      <w:r w:rsidRPr="00E07CC6">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ab/>
      </w:r>
      <w:r w:rsidRPr="00E07CC6">
        <w:rPr>
          <w:rFonts w:ascii="Times New Roman" w:eastAsiaTheme="minorEastAsia" w:hAnsi="Times New Roman" w:cs="Times New Roman"/>
          <w:color w:val="000000" w:themeColor="text1"/>
          <w:sz w:val="24"/>
          <w:szCs w:val="24"/>
        </w:rPr>
        <w:t>Wax mass flux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kg</m:t>
            </m:r>
          </m:num>
          <m:den>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m</m:t>
                </m:r>
              </m:e>
              <m:sup>
                <m:r>
                  <w:rPr>
                    <w:rFonts w:ascii="Cambria Math" w:eastAsiaTheme="minorEastAsia" w:hAnsi="Cambria Math" w:cs="Times New Roman"/>
                    <w:color w:val="000000" w:themeColor="text1"/>
                    <w:sz w:val="24"/>
                    <w:szCs w:val="24"/>
                  </w:rPr>
                  <m:t>2</m:t>
                </m:r>
              </m:sup>
            </m:sSup>
            <m:r>
              <w:rPr>
                <w:rFonts w:ascii="Cambria Math" w:eastAsiaTheme="minorEastAsia" w:hAnsi="Cambria Math" w:cs="Times New Roman"/>
                <w:color w:val="000000" w:themeColor="text1"/>
                <w:sz w:val="24"/>
                <w:szCs w:val="24"/>
              </w:rPr>
              <m:t>.S</m:t>
            </m:r>
          </m:den>
        </m:f>
      </m:oMath>
      <w:r>
        <w:rPr>
          <w:rFonts w:ascii="Times New Roman" w:eastAsiaTheme="minorEastAsia" w:hAnsi="Times New Roman" w:cs="Times New Roman"/>
          <w:color w:val="000000" w:themeColor="text1"/>
          <w:sz w:val="24"/>
          <w:szCs w:val="24"/>
        </w:rPr>
        <w:t xml:space="preserve">  </w:t>
      </w:r>
      <w:r w:rsidRPr="00E07CC6">
        <w:rPr>
          <w:rFonts w:ascii="Times New Roman" w:eastAsiaTheme="minorEastAsia" w:hAnsi="Times New Roman" w:cs="Times New Roman"/>
          <w:color w:val="000000" w:themeColor="text1"/>
          <w:sz w:val="24"/>
          <w:szCs w:val="24"/>
        </w:rPr>
        <w:t>]</w:t>
      </w:r>
    </w:p>
    <w:p w14:paraId="34C9BF4F"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K</m:t>
        </m:r>
      </m:oMath>
      <w:r>
        <w:rPr>
          <w:rFonts w:ascii="Times New Roman" w:eastAsiaTheme="minorEastAsia" w:hAnsi="Times New Roman" w:cs="Times New Roman"/>
          <w:color w:val="000000" w:themeColor="text1"/>
          <w:sz w:val="24"/>
          <w:szCs w:val="24"/>
        </w:rPr>
        <w:tab/>
        <w:t>Equilibrium constant, [-]</w:t>
      </w:r>
    </w:p>
    <w:p w14:paraId="3ABD103E" w14:textId="77777777" w:rsidR="000C475A" w:rsidRDefault="001C4EC1"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K</m:t>
            </m:r>
          </m:e>
          <m:sup>
            <m:r>
              <w:rPr>
                <w:rFonts w:ascii="Cambria Math" w:hAnsi="Cambria Math" w:cs="Times New Roman"/>
                <w:color w:val="000000" w:themeColor="text1"/>
                <w:sz w:val="24"/>
                <w:szCs w:val="24"/>
              </w:rPr>
              <m:t>C</m:t>
            </m:r>
          </m:sup>
        </m:sSup>
      </m:oMath>
      <w:r w:rsidR="000C475A">
        <w:rPr>
          <w:rFonts w:ascii="Times New Roman" w:eastAsiaTheme="minorEastAsia" w:hAnsi="Times New Roman" w:cs="Times New Roman"/>
          <w:color w:val="000000" w:themeColor="text1"/>
          <w:sz w:val="24"/>
          <w:szCs w:val="24"/>
        </w:rPr>
        <w:tab/>
        <w:t>Equilibrium constant from previous iteration, [-]</w:t>
      </w:r>
    </w:p>
    <w:p w14:paraId="0224EC80"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iCs/>
          <w:color w:val="000000" w:themeColor="text1"/>
          <w:sz w:val="23"/>
          <w:szCs w:val="23"/>
        </w:rPr>
      </w:pPr>
      <m:oMath>
        <m:r>
          <w:rPr>
            <w:rFonts w:ascii="Cambria Math" w:eastAsiaTheme="minorEastAsia" w:hAnsi="Cambria Math" w:cs="Times New Roman"/>
            <w:color w:val="000000" w:themeColor="text1"/>
            <w:sz w:val="23"/>
            <w:szCs w:val="23"/>
          </w:rPr>
          <m:t>MW</m:t>
        </m:r>
      </m:oMath>
      <w:r>
        <w:rPr>
          <w:rFonts w:ascii="Times New Roman" w:eastAsiaTheme="minorEastAsia" w:hAnsi="Times New Roman" w:cs="Times New Roman"/>
          <w:iCs/>
          <w:color w:val="000000" w:themeColor="text1"/>
          <w:sz w:val="23"/>
          <w:szCs w:val="23"/>
        </w:rPr>
        <w:tab/>
        <w:t>Molecular weight,</w:t>
      </w:r>
      <m:oMath>
        <m:r>
          <w:rPr>
            <w:rFonts w:ascii="Cambria Math" w:eastAsiaTheme="minorEastAsia" w:hAnsi="Cambria Math" w:cs="Times New Roman"/>
            <w:color w:val="000000" w:themeColor="text1"/>
            <w:sz w:val="23"/>
            <w:szCs w:val="23"/>
          </w:rPr>
          <m:t xml:space="preserve"> [</m:t>
        </m:r>
        <m:f>
          <m:fPr>
            <m:ctrlPr>
              <w:rPr>
                <w:rFonts w:ascii="Cambria Math" w:eastAsiaTheme="minorEastAsia" w:hAnsi="Cambria Math" w:cs="Times New Roman"/>
                <w:i/>
                <w:iCs/>
                <w:color w:val="000000" w:themeColor="text1"/>
                <w:sz w:val="23"/>
                <w:szCs w:val="23"/>
              </w:rPr>
            </m:ctrlPr>
          </m:fPr>
          <m:num>
            <m:r>
              <w:rPr>
                <w:rFonts w:ascii="Cambria Math" w:eastAsiaTheme="minorEastAsia" w:hAnsi="Cambria Math" w:cs="Times New Roman"/>
                <w:color w:val="000000" w:themeColor="text1"/>
                <w:sz w:val="23"/>
                <w:szCs w:val="23"/>
              </w:rPr>
              <m:t>kg</m:t>
            </m:r>
          </m:num>
          <m:den>
            <m:r>
              <w:rPr>
                <w:rFonts w:ascii="Cambria Math" w:eastAsiaTheme="minorEastAsia" w:hAnsi="Cambria Math" w:cs="Times New Roman"/>
                <w:color w:val="000000" w:themeColor="text1"/>
                <w:sz w:val="23"/>
                <w:szCs w:val="23"/>
              </w:rPr>
              <m:t>mole</m:t>
            </m:r>
          </m:den>
        </m:f>
        <m:r>
          <w:rPr>
            <w:rFonts w:ascii="Cambria Math" w:eastAsiaTheme="minorEastAsia" w:hAnsi="Cambria Math" w:cs="Times New Roman"/>
            <w:color w:val="000000" w:themeColor="text1"/>
            <w:sz w:val="23"/>
            <w:szCs w:val="23"/>
          </w:rPr>
          <m:t>]</m:t>
        </m:r>
      </m:oMath>
    </w:p>
    <w:p w14:paraId="5D919309"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N</w:t>
      </w:r>
      <w:r>
        <w:rPr>
          <w:rFonts w:ascii="Times New Roman" w:eastAsiaTheme="minorEastAsia" w:hAnsi="Times New Roman" w:cs="Times New Roman"/>
          <w:color w:val="000000" w:themeColor="text1"/>
          <w:sz w:val="24"/>
          <w:szCs w:val="24"/>
        </w:rPr>
        <w:tab/>
        <w:t>Number of carbon number components</w:t>
      </w:r>
    </w:p>
    <w:p w14:paraId="34C2A461" w14:textId="77777777" w:rsidR="000C475A" w:rsidRDefault="001C4EC1"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highlight w:val="white"/>
              </w:rPr>
              <m:t>n</m:t>
            </m:r>
          </m:e>
          <m:sub>
            <m:r>
              <w:rPr>
                <w:rFonts w:ascii="Cambria Math" w:hAnsi="Cambria Math" w:cs="Times New Roman"/>
                <w:color w:val="000000" w:themeColor="text1"/>
                <w:sz w:val="24"/>
                <w:szCs w:val="24"/>
                <w:highlight w:val="white"/>
              </w:rPr>
              <m:t>s</m:t>
            </m:r>
          </m:sub>
        </m:sSub>
      </m:oMath>
      <w:r w:rsidR="000C475A">
        <w:rPr>
          <w:rFonts w:ascii="Times New Roman" w:eastAsiaTheme="minorEastAsia" w:hAnsi="Times New Roman" w:cs="Times New Roman"/>
          <w:color w:val="000000" w:themeColor="text1"/>
          <w:sz w:val="24"/>
          <w:szCs w:val="24"/>
        </w:rPr>
        <w:tab/>
        <w:t xml:space="preserve">Solid mole fraction or mole of solid / mole of total </w:t>
      </w:r>
      <w:proofErr w:type="gramStart"/>
      <w:r w:rsidR="000C475A">
        <w:rPr>
          <w:rFonts w:ascii="Times New Roman" w:eastAsiaTheme="minorEastAsia" w:hAnsi="Times New Roman" w:cs="Times New Roman"/>
          <w:color w:val="000000" w:themeColor="text1"/>
          <w:sz w:val="24"/>
          <w:szCs w:val="24"/>
        </w:rPr>
        <w:t>solution,  [</w:t>
      </w:r>
      <w:proofErr w:type="gramEnd"/>
      <w:r w:rsidR="000C475A">
        <w:rPr>
          <w:rFonts w:ascii="Times New Roman" w:eastAsiaTheme="minorEastAsia" w:hAnsi="Times New Roman" w:cs="Times New Roman"/>
          <w:color w:val="000000" w:themeColor="text1"/>
          <w:sz w:val="24"/>
          <w:szCs w:val="24"/>
        </w:rPr>
        <w:t>-]</w:t>
      </w:r>
    </w:p>
    <w:p w14:paraId="2A28DB21"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R</m:t>
        </m:r>
      </m:oMath>
      <w:r>
        <w:rPr>
          <w:rFonts w:ascii="Times New Roman" w:eastAsiaTheme="minorEastAsia" w:hAnsi="Times New Roman" w:cs="Times New Roman"/>
          <w:color w:val="000000" w:themeColor="text1"/>
          <w:sz w:val="24"/>
          <w:szCs w:val="24"/>
        </w:rPr>
        <w:tab/>
        <w:t xml:space="preserve">Universal gas constant, </w:t>
      </w:r>
      <m:oMath>
        <m:r>
          <w:rPr>
            <w:rFonts w:ascii="Cambria Math" w:eastAsiaTheme="minorEastAsia" w:hAnsi="Cambria Math" w:cs="Times New Roman"/>
            <w:color w:val="000000" w:themeColor="text1"/>
            <w:sz w:val="24"/>
            <w:szCs w:val="24"/>
          </w:rPr>
          <m:t>[</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K</m:t>
            </m:r>
          </m:den>
        </m:f>
        <m:r>
          <w:rPr>
            <w:rFonts w:ascii="Cambria Math" w:eastAsiaTheme="minorEastAsia" w:hAnsi="Cambria Math" w:cs="Times New Roman"/>
            <w:color w:val="000000" w:themeColor="text1"/>
            <w:sz w:val="24"/>
            <w:szCs w:val="24"/>
          </w:rPr>
          <m:t>]</m:t>
        </m:r>
      </m:oMath>
    </w:p>
    <w:p w14:paraId="7C6B5C2C"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T</m:t>
        </m:r>
      </m:oMath>
      <w:r>
        <w:rPr>
          <w:rFonts w:ascii="Times New Roman" w:eastAsiaTheme="minorEastAsia" w:hAnsi="Times New Roman" w:cs="Times New Roman"/>
          <w:color w:val="000000" w:themeColor="text1"/>
          <w:sz w:val="24"/>
          <w:szCs w:val="24"/>
        </w:rPr>
        <w:tab/>
        <w:t xml:space="preserve">Temperature, </w:t>
      </w:r>
      <m:oMath>
        <m:r>
          <w:rPr>
            <w:rFonts w:ascii="Cambria Math" w:eastAsiaTheme="minorEastAsia" w:hAnsi="Cambria Math" w:cs="Times New Roman"/>
            <w:color w:val="000000" w:themeColor="text1"/>
            <w:sz w:val="24"/>
            <w:szCs w:val="24"/>
          </w:rPr>
          <m:t>[°K]</m:t>
        </m:r>
      </m:oMath>
    </w:p>
    <w:p w14:paraId="3DBC065C"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V</m:t>
        </m:r>
      </m:oMath>
      <w:r>
        <w:rPr>
          <w:rFonts w:ascii="Times New Roman" w:eastAsiaTheme="minorEastAsia" w:hAnsi="Times New Roman" w:cs="Times New Roman"/>
          <w:sz w:val="24"/>
          <w:szCs w:val="24"/>
        </w:rPr>
        <w:tab/>
        <w:t>Volume,</w:t>
      </w:r>
      <m:oMath>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m</m:t>
            </m:r>
          </m:e>
          <m:sup>
            <m:r>
              <w:rPr>
                <w:rFonts w:ascii="Cambria Math" w:eastAsiaTheme="minorEastAsia" w:hAnsi="Cambria Math" w:cs="Times New Roman"/>
                <w:sz w:val="24"/>
                <w:szCs w:val="24"/>
              </w:rPr>
              <m:t>3</m:t>
            </m:r>
          </m:sup>
        </m:sSup>
        <m:r>
          <w:rPr>
            <w:rFonts w:ascii="Cambria Math" w:eastAsiaTheme="minorEastAsia" w:hAnsi="Cambria Math" w:cs="Times New Roman"/>
            <w:sz w:val="24"/>
            <w:szCs w:val="24"/>
          </w:rPr>
          <m:t>]</m:t>
        </m:r>
      </m:oMath>
    </w:p>
    <w:p w14:paraId="714CD35B" w14:textId="77777777" w:rsidR="000C475A" w:rsidRDefault="001C4EC1"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W</m:t>
            </m:r>
          </m:e>
          <m:sub>
            <m:r>
              <w:rPr>
                <w:rFonts w:ascii="Cambria Math" w:eastAsiaTheme="minorEastAsia" w:hAnsi="Cambria Math" w:cs="Times New Roman"/>
                <w:color w:val="000000" w:themeColor="text1"/>
                <w:sz w:val="24"/>
                <w:szCs w:val="24"/>
              </w:rPr>
              <m:t>NA</m:t>
            </m:r>
          </m:sub>
        </m:sSub>
      </m:oMath>
      <w:r w:rsidR="000C475A">
        <w:rPr>
          <w:rFonts w:ascii="Times New Roman" w:eastAsiaTheme="minorEastAsia" w:hAnsi="Times New Roman" w:cs="Times New Roman"/>
          <w:color w:val="000000" w:themeColor="text1"/>
          <w:sz w:val="24"/>
          <w:szCs w:val="24"/>
        </w:rPr>
        <w:tab/>
        <w:t>Weight fraction of n-alkane system in total liquid sample (paraffin and non-paraffins), [-]</w:t>
      </w:r>
    </w:p>
    <w:p w14:paraId="2B554564"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color w:val="000000" w:themeColor="text1"/>
            <w:sz w:val="24"/>
            <w:szCs w:val="24"/>
          </w:rPr>
          <m:t>WF</m:t>
        </m:r>
      </m:oMath>
      <w:r>
        <w:rPr>
          <w:rFonts w:ascii="Times New Roman" w:eastAsiaTheme="minorEastAsia" w:hAnsi="Times New Roman" w:cs="Times New Roman"/>
          <w:color w:val="000000" w:themeColor="text1"/>
          <w:sz w:val="24"/>
          <w:szCs w:val="24"/>
        </w:rPr>
        <w:tab/>
        <w:t>Weight fraction, [-]</w:t>
      </w:r>
    </w:p>
    <w:p w14:paraId="0153E692"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hAnsi="Cambria Math" w:cs="Times New Roman"/>
            <w:color w:val="000000" w:themeColor="text1"/>
            <w:sz w:val="23"/>
            <w:szCs w:val="23"/>
          </w:rPr>
          <m:t>x</m:t>
        </m:r>
      </m:oMath>
      <w:r>
        <w:rPr>
          <w:rFonts w:ascii="Times New Roman" w:eastAsiaTheme="minorEastAsia" w:hAnsi="Times New Roman" w:cs="Times New Roman"/>
          <w:color w:val="000000" w:themeColor="text1"/>
          <w:sz w:val="23"/>
          <w:szCs w:val="23"/>
        </w:rPr>
        <w:tab/>
        <w:t>Mole composition, [-]</w:t>
      </w:r>
    </w:p>
    <w:p w14:paraId="0AC12F55"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r>
          <w:rPr>
            <w:rFonts w:ascii="Cambria Math" w:hAnsi="Cambria Math" w:cs="Times New Roman"/>
            <w:color w:val="000000" w:themeColor="text1"/>
            <w:sz w:val="24"/>
            <w:szCs w:val="24"/>
          </w:rPr>
          <m:t>z</m:t>
        </m:r>
      </m:oMath>
      <w:r>
        <w:rPr>
          <w:rFonts w:ascii="Times New Roman" w:eastAsiaTheme="minorEastAsia" w:hAnsi="Times New Roman" w:cs="Times New Roman"/>
          <w:color w:val="000000" w:themeColor="text1"/>
          <w:sz w:val="24"/>
          <w:szCs w:val="24"/>
        </w:rPr>
        <w:tab/>
        <w:t>Input mole composition of n-alkanes, [-]</w:t>
      </w:r>
    </w:p>
    <w:p w14:paraId="30417D83" w14:textId="77777777" w:rsidR="000C475A" w:rsidRDefault="001C4EC1" w:rsidP="000C475A">
      <w:pPr>
        <w:widowControl w:val="0"/>
        <w:autoSpaceDE w:val="0"/>
        <w:autoSpaceDN w:val="0"/>
        <w:adjustRightInd w:val="0"/>
        <w:spacing w:after="0" w:line="240" w:lineRule="auto"/>
        <w:rPr>
          <w:rFonts w:ascii="Times New Roman" w:eastAsiaTheme="minorEastAsia" w:hAnsi="Times New Roman" w:cs="Times New Roman"/>
          <w:iCs/>
          <w:color w:val="000000" w:themeColor="text1"/>
          <w:sz w:val="23"/>
          <w:szCs w:val="23"/>
        </w:rPr>
      </w:pPr>
      <m:oMath>
        <m:sSub>
          <m:sSubPr>
            <m:ctrlPr>
              <w:rPr>
                <w:rFonts w:ascii="Cambria Math" w:hAnsi="Cambria Math" w:cs="Times New Roman"/>
                <w:i/>
                <w:iCs/>
                <w:color w:val="000000" w:themeColor="text1"/>
                <w:sz w:val="23"/>
                <w:szCs w:val="23"/>
              </w:rPr>
            </m:ctrlPr>
          </m:sSubPr>
          <m:e>
            <m:sSubSup>
              <m:sSubSupPr>
                <m:ctrlPr>
                  <w:rPr>
                    <w:rFonts w:ascii="Cambria Math" w:hAnsi="Cambria Math" w:cs="Times New Roman"/>
                    <w:i/>
                    <w:color w:val="000000" w:themeColor="text1"/>
                    <w:sz w:val="23"/>
                    <w:szCs w:val="23"/>
                  </w:rPr>
                </m:ctrlPr>
              </m:sSubSupPr>
              <m:e>
                <m:r>
                  <w:rPr>
                    <w:rFonts w:ascii="Cambria Math" w:hAnsi="Cambria Math" w:cs="Times New Roman"/>
                    <w:color w:val="000000" w:themeColor="text1"/>
                    <w:sz w:val="23"/>
                    <w:szCs w:val="23"/>
                  </w:rPr>
                  <m:t>Δ</m:t>
                </m:r>
              </m:e>
              <m:sub>
                <m:r>
                  <w:rPr>
                    <w:rFonts w:ascii="Cambria Math" w:hAnsi="Cambria Math" w:cs="Times New Roman"/>
                    <w:color w:val="000000" w:themeColor="text1"/>
                    <w:sz w:val="23"/>
                    <w:szCs w:val="23"/>
                  </w:rPr>
                  <m:t>s</m:t>
                </m:r>
              </m:sub>
              <m:sup>
                <m:r>
                  <w:rPr>
                    <w:rFonts w:ascii="Cambria Math" w:hAnsi="Cambria Math" w:cs="Times New Roman"/>
                    <w:color w:val="000000" w:themeColor="text1"/>
                    <w:sz w:val="23"/>
                    <w:szCs w:val="23"/>
                  </w:rPr>
                  <m:t>l</m:t>
                </m:r>
              </m:sup>
            </m:sSubSup>
            <m:r>
              <w:rPr>
                <w:rFonts w:ascii="Cambria Math" w:hAnsi="Cambria Math" w:cs="Times New Roman"/>
                <w:color w:val="000000" w:themeColor="text1"/>
                <w:sz w:val="23"/>
                <w:szCs w:val="23"/>
              </w:rPr>
              <m:t>C</m:t>
            </m:r>
          </m:e>
          <m:sub>
            <m:sSub>
              <m:sSubPr>
                <m:ctrlPr>
                  <w:rPr>
                    <w:rFonts w:ascii="Cambria Math" w:hAnsi="Cambria Math" w:cs="Times New Roman"/>
                    <w:i/>
                    <w:iCs/>
                    <w:color w:val="000000" w:themeColor="text1"/>
                    <w:sz w:val="23"/>
                    <w:szCs w:val="23"/>
                  </w:rPr>
                </m:ctrlPr>
              </m:sSubPr>
              <m:e>
                <m:r>
                  <w:rPr>
                    <w:rFonts w:ascii="Cambria Math" w:hAnsi="Cambria Math" w:cs="Times New Roman"/>
                    <w:color w:val="000000" w:themeColor="text1"/>
                    <w:sz w:val="23"/>
                    <w:szCs w:val="23"/>
                  </w:rPr>
                  <m:t>p</m:t>
                </m:r>
              </m:e>
              <m:sub>
                <m:r>
                  <w:rPr>
                    <w:rFonts w:ascii="Cambria Math" w:hAnsi="Cambria Math" w:cs="Times New Roman"/>
                    <w:color w:val="000000" w:themeColor="text1"/>
                    <w:sz w:val="23"/>
                    <w:szCs w:val="23"/>
                  </w:rPr>
                  <m:t>i</m:t>
                </m:r>
              </m:sub>
            </m:sSub>
          </m:sub>
        </m:sSub>
      </m:oMath>
      <w:r w:rsidR="000C475A">
        <w:rPr>
          <w:rFonts w:ascii="Times New Roman" w:eastAsiaTheme="minorEastAsia" w:hAnsi="Times New Roman" w:cs="Times New Roman"/>
          <w:iCs/>
          <w:color w:val="000000" w:themeColor="text1"/>
          <w:sz w:val="23"/>
          <w:szCs w:val="23"/>
        </w:rPr>
        <w:tab/>
        <w:t xml:space="preserve">Difference between specific heat capacity of </w:t>
      </w:r>
      <m:oMath>
        <m:sSup>
          <m:sSupPr>
            <m:ctrlPr>
              <w:rPr>
                <w:rFonts w:ascii="Cambria Math" w:eastAsiaTheme="minorEastAsia" w:hAnsi="Cambria Math" w:cs="Times New Roman"/>
                <w:i/>
                <w:iCs/>
                <w:color w:val="000000" w:themeColor="text1"/>
                <w:sz w:val="23"/>
                <w:szCs w:val="23"/>
              </w:rPr>
            </m:ctrlPr>
          </m:sSupPr>
          <m:e>
            <m:r>
              <w:rPr>
                <w:rFonts w:ascii="Cambria Math" w:eastAsiaTheme="minorEastAsia" w:hAnsi="Cambria Math" w:cs="Times New Roman"/>
                <w:color w:val="000000" w:themeColor="text1"/>
                <w:sz w:val="23"/>
                <w:szCs w:val="23"/>
              </w:rPr>
              <m:t>i</m:t>
            </m:r>
          </m:e>
          <m:sup>
            <m:r>
              <w:rPr>
                <w:rFonts w:ascii="Cambria Math" w:eastAsiaTheme="minorEastAsia" w:hAnsi="Cambria Math" w:cs="Times New Roman"/>
                <w:color w:val="000000" w:themeColor="text1"/>
                <w:sz w:val="23"/>
                <w:szCs w:val="23"/>
              </w:rPr>
              <m:t>th</m:t>
            </m:r>
          </m:sup>
        </m:sSup>
        <m:r>
          <w:rPr>
            <w:rFonts w:ascii="Cambria Math" w:eastAsiaTheme="minorEastAsia" w:hAnsi="Cambria Math" w:cs="Times New Roman"/>
            <w:color w:val="000000" w:themeColor="text1"/>
            <w:sz w:val="23"/>
            <w:szCs w:val="23"/>
          </w:rPr>
          <m:t xml:space="preserve"> </m:t>
        </m:r>
      </m:oMath>
      <w:r w:rsidR="000C475A">
        <w:rPr>
          <w:rFonts w:ascii="Times New Roman" w:eastAsiaTheme="minorEastAsia" w:hAnsi="Times New Roman" w:cs="Times New Roman"/>
          <w:iCs/>
          <w:color w:val="000000" w:themeColor="text1"/>
          <w:sz w:val="23"/>
          <w:szCs w:val="23"/>
        </w:rPr>
        <w:t>component in liquid and in solid phase</w:t>
      </w:r>
    </w:p>
    <w:p w14:paraId="5B78E151"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768D700"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w:r>
        <w:rPr>
          <w:rFonts w:ascii="Times New Roman" w:eastAsiaTheme="minorEastAsia" w:hAnsi="Times New Roman" w:cs="Times New Roman"/>
          <w:sz w:val="32"/>
          <w:szCs w:val="32"/>
        </w:rPr>
        <w:t>Greek letters</w:t>
      </w:r>
    </w:p>
    <w:p w14:paraId="1C0CF2D2"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w:p>
    <w:p w14:paraId="37CC1145"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color w:val="000000" w:themeColor="text1"/>
          <w:sz w:val="24"/>
          <w:szCs w:val="24"/>
        </w:rPr>
      </w:pPr>
      <m:oMath>
        <m:r>
          <w:rPr>
            <w:rFonts w:ascii="Cambria Math" w:eastAsiaTheme="minorEastAsia" w:hAnsi="Cambria Math" w:cs="Times New Roman"/>
            <w:sz w:val="24"/>
            <w:szCs w:val="24"/>
          </w:rPr>
          <m:t>α</m:t>
        </m:r>
      </m:oMath>
      <w:r>
        <w:rPr>
          <w:rFonts w:ascii="Times New Roman" w:eastAsiaTheme="minorEastAsia" w:hAnsi="Times New Roman" w:cs="Times New Roman"/>
          <w:sz w:val="24"/>
          <w:szCs w:val="24"/>
        </w:rPr>
        <w:tab/>
        <w:t>Correction factor, [-]</w:t>
      </w:r>
    </w:p>
    <w:p w14:paraId="2ABF59A3"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γ</m:t>
        </m:r>
      </m:oMath>
      <w:r>
        <w:rPr>
          <w:rFonts w:ascii="Times New Roman" w:eastAsiaTheme="minorEastAsia" w:hAnsi="Times New Roman" w:cs="Times New Roman"/>
          <w:sz w:val="24"/>
          <w:szCs w:val="24"/>
        </w:rPr>
        <w:tab/>
        <w:t>Activity coefficient, [-]</w:t>
      </w:r>
    </w:p>
    <w:p w14:paraId="09DE8654"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hAnsi="Cambria Math" w:cs="Times New Roman"/>
            <w:lang w:val=""/>
          </w:rPr>
          <m:t>ϵ</m:t>
        </m:r>
      </m:oMath>
      <w:r>
        <w:rPr>
          <w:rFonts w:ascii="Times New Roman" w:eastAsiaTheme="minorEastAsia" w:hAnsi="Times New Roman" w:cs="Times New Roman"/>
          <w:lang w:val=""/>
        </w:rPr>
        <w:tab/>
        <w:t>Relative error, [-]</w:t>
      </w:r>
    </w:p>
    <w:p w14:paraId="38D3FC43"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λ</m:t>
        </m:r>
      </m:oMath>
      <w:r>
        <w:rPr>
          <w:rFonts w:ascii="Times New Roman" w:eastAsiaTheme="minorEastAsia" w:hAnsi="Times New Roman" w:cs="Times New Roman"/>
          <w:sz w:val="24"/>
          <w:szCs w:val="24"/>
        </w:rPr>
        <w:tab/>
        <w:t>Interaction energy parameter,</w:t>
      </w:r>
      <m:oMath>
        <m:r>
          <w:rPr>
            <w:rFonts w:ascii="Cambria Math" w:eastAsiaTheme="minorEastAsia" w:hAnsi="Cambria Math" w:cs="Times New Roman"/>
            <w:color w:val="000000" w:themeColor="text1"/>
            <w:sz w:val="24"/>
            <w:szCs w:val="24"/>
          </w:rPr>
          <m:t xml:space="preserve"> [</m:t>
        </m:r>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J</m:t>
            </m:r>
          </m:num>
          <m:den>
            <m:r>
              <w:rPr>
                <w:rFonts w:ascii="Cambria Math" w:eastAsiaTheme="minorEastAsia" w:hAnsi="Cambria Math" w:cs="Times New Roman"/>
                <w:color w:val="000000" w:themeColor="text1"/>
                <w:sz w:val="24"/>
                <w:szCs w:val="24"/>
              </w:rPr>
              <m:t>mol</m:t>
            </m:r>
          </m:den>
        </m:f>
        <m:r>
          <w:rPr>
            <w:rFonts w:ascii="Cambria Math" w:eastAsiaTheme="minorEastAsia" w:hAnsi="Cambria Math" w:cs="Times New Roman"/>
            <w:color w:val="000000" w:themeColor="text1"/>
            <w:sz w:val="24"/>
            <w:szCs w:val="24"/>
          </w:rPr>
          <m:t>]</m:t>
        </m:r>
      </m:oMath>
    </w:p>
    <w:p w14:paraId="37817593" w14:textId="70E8C219"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ν</m:t>
        </m:r>
      </m:oMath>
      <w:r>
        <w:rPr>
          <w:rFonts w:ascii="Times New Roman" w:eastAsiaTheme="minorEastAsia" w:hAnsi="Times New Roman" w:cs="Times New Roman"/>
          <w:sz w:val="24"/>
          <w:szCs w:val="24"/>
        </w:rPr>
        <w:tab/>
      </w:r>
      <w:r w:rsidR="00E07CC6">
        <w:rPr>
          <w:rFonts w:ascii="Times New Roman" w:eastAsiaTheme="minorEastAsia" w:hAnsi="Times New Roman" w:cs="Times New Roman"/>
          <w:sz w:val="24"/>
          <w:szCs w:val="24"/>
        </w:rPr>
        <w:t>Ratio of n-alkane liquid volume over total liquid volume</w:t>
      </w:r>
      <w:r>
        <w:rPr>
          <w:rFonts w:ascii="Times New Roman" w:eastAsiaTheme="minorEastAsia" w:hAnsi="Times New Roman" w:cs="Times New Roman"/>
          <w:sz w:val="24"/>
          <w:szCs w:val="24"/>
        </w:rPr>
        <w:t>, [-]</w:t>
      </w:r>
    </w:p>
    <w:p w14:paraId="7C885D11"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ϕ</m:t>
        </m:r>
      </m:oMath>
      <w:r>
        <w:rPr>
          <w:rFonts w:ascii="Times New Roman" w:eastAsiaTheme="minorEastAsia" w:hAnsi="Times New Roman" w:cs="Times New Roman"/>
          <w:sz w:val="24"/>
          <w:szCs w:val="24"/>
        </w:rPr>
        <w:tab/>
        <w:t>Composition fraction, [-]</w:t>
      </w:r>
    </w:p>
    <w:p w14:paraId="16675F1F" w14:textId="77777777" w:rsidR="000C475A" w:rsidRDefault="001C4EC1"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omb</m:t>
            </m:r>
          </m:sup>
        </m:sSubSup>
      </m:oMath>
      <w:r w:rsidR="000C475A">
        <w:rPr>
          <w:rFonts w:ascii="Times New Roman" w:eastAsiaTheme="minorEastAsia" w:hAnsi="Times New Roman" w:cs="Times New Roman"/>
          <w:sz w:val="24"/>
          <w:szCs w:val="24"/>
        </w:rPr>
        <w:tab/>
        <w:t xml:space="preserve">Combinatorial contribution in liquid phase non-ideality </w:t>
      </w:r>
    </w:p>
    <w:p w14:paraId="16B8EB2D"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F22D8B1"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w:r>
        <w:rPr>
          <w:rFonts w:ascii="Times New Roman" w:eastAsiaTheme="minorEastAsia" w:hAnsi="Times New Roman" w:cs="Times New Roman"/>
          <w:sz w:val="32"/>
          <w:szCs w:val="32"/>
        </w:rPr>
        <w:t>Subscripts</w:t>
      </w:r>
    </w:p>
    <w:p w14:paraId="06DFD2C0"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w:p>
    <w:p w14:paraId="53A4B810"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b</m:t>
        </m:r>
      </m:oMath>
      <w:r>
        <w:rPr>
          <w:rFonts w:ascii="Times New Roman" w:eastAsiaTheme="minorEastAsia" w:hAnsi="Times New Roman" w:cs="Times New Roman"/>
          <w:sz w:val="24"/>
          <w:szCs w:val="24"/>
        </w:rPr>
        <w:tab/>
        <w:t>Bulk</w:t>
      </w:r>
    </w:p>
    <w:p w14:paraId="71360D02"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m:oMath>
        <m:r>
          <w:rPr>
            <w:rFonts w:ascii="Cambria Math" w:eastAsiaTheme="minorEastAsia" w:hAnsi="Cambria Math" w:cs="Times New Roman"/>
            <w:sz w:val="24"/>
            <w:szCs w:val="24"/>
          </w:rPr>
          <m:t>Exp</m:t>
        </m:r>
      </m:oMath>
      <w:r>
        <w:rPr>
          <w:rFonts w:ascii="Times New Roman" w:eastAsiaTheme="minorEastAsia" w:hAnsi="Times New Roman" w:cs="Times New Roman"/>
          <w:sz w:val="24"/>
          <w:szCs w:val="24"/>
        </w:rPr>
        <w:tab/>
        <w:t>Experimental</w:t>
      </w:r>
    </w:p>
    <w:p w14:paraId="419E05B4"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ab/>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Pr>
          <w:rFonts w:ascii="Times New Roman" w:eastAsiaTheme="minorEastAsia" w:hAnsi="Times New Roman" w:cs="Times New Roman"/>
          <w:sz w:val="24"/>
          <w:szCs w:val="24"/>
        </w:rPr>
        <w:t xml:space="preserve"> carbon number</w:t>
      </w:r>
    </w:p>
    <w:p w14:paraId="664DAD85"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int</m:t>
        </m:r>
      </m:oMath>
      <w:r>
        <w:rPr>
          <w:rFonts w:ascii="Times New Roman" w:eastAsiaTheme="minorEastAsia" w:hAnsi="Times New Roman" w:cs="Times New Roman"/>
          <w:sz w:val="24"/>
          <w:szCs w:val="24"/>
        </w:rPr>
        <w:tab/>
        <w:t>Interface</w:t>
      </w:r>
    </w:p>
    <w:p w14:paraId="4D06AD12"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j</m:t>
        </m:r>
      </m:oMath>
      <w:r>
        <w:rPr>
          <w:rFonts w:ascii="Times New Roman" w:eastAsiaTheme="minorEastAsia" w:hAnsi="Times New Roman" w:cs="Times New Roman"/>
          <w:sz w:val="24"/>
          <w:szCs w:val="24"/>
        </w:rPr>
        <w:tab/>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j</m:t>
            </m:r>
          </m:e>
          <m:sup>
            <m:r>
              <w:rPr>
                <w:rFonts w:ascii="Cambria Math" w:eastAsiaTheme="minorEastAsia" w:hAnsi="Cambria Math" w:cs="Times New Roman"/>
                <w:sz w:val="24"/>
                <w:szCs w:val="24"/>
              </w:rPr>
              <m:t>th</m:t>
            </m:r>
          </m:sup>
        </m:sSup>
      </m:oMath>
      <w:r>
        <w:rPr>
          <w:rFonts w:ascii="Times New Roman" w:eastAsiaTheme="minorEastAsia" w:hAnsi="Times New Roman" w:cs="Times New Roman"/>
          <w:sz w:val="24"/>
          <w:szCs w:val="24"/>
        </w:rPr>
        <w:t xml:space="preserve"> carbon number</w:t>
      </w:r>
    </w:p>
    <w:p w14:paraId="142A58A5"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ab/>
        <w:t>Long</w:t>
      </w:r>
    </w:p>
    <w:p w14:paraId="379761E5"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m</m:t>
        </m:r>
      </m:oMath>
      <w:r>
        <w:rPr>
          <w:rFonts w:ascii="Times New Roman" w:eastAsiaTheme="minorEastAsia" w:hAnsi="Times New Roman" w:cs="Times New Roman"/>
          <w:sz w:val="24"/>
          <w:szCs w:val="24"/>
        </w:rPr>
        <w:tab/>
        <w:t>Molar</w:t>
      </w:r>
    </w:p>
    <w:p w14:paraId="4593719F"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ab/>
        <w:t>Short</w:t>
      </w:r>
    </w:p>
    <w:p w14:paraId="447ABC06"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Sim</m:t>
        </m:r>
      </m:oMath>
      <w:r>
        <w:rPr>
          <w:rFonts w:ascii="Times New Roman" w:eastAsiaTheme="minorEastAsia" w:hAnsi="Times New Roman" w:cs="Times New Roman"/>
          <w:sz w:val="24"/>
          <w:szCs w:val="24"/>
        </w:rPr>
        <w:tab/>
        <w:t>Simulation</w:t>
      </w:r>
    </w:p>
    <w:p w14:paraId="338C1529"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w</m:t>
        </m:r>
      </m:oMath>
      <w:r>
        <w:rPr>
          <w:rFonts w:ascii="Times New Roman" w:eastAsiaTheme="minorEastAsia" w:hAnsi="Times New Roman" w:cs="Times New Roman"/>
          <w:sz w:val="24"/>
          <w:szCs w:val="24"/>
        </w:rPr>
        <w:tab/>
        <w:t xml:space="preserve">Van der Waal </w:t>
      </w:r>
    </w:p>
    <w:p w14:paraId="20149DB6"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51F32476"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w:r>
        <w:rPr>
          <w:rFonts w:ascii="Times New Roman" w:eastAsiaTheme="minorEastAsia" w:hAnsi="Times New Roman" w:cs="Times New Roman"/>
          <w:sz w:val="32"/>
          <w:szCs w:val="32"/>
        </w:rPr>
        <w:t>Superscripts</w:t>
      </w:r>
    </w:p>
    <w:p w14:paraId="77CA986F"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w:p>
    <w:p w14:paraId="3246C4CC"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32"/>
          <w:szCs w:val="32"/>
        </w:rPr>
      </w:pPr>
      <m:oMath>
        <m:r>
          <w:rPr>
            <w:rFonts w:ascii="Cambria Math" w:eastAsiaTheme="minorEastAsia" w:hAnsi="Cambria Math" w:cs="Times New Roman"/>
            <w:sz w:val="24"/>
            <w:szCs w:val="24"/>
          </w:rPr>
          <m:t>f</m:t>
        </m:r>
      </m:oMath>
      <w:r>
        <w:rPr>
          <w:rFonts w:ascii="Times New Roman" w:eastAsiaTheme="minorEastAsia" w:hAnsi="Times New Roman" w:cs="Times New Roman"/>
          <w:sz w:val="24"/>
          <w:szCs w:val="24"/>
        </w:rPr>
        <w:tab/>
        <w:t>Fusion</w:t>
      </w:r>
    </w:p>
    <w:p w14:paraId="5FF8A44B" w14:textId="59F67159"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ab/>
        <w:t>Liquid</w:t>
      </w:r>
    </w:p>
    <w:p w14:paraId="2A29139B" w14:textId="2BF45312" w:rsidR="00977403" w:rsidRPr="00977403" w:rsidRDefault="00977403"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NA</m:t>
        </m:r>
      </m:oMath>
      <w:r>
        <w:rPr>
          <w:rFonts w:ascii="Times New Roman" w:eastAsiaTheme="minorEastAsia" w:hAnsi="Times New Roman" w:cs="Times New Roman"/>
          <w:sz w:val="24"/>
          <w:szCs w:val="24"/>
        </w:rPr>
        <w:tab/>
        <w:t>N-alkane system</w:t>
      </w:r>
    </w:p>
    <w:p w14:paraId="60C3B772"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ab/>
        <w:t>Solid</w:t>
      </w:r>
    </w:p>
    <w:p w14:paraId="4F618753"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Sub</m:t>
        </m:r>
      </m:oMath>
      <w:r>
        <w:rPr>
          <w:rFonts w:ascii="Times New Roman" w:eastAsiaTheme="minorEastAsia" w:hAnsi="Times New Roman" w:cs="Times New Roman"/>
          <w:sz w:val="24"/>
          <w:szCs w:val="24"/>
        </w:rPr>
        <w:tab/>
        <w:t>Sublimation</w:t>
      </w:r>
    </w:p>
    <w:p w14:paraId="6B915F1B" w14:textId="77777777"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tr</m:t>
        </m:r>
      </m:oMath>
      <w:r>
        <w:rPr>
          <w:rFonts w:ascii="Times New Roman" w:eastAsiaTheme="minorEastAsia" w:hAnsi="Times New Roman" w:cs="Times New Roman"/>
          <w:sz w:val="24"/>
          <w:szCs w:val="24"/>
        </w:rPr>
        <w:tab/>
        <w:t>Solid-phase transition</w:t>
      </w:r>
    </w:p>
    <w:p w14:paraId="42FA747D" w14:textId="2DE80A69" w:rsidR="000C475A" w:rsidRDefault="000C475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vap</m:t>
        </m:r>
      </m:oMath>
      <w:r>
        <w:rPr>
          <w:rFonts w:ascii="Times New Roman" w:eastAsiaTheme="minorEastAsia" w:hAnsi="Times New Roman" w:cs="Times New Roman"/>
          <w:sz w:val="24"/>
          <w:szCs w:val="24"/>
        </w:rPr>
        <w:tab/>
        <w:t>Vaporization</w:t>
      </w:r>
    </w:p>
    <w:p w14:paraId="39E41EF5" w14:textId="7F847B69"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187F6641" w14:textId="10E3F872"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14BEDC79" w14:textId="26EF443E"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419C1CF" w14:textId="2BA3D063"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67E23A1" w14:textId="3F319E75"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6D98D501" w14:textId="4499B775"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581FDDCB" w14:textId="170B2F8A"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232B77E8" w14:textId="76D22B91"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77DE4A4A" w14:textId="4477E495"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688F3E2" w14:textId="13C11F54"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72DB88CB" w14:textId="7F4BA105"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136D330E" w14:textId="3C017D83"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2038DF1C" w14:textId="6E3F635A"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10D3534F" w14:textId="10BFE6E4"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2D0981F6" w14:textId="3969D3B9"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2BEC3E18" w14:textId="5920A8C8"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54F7F46B" w14:textId="21891E3D"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2459DF0E" w14:textId="58620237"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2FBEC7E" w14:textId="3F39ECE3"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2C419882" w14:textId="7B24AA54"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8A75964" w14:textId="5C188904"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344D573D" w14:textId="6B9850CE"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D60E453" w14:textId="396EE9CD"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6F0C2E18" w14:textId="4DE92718"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048D9685" w14:textId="6AE09455"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44A764C2" w14:textId="7A322641"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70F27290" w14:textId="77777777" w:rsidR="006361CA" w:rsidRDefault="006361CA" w:rsidP="000C475A">
      <w:pPr>
        <w:widowControl w:val="0"/>
        <w:autoSpaceDE w:val="0"/>
        <w:autoSpaceDN w:val="0"/>
        <w:adjustRightInd w:val="0"/>
        <w:spacing w:after="0" w:line="240" w:lineRule="auto"/>
        <w:rPr>
          <w:rFonts w:ascii="Times New Roman" w:eastAsiaTheme="minorEastAsia" w:hAnsi="Times New Roman" w:cs="Times New Roman"/>
          <w:sz w:val="24"/>
          <w:szCs w:val="24"/>
        </w:rPr>
      </w:pPr>
    </w:p>
    <w:p w14:paraId="5C00969C" w14:textId="63ECEFE7" w:rsidR="00C93265" w:rsidRDefault="003C5C11" w:rsidP="003C5C11">
      <w:pPr>
        <w:pStyle w:val="Heading1"/>
      </w:pPr>
      <w:bookmarkStart w:id="36" w:name="_Toc527626681"/>
      <w:r>
        <w:lastRenderedPageBreak/>
        <w:t>References</w:t>
      </w:r>
      <w:bookmarkEnd w:id="36"/>
    </w:p>
    <w:p w14:paraId="13BC6C07" w14:textId="77777777" w:rsidR="003C5C11" w:rsidRPr="003C5C11" w:rsidRDefault="003C5C11" w:rsidP="003C5C11"/>
    <w:p w14:paraId="5647EB12" w14:textId="149C57D8" w:rsidR="00B26EBE" w:rsidRPr="00B26EBE" w:rsidRDefault="00466200" w:rsidP="00B26EBE">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noProof/>
        </w:rPr>
        <w:fldChar w:fldCharType="begin" w:fldLock="1"/>
      </w:r>
      <w:r>
        <w:rPr>
          <w:rFonts w:ascii="Times New Roman" w:hAnsi="Times New Roman" w:cs="Times New Roman"/>
          <w:noProof/>
        </w:rPr>
        <w:instrText xml:space="preserve">ADDIN Mendeley Bibliography CSL_BIBLIOGRAPHY </w:instrText>
      </w:r>
      <w:r>
        <w:rPr>
          <w:rFonts w:ascii="Times New Roman" w:hAnsi="Times New Roman" w:cs="Times New Roman"/>
          <w:noProof/>
        </w:rPr>
        <w:fldChar w:fldCharType="separate"/>
      </w:r>
      <w:r w:rsidR="00B26EBE" w:rsidRPr="00B26EBE">
        <w:rPr>
          <w:rFonts w:ascii="Times New Roman" w:hAnsi="Times New Roman" w:cs="Times New Roman"/>
          <w:noProof/>
          <w:szCs w:val="24"/>
        </w:rPr>
        <w:t>[1]</w:t>
      </w:r>
      <w:r w:rsidR="00B26EBE" w:rsidRPr="00B26EBE">
        <w:rPr>
          <w:rFonts w:ascii="Times New Roman" w:hAnsi="Times New Roman" w:cs="Times New Roman"/>
          <w:noProof/>
          <w:szCs w:val="24"/>
        </w:rPr>
        <w:tab/>
        <w:t>K. Pedersen, P. Christensen, and J. Shaikh , Phase behavior of petroleum reservoir fluids. 2014 https://goo.gl/1zB53q.</w:t>
      </w:r>
    </w:p>
    <w:p w14:paraId="2011FEDD"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2]</w:t>
      </w:r>
      <w:r w:rsidRPr="00B26EBE">
        <w:rPr>
          <w:rFonts w:ascii="Times New Roman" w:hAnsi="Times New Roman" w:cs="Times New Roman"/>
          <w:noProof/>
          <w:szCs w:val="24"/>
        </w:rPr>
        <w:tab/>
        <w:t>J. M. Prausnitz, R. N. Lichtenthaler, and E. de Azevedo , Molecular thermodynamics of fluid-phase equilibria. 1998 http://goo.gl/EESYcN.</w:t>
      </w:r>
    </w:p>
    <w:p w14:paraId="6D6B1848"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3]</w:t>
      </w:r>
      <w:r w:rsidRPr="00B26EBE">
        <w:rPr>
          <w:rFonts w:ascii="Times New Roman" w:hAnsi="Times New Roman" w:cs="Times New Roman"/>
          <w:noProof/>
          <w:szCs w:val="24"/>
        </w:rPr>
        <w:tab/>
        <w:t>J. Coutinho, S. Andersen, and E. Stenby , Evaluation of Activity Coefficient Models in Prediction of Alkane Solid-liquid Equilibria. Fluid Phase Equilibria. 1995 , 103 (1): 23–39 http://goo.gl/CNGpy1.</w:t>
      </w:r>
    </w:p>
    <w:p w14:paraId="408F849B"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4]</w:t>
      </w:r>
      <w:r w:rsidRPr="00B26EBE">
        <w:rPr>
          <w:rFonts w:ascii="Times New Roman" w:hAnsi="Times New Roman" w:cs="Times New Roman"/>
          <w:noProof/>
          <w:szCs w:val="24"/>
        </w:rPr>
        <w:tab/>
        <w:t>J. Coutinho and E. H. Stenby , Predictive Local Composition Models for Solid/Liquid Equilibrium in n -Alkane Systems: Wilson Equation for Multicomponent Systems. Industrial &amp; Engineering Chemistry Research. 1996 , 35 (3): 918–925 http://goo.gl/JhQg13.</w:t>
      </w:r>
    </w:p>
    <w:p w14:paraId="5CDF114A"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5]</w:t>
      </w:r>
      <w:r w:rsidRPr="00B26EBE">
        <w:rPr>
          <w:rFonts w:ascii="Times New Roman" w:hAnsi="Times New Roman" w:cs="Times New Roman"/>
          <w:noProof/>
          <w:szCs w:val="24"/>
        </w:rPr>
        <w:tab/>
        <w:t>J. A. P. Coutinho and J.-L. Daridon , Low-Pressure Modeling of Wax Formation in Crude Oils. Energy &amp; Fuels. 2001 , 15 (6): 1454–1460 http://goo.gl/WAoxJU.</w:t>
      </w:r>
    </w:p>
    <w:p w14:paraId="74A71BB2"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6]</w:t>
      </w:r>
      <w:r w:rsidRPr="00B26EBE">
        <w:rPr>
          <w:rFonts w:ascii="Times New Roman" w:hAnsi="Times New Roman" w:cs="Times New Roman"/>
          <w:noProof/>
          <w:szCs w:val="24"/>
        </w:rPr>
        <w:tab/>
        <w:t>D. L. Morgan and R. Kobayashi , Extension of Pitzer CSP Models for Vapor Pressures and Heats of Vaporization to Long-chain Hydrocarbons. Fluid Phase Equilibria. 1994 , 94 51–87 http://goo.gl/JErqCJ.</w:t>
      </w:r>
    </w:p>
    <w:p w14:paraId="49DE775F"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7]</w:t>
      </w:r>
      <w:r w:rsidRPr="00B26EBE">
        <w:rPr>
          <w:rFonts w:ascii="Times New Roman" w:hAnsi="Times New Roman" w:cs="Times New Roman"/>
          <w:noProof/>
          <w:szCs w:val="24"/>
        </w:rPr>
        <w:tab/>
        <w:t>H. S. Elbro, A. Fredenslund, and P. Rasmussen , Group Contribution Method for The Prediction of Liquid Densities as a Function of Temperature for Solvents, Oligomers, and Polymers. Industrial &amp; Engineering Chemistry Research. 1991 , 30 (12): 2576–2582 http://goo.gl/gaKEaE.</w:t>
      </w:r>
    </w:p>
    <w:p w14:paraId="76964D27"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8]</w:t>
      </w:r>
      <w:r w:rsidRPr="00B26EBE">
        <w:rPr>
          <w:rFonts w:ascii="Times New Roman" w:hAnsi="Times New Roman" w:cs="Times New Roman"/>
          <w:noProof/>
          <w:szCs w:val="24"/>
        </w:rPr>
        <w:tab/>
        <w:t>A. Bondi , Physical Properties of Molecular Crystals Liquids, and Glasses. 1968 http://goo.gl/18sWfW.</w:t>
      </w:r>
    </w:p>
    <w:p w14:paraId="7F1AC29B"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9]</w:t>
      </w:r>
      <w:r w:rsidRPr="00B26EBE">
        <w:rPr>
          <w:rFonts w:ascii="Times New Roman" w:hAnsi="Times New Roman" w:cs="Times New Roman"/>
          <w:noProof/>
          <w:szCs w:val="24"/>
        </w:rPr>
        <w:tab/>
        <w:t>J. Yang, W. Wang, B. Shi, Q. Ma, P. Song, and J. Gong , Prediction of wax precipitation with new modified regular solution model. Fluid Phase Equilibria. 2016 , 423 128–37 http://goo.gl/9KXfYS.</w:t>
      </w:r>
    </w:p>
    <w:p w14:paraId="40A8B4D0"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0]</w:t>
      </w:r>
      <w:r w:rsidRPr="00B26EBE">
        <w:rPr>
          <w:rFonts w:ascii="Times New Roman" w:hAnsi="Times New Roman" w:cs="Times New Roman"/>
          <w:noProof/>
          <w:szCs w:val="24"/>
        </w:rPr>
        <w:tab/>
        <w:t>T. Daubert and R. Danner , Physical and thermodynamic properties of pure compounds: data compilation. 1989.</w:t>
      </w:r>
    </w:p>
    <w:p w14:paraId="232D56D2"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1]</w:t>
      </w:r>
      <w:r w:rsidRPr="00B26EBE">
        <w:rPr>
          <w:rFonts w:ascii="Times New Roman" w:hAnsi="Times New Roman" w:cs="Times New Roman"/>
          <w:noProof/>
          <w:szCs w:val="24"/>
        </w:rPr>
        <w:tab/>
        <w:t>J. Coutinho, K. Knudsen, and S. Andersen , A local composition model for paraffinic solid solutions. Chemical Engineering Science. 1996 , 51 (12): 3273–3282 http://goo.gl/EqMoE7.</w:t>
      </w:r>
    </w:p>
    <w:p w14:paraId="1D68862A"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2]</w:t>
      </w:r>
      <w:r w:rsidRPr="00B26EBE">
        <w:rPr>
          <w:rFonts w:ascii="Times New Roman" w:hAnsi="Times New Roman" w:cs="Times New Roman"/>
          <w:noProof/>
          <w:szCs w:val="24"/>
        </w:rPr>
        <w:tab/>
        <w:t>J. A. P. Coutinho, B. Edmonds, T. Moorwood, R. Szczepanski, and X. Zhang , Reliable Wax Predictions for Flow Assurance. Energy &amp; Fuels. 2006 , 20 (3): 1081–1088 http://goo.gl/5U7WMB.</w:t>
      </w:r>
    </w:p>
    <w:p w14:paraId="4DEFC4DC"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3]</w:t>
      </w:r>
      <w:r w:rsidRPr="00B26EBE">
        <w:rPr>
          <w:rFonts w:ascii="Times New Roman" w:hAnsi="Times New Roman" w:cs="Times New Roman"/>
          <w:noProof/>
          <w:szCs w:val="24"/>
        </w:rPr>
        <w:tab/>
        <w:t>P. F.-D. of the F. Society and U. 1970 , Fifteenth spiers memorial lecture. Thermodynamics of polymer solutions. pubs.rsc.org. http://goo.gl/o7k689.</w:t>
      </w:r>
    </w:p>
    <w:p w14:paraId="02601054"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4]</w:t>
      </w:r>
      <w:r w:rsidRPr="00B26EBE">
        <w:rPr>
          <w:rFonts w:ascii="Times New Roman" w:hAnsi="Times New Roman" w:cs="Times New Roman"/>
          <w:noProof/>
          <w:szCs w:val="24"/>
        </w:rPr>
        <w:tab/>
        <w:t>H. S. Elbro, A. Fredenslund, and P. Rasmussen , A new simple equation for the prediction of solvent activities in polymer solutions. Macromolecules. 1990 , 23 (21): 4707–4714 http://goo.gl/2d73mn.</w:t>
      </w:r>
    </w:p>
    <w:p w14:paraId="3A5F2947"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5]</w:t>
      </w:r>
      <w:r w:rsidRPr="00B26EBE">
        <w:rPr>
          <w:rFonts w:ascii="Times New Roman" w:hAnsi="Times New Roman" w:cs="Times New Roman"/>
          <w:noProof/>
          <w:szCs w:val="24"/>
        </w:rPr>
        <w:tab/>
        <w:t>J. J. Marano and G. D. Holder , General Equation for Correlating the Thermophysical Properties of n -Paraffins, n -Olefins, and Other Homologous Series. 2. Asymptotic Behavior Correlations for PVT Properties. Industrial &amp; Engineering Chemistry Research. 1997 , 36 (5): 1895–1907 http://goo.gl/tCgEwX.</w:t>
      </w:r>
    </w:p>
    <w:p w14:paraId="6FBF5C90"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lastRenderedPageBreak/>
        <w:t>[16]</w:t>
      </w:r>
      <w:r w:rsidRPr="00B26EBE">
        <w:rPr>
          <w:rFonts w:ascii="Times New Roman" w:hAnsi="Times New Roman" w:cs="Times New Roman"/>
          <w:noProof/>
          <w:szCs w:val="24"/>
        </w:rPr>
        <w:tab/>
        <w:t>M. G. Broadhurst , An Analysis of The Solid Phase Behavior of The Normal Paraffins. Journal of Research of The National Bureau of Standards. 1962 , 241–249 http://goo.gl/axg2mB.</w:t>
      </w:r>
    </w:p>
    <w:p w14:paraId="1B4EF401"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7]</w:t>
      </w:r>
      <w:r w:rsidRPr="00B26EBE">
        <w:rPr>
          <w:rFonts w:ascii="Times New Roman" w:hAnsi="Times New Roman" w:cs="Times New Roman"/>
          <w:noProof/>
          <w:szCs w:val="24"/>
        </w:rPr>
        <w:tab/>
        <w:t>J. Chickos, W. H.-J. of C. &amp; Engineering, and U. 2004 , Vapor Pressures and Vaporization Enthalpies of the n-Alkanes from C31 to C38 at T = 298.15 K by Correlation Gas Chromatography. ACS Publications. 2004 , 49 (1): 77–85 http://goo.gl/Kb88Fr.</w:t>
      </w:r>
    </w:p>
    <w:p w14:paraId="3EF38F39"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8]</w:t>
      </w:r>
      <w:r w:rsidRPr="00B26EBE">
        <w:rPr>
          <w:rFonts w:ascii="Times New Roman" w:hAnsi="Times New Roman" w:cs="Times New Roman"/>
          <w:noProof/>
          <w:szCs w:val="24"/>
        </w:rPr>
        <w:tab/>
        <w:t>E. Morawetz , Enthalpies of vaporization of n-alkanes from C12 to C20. The Journal of Chemical Thermodynamics. 1994 , 1 (2): 139–144 http://goo.gl/UsphqV.</w:t>
      </w:r>
    </w:p>
    <w:p w14:paraId="20CA54C7"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szCs w:val="24"/>
        </w:rPr>
      </w:pPr>
      <w:r w:rsidRPr="00B26EBE">
        <w:rPr>
          <w:rFonts w:ascii="Times New Roman" w:hAnsi="Times New Roman" w:cs="Times New Roman"/>
          <w:noProof/>
          <w:szCs w:val="24"/>
        </w:rPr>
        <w:t>[19]</w:t>
      </w:r>
      <w:r w:rsidRPr="00B26EBE">
        <w:rPr>
          <w:rFonts w:ascii="Times New Roman" w:hAnsi="Times New Roman" w:cs="Times New Roman"/>
          <w:noProof/>
          <w:szCs w:val="24"/>
        </w:rPr>
        <w:tab/>
        <w:t>E. Panacharoensawad , Wax deposition under two-phase oil-water flowing conditions. Ph.D. Dissertation, University of Tulsa. 2012 , http://goo.gl/JzL1nw.</w:t>
      </w:r>
    </w:p>
    <w:p w14:paraId="0D230C52" w14:textId="77777777" w:rsidR="00B26EBE" w:rsidRPr="00B26EBE" w:rsidRDefault="00B26EBE" w:rsidP="00B26EBE">
      <w:pPr>
        <w:widowControl w:val="0"/>
        <w:autoSpaceDE w:val="0"/>
        <w:autoSpaceDN w:val="0"/>
        <w:adjustRightInd w:val="0"/>
        <w:spacing w:line="240" w:lineRule="auto"/>
        <w:ind w:left="640" w:hanging="640"/>
        <w:rPr>
          <w:rFonts w:ascii="Times New Roman" w:hAnsi="Times New Roman" w:cs="Times New Roman"/>
          <w:noProof/>
        </w:rPr>
      </w:pPr>
      <w:r w:rsidRPr="00B26EBE">
        <w:rPr>
          <w:rFonts w:ascii="Times New Roman" w:hAnsi="Times New Roman" w:cs="Times New Roman"/>
          <w:noProof/>
          <w:szCs w:val="24"/>
        </w:rPr>
        <w:t>[20]</w:t>
      </w:r>
      <w:r w:rsidRPr="00B26EBE">
        <w:rPr>
          <w:rFonts w:ascii="Times New Roman" w:hAnsi="Times New Roman" w:cs="Times New Roman"/>
          <w:noProof/>
          <w:szCs w:val="24"/>
        </w:rPr>
        <w:tab/>
        <w:t>A. Rittirong , Paraffin Deposition Under Two-Phase Gas-oil Slug Flow in Horizontal Pipes. Ph.D. Dissertation, University of Tulsa. 2014 , http://goo.gl/ja7G1F.</w:t>
      </w:r>
    </w:p>
    <w:p w14:paraId="6A6B0507" w14:textId="2B8504EC" w:rsidR="00E230EC" w:rsidRPr="00C67093" w:rsidRDefault="00466200" w:rsidP="00325CAE">
      <w:pPr>
        <w:jc w:val="both"/>
        <w:rPr>
          <w:rFonts w:ascii="Times New Roman" w:hAnsi="Times New Roman" w:cs="Times New Roman"/>
          <w:noProof/>
        </w:rPr>
      </w:pPr>
      <w:r>
        <w:rPr>
          <w:rFonts w:ascii="Times New Roman" w:hAnsi="Times New Roman" w:cs="Times New Roman"/>
          <w:noProof/>
        </w:rPr>
        <w:fldChar w:fldCharType="end"/>
      </w:r>
    </w:p>
    <w:p w14:paraId="76C6555E" w14:textId="5370BDD9" w:rsidR="0005757A" w:rsidRPr="00C67093" w:rsidRDefault="003A61B2" w:rsidP="003A61B2">
      <w:pPr>
        <w:tabs>
          <w:tab w:val="left" w:pos="3290"/>
        </w:tabs>
        <w:jc w:val="both"/>
        <w:rPr>
          <w:rFonts w:ascii="Times New Roman" w:hAnsi="Times New Roman" w:cs="Times New Roman"/>
          <w:noProof/>
        </w:rPr>
      </w:pPr>
      <w:r>
        <w:rPr>
          <w:rFonts w:ascii="Times New Roman" w:hAnsi="Times New Roman" w:cs="Times New Roman"/>
          <w:noProof/>
        </w:rPr>
        <w:tab/>
      </w:r>
    </w:p>
    <w:p w14:paraId="497C38EA" w14:textId="00949D3B" w:rsidR="00C93265" w:rsidRPr="00C67093" w:rsidRDefault="00C93265" w:rsidP="00325CAE">
      <w:pPr>
        <w:jc w:val="both"/>
        <w:rPr>
          <w:rFonts w:ascii="Times New Roman" w:hAnsi="Times New Roman" w:cs="Times New Roman"/>
        </w:rPr>
      </w:pPr>
    </w:p>
    <w:p w14:paraId="05150E93" w14:textId="3BAD2F2A" w:rsidR="00E230EC" w:rsidRPr="00C67093" w:rsidRDefault="00E230EC" w:rsidP="00325CAE">
      <w:pPr>
        <w:jc w:val="both"/>
        <w:rPr>
          <w:rFonts w:ascii="Times New Roman" w:hAnsi="Times New Roman" w:cs="Times New Roman"/>
        </w:rPr>
      </w:pPr>
    </w:p>
    <w:sectPr w:rsidR="00E230EC" w:rsidRPr="00C67093" w:rsidSect="003E1C33">
      <w:headerReference w:type="default" r:id="rId40"/>
      <w:footerReference w:type="default" r:id="rId4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22A16C" w14:textId="77777777" w:rsidR="001C4EC1" w:rsidRDefault="001C4EC1" w:rsidP="00C37ACE">
      <w:pPr>
        <w:spacing w:after="0" w:line="240" w:lineRule="auto"/>
      </w:pPr>
      <w:r>
        <w:separator/>
      </w:r>
    </w:p>
    <w:p w14:paraId="1197B86E" w14:textId="77777777" w:rsidR="001C4EC1" w:rsidRDefault="001C4EC1"/>
  </w:endnote>
  <w:endnote w:type="continuationSeparator" w:id="0">
    <w:p w14:paraId="63CEAF30" w14:textId="77777777" w:rsidR="001C4EC1" w:rsidRDefault="001C4EC1" w:rsidP="00C37ACE">
      <w:pPr>
        <w:spacing w:after="0" w:line="240" w:lineRule="auto"/>
      </w:pPr>
      <w:r>
        <w:continuationSeparator/>
      </w:r>
    </w:p>
    <w:p w14:paraId="0B23A420" w14:textId="77777777" w:rsidR="001C4EC1" w:rsidRDefault="001C4E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1135448575"/>
      <w:docPartObj>
        <w:docPartGallery w:val="Page Numbers (Bottom of Page)"/>
        <w:docPartUnique/>
      </w:docPartObj>
    </w:sdtPr>
    <w:sdtEndPr>
      <w:rPr>
        <w:noProof/>
      </w:rPr>
    </w:sdtEndPr>
    <w:sdtContent>
      <w:p w14:paraId="7761639B" w14:textId="77777777" w:rsidR="00625734" w:rsidRPr="002709F1" w:rsidRDefault="00625734">
        <w:pPr>
          <w:pStyle w:val="Footer"/>
          <w:jc w:val="center"/>
          <w:rPr>
            <w:rFonts w:ascii="Times New Roman" w:hAnsi="Times New Roman" w:cs="Times New Roman"/>
          </w:rPr>
        </w:pPr>
        <w:r w:rsidRPr="002709F1">
          <w:rPr>
            <w:rFonts w:ascii="Times New Roman" w:hAnsi="Times New Roman" w:cs="Times New Roman"/>
          </w:rPr>
          <w:fldChar w:fldCharType="begin"/>
        </w:r>
        <w:r w:rsidRPr="002709F1">
          <w:rPr>
            <w:rFonts w:ascii="Times New Roman" w:hAnsi="Times New Roman" w:cs="Times New Roman"/>
          </w:rPr>
          <w:instrText xml:space="preserve"> PAGE   \* MERGEFORMAT </w:instrText>
        </w:r>
        <w:r w:rsidRPr="002709F1">
          <w:rPr>
            <w:rFonts w:ascii="Times New Roman" w:hAnsi="Times New Roman" w:cs="Times New Roman"/>
          </w:rPr>
          <w:fldChar w:fldCharType="separate"/>
        </w:r>
        <w:r>
          <w:rPr>
            <w:rFonts w:ascii="Times New Roman" w:hAnsi="Times New Roman" w:cs="Times New Roman"/>
            <w:noProof/>
          </w:rPr>
          <w:t>76</w:t>
        </w:r>
        <w:r w:rsidRPr="002709F1">
          <w:rPr>
            <w:rFonts w:ascii="Times New Roman" w:hAnsi="Times New Roman" w:cs="Times New Roman"/>
            <w:noProof/>
          </w:rPr>
          <w:fldChar w:fldCharType="end"/>
        </w:r>
      </w:p>
    </w:sdtContent>
  </w:sdt>
  <w:p w14:paraId="6E3729CA" w14:textId="77777777" w:rsidR="00625734" w:rsidRPr="00B637C5" w:rsidRDefault="00625734" w:rsidP="00E85DF9">
    <w:pPr>
      <w:pStyle w:val="Footer"/>
      <w:tabs>
        <w:tab w:val="left" w:pos="5232"/>
      </w:tabs>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82F975" w14:textId="77777777" w:rsidR="001C4EC1" w:rsidRDefault="001C4EC1" w:rsidP="00C37ACE">
      <w:pPr>
        <w:spacing w:after="0" w:line="240" w:lineRule="auto"/>
      </w:pPr>
      <w:r>
        <w:separator/>
      </w:r>
    </w:p>
    <w:p w14:paraId="3CA90739" w14:textId="77777777" w:rsidR="001C4EC1" w:rsidRDefault="001C4EC1"/>
  </w:footnote>
  <w:footnote w:type="continuationSeparator" w:id="0">
    <w:p w14:paraId="41D1A8D8" w14:textId="77777777" w:rsidR="001C4EC1" w:rsidRDefault="001C4EC1" w:rsidP="00C37ACE">
      <w:pPr>
        <w:spacing w:after="0" w:line="240" w:lineRule="auto"/>
      </w:pPr>
      <w:r>
        <w:continuationSeparator/>
      </w:r>
    </w:p>
    <w:p w14:paraId="234735AC" w14:textId="77777777" w:rsidR="001C4EC1" w:rsidRDefault="001C4E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12000" w14:textId="04E5EB14" w:rsidR="00625734" w:rsidRPr="00FB44B9" w:rsidRDefault="00625734">
    <w:pPr>
      <w:pStyle w:val="Header"/>
      <w:rPr>
        <w:rFonts w:ascii="Times New Roman" w:hAnsi="Times New Roman" w:cs="Times New Roman"/>
        <w:sz w:val="20"/>
        <w:szCs w:val="20"/>
      </w:rPr>
    </w:pPr>
    <w:r w:rsidRPr="00FB44B9">
      <w:rPr>
        <w:rFonts w:ascii="Times New Roman" w:hAnsi="Times New Roman" w:cs="Times New Roman"/>
        <w:sz w:val="20"/>
        <w:szCs w:val="20"/>
      </w:rPr>
      <w:t>SP-W</w:t>
    </w:r>
    <w:r>
      <w:rPr>
        <w:rFonts w:ascii="Times New Roman" w:hAnsi="Times New Roman" w:cs="Times New Roman"/>
        <w:sz w:val="20"/>
        <w:szCs w:val="20"/>
      </w:rPr>
      <w:t>ax</w:t>
    </w:r>
    <w:r w:rsidRPr="00FB44B9">
      <w:rPr>
        <w:rFonts w:ascii="Times New Roman" w:hAnsi="Times New Roman" w:cs="Times New Roman"/>
        <w:sz w:val="20"/>
        <w:szCs w:val="20"/>
      </w:rPr>
      <w:t xml:space="preserve"> </w:t>
    </w:r>
    <w:r>
      <w:rPr>
        <w:rFonts w:ascii="Times New Roman" w:hAnsi="Times New Roman" w:cs="Times New Roman"/>
        <w:sz w:val="20"/>
        <w:szCs w:val="20"/>
      </w:rPr>
      <w:t>Developer</w:t>
    </w:r>
    <w:r w:rsidRPr="00FB44B9">
      <w:rPr>
        <w:rFonts w:ascii="Times New Roman" w:hAnsi="Times New Roman" w:cs="Times New Roman"/>
        <w:sz w:val="20"/>
        <w:szCs w:val="20"/>
      </w:rPr>
      <w:t>’s Manu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D54F8"/>
    <w:multiLevelType w:val="hybridMultilevel"/>
    <w:tmpl w:val="5B34682A"/>
    <w:lvl w:ilvl="0" w:tplc="0D7CAB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5D3FE5"/>
    <w:multiLevelType w:val="hybridMultilevel"/>
    <w:tmpl w:val="4DE24538"/>
    <w:lvl w:ilvl="0" w:tplc="9D541CA6">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CC0EA3"/>
    <w:multiLevelType w:val="hybridMultilevel"/>
    <w:tmpl w:val="CE24B11A"/>
    <w:lvl w:ilvl="0" w:tplc="04090003">
      <w:start w:val="1"/>
      <w:numFmt w:val="bullet"/>
      <w:lvlText w:val="o"/>
      <w:lvlJc w:val="left"/>
      <w:pPr>
        <w:ind w:left="360" w:hanging="360"/>
      </w:pPr>
      <w:rPr>
        <w:rFonts w:ascii="Courier New" w:hAnsi="Courier New" w:cs="Courier New" w:hint="default"/>
        <w:color w:val="000000" w:themeColor="text1"/>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23DD7D64"/>
    <w:multiLevelType w:val="hybridMultilevel"/>
    <w:tmpl w:val="D6A62420"/>
    <w:lvl w:ilvl="0" w:tplc="C56652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740F38"/>
    <w:multiLevelType w:val="multilevel"/>
    <w:tmpl w:val="79D4561C"/>
    <w:lvl w:ilvl="0">
      <w:start w:val="1"/>
      <w:numFmt w:val="bullet"/>
      <w:pStyle w:val="Heading1"/>
      <w:lvlText w:val=""/>
      <w:lvlJc w:val="left"/>
      <w:pPr>
        <w:ind w:left="360" w:hanging="360"/>
      </w:pPr>
      <w:rPr>
        <w:rFonts w:ascii="Wingdings" w:hAnsi="Wingding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234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22D0313"/>
    <w:multiLevelType w:val="hybridMultilevel"/>
    <w:tmpl w:val="4DF046FC"/>
    <w:lvl w:ilvl="0" w:tplc="6B704340">
      <w:start w:val="1"/>
      <w:numFmt w:val="bullet"/>
      <w:pStyle w:val="Heading2"/>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B60156"/>
    <w:multiLevelType w:val="hybridMultilevel"/>
    <w:tmpl w:val="C3A88D7E"/>
    <w:lvl w:ilvl="0" w:tplc="A530D2FA">
      <w:start w:val="1"/>
      <w:numFmt w:val="bullet"/>
      <w:pStyle w:val="Heading4"/>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7B4060"/>
    <w:multiLevelType w:val="hybridMultilevel"/>
    <w:tmpl w:val="9AE01372"/>
    <w:lvl w:ilvl="0" w:tplc="4410A68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C2C3FC0"/>
    <w:multiLevelType w:val="hybridMultilevel"/>
    <w:tmpl w:val="AB1AA7C6"/>
    <w:lvl w:ilvl="0" w:tplc="5D66A7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FF3E3F"/>
    <w:multiLevelType w:val="hybridMultilevel"/>
    <w:tmpl w:val="70E80C5C"/>
    <w:lvl w:ilvl="0" w:tplc="2AEE54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AA1A92"/>
    <w:multiLevelType w:val="hybridMultilevel"/>
    <w:tmpl w:val="380CA460"/>
    <w:lvl w:ilvl="0" w:tplc="40763F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6"/>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0"/>
  </w:num>
  <w:num w:numId="7">
    <w:abstractNumId w:val="0"/>
  </w:num>
  <w:num w:numId="8">
    <w:abstractNumId w:val="1"/>
  </w:num>
  <w:num w:numId="9">
    <w:abstractNumId w:val="9"/>
  </w:num>
  <w:num w:numId="10">
    <w:abstractNumId w:val="8"/>
  </w:num>
  <w:num w:numId="11">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6AB0"/>
    <w:rsid w:val="00000C1E"/>
    <w:rsid w:val="000019D5"/>
    <w:rsid w:val="00003B60"/>
    <w:rsid w:val="00005033"/>
    <w:rsid w:val="00005254"/>
    <w:rsid w:val="0000538C"/>
    <w:rsid w:val="00006768"/>
    <w:rsid w:val="000068D2"/>
    <w:rsid w:val="00007238"/>
    <w:rsid w:val="00007DA1"/>
    <w:rsid w:val="00007EEB"/>
    <w:rsid w:val="00010A1D"/>
    <w:rsid w:val="00013677"/>
    <w:rsid w:val="000139AF"/>
    <w:rsid w:val="00014E43"/>
    <w:rsid w:val="000150A8"/>
    <w:rsid w:val="00015E02"/>
    <w:rsid w:val="000161C5"/>
    <w:rsid w:val="00016A15"/>
    <w:rsid w:val="000212E8"/>
    <w:rsid w:val="000215ED"/>
    <w:rsid w:val="000224E6"/>
    <w:rsid w:val="00022837"/>
    <w:rsid w:val="00023B60"/>
    <w:rsid w:val="00025299"/>
    <w:rsid w:val="00025A8E"/>
    <w:rsid w:val="00026350"/>
    <w:rsid w:val="00026759"/>
    <w:rsid w:val="0002693B"/>
    <w:rsid w:val="00026A97"/>
    <w:rsid w:val="000272A9"/>
    <w:rsid w:val="000272FA"/>
    <w:rsid w:val="00027862"/>
    <w:rsid w:val="00030374"/>
    <w:rsid w:val="000305C7"/>
    <w:rsid w:val="000313E4"/>
    <w:rsid w:val="000315B7"/>
    <w:rsid w:val="0003195E"/>
    <w:rsid w:val="000338B4"/>
    <w:rsid w:val="00033D17"/>
    <w:rsid w:val="00033FF2"/>
    <w:rsid w:val="000342FF"/>
    <w:rsid w:val="000347C3"/>
    <w:rsid w:val="00035179"/>
    <w:rsid w:val="00035508"/>
    <w:rsid w:val="00035626"/>
    <w:rsid w:val="00035A1B"/>
    <w:rsid w:val="00036D5E"/>
    <w:rsid w:val="00036E56"/>
    <w:rsid w:val="00037098"/>
    <w:rsid w:val="00037AB9"/>
    <w:rsid w:val="0004033F"/>
    <w:rsid w:val="0004062B"/>
    <w:rsid w:val="00040A74"/>
    <w:rsid w:val="000411F8"/>
    <w:rsid w:val="00042F4B"/>
    <w:rsid w:val="0004340F"/>
    <w:rsid w:val="000441F3"/>
    <w:rsid w:val="00044234"/>
    <w:rsid w:val="00051707"/>
    <w:rsid w:val="00051FB8"/>
    <w:rsid w:val="0005370E"/>
    <w:rsid w:val="00053CCC"/>
    <w:rsid w:val="00054AF6"/>
    <w:rsid w:val="000565D8"/>
    <w:rsid w:val="000572F4"/>
    <w:rsid w:val="0005740D"/>
    <w:rsid w:val="0005757A"/>
    <w:rsid w:val="00063140"/>
    <w:rsid w:val="000631D3"/>
    <w:rsid w:val="00063C6F"/>
    <w:rsid w:val="00063EA2"/>
    <w:rsid w:val="0006453A"/>
    <w:rsid w:val="000648F1"/>
    <w:rsid w:val="000714F8"/>
    <w:rsid w:val="00071B5E"/>
    <w:rsid w:val="000726BD"/>
    <w:rsid w:val="00072E44"/>
    <w:rsid w:val="00074A81"/>
    <w:rsid w:val="000763BC"/>
    <w:rsid w:val="00076561"/>
    <w:rsid w:val="00077A42"/>
    <w:rsid w:val="00080BC0"/>
    <w:rsid w:val="000811A3"/>
    <w:rsid w:val="00082C47"/>
    <w:rsid w:val="00083115"/>
    <w:rsid w:val="00083906"/>
    <w:rsid w:val="000841FE"/>
    <w:rsid w:val="00084520"/>
    <w:rsid w:val="00085254"/>
    <w:rsid w:val="0008527B"/>
    <w:rsid w:val="0008584E"/>
    <w:rsid w:val="00087780"/>
    <w:rsid w:val="00087DE4"/>
    <w:rsid w:val="00090E15"/>
    <w:rsid w:val="0009150D"/>
    <w:rsid w:val="000921F6"/>
    <w:rsid w:val="00092998"/>
    <w:rsid w:val="00092A9F"/>
    <w:rsid w:val="00095F05"/>
    <w:rsid w:val="00097D3F"/>
    <w:rsid w:val="00097ECD"/>
    <w:rsid w:val="000A013D"/>
    <w:rsid w:val="000A0688"/>
    <w:rsid w:val="000A1642"/>
    <w:rsid w:val="000A2AF8"/>
    <w:rsid w:val="000A35CC"/>
    <w:rsid w:val="000A3971"/>
    <w:rsid w:val="000A3E7C"/>
    <w:rsid w:val="000A4E12"/>
    <w:rsid w:val="000A65A8"/>
    <w:rsid w:val="000A6A15"/>
    <w:rsid w:val="000A762E"/>
    <w:rsid w:val="000B008C"/>
    <w:rsid w:val="000B2B5D"/>
    <w:rsid w:val="000B4051"/>
    <w:rsid w:val="000B4210"/>
    <w:rsid w:val="000B545A"/>
    <w:rsid w:val="000B6006"/>
    <w:rsid w:val="000B6827"/>
    <w:rsid w:val="000B6FC2"/>
    <w:rsid w:val="000B7B23"/>
    <w:rsid w:val="000B7CA9"/>
    <w:rsid w:val="000C0EAC"/>
    <w:rsid w:val="000C1E99"/>
    <w:rsid w:val="000C3AC1"/>
    <w:rsid w:val="000C42EE"/>
    <w:rsid w:val="000C4429"/>
    <w:rsid w:val="000C475A"/>
    <w:rsid w:val="000C5185"/>
    <w:rsid w:val="000C6A07"/>
    <w:rsid w:val="000C6E58"/>
    <w:rsid w:val="000C74C6"/>
    <w:rsid w:val="000C75F6"/>
    <w:rsid w:val="000C7C55"/>
    <w:rsid w:val="000D0439"/>
    <w:rsid w:val="000D11A8"/>
    <w:rsid w:val="000D1275"/>
    <w:rsid w:val="000D250F"/>
    <w:rsid w:val="000D3865"/>
    <w:rsid w:val="000D3ACA"/>
    <w:rsid w:val="000D414C"/>
    <w:rsid w:val="000D4916"/>
    <w:rsid w:val="000D4A46"/>
    <w:rsid w:val="000D5106"/>
    <w:rsid w:val="000D591F"/>
    <w:rsid w:val="000D5994"/>
    <w:rsid w:val="000D6DFC"/>
    <w:rsid w:val="000D7064"/>
    <w:rsid w:val="000D7B28"/>
    <w:rsid w:val="000E121C"/>
    <w:rsid w:val="000E1A39"/>
    <w:rsid w:val="000E1B50"/>
    <w:rsid w:val="000E36C2"/>
    <w:rsid w:val="000E375B"/>
    <w:rsid w:val="000E3970"/>
    <w:rsid w:val="000E6765"/>
    <w:rsid w:val="000E6B71"/>
    <w:rsid w:val="000E6F48"/>
    <w:rsid w:val="000E71E7"/>
    <w:rsid w:val="000E7472"/>
    <w:rsid w:val="000E7783"/>
    <w:rsid w:val="000F045F"/>
    <w:rsid w:val="000F0F00"/>
    <w:rsid w:val="000F157A"/>
    <w:rsid w:val="000F1F52"/>
    <w:rsid w:val="000F2189"/>
    <w:rsid w:val="000F2D4F"/>
    <w:rsid w:val="000F3A3D"/>
    <w:rsid w:val="000F48FA"/>
    <w:rsid w:val="000F544F"/>
    <w:rsid w:val="000F678F"/>
    <w:rsid w:val="000F7398"/>
    <w:rsid w:val="000F75AA"/>
    <w:rsid w:val="000F7A35"/>
    <w:rsid w:val="000F7B82"/>
    <w:rsid w:val="000F7DA4"/>
    <w:rsid w:val="001004B1"/>
    <w:rsid w:val="001007FC"/>
    <w:rsid w:val="00100CC9"/>
    <w:rsid w:val="0010110C"/>
    <w:rsid w:val="0010166D"/>
    <w:rsid w:val="001025F0"/>
    <w:rsid w:val="00103DAD"/>
    <w:rsid w:val="00104C41"/>
    <w:rsid w:val="00105256"/>
    <w:rsid w:val="0010544B"/>
    <w:rsid w:val="00105807"/>
    <w:rsid w:val="001059B8"/>
    <w:rsid w:val="00105E09"/>
    <w:rsid w:val="00106691"/>
    <w:rsid w:val="001070C6"/>
    <w:rsid w:val="00107BA1"/>
    <w:rsid w:val="00107F1B"/>
    <w:rsid w:val="00107FD3"/>
    <w:rsid w:val="001106CD"/>
    <w:rsid w:val="00111F14"/>
    <w:rsid w:val="00112D35"/>
    <w:rsid w:val="00113BD8"/>
    <w:rsid w:val="00114290"/>
    <w:rsid w:val="00114997"/>
    <w:rsid w:val="00114C26"/>
    <w:rsid w:val="00115654"/>
    <w:rsid w:val="00115CBF"/>
    <w:rsid w:val="0011613D"/>
    <w:rsid w:val="00116878"/>
    <w:rsid w:val="001170DF"/>
    <w:rsid w:val="00117D39"/>
    <w:rsid w:val="001243D2"/>
    <w:rsid w:val="001245A0"/>
    <w:rsid w:val="00125D71"/>
    <w:rsid w:val="001263E9"/>
    <w:rsid w:val="00126E29"/>
    <w:rsid w:val="00127142"/>
    <w:rsid w:val="00127473"/>
    <w:rsid w:val="00131979"/>
    <w:rsid w:val="00131E50"/>
    <w:rsid w:val="0013240B"/>
    <w:rsid w:val="00132AB4"/>
    <w:rsid w:val="001338C2"/>
    <w:rsid w:val="00134BBB"/>
    <w:rsid w:val="00135A22"/>
    <w:rsid w:val="00135F6C"/>
    <w:rsid w:val="00136217"/>
    <w:rsid w:val="001365AF"/>
    <w:rsid w:val="00136B0D"/>
    <w:rsid w:val="00136CF4"/>
    <w:rsid w:val="00137971"/>
    <w:rsid w:val="00137FA1"/>
    <w:rsid w:val="00140082"/>
    <w:rsid w:val="001403FF"/>
    <w:rsid w:val="001411A4"/>
    <w:rsid w:val="001411D0"/>
    <w:rsid w:val="001415F9"/>
    <w:rsid w:val="00141624"/>
    <w:rsid w:val="00141A1F"/>
    <w:rsid w:val="00141A89"/>
    <w:rsid w:val="00141B6B"/>
    <w:rsid w:val="001420EF"/>
    <w:rsid w:val="001437A6"/>
    <w:rsid w:val="001437E3"/>
    <w:rsid w:val="00143B9B"/>
    <w:rsid w:val="00143DB3"/>
    <w:rsid w:val="001449A8"/>
    <w:rsid w:val="00145C09"/>
    <w:rsid w:val="0014614B"/>
    <w:rsid w:val="00147714"/>
    <w:rsid w:val="00147AFF"/>
    <w:rsid w:val="0015111A"/>
    <w:rsid w:val="001511D3"/>
    <w:rsid w:val="001519FD"/>
    <w:rsid w:val="00151A92"/>
    <w:rsid w:val="001527EF"/>
    <w:rsid w:val="00152AAB"/>
    <w:rsid w:val="00153150"/>
    <w:rsid w:val="00154247"/>
    <w:rsid w:val="00154755"/>
    <w:rsid w:val="00154A65"/>
    <w:rsid w:val="00154EDA"/>
    <w:rsid w:val="00155D4A"/>
    <w:rsid w:val="00156372"/>
    <w:rsid w:val="001577A2"/>
    <w:rsid w:val="001605D6"/>
    <w:rsid w:val="0016076C"/>
    <w:rsid w:val="0016188B"/>
    <w:rsid w:val="001633CA"/>
    <w:rsid w:val="00163BB6"/>
    <w:rsid w:val="00163DF0"/>
    <w:rsid w:val="0016418F"/>
    <w:rsid w:val="00164399"/>
    <w:rsid w:val="00164B8A"/>
    <w:rsid w:val="00164BD9"/>
    <w:rsid w:val="00164C79"/>
    <w:rsid w:val="001659BF"/>
    <w:rsid w:val="00166043"/>
    <w:rsid w:val="00166068"/>
    <w:rsid w:val="001672D3"/>
    <w:rsid w:val="00167640"/>
    <w:rsid w:val="00170393"/>
    <w:rsid w:val="00170905"/>
    <w:rsid w:val="00170D84"/>
    <w:rsid w:val="00172120"/>
    <w:rsid w:val="00172151"/>
    <w:rsid w:val="00175FD0"/>
    <w:rsid w:val="001769C7"/>
    <w:rsid w:val="00177E67"/>
    <w:rsid w:val="001815F8"/>
    <w:rsid w:val="001834F0"/>
    <w:rsid w:val="00183E3B"/>
    <w:rsid w:val="001846FE"/>
    <w:rsid w:val="001858F9"/>
    <w:rsid w:val="00185963"/>
    <w:rsid w:val="00185E5F"/>
    <w:rsid w:val="001866EE"/>
    <w:rsid w:val="00187E2A"/>
    <w:rsid w:val="00187E4A"/>
    <w:rsid w:val="00191BA3"/>
    <w:rsid w:val="0019208F"/>
    <w:rsid w:val="00192153"/>
    <w:rsid w:val="00192688"/>
    <w:rsid w:val="0019337D"/>
    <w:rsid w:val="0019378F"/>
    <w:rsid w:val="00194518"/>
    <w:rsid w:val="00194CF5"/>
    <w:rsid w:val="00194E45"/>
    <w:rsid w:val="001967F9"/>
    <w:rsid w:val="00196BAE"/>
    <w:rsid w:val="00197562"/>
    <w:rsid w:val="00197F4D"/>
    <w:rsid w:val="00197FD7"/>
    <w:rsid w:val="001A04D2"/>
    <w:rsid w:val="001A1AA6"/>
    <w:rsid w:val="001A27C2"/>
    <w:rsid w:val="001A28D6"/>
    <w:rsid w:val="001A29AA"/>
    <w:rsid w:val="001A3FB2"/>
    <w:rsid w:val="001A559E"/>
    <w:rsid w:val="001A591E"/>
    <w:rsid w:val="001A5E71"/>
    <w:rsid w:val="001A6702"/>
    <w:rsid w:val="001A7542"/>
    <w:rsid w:val="001B1045"/>
    <w:rsid w:val="001B2F24"/>
    <w:rsid w:val="001B3853"/>
    <w:rsid w:val="001B3C9A"/>
    <w:rsid w:val="001B3CA0"/>
    <w:rsid w:val="001B4CE1"/>
    <w:rsid w:val="001B4F1A"/>
    <w:rsid w:val="001B57D8"/>
    <w:rsid w:val="001B63BE"/>
    <w:rsid w:val="001B640C"/>
    <w:rsid w:val="001B6822"/>
    <w:rsid w:val="001B68C3"/>
    <w:rsid w:val="001B69FA"/>
    <w:rsid w:val="001C1A91"/>
    <w:rsid w:val="001C25AD"/>
    <w:rsid w:val="001C25B9"/>
    <w:rsid w:val="001C364F"/>
    <w:rsid w:val="001C3DD9"/>
    <w:rsid w:val="001C43E4"/>
    <w:rsid w:val="001C4EC1"/>
    <w:rsid w:val="001C55FD"/>
    <w:rsid w:val="001C5C21"/>
    <w:rsid w:val="001C6D03"/>
    <w:rsid w:val="001D03DE"/>
    <w:rsid w:val="001D0E07"/>
    <w:rsid w:val="001D19FF"/>
    <w:rsid w:val="001D204D"/>
    <w:rsid w:val="001D20C3"/>
    <w:rsid w:val="001D322F"/>
    <w:rsid w:val="001D3261"/>
    <w:rsid w:val="001D3591"/>
    <w:rsid w:val="001D458D"/>
    <w:rsid w:val="001D4645"/>
    <w:rsid w:val="001D54EC"/>
    <w:rsid w:val="001D6B00"/>
    <w:rsid w:val="001D6C58"/>
    <w:rsid w:val="001D6CF0"/>
    <w:rsid w:val="001E0251"/>
    <w:rsid w:val="001E1B61"/>
    <w:rsid w:val="001E2318"/>
    <w:rsid w:val="001E3B85"/>
    <w:rsid w:val="001E3D8F"/>
    <w:rsid w:val="001E3DC6"/>
    <w:rsid w:val="001E408A"/>
    <w:rsid w:val="001E4900"/>
    <w:rsid w:val="001E4B8F"/>
    <w:rsid w:val="001E4BB0"/>
    <w:rsid w:val="001E51BC"/>
    <w:rsid w:val="001E52D1"/>
    <w:rsid w:val="001E5675"/>
    <w:rsid w:val="001E56B6"/>
    <w:rsid w:val="001E5864"/>
    <w:rsid w:val="001E6330"/>
    <w:rsid w:val="001F044F"/>
    <w:rsid w:val="001F1300"/>
    <w:rsid w:val="001F188D"/>
    <w:rsid w:val="001F1EB1"/>
    <w:rsid w:val="001F36E1"/>
    <w:rsid w:val="001F3A04"/>
    <w:rsid w:val="001F3A6C"/>
    <w:rsid w:val="001F3AE5"/>
    <w:rsid w:val="001F48EC"/>
    <w:rsid w:val="001F5B4B"/>
    <w:rsid w:val="001F615B"/>
    <w:rsid w:val="001F703A"/>
    <w:rsid w:val="001F7927"/>
    <w:rsid w:val="001F7B55"/>
    <w:rsid w:val="001F7D63"/>
    <w:rsid w:val="00200AC7"/>
    <w:rsid w:val="00200C1E"/>
    <w:rsid w:val="00200CBD"/>
    <w:rsid w:val="00202092"/>
    <w:rsid w:val="00202CA0"/>
    <w:rsid w:val="00203684"/>
    <w:rsid w:val="00203F8A"/>
    <w:rsid w:val="00207386"/>
    <w:rsid w:val="00210712"/>
    <w:rsid w:val="00210914"/>
    <w:rsid w:val="0021098E"/>
    <w:rsid w:val="00211C67"/>
    <w:rsid w:val="002135DD"/>
    <w:rsid w:val="00213EB7"/>
    <w:rsid w:val="00217290"/>
    <w:rsid w:val="00217E79"/>
    <w:rsid w:val="00220F62"/>
    <w:rsid w:val="00221326"/>
    <w:rsid w:val="00221849"/>
    <w:rsid w:val="0022242A"/>
    <w:rsid w:val="00222473"/>
    <w:rsid w:val="00222ACC"/>
    <w:rsid w:val="00222CCF"/>
    <w:rsid w:val="0022405C"/>
    <w:rsid w:val="00224079"/>
    <w:rsid w:val="002240AF"/>
    <w:rsid w:val="00224669"/>
    <w:rsid w:val="00224938"/>
    <w:rsid w:val="0022570F"/>
    <w:rsid w:val="002257C7"/>
    <w:rsid w:val="00227012"/>
    <w:rsid w:val="0022733A"/>
    <w:rsid w:val="002315EB"/>
    <w:rsid w:val="0023164E"/>
    <w:rsid w:val="002324E5"/>
    <w:rsid w:val="0023251A"/>
    <w:rsid w:val="002336DB"/>
    <w:rsid w:val="00234225"/>
    <w:rsid w:val="002343B8"/>
    <w:rsid w:val="00234A21"/>
    <w:rsid w:val="00235B59"/>
    <w:rsid w:val="002363FD"/>
    <w:rsid w:val="00236695"/>
    <w:rsid w:val="00236807"/>
    <w:rsid w:val="0023691D"/>
    <w:rsid w:val="002369E6"/>
    <w:rsid w:val="00237D37"/>
    <w:rsid w:val="00240236"/>
    <w:rsid w:val="002404F5"/>
    <w:rsid w:val="00241A02"/>
    <w:rsid w:val="00241BA5"/>
    <w:rsid w:val="002423E6"/>
    <w:rsid w:val="002433D8"/>
    <w:rsid w:val="00244320"/>
    <w:rsid w:val="00245C7F"/>
    <w:rsid w:val="002470BA"/>
    <w:rsid w:val="0024760D"/>
    <w:rsid w:val="00250C17"/>
    <w:rsid w:val="00250E82"/>
    <w:rsid w:val="00250FB7"/>
    <w:rsid w:val="00251542"/>
    <w:rsid w:val="00253213"/>
    <w:rsid w:val="00253F70"/>
    <w:rsid w:val="002541DF"/>
    <w:rsid w:val="002565AA"/>
    <w:rsid w:val="0025683A"/>
    <w:rsid w:val="002569CE"/>
    <w:rsid w:val="00257B75"/>
    <w:rsid w:val="00260535"/>
    <w:rsid w:val="00263B96"/>
    <w:rsid w:val="00264884"/>
    <w:rsid w:val="00264B95"/>
    <w:rsid w:val="0026580A"/>
    <w:rsid w:val="00267784"/>
    <w:rsid w:val="00267C94"/>
    <w:rsid w:val="00267D43"/>
    <w:rsid w:val="00270373"/>
    <w:rsid w:val="002709F1"/>
    <w:rsid w:val="00271727"/>
    <w:rsid w:val="002724A2"/>
    <w:rsid w:val="0027274E"/>
    <w:rsid w:val="00273E30"/>
    <w:rsid w:val="00275351"/>
    <w:rsid w:val="0027554C"/>
    <w:rsid w:val="0027564D"/>
    <w:rsid w:val="00276A0A"/>
    <w:rsid w:val="00276F2D"/>
    <w:rsid w:val="00277091"/>
    <w:rsid w:val="0027723C"/>
    <w:rsid w:val="00277B54"/>
    <w:rsid w:val="00283C7F"/>
    <w:rsid w:val="00283D27"/>
    <w:rsid w:val="0028462C"/>
    <w:rsid w:val="00284E20"/>
    <w:rsid w:val="002863AF"/>
    <w:rsid w:val="00286504"/>
    <w:rsid w:val="00286E50"/>
    <w:rsid w:val="002875C2"/>
    <w:rsid w:val="00287FDC"/>
    <w:rsid w:val="00292F58"/>
    <w:rsid w:val="00293D6E"/>
    <w:rsid w:val="0029411E"/>
    <w:rsid w:val="00294466"/>
    <w:rsid w:val="00295A9E"/>
    <w:rsid w:val="002965B2"/>
    <w:rsid w:val="0029674E"/>
    <w:rsid w:val="0029751E"/>
    <w:rsid w:val="002A04B1"/>
    <w:rsid w:val="002A0C79"/>
    <w:rsid w:val="002A1887"/>
    <w:rsid w:val="002A1931"/>
    <w:rsid w:val="002A1A36"/>
    <w:rsid w:val="002A2910"/>
    <w:rsid w:val="002A2D5E"/>
    <w:rsid w:val="002A30EA"/>
    <w:rsid w:val="002A38E6"/>
    <w:rsid w:val="002B0C12"/>
    <w:rsid w:val="002B108F"/>
    <w:rsid w:val="002B11AD"/>
    <w:rsid w:val="002B1CC9"/>
    <w:rsid w:val="002B32C6"/>
    <w:rsid w:val="002B33C7"/>
    <w:rsid w:val="002B4BF4"/>
    <w:rsid w:val="002B4E8F"/>
    <w:rsid w:val="002B6249"/>
    <w:rsid w:val="002B69D1"/>
    <w:rsid w:val="002B70E1"/>
    <w:rsid w:val="002B7DA7"/>
    <w:rsid w:val="002C1C98"/>
    <w:rsid w:val="002C2551"/>
    <w:rsid w:val="002C3786"/>
    <w:rsid w:val="002C3E3E"/>
    <w:rsid w:val="002C3F7C"/>
    <w:rsid w:val="002C4724"/>
    <w:rsid w:val="002C5FD2"/>
    <w:rsid w:val="002C65AD"/>
    <w:rsid w:val="002C7709"/>
    <w:rsid w:val="002D0685"/>
    <w:rsid w:val="002D1390"/>
    <w:rsid w:val="002D16FC"/>
    <w:rsid w:val="002D17BC"/>
    <w:rsid w:val="002D1DB9"/>
    <w:rsid w:val="002D3224"/>
    <w:rsid w:val="002D3738"/>
    <w:rsid w:val="002D71C6"/>
    <w:rsid w:val="002D7584"/>
    <w:rsid w:val="002E02E0"/>
    <w:rsid w:val="002E0595"/>
    <w:rsid w:val="002E0A77"/>
    <w:rsid w:val="002E1126"/>
    <w:rsid w:val="002E160D"/>
    <w:rsid w:val="002E1A96"/>
    <w:rsid w:val="002E224E"/>
    <w:rsid w:val="002E25FB"/>
    <w:rsid w:val="002E2CD2"/>
    <w:rsid w:val="002E2F4D"/>
    <w:rsid w:val="002E3232"/>
    <w:rsid w:val="002E4473"/>
    <w:rsid w:val="002E59D5"/>
    <w:rsid w:val="002E5DF1"/>
    <w:rsid w:val="002E61A4"/>
    <w:rsid w:val="002F0244"/>
    <w:rsid w:val="002F073A"/>
    <w:rsid w:val="002F0B46"/>
    <w:rsid w:val="002F18CA"/>
    <w:rsid w:val="002F2244"/>
    <w:rsid w:val="002F2BBA"/>
    <w:rsid w:val="002F3A87"/>
    <w:rsid w:val="002F44A0"/>
    <w:rsid w:val="002F516B"/>
    <w:rsid w:val="002F5416"/>
    <w:rsid w:val="002F5E8F"/>
    <w:rsid w:val="002F6DBE"/>
    <w:rsid w:val="002F77B3"/>
    <w:rsid w:val="0030070A"/>
    <w:rsid w:val="00303B83"/>
    <w:rsid w:val="00303EA6"/>
    <w:rsid w:val="003041FF"/>
    <w:rsid w:val="0030463B"/>
    <w:rsid w:val="0030514F"/>
    <w:rsid w:val="00305588"/>
    <w:rsid w:val="003058A3"/>
    <w:rsid w:val="00305B50"/>
    <w:rsid w:val="00305B94"/>
    <w:rsid w:val="0030621D"/>
    <w:rsid w:val="003071F2"/>
    <w:rsid w:val="0031028F"/>
    <w:rsid w:val="00311451"/>
    <w:rsid w:val="00311C4E"/>
    <w:rsid w:val="00312C10"/>
    <w:rsid w:val="00312E5C"/>
    <w:rsid w:val="00313408"/>
    <w:rsid w:val="00314F04"/>
    <w:rsid w:val="00315DA8"/>
    <w:rsid w:val="003172A7"/>
    <w:rsid w:val="003175D6"/>
    <w:rsid w:val="003204B4"/>
    <w:rsid w:val="003206C8"/>
    <w:rsid w:val="00321517"/>
    <w:rsid w:val="003216DE"/>
    <w:rsid w:val="00322C82"/>
    <w:rsid w:val="0032302D"/>
    <w:rsid w:val="003235AB"/>
    <w:rsid w:val="00324528"/>
    <w:rsid w:val="00325CAE"/>
    <w:rsid w:val="0032656E"/>
    <w:rsid w:val="00326FB9"/>
    <w:rsid w:val="0032769B"/>
    <w:rsid w:val="00330EFA"/>
    <w:rsid w:val="003310F2"/>
    <w:rsid w:val="00331398"/>
    <w:rsid w:val="00331DDC"/>
    <w:rsid w:val="00333074"/>
    <w:rsid w:val="00333BC4"/>
    <w:rsid w:val="003343C8"/>
    <w:rsid w:val="003346E6"/>
    <w:rsid w:val="003349BE"/>
    <w:rsid w:val="00334E1E"/>
    <w:rsid w:val="003359E0"/>
    <w:rsid w:val="0033660E"/>
    <w:rsid w:val="00336B57"/>
    <w:rsid w:val="0033719A"/>
    <w:rsid w:val="00337932"/>
    <w:rsid w:val="00337B85"/>
    <w:rsid w:val="00340AC8"/>
    <w:rsid w:val="00340DDF"/>
    <w:rsid w:val="00340FDF"/>
    <w:rsid w:val="00341EEE"/>
    <w:rsid w:val="00342246"/>
    <w:rsid w:val="0034226C"/>
    <w:rsid w:val="00342FDB"/>
    <w:rsid w:val="00343122"/>
    <w:rsid w:val="0034380A"/>
    <w:rsid w:val="00346BA1"/>
    <w:rsid w:val="003476EB"/>
    <w:rsid w:val="00350C5A"/>
    <w:rsid w:val="00350C72"/>
    <w:rsid w:val="00351054"/>
    <w:rsid w:val="0035275F"/>
    <w:rsid w:val="003543F3"/>
    <w:rsid w:val="003551FC"/>
    <w:rsid w:val="0035544C"/>
    <w:rsid w:val="003568BB"/>
    <w:rsid w:val="003568C7"/>
    <w:rsid w:val="00357D8B"/>
    <w:rsid w:val="00360275"/>
    <w:rsid w:val="0036275E"/>
    <w:rsid w:val="00362AED"/>
    <w:rsid w:val="00363F8D"/>
    <w:rsid w:val="00364023"/>
    <w:rsid w:val="003641D2"/>
    <w:rsid w:val="00364266"/>
    <w:rsid w:val="003665ED"/>
    <w:rsid w:val="003676B9"/>
    <w:rsid w:val="00367798"/>
    <w:rsid w:val="0036797A"/>
    <w:rsid w:val="00371E95"/>
    <w:rsid w:val="003720BE"/>
    <w:rsid w:val="00372BFC"/>
    <w:rsid w:val="00373D87"/>
    <w:rsid w:val="00374100"/>
    <w:rsid w:val="003750AB"/>
    <w:rsid w:val="00377328"/>
    <w:rsid w:val="00377631"/>
    <w:rsid w:val="00377F50"/>
    <w:rsid w:val="003805C4"/>
    <w:rsid w:val="0038103F"/>
    <w:rsid w:val="00381721"/>
    <w:rsid w:val="0038230B"/>
    <w:rsid w:val="00383749"/>
    <w:rsid w:val="00384485"/>
    <w:rsid w:val="00384E8C"/>
    <w:rsid w:val="00385937"/>
    <w:rsid w:val="003862A3"/>
    <w:rsid w:val="003868CC"/>
    <w:rsid w:val="00391BBF"/>
    <w:rsid w:val="00391C58"/>
    <w:rsid w:val="0039263F"/>
    <w:rsid w:val="00392B67"/>
    <w:rsid w:val="00393F94"/>
    <w:rsid w:val="00394125"/>
    <w:rsid w:val="003956DA"/>
    <w:rsid w:val="0039605D"/>
    <w:rsid w:val="00396538"/>
    <w:rsid w:val="00396709"/>
    <w:rsid w:val="00396EE4"/>
    <w:rsid w:val="00397708"/>
    <w:rsid w:val="00397C09"/>
    <w:rsid w:val="003A1AA8"/>
    <w:rsid w:val="003A335A"/>
    <w:rsid w:val="003A373E"/>
    <w:rsid w:val="003A5567"/>
    <w:rsid w:val="003A5D95"/>
    <w:rsid w:val="003A61B2"/>
    <w:rsid w:val="003A6994"/>
    <w:rsid w:val="003A69DB"/>
    <w:rsid w:val="003A6BF2"/>
    <w:rsid w:val="003A77A9"/>
    <w:rsid w:val="003A7CCF"/>
    <w:rsid w:val="003B0089"/>
    <w:rsid w:val="003B2604"/>
    <w:rsid w:val="003B2685"/>
    <w:rsid w:val="003B4BCE"/>
    <w:rsid w:val="003B5973"/>
    <w:rsid w:val="003B61B1"/>
    <w:rsid w:val="003C1599"/>
    <w:rsid w:val="003C1728"/>
    <w:rsid w:val="003C1BDF"/>
    <w:rsid w:val="003C2262"/>
    <w:rsid w:val="003C24A3"/>
    <w:rsid w:val="003C2DB6"/>
    <w:rsid w:val="003C3B27"/>
    <w:rsid w:val="003C3B28"/>
    <w:rsid w:val="003C3F2D"/>
    <w:rsid w:val="003C4345"/>
    <w:rsid w:val="003C4374"/>
    <w:rsid w:val="003C458F"/>
    <w:rsid w:val="003C5476"/>
    <w:rsid w:val="003C5C11"/>
    <w:rsid w:val="003C6612"/>
    <w:rsid w:val="003D08FC"/>
    <w:rsid w:val="003D0DD3"/>
    <w:rsid w:val="003D2BF7"/>
    <w:rsid w:val="003D3017"/>
    <w:rsid w:val="003D362A"/>
    <w:rsid w:val="003D5027"/>
    <w:rsid w:val="003D5A32"/>
    <w:rsid w:val="003D5EBF"/>
    <w:rsid w:val="003D61AA"/>
    <w:rsid w:val="003D6E0F"/>
    <w:rsid w:val="003D725B"/>
    <w:rsid w:val="003D7B33"/>
    <w:rsid w:val="003D7F79"/>
    <w:rsid w:val="003E08C5"/>
    <w:rsid w:val="003E1C33"/>
    <w:rsid w:val="003E1DF6"/>
    <w:rsid w:val="003E1FFF"/>
    <w:rsid w:val="003E248A"/>
    <w:rsid w:val="003E3FD7"/>
    <w:rsid w:val="003E4C23"/>
    <w:rsid w:val="003E543D"/>
    <w:rsid w:val="003E5733"/>
    <w:rsid w:val="003E5C69"/>
    <w:rsid w:val="003E5DCC"/>
    <w:rsid w:val="003E611F"/>
    <w:rsid w:val="003E6A25"/>
    <w:rsid w:val="003F0323"/>
    <w:rsid w:val="003F0964"/>
    <w:rsid w:val="003F1111"/>
    <w:rsid w:val="003F2B4F"/>
    <w:rsid w:val="003F3431"/>
    <w:rsid w:val="003F4645"/>
    <w:rsid w:val="003F48F1"/>
    <w:rsid w:val="003F6310"/>
    <w:rsid w:val="003F6610"/>
    <w:rsid w:val="003F7D25"/>
    <w:rsid w:val="003F7E55"/>
    <w:rsid w:val="003F7EED"/>
    <w:rsid w:val="0040003B"/>
    <w:rsid w:val="004004CB"/>
    <w:rsid w:val="00401487"/>
    <w:rsid w:val="0040225E"/>
    <w:rsid w:val="00402661"/>
    <w:rsid w:val="00403608"/>
    <w:rsid w:val="00403A2C"/>
    <w:rsid w:val="00404A00"/>
    <w:rsid w:val="00404DB2"/>
    <w:rsid w:val="00406AB0"/>
    <w:rsid w:val="004073EF"/>
    <w:rsid w:val="00407B37"/>
    <w:rsid w:val="00410A2B"/>
    <w:rsid w:val="00410BCA"/>
    <w:rsid w:val="00411D28"/>
    <w:rsid w:val="00412D59"/>
    <w:rsid w:val="00413383"/>
    <w:rsid w:val="00414BDE"/>
    <w:rsid w:val="00415A4D"/>
    <w:rsid w:val="00415F04"/>
    <w:rsid w:val="004162EE"/>
    <w:rsid w:val="00416A41"/>
    <w:rsid w:val="00416EAB"/>
    <w:rsid w:val="00416F57"/>
    <w:rsid w:val="00417681"/>
    <w:rsid w:val="00417CBD"/>
    <w:rsid w:val="00417D25"/>
    <w:rsid w:val="00420A5C"/>
    <w:rsid w:val="00420D25"/>
    <w:rsid w:val="0042108C"/>
    <w:rsid w:val="00421773"/>
    <w:rsid w:val="004229B5"/>
    <w:rsid w:val="00423A05"/>
    <w:rsid w:val="00424E87"/>
    <w:rsid w:val="004255D3"/>
    <w:rsid w:val="00427CF6"/>
    <w:rsid w:val="0043138D"/>
    <w:rsid w:val="00431416"/>
    <w:rsid w:val="004325EB"/>
    <w:rsid w:val="004327F3"/>
    <w:rsid w:val="004332CA"/>
    <w:rsid w:val="00433AC4"/>
    <w:rsid w:val="00434103"/>
    <w:rsid w:val="00434105"/>
    <w:rsid w:val="00435A96"/>
    <w:rsid w:val="00435AA8"/>
    <w:rsid w:val="004365EB"/>
    <w:rsid w:val="004369BC"/>
    <w:rsid w:val="0043751B"/>
    <w:rsid w:val="00440CD3"/>
    <w:rsid w:val="00441142"/>
    <w:rsid w:val="00441FF3"/>
    <w:rsid w:val="004433A5"/>
    <w:rsid w:val="00444AA0"/>
    <w:rsid w:val="00444E5E"/>
    <w:rsid w:val="00445B66"/>
    <w:rsid w:val="00446359"/>
    <w:rsid w:val="004464C4"/>
    <w:rsid w:val="00447238"/>
    <w:rsid w:val="00447929"/>
    <w:rsid w:val="00447B6B"/>
    <w:rsid w:val="00447FB3"/>
    <w:rsid w:val="00451892"/>
    <w:rsid w:val="00451B26"/>
    <w:rsid w:val="004528C7"/>
    <w:rsid w:val="00452BBE"/>
    <w:rsid w:val="0045429B"/>
    <w:rsid w:val="00454665"/>
    <w:rsid w:val="00454943"/>
    <w:rsid w:val="00457A10"/>
    <w:rsid w:val="0046180C"/>
    <w:rsid w:val="0046270E"/>
    <w:rsid w:val="00464E4A"/>
    <w:rsid w:val="00464E64"/>
    <w:rsid w:val="00465C02"/>
    <w:rsid w:val="00466200"/>
    <w:rsid w:val="004674EE"/>
    <w:rsid w:val="00467602"/>
    <w:rsid w:val="004702CB"/>
    <w:rsid w:val="004708F1"/>
    <w:rsid w:val="00470FBE"/>
    <w:rsid w:val="0047159E"/>
    <w:rsid w:val="0047172E"/>
    <w:rsid w:val="00471A75"/>
    <w:rsid w:val="00471C6D"/>
    <w:rsid w:val="00472861"/>
    <w:rsid w:val="004730C1"/>
    <w:rsid w:val="0047423B"/>
    <w:rsid w:val="004752CD"/>
    <w:rsid w:val="004753DE"/>
    <w:rsid w:val="00475BBF"/>
    <w:rsid w:val="004768DC"/>
    <w:rsid w:val="00480407"/>
    <w:rsid w:val="00481061"/>
    <w:rsid w:val="0048110C"/>
    <w:rsid w:val="0048184A"/>
    <w:rsid w:val="00482627"/>
    <w:rsid w:val="0048289E"/>
    <w:rsid w:val="004834B4"/>
    <w:rsid w:val="00483E4E"/>
    <w:rsid w:val="004853B8"/>
    <w:rsid w:val="004856A6"/>
    <w:rsid w:val="00486088"/>
    <w:rsid w:val="00486753"/>
    <w:rsid w:val="00486976"/>
    <w:rsid w:val="0048702D"/>
    <w:rsid w:val="004870C0"/>
    <w:rsid w:val="00490D13"/>
    <w:rsid w:val="00491431"/>
    <w:rsid w:val="00492475"/>
    <w:rsid w:val="004929FA"/>
    <w:rsid w:val="00494B53"/>
    <w:rsid w:val="00496C36"/>
    <w:rsid w:val="00496C93"/>
    <w:rsid w:val="0049739C"/>
    <w:rsid w:val="0049758F"/>
    <w:rsid w:val="004977E4"/>
    <w:rsid w:val="00497FE6"/>
    <w:rsid w:val="004A0B68"/>
    <w:rsid w:val="004A1445"/>
    <w:rsid w:val="004A168D"/>
    <w:rsid w:val="004A16B1"/>
    <w:rsid w:val="004A189D"/>
    <w:rsid w:val="004A26D0"/>
    <w:rsid w:val="004A2888"/>
    <w:rsid w:val="004A368F"/>
    <w:rsid w:val="004A3DA5"/>
    <w:rsid w:val="004A5864"/>
    <w:rsid w:val="004B02B8"/>
    <w:rsid w:val="004B0A23"/>
    <w:rsid w:val="004B1D59"/>
    <w:rsid w:val="004B2F25"/>
    <w:rsid w:val="004B3C96"/>
    <w:rsid w:val="004B3E5D"/>
    <w:rsid w:val="004B6010"/>
    <w:rsid w:val="004B7BEC"/>
    <w:rsid w:val="004C0C8A"/>
    <w:rsid w:val="004C1058"/>
    <w:rsid w:val="004C10CB"/>
    <w:rsid w:val="004C1942"/>
    <w:rsid w:val="004C37C8"/>
    <w:rsid w:val="004C4720"/>
    <w:rsid w:val="004C4850"/>
    <w:rsid w:val="004C5E24"/>
    <w:rsid w:val="004C60A9"/>
    <w:rsid w:val="004C60C2"/>
    <w:rsid w:val="004C7D39"/>
    <w:rsid w:val="004D10C3"/>
    <w:rsid w:val="004D117C"/>
    <w:rsid w:val="004D15C6"/>
    <w:rsid w:val="004D2B4A"/>
    <w:rsid w:val="004D34D8"/>
    <w:rsid w:val="004D395C"/>
    <w:rsid w:val="004D3B3D"/>
    <w:rsid w:val="004D4412"/>
    <w:rsid w:val="004D55FF"/>
    <w:rsid w:val="004D62C7"/>
    <w:rsid w:val="004D6311"/>
    <w:rsid w:val="004D758C"/>
    <w:rsid w:val="004D7BFC"/>
    <w:rsid w:val="004E048B"/>
    <w:rsid w:val="004E0E7D"/>
    <w:rsid w:val="004E10C3"/>
    <w:rsid w:val="004E17A0"/>
    <w:rsid w:val="004E1A8C"/>
    <w:rsid w:val="004E342F"/>
    <w:rsid w:val="004E3583"/>
    <w:rsid w:val="004E4477"/>
    <w:rsid w:val="004E6D75"/>
    <w:rsid w:val="004E748D"/>
    <w:rsid w:val="004F0A23"/>
    <w:rsid w:val="004F2558"/>
    <w:rsid w:val="004F2670"/>
    <w:rsid w:val="004F2B5B"/>
    <w:rsid w:val="004F2EF7"/>
    <w:rsid w:val="004F30A0"/>
    <w:rsid w:val="004F3760"/>
    <w:rsid w:val="004F4748"/>
    <w:rsid w:val="004F47D7"/>
    <w:rsid w:val="004F4BDD"/>
    <w:rsid w:val="004F4BEC"/>
    <w:rsid w:val="004F71EC"/>
    <w:rsid w:val="004F7CEC"/>
    <w:rsid w:val="005000DD"/>
    <w:rsid w:val="005001D6"/>
    <w:rsid w:val="00500215"/>
    <w:rsid w:val="005006A3"/>
    <w:rsid w:val="00502530"/>
    <w:rsid w:val="00502D56"/>
    <w:rsid w:val="0050359B"/>
    <w:rsid w:val="005040A9"/>
    <w:rsid w:val="00504300"/>
    <w:rsid w:val="00504E09"/>
    <w:rsid w:val="00506B48"/>
    <w:rsid w:val="0051070F"/>
    <w:rsid w:val="005107FE"/>
    <w:rsid w:val="0051172E"/>
    <w:rsid w:val="005119D3"/>
    <w:rsid w:val="00511C4A"/>
    <w:rsid w:val="005123FC"/>
    <w:rsid w:val="0051262A"/>
    <w:rsid w:val="005127A0"/>
    <w:rsid w:val="00513D78"/>
    <w:rsid w:val="00514305"/>
    <w:rsid w:val="00514ED4"/>
    <w:rsid w:val="00515511"/>
    <w:rsid w:val="00515811"/>
    <w:rsid w:val="00516B5C"/>
    <w:rsid w:val="00516C8D"/>
    <w:rsid w:val="00516F1E"/>
    <w:rsid w:val="00517561"/>
    <w:rsid w:val="00521329"/>
    <w:rsid w:val="00522024"/>
    <w:rsid w:val="00522203"/>
    <w:rsid w:val="0052389D"/>
    <w:rsid w:val="00523FE5"/>
    <w:rsid w:val="005240A0"/>
    <w:rsid w:val="0052423C"/>
    <w:rsid w:val="005244C3"/>
    <w:rsid w:val="00524730"/>
    <w:rsid w:val="005247DA"/>
    <w:rsid w:val="0052505D"/>
    <w:rsid w:val="00525874"/>
    <w:rsid w:val="00525D9C"/>
    <w:rsid w:val="00526B97"/>
    <w:rsid w:val="00526E90"/>
    <w:rsid w:val="00526F43"/>
    <w:rsid w:val="005300FC"/>
    <w:rsid w:val="00530A01"/>
    <w:rsid w:val="00530C1E"/>
    <w:rsid w:val="00531C84"/>
    <w:rsid w:val="00534C36"/>
    <w:rsid w:val="0053509B"/>
    <w:rsid w:val="00535D8F"/>
    <w:rsid w:val="00537939"/>
    <w:rsid w:val="0053793D"/>
    <w:rsid w:val="005413BC"/>
    <w:rsid w:val="00543A0A"/>
    <w:rsid w:val="00543AAC"/>
    <w:rsid w:val="00545324"/>
    <w:rsid w:val="00545467"/>
    <w:rsid w:val="00545987"/>
    <w:rsid w:val="00546194"/>
    <w:rsid w:val="005461A4"/>
    <w:rsid w:val="005469ED"/>
    <w:rsid w:val="00546C56"/>
    <w:rsid w:val="0055051C"/>
    <w:rsid w:val="00551334"/>
    <w:rsid w:val="005524BD"/>
    <w:rsid w:val="00554A33"/>
    <w:rsid w:val="0055650D"/>
    <w:rsid w:val="00556906"/>
    <w:rsid w:val="00557519"/>
    <w:rsid w:val="005577F7"/>
    <w:rsid w:val="00557C40"/>
    <w:rsid w:val="00560656"/>
    <w:rsid w:val="005609F3"/>
    <w:rsid w:val="00560B42"/>
    <w:rsid w:val="00561610"/>
    <w:rsid w:val="00561AEA"/>
    <w:rsid w:val="00562FC3"/>
    <w:rsid w:val="00563C29"/>
    <w:rsid w:val="005643AF"/>
    <w:rsid w:val="005648E3"/>
    <w:rsid w:val="00564DC0"/>
    <w:rsid w:val="0056656E"/>
    <w:rsid w:val="00567D70"/>
    <w:rsid w:val="00567FE3"/>
    <w:rsid w:val="005700AE"/>
    <w:rsid w:val="005706F1"/>
    <w:rsid w:val="0057229C"/>
    <w:rsid w:val="0057259C"/>
    <w:rsid w:val="0057295B"/>
    <w:rsid w:val="005742AF"/>
    <w:rsid w:val="00574690"/>
    <w:rsid w:val="005753D2"/>
    <w:rsid w:val="00576345"/>
    <w:rsid w:val="00576ED1"/>
    <w:rsid w:val="00577613"/>
    <w:rsid w:val="00577B32"/>
    <w:rsid w:val="005800C2"/>
    <w:rsid w:val="00581C1F"/>
    <w:rsid w:val="00581C31"/>
    <w:rsid w:val="005828C8"/>
    <w:rsid w:val="0058337D"/>
    <w:rsid w:val="00584E28"/>
    <w:rsid w:val="00585105"/>
    <w:rsid w:val="00585C66"/>
    <w:rsid w:val="00585EB6"/>
    <w:rsid w:val="005860F6"/>
    <w:rsid w:val="0059069E"/>
    <w:rsid w:val="00591655"/>
    <w:rsid w:val="00591ACE"/>
    <w:rsid w:val="00591CB1"/>
    <w:rsid w:val="00591CC9"/>
    <w:rsid w:val="005925BB"/>
    <w:rsid w:val="00592D93"/>
    <w:rsid w:val="0059337C"/>
    <w:rsid w:val="00596594"/>
    <w:rsid w:val="005966BB"/>
    <w:rsid w:val="00596A6C"/>
    <w:rsid w:val="005A1526"/>
    <w:rsid w:val="005A39B0"/>
    <w:rsid w:val="005A3D64"/>
    <w:rsid w:val="005A5DB3"/>
    <w:rsid w:val="005A5DC2"/>
    <w:rsid w:val="005A6153"/>
    <w:rsid w:val="005A61DD"/>
    <w:rsid w:val="005A69DB"/>
    <w:rsid w:val="005B00B6"/>
    <w:rsid w:val="005B00BA"/>
    <w:rsid w:val="005B158A"/>
    <w:rsid w:val="005B311A"/>
    <w:rsid w:val="005B349F"/>
    <w:rsid w:val="005B4305"/>
    <w:rsid w:val="005B4342"/>
    <w:rsid w:val="005B467C"/>
    <w:rsid w:val="005B4CF5"/>
    <w:rsid w:val="005B59A2"/>
    <w:rsid w:val="005B5E4F"/>
    <w:rsid w:val="005B7021"/>
    <w:rsid w:val="005B76E0"/>
    <w:rsid w:val="005B7C1E"/>
    <w:rsid w:val="005C1480"/>
    <w:rsid w:val="005C3687"/>
    <w:rsid w:val="005C485B"/>
    <w:rsid w:val="005C5E3A"/>
    <w:rsid w:val="005C624A"/>
    <w:rsid w:val="005C6616"/>
    <w:rsid w:val="005C6BD9"/>
    <w:rsid w:val="005C7046"/>
    <w:rsid w:val="005D014B"/>
    <w:rsid w:val="005D123D"/>
    <w:rsid w:val="005D222B"/>
    <w:rsid w:val="005D2467"/>
    <w:rsid w:val="005D2BDF"/>
    <w:rsid w:val="005D3F51"/>
    <w:rsid w:val="005D442E"/>
    <w:rsid w:val="005D4CB1"/>
    <w:rsid w:val="005D5C88"/>
    <w:rsid w:val="005D6EF7"/>
    <w:rsid w:val="005D6FB0"/>
    <w:rsid w:val="005D71B3"/>
    <w:rsid w:val="005D77A6"/>
    <w:rsid w:val="005D7EAE"/>
    <w:rsid w:val="005E284B"/>
    <w:rsid w:val="005E2C8F"/>
    <w:rsid w:val="005E2CD9"/>
    <w:rsid w:val="005E30B7"/>
    <w:rsid w:val="005E3D32"/>
    <w:rsid w:val="005E3EB8"/>
    <w:rsid w:val="005E40BF"/>
    <w:rsid w:val="005E40EF"/>
    <w:rsid w:val="005E444C"/>
    <w:rsid w:val="005E44CC"/>
    <w:rsid w:val="005E456D"/>
    <w:rsid w:val="005E56CC"/>
    <w:rsid w:val="005E723B"/>
    <w:rsid w:val="005E78D5"/>
    <w:rsid w:val="005E7EDF"/>
    <w:rsid w:val="005F1BB8"/>
    <w:rsid w:val="005F24DB"/>
    <w:rsid w:val="005F2E0F"/>
    <w:rsid w:val="005F44D8"/>
    <w:rsid w:val="005F4582"/>
    <w:rsid w:val="005F49FE"/>
    <w:rsid w:val="005F5237"/>
    <w:rsid w:val="005F5BD0"/>
    <w:rsid w:val="005F6203"/>
    <w:rsid w:val="005F7C70"/>
    <w:rsid w:val="005F7CAA"/>
    <w:rsid w:val="005F7E7C"/>
    <w:rsid w:val="00600EA3"/>
    <w:rsid w:val="006016A2"/>
    <w:rsid w:val="0060221C"/>
    <w:rsid w:val="00602E08"/>
    <w:rsid w:val="0060458C"/>
    <w:rsid w:val="00604718"/>
    <w:rsid w:val="00604F91"/>
    <w:rsid w:val="0060652F"/>
    <w:rsid w:val="00606BE8"/>
    <w:rsid w:val="00607A28"/>
    <w:rsid w:val="006105F5"/>
    <w:rsid w:val="00610813"/>
    <w:rsid w:val="00610AFA"/>
    <w:rsid w:val="00611C2D"/>
    <w:rsid w:val="00612183"/>
    <w:rsid w:val="00612DB6"/>
    <w:rsid w:val="00616428"/>
    <w:rsid w:val="00616566"/>
    <w:rsid w:val="006169C5"/>
    <w:rsid w:val="00617B39"/>
    <w:rsid w:val="00617D5A"/>
    <w:rsid w:val="00620AA0"/>
    <w:rsid w:val="006223B0"/>
    <w:rsid w:val="00623241"/>
    <w:rsid w:val="00624FB5"/>
    <w:rsid w:val="00625734"/>
    <w:rsid w:val="00625AEE"/>
    <w:rsid w:val="00625C47"/>
    <w:rsid w:val="00626A7D"/>
    <w:rsid w:val="006270E6"/>
    <w:rsid w:val="0062792C"/>
    <w:rsid w:val="0063075B"/>
    <w:rsid w:val="006313EE"/>
    <w:rsid w:val="00632E78"/>
    <w:rsid w:val="00633D7E"/>
    <w:rsid w:val="00633F7B"/>
    <w:rsid w:val="006347BF"/>
    <w:rsid w:val="00635121"/>
    <w:rsid w:val="00635C62"/>
    <w:rsid w:val="006360F7"/>
    <w:rsid w:val="006361CA"/>
    <w:rsid w:val="00636CB2"/>
    <w:rsid w:val="00636E14"/>
    <w:rsid w:val="00637199"/>
    <w:rsid w:val="00637684"/>
    <w:rsid w:val="00637A23"/>
    <w:rsid w:val="00640565"/>
    <w:rsid w:val="0064173A"/>
    <w:rsid w:val="0064252F"/>
    <w:rsid w:val="00642914"/>
    <w:rsid w:val="00642D9A"/>
    <w:rsid w:val="00642E21"/>
    <w:rsid w:val="00642E42"/>
    <w:rsid w:val="0064450B"/>
    <w:rsid w:val="006455DE"/>
    <w:rsid w:val="00646214"/>
    <w:rsid w:val="00647807"/>
    <w:rsid w:val="006505F8"/>
    <w:rsid w:val="00650E73"/>
    <w:rsid w:val="006510D9"/>
    <w:rsid w:val="00652310"/>
    <w:rsid w:val="0065233C"/>
    <w:rsid w:val="00652632"/>
    <w:rsid w:val="00652B57"/>
    <w:rsid w:val="00653598"/>
    <w:rsid w:val="006538CF"/>
    <w:rsid w:val="006539C6"/>
    <w:rsid w:val="00653FAC"/>
    <w:rsid w:val="006547BE"/>
    <w:rsid w:val="00655413"/>
    <w:rsid w:val="00656F13"/>
    <w:rsid w:val="00661395"/>
    <w:rsid w:val="00661AFC"/>
    <w:rsid w:val="00661FB3"/>
    <w:rsid w:val="006624B6"/>
    <w:rsid w:val="00662DD0"/>
    <w:rsid w:val="006630D5"/>
    <w:rsid w:val="006634AF"/>
    <w:rsid w:val="006641A9"/>
    <w:rsid w:val="006652D1"/>
    <w:rsid w:val="006678AE"/>
    <w:rsid w:val="00670124"/>
    <w:rsid w:val="00670932"/>
    <w:rsid w:val="00670A51"/>
    <w:rsid w:val="00671626"/>
    <w:rsid w:val="00672240"/>
    <w:rsid w:val="00673FEF"/>
    <w:rsid w:val="00675588"/>
    <w:rsid w:val="006801B6"/>
    <w:rsid w:val="0068316A"/>
    <w:rsid w:val="00685018"/>
    <w:rsid w:val="006856F0"/>
    <w:rsid w:val="00685B96"/>
    <w:rsid w:val="00687821"/>
    <w:rsid w:val="00687B91"/>
    <w:rsid w:val="00687FC4"/>
    <w:rsid w:val="00691B8E"/>
    <w:rsid w:val="006927DF"/>
    <w:rsid w:val="00692D9C"/>
    <w:rsid w:val="00694325"/>
    <w:rsid w:val="00695AE8"/>
    <w:rsid w:val="00695D38"/>
    <w:rsid w:val="006960AC"/>
    <w:rsid w:val="00696DFF"/>
    <w:rsid w:val="00697C4F"/>
    <w:rsid w:val="006A0947"/>
    <w:rsid w:val="006A1FA6"/>
    <w:rsid w:val="006A2ABF"/>
    <w:rsid w:val="006A3792"/>
    <w:rsid w:val="006A384E"/>
    <w:rsid w:val="006A3C8E"/>
    <w:rsid w:val="006A45F1"/>
    <w:rsid w:val="006A537C"/>
    <w:rsid w:val="006A5EA0"/>
    <w:rsid w:val="006A5EB2"/>
    <w:rsid w:val="006A71E2"/>
    <w:rsid w:val="006A7F20"/>
    <w:rsid w:val="006B0B11"/>
    <w:rsid w:val="006B0B80"/>
    <w:rsid w:val="006B10A9"/>
    <w:rsid w:val="006B12C5"/>
    <w:rsid w:val="006B1BDE"/>
    <w:rsid w:val="006B24D8"/>
    <w:rsid w:val="006B2939"/>
    <w:rsid w:val="006B3210"/>
    <w:rsid w:val="006B35D5"/>
    <w:rsid w:val="006B77EF"/>
    <w:rsid w:val="006B781A"/>
    <w:rsid w:val="006B794E"/>
    <w:rsid w:val="006C06B1"/>
    <w:rsid w:val="006C1160"/>
    <w:rsid w:val="006C1876"/>
    <w:rsid w:val="006C27C4"/>
    <w:rsid w:val="006C283C"/>
    <w:rsid w:val="006C3096"/>
    <w:rsid w:val="006C3874"/>
    <w:rsid w:val="006C431D"/>
    <w:rsid w:val="006C4934"/>
    <w:rsid w:val="006C5D00"/>
    <w:rsid w:val="006C6E4F"/>
    <w:rsid w:val="006C7707"/>
    <w:rsid w:val="006D00AD"/>
    <w:rsid w:val="006D0EE6"/>
    <w:rsid w:val="006D18AF"/>
    <w:rsid w:val="006D292F"/>
    <w:rsid w:val="006D30B1"/>
    <w:rsid w:val="006D329A"/>
    <w:rsid w:val="006D3531"/>
    <w:rsid w:val="006D4263"/>
    <w:rsid w:val="006D47CD"/>
    <w:rsid w:val="006D4B71"/>
    <w:rsid w:val="006D4E1E"/>
    <w:rsid w:val="006D5A07"/>
    <w:rsid w:val="006D5A4F"/>
    <w:rsid w:val="006D63DE"/>
    <w:rsid w:val="006D678B"/>
    <w:rsid w:val="006D68A5"/>
    <w:rsid w:val="006D6AE3"/>
    <w:rsid w:val="006D6BCC"/>
    <w:rsid w:val="006E091A"/>
    <w:rsid w:val="006E11FB"/>
    <w:rsid w:val="006E1236"/>
    <w:rsid w:val="006E1D20"/>
    <w:rsid w:val="006E2057"/>
    <w:rsid w:val="006E29D1"/>
    <w:rsid w:val="006E33D8"/>
    <w:rsid w:val="006E3841"/>
    <w:rsid w:val="006E3CED"/>
    <w:rsid w:val="006E40BF"/>
    <w:rsid w:val="006E4B29"/>
    <w:rsid w:val="006E5380"/>
    <w:rsid w:val="006E698E"/>
    <w:rsid w:val="006E7AD5"/>
    <w:rsid w:val="006F0C54"/>
    <w:rsid w:val="006F0D79"/>
    <w:rsid w:val="006F2828"/>
    <w:rsid w:val="006F29A4"/>
    <w:rsid w:val="006F2B03"/>
    <w:rsid w:val="006F2E8B"/>
    <w:rsid w:val="006F3C58"/>
    <w:rsid w:val="006F63D8"/>
    <w:rsid w:val="006F6E85"/>
    <w:rsid w:val="006F77F0"/>
    <w:rsid w:val="006F7856"/>
    <w:rsid w:val="0070000B"/>
    <w:rsid w:val="007009BD"/>
    <w:rsid w:val="00701C72"/>
    <w:rsid w:val="00701E99"/>
    <w:rsid w:val="0070211A"/>
    <w:rsid w:val="00702340"/>
    <w:rsid w:val="00704148"/>
    <w:rsid w:val="007049AC"/>
    <w:rsid w:val="00704B59"/>
    <w:rsid w:val="00705C86"/>
    <w:rsid w:val="0070639A"/>
    <w:rsid w:val="0070694D"/>
    <w:rsid w:val="00706B7D"/>
    <w:rsid w:val="00710079"/>
    <w:rsid w:val="007100E4"/>
    <w:rsid w:val="0071034B"/>
    <w:rsid w:val="0071054B"/>
    <w:rsid w:val="00711208"/>
    <w:rsid w:val="00711E34"/>
    <w:rsid w:val="007120A5"/>
    <w:rsid w:val="00712C85"/>
    <w:rsid w:val="007139F7"/>
    <w:rsid w:val="00713F28"/>
    <w:rsid w:val="007149E2"/>
    <w:rsid w:val="00716194"/>
    <w:rsid w:val="007171C4"/>
    <w:rsid w:val="00717205"/>
    <w:rsid w:val="00723216"/>
    <w:rsid w:val="007235CB"/>
    <w:rsid w:val="00723891"/>
    <w:rsid w:val="007238B1"/>
    <w:rsid w:val="00723CE5"/>
    <w:rsid w:val="00724131"/>
    <w:rsid w:val="00724A3C"/>
    <w:rsid w:val="00725316"/>
    <w:rsid w:val="00725350"/>
    <w:rsid w:val="00725D3C"/>
    <w:rsid w:val="007261C0"/>
    <w:rsid w:val="007263DF"/>
    <w:rsid w:val="00731067"/>
    <w:rsid w:val="0073153D"/>
    <w:rsid w:val="00731BC4"/>
    <w:rsid w:val="00731DD5"/>
    <w:rsid w:val="00731FC9"/>
    <w:rsid w:val="00732D85"/>
    <w:rsid w:val="007339D9"/>
    <w:rsid w:val="007342AE"/>
    <w:rsid w:val="0073492E"/>
    <w:rsid w:val="0073506D"/>
    <w:rsid w:val="007351EF"/>
    <w:rsid w:val="00736576"/>
    <w:rsid w:val="00740CE8"/>
    <w:rsid w:val="00742516"/>
    <w:rsid w:val="00744032"/>
    <w:rsid w:val="00744B1D"/>
    <w:rsid w:val="00745340"/>
    <w:rsid w:val="00745814"/>
    <w:rsid w:val="007458D5"/>
    <w:rsid w:val="0074704A"/>
    <w:rsid w:val="007470BF"/>
    <w:rsid w:val="007472A0"/>
    <w:rsid w:val="0075082D"/>
    <w:rsid w:val="007509D5"/>
    <w:rsid w:val="00750DB3"/>
    <w:rsid w:val="0075141F"/>
    <w:rsid w:val="0075160B"/>
    <w:rsid w:val="007524ED"/>
    <w:rsid w:val="007526AD"/>
    <w:rsid w:val="0075331E"/>
    <w:rsid w:val="00753A15"/>
    <w:rsid w:val="00753C78"/>
    <w:rsid w:val="007541D3"/>
    <w:rsid w:val="00754AFE"/>
    <w:rsid w:val="00754FA4"/>
    <w:rsid w:val="00755073"/>
    <w:rsid w:val="00755F4C"/>
    <w:rsid w:val="00757B90"/>
    <w:rsid w:val="007614F9"/>
    <w:rsid w:val="0076218B"/>
    <w:rsid w:val="00762D8E"/>
    <w:rsid w:val="00762F1E"/>
    <w:rsid w:val="0076545C"/>
    <w:rsid w:val="00765E21"/>
    <w:rsid w:val="00766F72"/>
    <w:rsid w:val="00767745"/>
    <w:rsid w:val="007678AB"/>
    <w:rsid w:val="00770472"/>
    <w:rsid w:val="0077096C"/>
    <w:rsid w:val="00772C37"/>
    <w:rsid w:val="007732DD"/>
    <w:rsid w:val="00773D12"/>
    <w:rsid w:val="00774C27"/>
    <w:rsid w:val="0077588F"/>
    <w:rsid w:val="00776B2C"/>
    <w:rsid w:val="00782414"/>
    <w:rsid w:val="007839DA"/>
    <w:rsid w:val="00783CE0"/>
    <w:rsid w:val="00783ECD"/>
    <w:rsid w:val="00784102"/>
    <w:rsid w:val="007844E6"/>
    <w:rsid w:val="00785586"/>
    <w:rsid w:val="00785D3E"/>
    <w:rsid w:val="00786CCB"/>
    <w:rsid w:val="00786DC0"/>
    <w:rsid w:val="00787704"/>
    <w:rsid w:val="00787D5F"/>
    <w:rsid w:val="00790A44"/>
    <w:rsid w:val="00790AA5"/>
    <w:rsid w:val="00790AA8"/>
    <w:rsid w:val="00791901"/>
    <w:rsid w:val="00791DD2"/>
    <w:rsid w:val="0079277C"/>
    <w:rsid w:val="00792C94"/>
    <w:rsid w:val="00792DD3"/>
    <w:rsid w:val="00794263"/>
    <w:rsid w:val="007946E8"/>
    <w:rsid w:val="00794938"/>
    <w:rsid w:val="00795003"/>
    <w:rsid w:val="00796BB0"/>
    <w:rsid w:val="00797127"/>
    <w:rsid w:val="00797BB0"/>
    <w:rsid w:val="007A20B9"/>
    <w:rsid w:val="007A2AE6"/>
    <w:rsid w:val="007A30C1"/>
    <w:rsid w:val="007A3968"/>
    <w:rsid w:val="007A3C13"/>
    <w:rsid w:val="007A50D3"/>
    <w:rsid w:val="007A6FF8"/>
    <w:rsid w:val="007A7FF2"/>
    <w:rsid w:val="007B09FB"/>
    <w:rsid w:val="007B0BDE"/>
    <w:rsid w:val="007B23EC"/>
    <w:rsid w:val="007B27E7"/>
    <w:rsid w:val="007B28FF"/>
    <w:rsid w:val="007B2B30"/>
    <w:rsid w:val="007B4D4C"/>
    <w:rsid w:val="007B506C"/>
    <w:rsid w:val="007B63BE"/>
    <w:rsid w:val="007B67AB"/>
    <w:rsid w:val="007C1357"/>
    <w:rsid w:val="007C206F"/>
    <w:rsid w:val="007C357E"/>
    <w:rsid w:val="007C3AF0"/>
    <w:rsid w:val="007C46F2"/>
    <w:rsid w:val="007C5C20"/>
    <w:rsid w:val="007C6043"/>
    <w:rsid w:val="007C646D"/>
    <w:rsid w:val="007C7749"/>
    <w:rsid w:val="007C77F4"/>
    <w:rsid w:val="007D142B"/>
    <w:rsid w:val="007D147D"/>
    <w:rsid w:val="007D16F3"/>
    <w:rsid w:val="007D2037"/>
    <w:rsid w:val="007D41F1"/>
    <w:rsid w:val="007D54C6"/>
    <w:rsid w:val="007D5E99"/>
    <w:rsid w:val="007E0BA3"/>
    <w:rsid w:val="007E1873"/>
    <w:rsid w:val="007E1BF4"/>
    <w:rsid w:val="007E257E"/>
    <w:rsid w:val="007E31C1"/>
    <w:rsid w:val="007E3409"/>
    <w:rsid w:val="007E3980"/>
    <w:rsid w:val="007E3DF4"/>
    <w:rsid w:val="007E406B"/>
    <w:rsid w:val="007E473E"/>
    <w:rsid w:val="007E5A6F"/>
    <w:rsid w:val="007E609D"/>
    <w:rsid w:val="007E6B58"/>
    <w:rsid w:val="007E7B62"/>
    <w:rsid w:val="007F1222"/>
    <w:rsid w:val="007F3EC3"/>
    <w:rsid w:val="007F4F30"/>
    <w:rsid w:val="007F5C74"/>
    <w:rsid w:val="007F727F"/>
    <w:rsid w:val="007F7C67"/>
    <w:rsid w:val="007F7F5A"/>
    <w:rsid w:val="00800EE3"/>
    <w:rsid w:val="008011AF"/>
    <w:rsid w:val="008015A8"/>
    <w:rsid w:val="008024FB"/>
    <w:rsid w:val="00802F52"/>
    <w:rsid w:val="0080372A"/>
    <w:rsid w:val="00803932"/>
    <w:rsid w:val="00805528"/>
    <w:rsid w:val="008056E1"/>
    <w:rsid w:val="008062C6"/>
    <w:rsid w:val="008125AE"/>
    <w:rsid w:val="00812C83"/>
    <w:rsid w:val="00813C68"/>
    <w:rsid w:val="0081613B"/>
    <w:rsid w:val="00820B7F"/>
    <w:rsid w:val="00820E3D"/>
    <w:rsid w:val="00821532"/>
    <w:rsid w:val="00822E72"/>
    <w:rsid w:val="008232C7"/>
    <w:rsid w:val="00823822"/>
    <w:rsid w:val="00823CA4"/>
    <w:rsid w:val="00824E39"/>
    <w:rsid w:val="0082586E"/>
    <w:rsid w:val="00826029"/>
    <w:rsid w:val="00826260"/>
    <w:rsid w:val="0082698F"/>
    <w:rsid w:val="00826EEB"/>
    <w:rsid w:val="00827376"/>
    <w:rsid w:val="008278B9"/>
    <w:rsid w:val="0083033A"/>
    <w:rsid w:val="008306C8"/>
    <w:rsid w:val="00830C8C"/>
    <w:rsid w:val="008314CF"/>
    <w:rsid w:val="00832896"/>
    <w:rsid w:val="008344B9"/>
    <w:rsid w:val="00835247"/>
    <w:rsid w:val="0083531C"/>
    <w:rsid w:val="0084002E"/>
    <w:rsid w:val="00840A24"/>
    <w:rsid w:val="00840AB9"/>
    <w:rsid w:val="00841311"/>
    <w:rsid w:val="00841D3F"/>
    <w:rsid w:val="0084297E"/>
    <w:rsid w:val="00842AB0"/>
    <w:rsid w:val="008437AA"/>
    <w:rsid w:val="00843F4F"/>
    <w:rsid w:val="00844FAF"/>
    <w:rsid w:val="008461D5"/>
    <w:rsid w:val="00846713"/>
    <w:rsid w:val="00846FB6"/>
    <w:rsid w:val="008472C3"/>
    <w:rsid w:val="008505C5"/>
    <w:rsid w:val="00852F5E"/>
    <w:rsid w:val="008551D4"/>
    <w:rsid w:val="00856B46"/>
    <w:rsid w:val="0086046E"/>
    <w:rsid w:val="00861493"/>
    <w:rsid w:val="008614C7"/>
    <w:rsid w:val="00862554"/>
    <w:rsid w:val="00862965"/>
    <w:rsid w:val="00862BB1"/>
    <w:rsid w:val="00863418"/>
    <w:rsid w:val="00864DF3"/>
    <w:rsid w:val="0086651C"/>
    <w:rsid w:val="00866F9E"/>
    <w:rsid w:val="008670B0"/>
    <w:rsid w:val="008703D3"/>
    <w:rsid w:val="00870BEF"/>
    <w:rsid w:val="00871E64"/>
    <w:rsid w:val="008728A8"/>
    <w:rsid w:val="00874CC4"/>
    <w:rsid w:val="00875E68"/>
    <w:rsid w:val="008768CB"/>
    <w:rsid w:val="00877042"/>
    <w:rsid w:val="008776BF"/>
    <w:rsid w:val="00880B9E"/>
    <w:rsid w:val="0088167A"/>
    <w:rsid w:val="00881ECF"/>
    <w:rsid w:val="008822A0"/>
    <w:rsid w:val="008823C5"/>
    <w:rsid w:val="00882512"/>
    <w:rsid w:val="008842FE"/>
    <w:rsid w:val="00884D38"/>
    <w:rsid w:val="00885685"/>
    <w:rsid w:val="0088631B"/>
    <w:rsid w:val="00886CB7"/>
    <w:rsid w:val="008871A3"/>
    <w:rsid w:val="00887E62"/>
    <w:rsid w:val="00891FA0"/>
    <w:rsid w:val="00892680"/>
    <w:rsid w:val="00892828"/>
    <w:rsid w:val="00893667"/>
    <w:rsid w:val="00893746"/>
    <w:rsid w:val="00894144"/>
    <w:rsid w:val="008941D3"/>
    <w:rsid w:val="00896690"/>
    <w:rsid w:val="00896881"/>
    <w:rsid w:val="00896A2B"/>
    <w:rsid w:val="008A0CB2"/>
    <w:rsid w:val="008A12E0"/>
    <w:rsid w:val="008A2BEC"/>
    <w:rsid w:val="008A36E7"/>
    <w:rsid w:val="008A3807"/>
    <w:rsid w:val="008A4D4F"/>
    <w:rsid w:val="008A73AD"/>
    <w:rsid w:val="008B0431"/>
    <w:rsid w:val="008B0504"/>
    <w:rsid w:val="008B0634"/>
    <w:rsid w:val="008B124C"/>
    <w:rsid w:val="008B18E3"/>
    <w:rsid w:val="008B2037"/>
    <w:rsid w:val="008B2E7F"/>
    <w:rsid w:val="008B3FC7"/>
    <w:rsid w:val="008B42BB"/>
    <w:rsid w:val="008B44A6"/>
    <w:rsid w:val="008B4BA7"/>
    <w:rsid w:val="008B5863"/>
    <w:rsid w:val="008B6186"/>
    <w:rsid w:val="008B72AA"/>
    <w:rsid w:val="008B7371"/>
    <w:rsid w:val="008C1483"/>
    <w:rsid w:val="008C18D7"/>
    <w:rsid w:val="008C25B9"/>
    <w:rsid w:val="008C26E6"/>
    <w:rsid w:val="008C2B06"/>
    <w:rsid w:val="008C2B12"/>
    <w:rsid w:val="008C3375"/>
    <w:rsid w:val="008C361B"/>
    <w:rsid w:val="008C3D0F"/>
    <w:rsid w:val="008C5684"/>
    <w:rsid w:val="008C5CAD"/>
    <w:rsid w:val="008C78BE"/>
    <w:rsid w:val="008C7D99"/>
    <w:rsid w:val="008D1D38"/>
    <w:rsid w:val="008D2F9B"/>
    <w:rsid w:val="008D49F1"/>
    <w:rsid w:val="008D5B97"/>
    <w:rsid w:val="008E17D2"/>
    <w:rsid w:val="008E192C"/>
    <w:rsid w:val="008E198B"/>
    <w:rsid w:val="008E222A"/>
    <w:rsid w:val="008E2782"/>
    <w:rsid w:val="008E28BB"/>
    <w:rsid w:val="008E2F61"/>
    <w:rsid w:val="008E319F"/>
    <w:rsid w:val="008E454F"/>
    <w:rsid w:val="008E4AAD"/>
    <w:rsid w:val="008E5E38"/>
    <w:rsid w:val="008E6B4E"/>
    <w:rsid w:val="008F01F5"/>
    <w:rsid w:val="008F087C"/>
    <w:rsid w:val="008F0B28"/>
    <w:rsid w:val="008F2C86"/>
    <w:rsid w:val="008F4F0A"/>
    <w:rsid w:val="008F56A0"/>
    <w:rsid w:val="008F60E6"/>
    <w:rsid w:val="008F7065"/>
    <w:rsid w:val="0090150E"/>
    <w:rsid w:val="0090305E"/>
    <w:rsid w:val="00903C3C"/>
    <w:rsid w:val="00903DCE"/>
    <w:rsid w:val="00904C15"/>
    <w:rsid w:val="00904FA7"/>
    <w:rsid w:val="00905400"/>
    <w:rsid w:val="009056FD"/>
    <w:rsid w:val="00906139"/>
    <w:rsid w:val="009064A6"/>
    <w:rsid w:val="0090689D"/>
    <w:rsid w:val="009068D9"/>
    <w:rsid w:val="00906ABD"/>
    <w:rsid w:val="00907B77"/>
    <w:rsid w:val="009108B2"/>
    <w:rsid w:val="00911606"/>
    <w:rsid w:val="00911A66"/>
    <w:rsid w:val="00911DFF"/>
    <w:rsid w:val="00911E13"/>
    <w:rsid w:val="0091218C"/>
    <w:rsid w:val="00912BED"/>
    <w:rsid w:val="00913537"/>
    <w:rsid w:val="00914318"/>
    <w:rsid w:val="00914B60"/>
    <w:rsid w:val="00915148"/>
    <w:rsid w:val="00915326"/>
    <w:rsid w:val="00915E27"/>
    <w:rsid w:val="00916ED2"/>
    <w:rsid w:val="00920B7F"/>
    <w:rsid w:val="00921567"/>
    <w:rsid w:val="009215FD"/>
    <w:rsid w:val="00921651"/>
    <w:rsid w:val="00921E1C"/>
    <w:rsid w:val="009222C1"/>
    <w:rsid w:val="0092286C"/>
    <w:rsid w:val="00926659"/>
    <w:rsid w:val="00927A7E"/>
    <w:rsid w:val="00930DF8"/>
    <w:rsid w:val="00931A18"/>
    <w:rsid w:val="00933077"/>
    <w:rsid w:val="00933B29"/>
    <w:rsid w:val="00935128"/>
    <w:rsid w:val="0093549A"/>
    <w:rsid w:val="00936B73"/>
    <w:rsid w:val="00937214"/>
    <w:rsid w:val="00937CF3"/>
    <w:rsid w:val="00940AA9"/>
    <w:rsid w:val="00941040"/>
    <w:rsid w:val="00941650"/>
    <w:rsid w:val="00941777"/>
    <w:rsid w:val="009420D4"/>
    <w:rsid w:val="00943CC5"/>
    <w:rsid w:val="00943DE9"/>
    <w:rsid w:val="0094439C"/>
    <w:rsid w:val="009454CE"/>
    <w:rsid w:val="00945EAA"/>
    <w:rsid w:val="00947023"/>
    <w:rsid w:val="00947669"/>
    <w:rsid w:val="00950D31"/>
    <w:rsid w:val="0095140B"/>
    <w:rsid w:val="00951478"/>
    <w:rsid w:val="00951619"/>
    <w:rsid w:val="009521B5"/>
    <w:rsid w:val="00952B52"/>
    <w:rsid w:val="00953C1E"/>
    <w:rsid w:val="00953FE2"/>
    <w:rsid w:val="00954D4F"/>
    <w:rsid w:val="00954E58"/>
    <w:rsid w:val="00954F25"/>
    <w:rsid w:val="00955087"/>
    <w:rsid w:val="00955A35"/>
    <w:rsid w:val="00956A4B"/>
    <w:rsid w:val="009570CE"/>
    <w:rsid w:val="00957CAA"/>
    <w:rsid w:val="00957EBB"/>
    <w:rsid w:val="0096026D"/>
    <w:rsid w:val="00961583"/>
    <w:rsid w:val="009636AA"/>
    <w:rsid w:val="0096521E"/>
    <w:rsid w:val="00965312"/>
    <w:rsid w:val="00967779"/>
    <w:rsid w:val="00967837"/>
    <w:rsid w:val="0097062B"/>
    <w:rsid w:val="0097067C"/>
    <w:rsid w:val="0097167D"/>
    <w:rsid w:val="00972496"/>
    <w:rsid w:val="00974874"/>
    <w:rsid w:val="00974D2C"/>
    <w:rsid w:val="00974E8D"/>
    <w:rsid w:val="0097577D"/>
    <w:rsid w:val="009759AA"/>
    <w:rsid w:val="00975A74"/>
    <w:rsid w:val="00975C81"/>
    <w:rsid w:val="009772BD"/>
    <w:rsid w:val="00977403"/>
    <w:rsid w:val="00981554"/>
    <w:rsid w:val="00981CD4"/>
    <w:rsid w:val="00981FA2"/>
    <w:rsid w:val="0098217F"/>
    <w:rsid w:val="00982FCE"/>
    <w:rsid w:val="0098319A"/>
    <w:rsid w:val="0098356D"/>
    <w:rsid w:val="0098488F"/>
    <w:rsid w:val="00986577"/>
    <w:rsid w:val="0098731A"/>
    <w:rsid w:val="009874E3"/>
    <w:rsid w:val="00987D70"/>
    <w:rsid w:val="00990976"/>
    <w:rsid w:val="00990B9C"/>
    <w:rsid w:val="00990C22"/>
    <w:rsid w:val="0099120A"/>
    <w:rsid w:val="009932FE"/>
    <w:rsid w:val="00993633"/>
    <w:rsid w:val="00993686"/>
    <w:rsid w:val="009938E3"/>
    <w:rsid w:val="00993B05"/>
    <w:rsid w:val="009943AD"/>
    <w:rsid w:val="009967AA"/>
    <w:rsid w:val="00997665"/>
    <w:rsid w:val="00997C59"/>
    <w:rsid w:val="009A0506"/>
    <w:rsid w:val="009A10D5"/>
    <w:rsid w:val="009A16E7"/>
    <w:rsid w:val="009A1739"/>
    <w:rsid w:val="009A1C9A"/>
    <w:rsid w:val="009A1E1B"/>
    <w:rsid w:val="009A290C"/>
    <w:rsid w:val="009A5134"/>
    <w:rsid w:val="009A520A"/>
    <w:rsid w:val="009A5CDA"/>
    <w:rsid w:val="009A6467"/>
    <w:rsid w:val="009A79A7"/>
    <w:rsid w:val="009A7C13"/>
    <w:rsid w:val="009A7EA6"/>
    <w:rsid w:val="009B01C8"/>
    <w:rsid w:val="009B0237"/>
    <w:rsid w:val="009B1934"/>
    <w:rsid w:val="009B3147"/>
    <w:rsid w:val="009B319C"/>
    <w:rsid w:val="009B44FD"/>
    <w:rsid w:val="009B6601"/>
    <w:rsid w:val="009B6EC1"/>
    <w:rsid w:val="009B713A"/>
    <w:rsid w:val="009B77BE"/>
    <w:rsid w:val="009C0201"/>
    <w:rsid w:val="009C104F"/>
    <w:rsid w:val="009C14C5"/>
    <w:rsid w:val="009C156D"/>
    <w:rsid w:val="009C2088"/>
    <w:rsid w:val="009C28B3"/>
    <w:rsid w:val="009C2C7A"/>
    <w:rsid w:val="009C322A"/>
    <w:rsid w:val="009C39E8"/>
    <w:rsid w:val="009C43E6"/>
    <w:rsid w:val="009C501B"/>
    <w:rsid w:val="009C5251"/>
    <w:rsid w:val="009C53D8"/>
    <w:rsid w:val="009C5528"/>
    <w:rsid w:val="009C588E"/>
    <w:rsid w:val="009C6B47"/>
    <w:rsid w:val="009C6BAF"/>
    <w:rsid w:val="009C7406"/>
    <w:rsid w:val="009D0873"/>
    <w:rsid w:val="009D170A"/>
    <w:rsid w:val="009D184C"/>
    <w:rsid w:val="009D193F"/>
    <w:rsid w:val="009D2790"/>
    <w:rsid w:val="009D43B3"/>
    <w:rsid w:val="009D524F"/>
    <w:rsid w:val="009D5746"/>
    <w:rsid w:val="009D6581"/>
    <w:rsid w:val="009D74D3"/>
    <w:rsid w:val="009D7B3F"/>
    <w:rsid w:val="009E177E"/>
    <w:rsid w:val="009E2F7F"/>
    <w:rsid w:val="009E5C47"/>
    <w:rsid w:val="009E61A6"/>
    <w:rsid w:val="009E61B4"/>
    <w:rsid w:val="009E6F23"/>
    <w:rsid w:val="009E6FB6"/>
    <w:rsid w:val="009E7225"/>
    <w:rsid w:val="009F0617"/>
    <w:rsid w:val="009F0E1B"/>
    <w:rsid w:val="009F1AEA"/>
    <w:rsid w:val="009F2AB3"/>
    <w:rsid w:val="009F4DF4"/>
    <w:rsid w:val="009F4E4C"/>
    <w:rsid w:val="009F552A"/>
    <w:rsid w:val="009F5E07"/>
    <w:rsid w:val="009F734F"/>
    <w:rsid w:val="009F77A5"/>
    <w:rsid w:val="009F7BA5"/>
    <w:rsid w:val="009F7BCD"/>
    <w:rsid w:val="009F7DB6"/>
    <w:rsid w:val="009F7DB8"/>
    <w:rsid w:val="00A00783"/>
    <w:rsid w:val="00A00B68"/>
    <w:rsid w:val="00A01CC9"/>
    <w:rsid w:val="00A0298E"/>
    <w:rsid w:val="00A033B8"/>
    <w:rsid w:val="00A05390"/>
    <w:rsid w:val="00A05653"/>
    <w:rsid w:val="00A057E4"/>
    <w:rsid w:val="00A06BAB"/>
    <w:rsid w:val="00A0765E"/>
    <w:rsid w:val="00A10C5E"/>
    <w:rsid w:val="00A1146E"/>
    <w:rsid w:val="00A1169D"/>
    <w:rsid w:val="00A12375"/>
    <w:rsid w:val="00A12949"/>
    <w:rsid w:val="00A12E8A"/>
    <w:rsid w:val="00A132B9"/>
    <w:rsid w:val="00A1457C"/>
    <w:rsid w:val="00A14C6C"/>
    <w:rsid w:val="00A15C41"/>
    <w:rsid w:val="00A17D26"/>
    <w:rsid w:val="00A17D38"/>
    <w:rsid w:val="00A20134"/>
    <w:rsid w:val="00A20F09"/>
    <w:rsid w:val="00A2137D"/>
    <w:rsid w:val="00A213B8"/>
    <w:rsid w:val="00A21548"/>
    <w:rsid w:val="00A2243E"/>
    <w:rsid w:val="00A2339C"/>
    <w:rsid w:val="00A23FC7"/>
    <w:rsid w:val="00A243DA"/>
    <w:rsid w:val="00A246AA"/>
    <w:rsid w:val="00A25132"/>
    <w:rsid w:val="00A253C5"/>
    <w:rsid w:val="00A25DCC"/>
    <w:rsid w:val="00A25E4F"/>
    <w:rsid w:val="00A2605C"/>
    <w:rsid w:val="00A26C5B"/>
    <w:rsid w:val="00A30553"/>
    <w:rsid w:val="00A306B7"/>
    <w:rsid w:val="00A30D49"/>
    <w:rsid w:val="00A31440"/>
    <w:rsid w:val="00A31A02"/>
    <w:rsid w:val="00A332CF"/>
    <w:rsid w:val="00A33AE0"/>
    <w:rsid w:val="00A34957"/>
    <w:rsid w:val="00A37256"/>
    <w:rsid w:val="00A37904"/>
    <w:rsid w:val="00A4008A"/>
    <w:rsid w:val="00A414E2"/>
    <w:rsid w:val="00A41CDF"/>
    <w:rsid w:val="00A4220A"/>
    <w:rsid w:val="00A4286D"/>
    <w:rsid w:val="00A42DD2"/>
    <w:rsid w:val="00A42DFD"/>
    <w:rsid w:val="00A443C2"/>
    <w:rsid w:val="00A4585A"/>
    <w:rsid w:val="00A461BB"/>
    <w:rsid w:val="00A46BC3"/>
    <w:rsid w:val="00A50D7E"/>
    <w:rsid w:val="00A51905"/>
    <w:rsid w:val="00A52212"/>
    <w:rsid w:val="00A528B6"/>
    <w:rsid w:val="00A52DBF"/>
    <w:rsid w:val="00A5302C"/>
    <w:rsid w:val="00A536F6"/>
    <w:rsid w:val="00A54388"/>
    <w:rsid w:val="00A55B3F"/>
    <w:rsid w:val="00A5771C"/>
    <w:rsid w:val="00A57A87"/>
    <w:rsid w:val="00A57CB1"/>
    <w:rsid w:val="00A62734"/>
    <w:rsid w:val="00A62B8B"/>
    <w:rsid w:val="00A62D49"/>
    <w:rsid w:val="00A637F4"/>
    <w:rsid w:val="00A63D28"/>
    <w:rsid w:val="00A6430B"/>
    <w:rsid w:val="00A65E3A"/>
    <w:rsid w:val="00A664E9"/>
    <w:rsid w:val="00A66A9E"/>
    <w:rsid w:val="00A7078A"/>
    <w:rsid w:val="00A70D0F"/>
    <w:rsid w:val="00A71198"/>
    <w:rsid w:val="00A71BE9"/>
    <w:rsid w:val="00A72928"/>
    <w:rsid w:val="00A72CC3"/>
    <w:rsid w:val="00A74907"/>
    <w:rsid w:val="00A74F9E"/>
    <w:rsid w:val="00A75C32"/>
    <w:rsid w:val="00A75E3B"/>
    <w:rsid w:val="00A76555"/>
    <w:rsid w:val="00A76DD3"/>
    <w:rsid w:val="00A8148E"/>
    <w:rsid w:val="00A824FB"/>
    <w:rsid w:val="00A82FFC"/>
    <w:rsid w:val="00A839F6"/>
    <w:rsid w:val="00A84CF9"/>
    <w:rsid w:val="00A85D25"/>
    <w:rsid w:val="00A85FBE"/>
    <w:rsid w:val="00A90516"/>
    <w:rsid w:val="00A90BC3"/>
    <w:rsid w:val="00A92009"/>
    <w:rsid w:val="00A92894"/>
    <w:rsid w:val="00A92A30"/>
    <w:rsid w:val="00A92C09"/>
    <w:rsid w:val="00A93A11"/>
    <w:rsid w:val="00A94E22"/>
    <w:rsid w:val="00A95E11"/>
    <w:rsid w:val="00A97728"/>
    <w:rsid w:val="00AA108A"/>
    <w:rsid w:val="00AA15BC"/>
    <w:rsid w:val="00AA2AA5"/>
    <w:rsid w:val="00AA3286"/>
    <w:rsid w:val="00AA3A59"/>
    <w:rsid w:val="00AA3DD3"/>
    <w:rsid w:val="00AA4152"/>
    <w:rsid w:val="00AA4845"/>
    <w:rsid w:val="00AA59E5"/>
    <w:rsid w:val="00AA69A2"/>
    <w:rsid w:val="00AA6D15"/>
    <w:rsid w:val="00AA717D"/>
    <w:rsid w:val="00AA7CF0"/>
    <w:rsid w:val="00AA7EB2"/>
    <w:rsid w:val="00AB01DB"/>
    <w:rsid w:val="00AB0667"/>
    <w:rsid w:val="00AB0AF4"/>
    <w:rsid w:val="00AB0B63"/>
    <w:rsid w:val="00AB1547"/>
    <w:rsid w:val="00AB2941"/>
    <w:rsid w:val="00AB4F58"/>
    <w:rsid w:val="00AB51D2"/>
    <w:rsid w:val="00AB5308"/>
    <w:rsid w:val="00AB5CDF"/>
    <w:rsid w:val="00AB6A88"/>
    <w:rsid w:val="00AB7117"/>
    <w:rsid w:val="00AB7615"/>
    <w:rsid w:val="00AB7CC2"/>
    <w:rsid w:val="00AB7EDE"/>
    <w:rsid w:val="00AC2433"/>
    <w:rsid w:val="00AC3881"/>
    <w:rsid w:val="00AC44EE"/>
    <w:rsid w:val="00AC4F6D"/>
    <w:rsid w:val="00AC5433"/>
    <w:rsid w:val="00AC5506"/>
    <w:rsid w:val="00AC6B36"/>
    <w:rsid w:val="00AD1043"/>
    <w:rsid w:val="00AD1327"/>
    <w:rsid w:val="00AD157A"/>
    <w:rsid w:val="00AD2259"/>
    <w:rsid w:val="00AD239B"/>
    <w:rsid w:val="00AD3B30"/>
    <w:rsid w:val="00AD4177"/>
    <w:rsid w:val="00AD45A6"/>
    <w:rsid w:val="00AD4942"/>
    <w:rsid w:val="00AD6E53"/>
    <w:rsid w:val="00AE062A"/>
    <w:rsid w:val="00AE0768"/>
    <w:rsid w:val="00AE1403"/>
    <w:rsid w:val="00AE1DF6"/>
    <w:rsid w:val="00AE20D6"/>
    <w:rsid w:val="00AE274F"/>
    <w:rsid w:val="00AE3608"/>
    <w:rsid w:val="00AE4D17"/>
    <w:rsid w:val="00AE574F"/>
    <w:rsid w:val="00AE59F9"/>
    <w:rsid w:val="00AE76B5"/>
    <w:rsid w:val="00AF0036"/>
    <w:rsid w:val="00AF1D50"/>
    <w:rsid w:val="00AF1DA8"/>
    <w:rsid w:val="00AF24AF"/>
    <w:rsid w:val="00AF3FD9"/>
    <w:rsid w:val="00AF50DC"/>
    <w:rsid w:val="00AF5F26"/>
    <w:rsid w:val="00AF69DF"/>
    <w:rsid w:val="00AF7D8C"/>
    <w:rsid w:val="00B01D37"/>
    <w:rsid w:val="00B02395"/>
    <w:rsid w:val="00B036A8"/>
    <w:rsid w:val="00B05044"/>
    <w:rsid w:val="00B05554"/>
    <w:rsid w:val="00B0560A"/>
    <w:rsid w:val="00B065A5"/>
    <w:rsid w:val="00B06849"/>
    <w:rsid w:val="00B0774E"/>
    <w:rsid w:val="00B07ED2"/>
    <w:rsid w:val="00B1096A"/>
    <w:rsid w:val="00B13012"/>
    <w:rsid w:val="00B1369C"/>
    <w:rsid w:val="00B1772A"/>
    <w:rsid w:val="00B205AF"/>
    <w:rsid w:val="00B209CB"/>
    <w:rsid w:val="00B20F18"/>
    <w:rsid w:val="00B2257D"/>
    <w:rsid w:val="00B2462F"/>
    <w:rsid w:val="00B25243"/>
    <w:rsid w:val="00B2572B"/>
    <w:rsid w:val="00B26D5E"/>
    <w:rsid w:val="00B26EBE"/>
    <w:rsid w:val="00B27DB0"/>
    <w:rsid w:val="00B27F26"/>
    <w:rsid w:val="00B31134"/>
    <w:rsid w:val="00B327C1"/>
    <w:rsid w:val="00B342A4"/>
    <w:rsid w:val="00B34A4C"/>
    <w:rsid w:val="00B350C1"/>
    <w:rsid w:val="00B358EE"/>
    <w:rsid w:val="00B361DF"/>
    <w:rsid w:val="00B36CF0"/>
    <w:rsid w:val="00B37AF1"/>
    <w:rsid w:val="00B4129F"/>
    <w:rsid w:val="00B4132B"/>
    <w:rsid w:val="00B4173A"/>
    <w:rsid w:val="00B41ECB"/>
    <w:rsid w:val="00B41FAF"/>
    <w:rsid w:val="00B4363F"/>
    <w:rsid w:val="00B445E1"/>
    <w:rsid w:val="00B44CB2"/>
    <w:rsid w:val="00B44E05"/>
    <w:rsid w:val="00B44F3F"/>
    <w:rsid w:val="00B4507E"/>
    <w:rsid w:val="00B454DB"/>
    <w:rsid w:val="00B46225"/>
    <w:rsid w:val="00B46245"/>
    <w:rsid w:val="00B47282"/>
    <w:rsid w:val="00B47408"/>
    <w:rsid w:val="00B50B24"/>
    <w:rsid w:val="00B52E24"/>
    <w:rsid w:val="00B52FE0"/>
    <w:rsid w:val="00B5327F"/>
    <w:rsid w:val="00B53B45"/>
    <w:rsid w:val="00B54055"/>
    <w:rsid w:val="00B54991"/>
    <w:rsid w:val="00B55C29"/>
    <w:rsid w:val="00B56160"/>
    <w:rsid w:val="00B563F8"/>
    <w:rsid w:val="00B5656C"/>
    <w:rsid w:val="00B565B9"/>
    <w:rsid w:val="00B569B7"/>
    <w:rsid w:val="00B5779E"/>
    <w:rsid w:val="00B6168D"/>
    <w:rsid w:val="00B62D49"/>
    <w:rsid w:val="00B637C5"/>
    <w:rsid w:val="00B63BDA"/>
    <w:rsid w:val="00B640A8"/>
    <w:rsid w:val="00B6469D"/>
    <w:rsid w:val="00B64917"/>
    <w:rsid w:val="00B64A40"/>
    <w:rsid w:val="00B64E10"/>
    <w:rsid w:val="00B65040"/>
    <w:rsid w:val="00B659BC"/>
    <w:rsid w:val="00B664A7"/>
    <w:rsid w:val="00B70811"/>
    <w:rsid w:val="00B71DAE"/>
    <w:rsid w:val="00B72640"/>
    <w:rsid w:val="00B72B79"/>
    <w:rsid w:val="00B73F96"/>
    <w:rsid w:val="00B744D9"/>
    <w:rsid w:val="00B74C32"/>
    <w:rsid w:val="00B75A11"/>
    <w:rsid w:val="00B76D0B"/>
    <w:rsid w:val="00B76D30"/>
    <w:rsid w:val="00B80296"/>
    <w:rsid w:val="00B8110F"/>
    <w:rsid w:val="00B836EC"/>
    <w:rsid w:val="00B859A2"/>
    <w:rsid w:val="00B85C5B"/>
    <w:rsid w:val="00B8706A"/>
    <w:rsid w:val="00B877ED"/>
    <w:rsid w:val="00B877FF"/>
    <w:rsid w:val="00B87C96"/>
    <w:rsid w:val="00B912EC"/>
    <w:rsid w:val="00B91EA0"/>
    <w:rsid w:val="00B9294E"/>
    <w:rsid w:val="00B93420"/>
    <w:rsid w:val="00B946E0"/>
    <w:rsid w:val="00B951F9"/>
    <w:rsid w:val="00B95BA2"/>
    <w:rsid w:val="00B95F8F"/>
    <w:rsid w:val="00B964AA"/>
    <w:rsid w:val="00B965FB"/>
    <w:rsid w:val="00B97B27"/>
    <w:rsid w:val="00BA13AD"/>
    <w:rsid w:val="00BA1496"/>
    <w:rsid w:val="00BA151B"/>
    <w:rsid w:val="00BA44E2"/>
    <w:rsid w:val="00BA49FF"/>
    <w:rsid w:val="00BA4AC5"/>
    <w:rsid w:val="00BA698B"/>
    <w:rsid w:val="00BA6CCD"/>
    <w:rsid w:val="00BA6E66"/>
    <w:rsid w:val="00BB038B"/>
    <w:rsid w:val="00BB0CE6"/>
    <w:rsid w:val="00BB0E78"/>
    <w:rsid w:val="00BB4207"/>
    <w:rsid w:val="00BB5836"/>
    <w:rsid w:val="00BB620A"/>
    <w:rsid w:val="00BB714A"/>
    <w:rsid w:val="00BB79DD"/>
    <w:rsid w:val="00BB79FF"/>
    <w:rsid w:val="00BC009E"/>
    <w:rsid w:val="00BC123E"/>
    <w:rsid w:val="00BC1BFD"/>
    <w:rsid w:val="00BC1E8E"/>
    <w:rsid w:val="00BC2B5E"/>
    <w:rsid w:val="00BC35E7"/>
    <w:rsid w:val="00BC3BC8"/>
    <w:rsid w:val="00BC55B7"/>
    <w:rsid w:val="00BC610C"/>
    <w:rsid w:val="00BC617A"/>
    <w:rsid w:val="00BC73C7"/>
    <w:rsid w:val="00BC7FEF"/>
    <w:rsid w:val="00BD07A8"/>
    <w:rsid w:val="00BD0872"/>
    <w:rsid w:val="00BD0E7F"/>
    <w:rsid w:val="00BD185C"/>
    <w:rsid w:val="00BD2E18"/>
    <w:rsid w:val="00BD37E4"/>
    <w:rsid w:val="00BD3B70"/>
    <w:rsid w:val="00BD5E48"/>
    <w:rsid w:val="00BD6178"/>
    <w:rsid w:val="00BD6763"/>
    <w:rsid w:val="00BD6E53"/>
    <w:rsid w:val="00BD72C1"/>
    <w:rsid w:val="00BD73DC"/>
    <w:rsid w:val="00BD7B29"/>
    <w:rsid w:val="00BD7B51"/>
    <w:rsid w:val="00BE1D7B"/>
    <w:rsid w:val="00BE1DBE"/>
    <w:rsid w:val="00BE2C06"/>
    <w:rsid w:val="00BE33D0"/>
    <w:rsid w:val="00BE4BEB"/>
    <w:rsid w:val="00BE5818"/>
    <w:rsid w:val="00BE6A0A"/>
    <w:rsid w:val="00BE6EC9"/>
    <w:rsid w:val="00BE7C89"/>
    <w:rsid w:val="00BF086C"/>
    <w:rsid w:val="00BF0959"/>
    <w:rsid w:val="00BF0E9B"/>
    <w:rsid w:val="00BF0EEA"/>
    <w:rsid w:val="00BF1789"/>
    <w:rsid w:val="00BF1A11"/>
    <w:rsid w:val="00BF209B"/>
    <w:rsid w:val="00BF2889"/>
    <w:rsid w:val="00BF342C"/>
    <w:rsid w:val="00BF37B8"/>
    <w:rsid w:val="00BF44BB"/>
    <w:rsid w:val="00BF50C3"/>
    <w:rsid w:val="00BF5C39"/>
    <w:rsid w:val="00BF6715"/>
    <w:rsid w:val="00BF6B01"/>
    <w:rsid w:val="00BF6E6F"/>
    <w:rsid w:val="00C004C1"/>
    <w:rsid w:val="00C00869"/>
    <w:rsid w:val="00C01145"/>
    <w:rsid w:val="00C01156"/>
    <w:rsid w:val="00C03C11"/>
    <w:rsid w:val="00C04E47"/>
    <w:rsid w:val="00C0698E"/>
    <w:rsid w:val="00C06D67"/>
    <w:rsid w:val="00C11C25"/>
    <w:rsid w:val="00C13057"/>
    <w:rsid w:val="00C15323"/>
    <w:rsid w:val="00C15EEA"/>
    <w:rsid w:val="00C160D0"/>
    <w:rsid w:val="00C16217"/>
    <w:rsid w:val="00C16467"/>
    <w:rsid w:val="00C16F65"/>
    <w:rsid w:val="00C20632"/>
    <w:rsid w:val="00C22282"/>
    <w:rsid w:val="00C22345"/>
    <w:rsid w:val="00C23F51"/>
    <w:rsid w:val="00C24A4A"/>
    <w:rsid w:val="00C24D2C"/>
    <w:rsid w:val="00C250C7"/>
    <w:rsid w:val="00C25378"/>
    <w:rsid w:val="00C26803"/>
    <w:rsid w:val="00C30137"/>
    <w:rsid w:val="00C304D6"/>
    <w:rsid w:val="00C3057E"/>
    <w:rsid w:val="00C30E3D"/>
    <w:rsid w:val="00C33D89"/>
    <w:rsid w:val="00C344A0"/>
    <w:rsid w:val="00C357DB"/>
    <w:rsid w:val="00C3580E"/>
    <w:rsid w:val="00C36233"/>
    <w:rsid w:val="00C36F2C"/>
    <w:rsid w:val="00C37ACE"/>
    <w:rsid w:val="00C406A0"/>
    <w:rsid w:val="00C42754"/>
    <w:rsid w:val="00C436FA"/>
    <w:rsid w:val="00C4423A"/>
    <w:rsid w:val="00C443A5"/>
    <w:rsid w:val="00C45C93"/>
    <w:rsid w:val="00C4750C"/>
    <w:rsid w:val="00C50046"/>
    <w:rsid w:val="00C50D82"/>
    <w:rsid w:val="00C50DE8"/>
    <w:rsid w:val="00C5130F"/>
    <w:rsid w:val="00C520CC"/>
    <w:rsid w:val="00C531AB"/>
    <w:rsid w:val="00C53651"/>
    <w:rsid w:val="00C54B42"/>
    <w:rsid w:val="00C56022"/>
    <w:rsid w:val="00C56549"/>
    <w:rsid w:val="00C60438"/>
    <w:rsid w:val="00C61014"/>
    <w:rsid w:val="00C610BF"/>
    <w:rsid w:val="00C61F0F"/>
    <w:rsid w:val="00C627BE"/>
    <w:rsid w:val="00C62A99"/>
    <w:rsid w:val="00C6347C"/>
    <w:rsid w:val="00C63577"/>
    <w:rsid w:val="00C63712"/>
    <w:rsid w:val="00C64436"/>
    <w:rsid w:val="00C65121"/>
    <w:rsid w:val="00C6522E"/>
    <w:rsid w:val="00C6539A"/>
    <w:rsid w:val="00C65DDC"/>
    <w:rsid w:val="00C66A24"/>
    <w:rsid w:val="00C66D69"/>
    <w:rsid w:val="00C66D9D"/>
    <w:rsid w:val="00C66E30"/>
    <w:rsid w:val="00C66FDF"/>
    <w:rsid w:val="00C67093"/>
    <w:rsid w:val="00C6773A"/>
    <w:rsid w:val="00C67F56"/>
    <w:rsid w:val="00C707D8"/>
    <w:rsid w:val="00C70B75"/>
    <w:rsid w:val="00C70C81"/>
    <w:rsid w:val="00C71480"/>
    <w:rsid w:val="00C71D64"/>
    <w:rsid w:val="00C722E6"/>
    <w:rsid w:val="00C72740"/>
    <w:rsid w:val="00C74C45"/>
    <w:rsid w:val="00C7561A"/>
    <w:rsid w:val="00C7563F"/>
    <w:rsid w:val="00C75739"/>
    <w:rsid w:val="00C757CA"/>
    <w:rsid w:val="00C76F1E"/>
    <w:rsid w:val="00C77928"/>
    <w:rsid w:val="00C77B8C"/>
    <w:rsid w:val="00C77BAA"/>
    <w:rsid w:val="00C77C09"/>
    <w:rsid w:val="00C80596"/>
    <w:rsid w:val="00C8116C"/>
    <w:rsid w:val="00C817A2"/>
    <w:rsid w:val="00C81C37"/>
    <w:rsid w:val="00C827EA"/>
    <w:rsid w:val="00C860B0"/>
    <w:rsid w:val="00C86CB0"/>
    <w:rsid w:val="00C8731D"/>
    <w:rsid w:val="00C905EB"/>
    <w:rsid w:val="00C90F5D"/>
    <w:rsid w:val="00C9167B"/>
    <w:rsid w:val="00C930BE"/>
    <w:rsid w:val="00C93265"/>
    <w:rsid w:val="00C935F0"/>
    <w:rsid w:val="00C94D8A"/>
    <w:rsid w:val="00C95109"/>
    <w:rsid w:val="00C95296"/>
    <w:rsid w:val="00C96200"/>
    <w:rsid w:val="00C96768"/>
    <w:rsid w:val="00C97500"/>
    <w:rsid w:val="00CA033E"/>
    <w:rsid w:val="00CA0EF4"/>
    <w:rsid w:val="00CA11FF"/>
    <w:rsid w:val="00CA18F7"/>
    <w:rsid w:val="00CA295F"/>
    <w:rsid w:val="00CA2E37"/>
    <w:rsid w:val="00CA38BE"/>
    <w:rsid w:val="00CA605A"/>
    <w:rsid w:val="00CA644F"/>
    <w:rsid w:val="00CA782A"/>
    <w:rsid w:val="00CA7960"/>
    <w:rsid w:val="00CA7D55"/>
    <w:rsid w:val="00CA7F29"/>
    <w:rsid w:val="00CB11F5"/>
    <w:rsid w:val="00CB16C6"/>
    <w:rsid w:val="00CB190F"/>
    <w:rsid w:val="00CB1E70"/>
    <w:rsid w:val="00CB21FF"/>
    <w:rsid w:val="00CB2773"/>
    <w:rsid w:val="00CB3861"/>
    <w:rsid w:val="00CB3BD9"/>
    <w:rsid w:val="00CB42ED"/>
    <w:rsid w:val="00CB4678"/>
    <w:rsid w:val="00CB48FD"/>
    <w:rsid w:val="00CB4C54"/>
    <w:rsid w:val="00CC0C90"/>
    <w:rsid w:val="00CC1977"/>
    <w:rsid w:val="00CC262E"/>
    <w:rsid w:val="00CC326B"/>
    <w:rsid w:val="00CC3498"/>
    <w:rsid w:val="00CC50CB"/>
    <w:rsid w:val="00CC576F"/>
    <w:rsid w:val="00CC5A72"/>
    <w:rsid w:val="00CC6BB3"/>
    <w:rsid w:val="00CD1338"/>
    <w:rsid w:val="00CD1372"/>
    <w:rsid w:val="00CD28C6"/>
    <w:rsid w:val="00CD371F"/>
    <w:rsid w:val="00CD4DE4"/>
    <w:rsid w:val="00CD679D"/>
    <w:rsid w:val="00CD793E"/>
    <w:rsid w:val="00CD7D7E"/>
    <w:rsid w:val="00CD7E05"/>
    <w:rsid w:val="00CE055B"/>
    <w:rsid w:val="00CE0D5A"/>
    <w:rsid w:val="00CE0EA6"/>
    <w:rsid w:val="00CE2585"/>
    <w:rsid w:val="00CE4284"/>
    <w:rsid w:val="00CF05B8"/>
    <w:rsid w:val="00CF13C8"/>
    <w:rsid w:val="00CF1C52"/>
    <w:rsid w:val="00CF27F9"/>
    <w:rsid w:val="00CF2858"/>
    <w:rsid w:val="00CF28B5"/>
    <w:rsid w:val="00CF29A5"/>
    <w:rsid w:val="00CF2D3D"/>
    <w:rsid w:val="00CF2E17"/>
    <w:rsid w:val="00CF40FE"/>
    <w:rsid w:val="00CF4BBE"/>
    <w:rsid w:val="00CF53DB"/>
    <w:rsid w:val="00CF5467"/>
    <w:rsid w:val="00CF5FCD"/>
    <w:rsid w:val="00CF7094"/>
    <w:rsid w:val="00D0021B"/>
    <w:rsid w:val="00D01950"/>
    <w:rsid w:val="00D01A36"/>
    <w:rsid w:val="00D01FC2"/>
    <w:rsid w:val="00D020A8"/>
    <w:rsid w:val="00D0211D"/>
    <w:rsid w:val="00D02557"/>
    <w:rsid w:val="00D03F8B"/>
    <w:rsid w:val="00D06763"/>
    <w:rsid w:val="00D07CD8"/>
    <w:rsid w:val="00D1183C"/>
    <w:rsid w:val="00D12811"/>
    <w:rsid w:val="00D13218"/>
    <w:rsid w:val="00D14022"/>
    <w:rsid w:val="00D14598"/>
    <w:rsid w:val="00D16078"/>
    <w:rsid w:val="00D17A11"/>
    <w:rsid w:val="00D209BA"/>
    <w:rsid w:val="00D20E00"/>
    <w:rsid w:val="00D212ED"/>
    <w:rsid w:val="00D21520"/>
    <w:rsid w:val="00D22244"/>
    <w:rsid w:val="00D2351E"/>
    <w:rsid w:val="00D237E6"/>
    <w:rsid w:val="00D244B0"/>
    <w:rsid w:val="00D248CA"/>
    <w:rsid w:val="00D25C14"/>
    <w:rsid w:val="00D25DE4"/>
    <w:rsid w:val="00D278B1"/>
    <w:rsid w:val="00D30655"/>
    <w:rsid w:val="00D309FB"/>
    <w:rsid w:val="00D30FE8"/>
    <w:rsid w:val="00D3103E"/>
    <w:rsid w:val="00D3123F"/>
    <w:rsid w:val="00D31AC2"/>
    <w:rsid w:val="00D3243B"/>
    <w:rsid w:val="00D33571"/>
    <w:rsid w:val="00D340FA"/>
    <w:rsid w:val="00D35A77"/>
    <w:rsid w:val="00D3621D"/>
    <w:rsid w:val="00D36BB7"/>
    <w:rsid w:val="00D36FB6"/>
    <w:rsid w:val="00D37615"/>
    <w:rsid w:val="00D378F4"/>
    <w:rsid w:val="00D40581"/>
    <w:rsid w:val="00D4165F"/>
    <w:rsid w:val="00D42164"/>
    <w:rsid w:val="00D432EF"/>
    <w:rsid w:val="00D43F14"/>
    <w:rsid w:val="00D43FDC"/>
    <w:rsid w:val="00D44D13"/>
    <w:rsid w:val="00D44E9F"/>
    <w:rsid w:val="00D457DF"/>
    <w:rsid w:val="00D47075"/>
    <w:rsid w:val="00D47EFA"/>
    <w:rsid w:val="00D504C4"/>
    <w:rsid w:val="00D5205C"/>
    <w:rsid w:val="00D52802"/>
    <w:rsid w:val="00D5288D"/>
    <w:rsid w:val="00D540D8"/>
    <w:rsid w:val="00D544C4"/>
    <w:rsid w:val="00D55AA7"/>
    <w:rsid w:val="00D55FBD"/>
    <w:rsid w:val="00D56084"/>
    <w:rsid w:val="00D57167"/>
    <w:rsid w:val="00D57360"/>
    <w:rsid w:val="00D57BEB"/>
    <w:rsid w:val="00D61EAA"/>
    <w:rsid w:val="00D63507"/>
    <w:rsid w:val="00D64C5A"/>
    <w:rsid w:val="00D64CBF"/>
    <w:rsid w:val="00D64D63"/>
    <w:rsid w:val="00D64F32"/>
    <w:rsid w:val="00D6708C"/>
    <w:rsid w:val="00D71045"/>
    <w:rsid w:val="00D71E32"/>
    <w:rsid w:val="00D71F00"/>
    <w:rsid w:val="00D731A2"/>
    <w:rsid w:val="00D73B2D"/>
    <w:rsid w:val="00D73EE6"/>
    <w:rsid w:val="00D74FA5"/>
    <w:rsid w:val="00D75433"/>
    <w:rsid w:val="00D75DA5"/>
    <w:rsid w:val="00D76860"/>
    <w:rsid w:val="00D76D12"/>
    <w:rsid w:val="00D777AA"/>
    <w:rsid w:val="00D80590"/>
    <w:rsid w:val="00D81AAD"/>
    <w:rsid w:val="00D81C73"/>
    <w:rsid w:val="00D82817"/>
    <w:rsid w:val="00D8298E"/>
    <w:rsid w:val="00D82C7C"/>
    <w:rsid w:val="00D84542"/>
    <w:rsid w:val="00D852C9"/>
    <w:rsid w:val="00D85414"/>
    <w:rsid w:val="00D85667"/>
    <w:rsid w:val="00D864A1"/>
    <w:rsid w:val="00D8651A"/>
    <w:rsid w:val="00D86A08"/>
    <w:rsid w:val="00D87DC5"/>
    <w:rsid w:val="00D910E9"/>
    <w:rsid w:val="00D92968"/>
    <w:rsid w:val="00D93C26"/>
    <w:rsid w:val="00D94285"/>
    <w:rsid w:val="00D94D2D"/>
    <w:rsid w:val="00D96406"/>
    <w:rsid w:val="00D972B6"/>
    <w:rsid w:val="00D97ADB"/>
    <w:rsid w:val="00DA03D4"/>
    <w:rsid w:val="00DA15B3"/>
    <w:rsid w:val="00DA1E13"/>
    <w:rsid w:val="00DA257D"/>
    <w:rsid w:val="00DA3247"/>
    <w:rsid w:val="00DA324B"/>
    <w:rsid w:val="00DA53A2"/>
    <w:rsid w:val="00DA6FC9"/>
    <w:rsid w:val="00DB1AAC"/>
    <w:rsid w:val="00DB3139"/>
    <w:rsid w:val="00DB4158"/>
    <w:rsid w:val="00DB4D27"/>
    <w:rsid w:val="00DB56B0"/>
    <w:rsid w:val="00DB7596"/>
    <w:rsid w:val="00DB7C97"/>
    <w:rsid w:val="00DC043F"/>
    <w:rsid w:val="00DC188C"/>
    <w:rsid w:val="00DC1997"/>
    <w:rsid w:val="00DC24F5"/>
    <w:rsid w:val="00DC2BB1"/>
    <w:rsid w:val="00DC4329"/>
    <w:rsid w:val="00DC666D"/>
    <w:rsid w:val="00DC7D97"/>
    <w:rsid w:val="00DD1391"/>
    <w:rsid w:val="00DD5159"/>
    <w:rsid w:val="00DD56E8"/>
    <w:rsid w:val="00DD632C"/>
    <w:rsid w:val="00DD6A4B"/>
    <w:rsid w:val="00DD6D62"/>
    <w:rsid w:val="00DD7C90"/>
    <w:rsid w:val="00DE0124"/>
    <w:rsid w:val="00DE02F8"/>
    <w:rsid w:val="00DE07D7"/>
    <w:rsid w:val="00DE0A07"/>
    <w:rsid w:val="00DE0E94"/>
    <w:rsid w:val="00DE1078"/>
    <w:rsid w:val="00DE1222"/>
    <w:rsid w:val="00DE2464"/>
    <w:rsid w:val="00DE494A"/>
    <w:rsid w:val="00DE50FB"/>
    <w:rsid w:val="00DE5475"/>
    <w:rsid w:val="00DF0AD2"/>
    <w:rsid w:val="00DF0D37"/>
    <w:rsid w:val="00DF0E0E"/>
    <w:rsid w:val="00DF1688"/>
    <w:rsid w:val="00DF4B1E"/>
    <w:rsid w:val="00DF5B01"/>
    <w:rsid w:val="00DF60D8"/>
    <w:rsid w:val="00DF6EEF"/>
    <w:rsid w:val="00DF7B03"/>
    <w:rsid w:val="00E00A5F"/>
    <w:rsid w:val="00E01AED"/>
    <w:rsid w:val="00E022F0"/>
    <w:rsid w:val="00E02352"/>
    <w:rsid w:val="00E0289C"/>
    <w:rsid w:val="00E029E4"/>
    <w:rsid w:val="00E03664"/>
    <w:rsid w:val="00E03A51"/>
    <w:rsid w:val="00E04099"/>
    <w:rsid w:val="00E0498E"/>
    <w:rsid w:val="00E052F1"/>
    <w:rsid w:val="00E059EC"/>
    <w:rsid w:val="00E05C5E"/>
    <w:rsid w:val="00E0686B"/>
    <w:rsid w:val="00E0714B"/>
    <w:rsid w:val="00E073B6"/>
    <w:rsid w:val="00E07B38"/>
    <w:rsid w:val="00E07CC6"/>
    <w:rsid w:val="00E10E1A"/>
    <w:rsid w:val="00E11E3C"/>
    <w:rsid w:val="00E1353E"/>
    <w:rsid w:val="00E13C01"/>
    <w:rsid w:val="00E16168"/>
    <w:rsid w:val="00E162ED"/>
    <w:rsid w:val="00E1680B"/>
    <w:rsid w:val="00E16B1E"/>
    <w:rsid w:val="00E17355"/>
    <w:rsid w:val="00E206B9"/>
    <w:rsid w:val="00E21F55"/>
    <w:rsid w:val="00E220D8"/>
    <w:rsid w:val="00E22A2B"/>
    <w:rsid w:val="00E230EC"/>
    <w:rsid w:val="00E2388A"/>
    <w:rsid w:val="00E23DEE"/>
    <w:rsid w:val="00E243E8"/>
    <w:rsid w:val="00E245E6"/>
    <w:rsid w:val="00E24DBC"/>
    <w:rsid w:val="00E24E16"/>
    <w:rsid w:val="00E260CE"/>
    <w:rsid w:val="00E265C2"/>
    <w:rsid w:val="00E27D3C"/>
    <w:rsid w:val="00E3170C"/>
    <w:rsid w:val="00E3324C"/>
    <w:rsid w:val="00E333B2"/>
    <w:rsid w:val="00E337A8"/>
    <w:rsid w:val="00E3415D"/>
    <w:rsid w:val="00E34699"/>
    <w:rsid w:val="00E34F14"/>
    <w:rsid w:val="00E351F1"/>
    <w:rsid w:val="00E3624C"/>
    <w:rsid w:val="00E3667E"/>
    <w:rsid w:val="00E379D1"/>
    <w:rsid w:val="00E4010A"/>
    <w:rsid w:val="00E4045B"/>
    <w:rsid w:val="00E40F14"/>
    <w:rsid w:val="00E40F7A"/>
    <w:rsid w:val="00E411E2"/>
    <w:rsid w:val="00E41340"/>
    <w:rsid w:val="00E41A26"/>
    <w:rsid w:val="00E42B04"/>
    <w:rsid w:val="00E43565"/>
    <w:rsid w:val="00E44304"/>
    <w:rsid w:val="00E461F4"/>
    <w:rsid w:val="00E46C71"/>
    <w:rsid w:val="00E472A9"/>
    <w:rsid w:val="00E47F64"/>
    <w:rsid w:val="00E501E9"/>
    <w:rsid w:val="00E50457"/>
    <w:rsid w:val="00E511C0"/>
    <w:rsid w:val="00E519D6"/>
    <w:rsid w:val="00E51FC8"/>
    <w:rsid w:val="00E52703"/>
    <w:rsid w:val="00E52FBD"/>
    <w:rsid w:val="00E53306"/>
    <w:rsid w:val="00E5443E"/>
    <w:rsid w:val="00E54900"/>
    <w:rsid w:val="00E55440"/>
    <w:rsid w:val="00E55D7A"/>
    <w:rsid w:val="00E55FBA"/>
    <w:rsid w:val="00E55FD1"/>
    <w:rsid w:val="00E56426"/>
    <w:rsid w:val="00E60A03"/>
    <w:rsid w:val="00E61FEC"/>
    <w:rsid w:val="00E6220C"/>
    <w:rsid w:val="00E6260C"/>
    <w:rsid w:val="00E631D7"/>
    <w:rsid w:val="00E63408"/>
    <w:rsid w:val="00E63415"/>
    <w:rsid w:val="00E63B96"/>
    <w:rsid w:val="00E64BAF"/>
    <w:rsid w:val="00E64C41"/>
    <w:rsid w:val="00E6515A"/>
    <w:rsid w:val="00E657B6"/>
    <w:rsid w:val="00E65F92"/>
    <w:rsid w:val="00E66055"/>
    <w:rsid w:val="00E66796"/>
    <w:rsid w:val="00E669BC"/>
    <w:rsid w:val="00E66DC5"/>
    <w:rsid w:val="00E66F69"/>
    <w:rsid w:val="00E67030"/>
    <w:rsid w:val="00E671CB"/>
    <w:rsid w:val="00E67BD5"/>
    <w:rsid w:val="00E7005E"/>
    <w:rsid w:val="00E7089D"/>
    <w:rsid w:val="00E70B34"/>
    <w:rsid w:val="00E71770"/>
    <w:rsid w:val="00E718C4"/>
    <w:rsid w:val="00E72C8B"/>
    <w:rsid w:val="00E72FFF"/>
    <w:rsid w:val="00E74282"/>
    <w:rsid w:val="00E74F9B"/>
    <w:rsid w:val="00E75857"/>
    <w:rsid w:val="00E76600"/>
    <w:rsid w:val="00E775F7"/>
    <w:rsid w:val="00E77F2C"/>
    <w:rsid w:val="00E8024F"/>
    <w:rsid w:val="00E80BEA"/>
    <w:rsid w:val="00E82933"/>
    <w:rsid w:val="00E83925"/>
    <w:rsid w:val="00E83A04"/>
    <w:rsid w:val="00E84D9E"/>
    <w:rsid w:val="00E85252"/>
    <w:rsid w:val="00E85DF9"/>
    <w:rsid w:val="00E87548"/>
    <w:rsid w:val="00E87565"/>
    <w:rsid w:val="00E876B2"/>
    <w:rsid w:val="00E928A2"/>
    <w:rsid w:val="00E94DEB"/>
    <w:rsid w:val="00E94EDD"/>
    <w:rsid w:val="00E95410"/>
    <w:rsid w:val="00E95730"/>
    <w:rsid w:val="00E95D4E"/>
    <w:rsid w:val="00E96844"/>
    <w:rsid w:val="00E96B23"/>
    <w:rsid w:val="00E975F3"/>
    <w:rsid w:val="00EA0216"/>
    <w:rsid w:val="00EA10E6"/>
    <w:rsid w:val="00EA1218"/>
    <w:rsid w:val="00EA2C6C"/>
    <w:rsid w:val="00EA32F1"/>
    <w:rsid w:val="00EA4822"/>
    <w:rsid w:val="00EA5009"/>
    <w:rsid w:val="00EA618D"/>
    <w:rsid w:val="00EA6CAA"/>
    <w:rsid w:val="00EA7721"/>
    <w:rsid w:val="00EA7F00"/>
    <w:rsid w:val="00EB110F"/>
    <w:rsid w:val="00EB1985"/>
    <w:rsid w:val="00EB2C8E"/>
    <w:rsid w:val="00EB4157"/>
    <w:rsid w:val="00EB6325"/>
    <w:rsid w:val="00EB6AA3"/>
    <w:rsid w:val="00EC0BE2"/>
    <w:rsid w:val="00EC0E0A"/>
    <w:rsid w:val="00EC16E6"/>
    <w:rsid w:val="00EC25DB"/>
    <w:rsid w:val="00EC2A7F"/>
    <w:rsid w:val="00EC2C66"/>
    <w:rsid w:val="00EC31A4"/>
    <w:rsid w:val="00EC4BAD"/>
    <w:rsid w:val="00EC547B"/>
    <w:rsid w:val="00EC758F"/>
    <w:rsid w:val="00ED036D"/>
    <w:rsid w:val="00ED17A0"/>
    <w:rsid w:val="00ED1CCB"/>
    <w:rsid w:val="00ED260E"/>
    <w:rsid w:val="00ED27CC"/>
    <w:rsid w:val="00ED2876"/>
    <w:rsid w:val="00ED3E71"/>
    <w:rsid w:val="00ED4058"/>
    <w:rsid w:val="00ED4521"/>
    <w:rsid w:val="00ED5210"/>
    <w:rsid w:val="00ED5A03"/>
    <w:rsid w:val="00ED6187"/>
    <w:rsid w:val="00ED6D79"/>
    <w:rsid w:val="00ED753C"/>
    <w:rsid w:val="00ED7605"/>
    <w:rsid w:val="00EE0122"/>
    <w:rsid w:val="00EE0964"/>
    <w:rsid w:val="00EE17F8"/>
    <w:rsid w:val="00EE1C60"/>
    <w:rsid w:val="00EE1D9A"/>
    <w:rsid w:val="00EE238C"/>
    <w:rsid w:val="00EE2CD6"/>
    <w:rsid w:val="00EE3507"/>
    <w:rsid w:val="00EE58C1"/>
    <w:rsid w:val="00EE6E50"/>
    <w:rsid w:val="00EF0264"/>
    <w:rsid w:val="00EF08F2"/>
    <w:rsid w:val="00EF3944"/>
    <w:rsid w:val="00EF5516"/>
    <w:rsid w:val="00EF603E"/>
    <w:rsid w:val="00EF634B"/>
    <w:rsid w:val="00EF6411"/>
    <w:rsid w:val="00EF774A"/>
    <w:rsid w:val="00F004B5"/>
    <w:rsid w:val="00F00568"/>
    <w:rsid w:val="00F0134A"/>
    <w:rsid w:val="00F03216"/>
    <w:rsid w:val="00F040CB"/>
    <w:rsid w:val="00F04156"/>
    <w:rsid w:val="00F049C4"/>
    <w:rsid w:val="00F059D3"/>
    <w:rsid w:val="00F05F8D"/>
    <w:rsid w:val="00F06668"/>
    <w:rsid w:val="00F07020"/>
    <w:rsid w:val="00F07715"/>
    <w:rsid w:val="00F07793"/>
    <w:rsid w:val="00F07BFD"/>
    <w:rsid w:val="00F10576"/>
    <w:rsid w:val="00F105A4"/>
    <w:rsid w:val="00F10EB7"/>
    <w:rsid w:val="00F10FA8"/>
    <w:rsid w:val="00F112E5"/>
    <w:rsid w:val="00F11667"/>
    <w:rsid w:val="00F11AAB"/>
    <w:rsid w:val="00F12BEA"/>
    <w:rsid w:val="00F12D1E"/>
    <w:rsid w:val="00F12F6C"/>
    <w:rsid w:val="00F14E46"/>
    <w:rsid w:val="00F14E6F"/>
    <w:rsid w:val="00F15A1C"/>
    <w:rsid w:val="00F16A09"/>
    <w:rsid w:val="00F1752C"/>
    <w:rsid w:val="00F20364"/>
    <w:rsid w:val="00F20ECC"/>
    <w:rsid w:val="00F210B7"/>
    <w:rsid w:val="00F21299"/>
    <w:rsid w:val="00F21C77"/>
    <w:rsid w:val="00F221F5"/>
    <w:rsid w:val="00F244AA"/>
    <w:rsid w:val="00F24C57"/>
    <w:rsid w:val="00F257D7"/>
    <w:rsid w:val="00F262D1"/>
    <w:rsid w:val="00F26B1E"/>
    <w:rsid w:val="00F2733E"/>
    <w:rsid w:val="00F2757D"/>
    <w:rsid w:val="00F27CF4"/>
    <w:rsid w:val="00F3175D"/>
    <w:rsid w:val="00F324E0"/>
    <w:rsid w:val="00F32F46"/>
    <w:rsid w:val="00F33367"/>
    <w:rsid w:val="00F3350B"/>
    <w:rsid w:val="00F33CA1"/>
    <w:rsid w:val="00F33FF8"/>
    <w:rsid w:val="00F346D1"/>
    <w:rsid w:val="00F36732"/>
    <w:rsid w:val="00F3793B"/>
    <w:rsid w:val="00F4038E"/>
    <w:rsid w:val="00F40DCC"/>
    <w:rsid w:val="00F424BB"/>
    <w:rsid w:val="00F4621C"/>
    <w:rsid w:val="00F47511"/>
    <w:rsid w:val="00F50635"/>
    <w:rsid w:val="00F51820"/>
    <w:rsid w:val="00F51D2B"/>
    <w:rsid w:val="00F521B8"/>
    <w:rsid w:val="00F525F3"/>
    <w:rsid w:val="00F53901"/>
    <w:rsid w:val="00F54D0E"/>
    <w:rsid w:val="00F54EBD"/>
    <w:rsid w:val="00F57D94"/>
    <w:rsid w:val="00F60AA1"/>
    <w:rsid w:val="00F611AC"/>
    <w:rsid w:val="00F622DC"/>
    <w:rsid w:val="00F6311C"/>
    <w:rsid w:val="00F63300"/>
    <w:rsid w:val="00F63606"/>
    <w:rsid w:val="00F645BD"/>
    <w:rsid w:val="00F66548"/>
    <w:rsid w:val="00F7064B"/>
    <w:rsid w:val="00F70B30"/>
    <w:rsid w:val="00F71E81"/>
    <w:rsid w:val="00F72457"/>
    <w:rsid w:val="00F7408B"/>
    <w:rsid w:val="00F7421D"/>
    <w:rsid w:val="00F74585"/>
    <w:rsid w:val="00F7517E"/>
    <w:rsid w:val="00F755F7"/>
    <w:rsid w:val="00F75952"/>
    <w:rsid w:val="00F7668B"/>
    <w:rsid w:val="00F812CA"/>
    <w:rsid w:val="00F81CEC"/>
    <w:rsid w:val="00F83FFD"/>
    <w:rsid w:val="00F84504"/>
    <w:rsid w:val="00F84A80"/>
    <w:rsid w:val="00F863FE"/>
    <w:rsid w:val="00F86975"/>
    <w:rsid w:val="00F86F3D"/>
    <w:rsid w:val="00F87A78"/>
    <w:rsid w:val="00F902A7"/>
    <w:rsid w:val="00F92712"/>
    <w:rsid w:val="00F92AB4"/>
    <w:rsid w:val="00F92BDF"/>
    <w:rsid w:val="00F95992"/>
    <w:rsid w:val="00F95DDF"/>
    <w:rsid w:val="00F9670C"/>
    <w:rsid w:val="00F96919"/>
    <w:rsid w:val="00F96BF1"/>
    <w:rsid w:val="00F96DFA"/>
    <w:rsid w:val="00FA0816"/>
    <w:rsid w:val="00FA089B"/>
    <w:rsid w:val="00FA31B1"/>
    <w:rsid w:val="00FA416C"/>
    <w:rsid w:val="00FA494A"/>
    <w:rsid w:val="00FA5702"/>
    <w:rsid w:val="00FA5802"/>
    <w:rsid w:val="00FA6CEE"/>
    <w:rsid w:val="00FA6D1B"/>
    <w:rsid w:val="00FA7EB3"/>
    <w:rsid w:val="00FB00D7"/>
    <w:rsid w:val="00FB01B2"/>
    <w:rsid w:val="00FB06C9"/>
    <w:rsid w:val="00FB2B27"/>
    <w:rsid w:val="00FB34A7"/>
    <w:rsid w:val="00FB36B4"/>
    <w:rsid w:val="00FB4004"/>
    <w:rsid w:val="00FB44B9"/>
    <w:rsid w:val="00FB4C82"/>
    <w:rsid w:val="00FB5244"/>
    <w:rsid w:val="00FB633D"/>
    <w:rsid w:val="00FB7E4D"/>
    <w:rsid w:val="00FB7F0D"/>
    <w:rsid w:val="00FC01CA"/>
    <w:rsid w:val="00FC06F9"/>
    <w:rsid w:val="00FC1188"/>
    <w:rsid w:val="00FC160F"/>
    <w:rsid w:val="00FC1A9C"/>
    <w:rsid w:val="00FC1F9F"/>
    <w:rsid w:val="00FC2E63"/>
    <w:rsid w:val="00FC317C"/>
    <w:rsid w:val="00FC3E28"/>
    <w:rsid w:val="00FC4158"/>
    <w:rsid w:val="00FC4734"/>
    <w:rsid w:val="00FC50C7"/>
    <w:rsid w:val="00FC56FC"/>
    <w:rsid w:val="00FC717D"/>
    <w:rsid w:val="00FC7536"/>
    <w:rsid w:val="00FD015A"/>
    <w:rsid w:val="00FD0267"/>
    <w:rsid w:val="00FD0A07"/>
    <w:rsid w:val="00FD0C7A"/>
    <w:rsid w:val="00FD1C98"/>
    <w:rsid w:val="00FD1EB9"/>
    <w:rsid w:val="00FD2EEE"/>
    <w:rsid w:val="00FD3AC3"/>
    <w:rsid w:val="00FD4103"/>
    <w:rsid w:val="00FD439C"/>
    <w:rsid w:val="00FD4E39"/>
    <w:rsid w:val="00FD5225"/>
    <w:rsid w:val="00FD6B9F"/>
    <w:rsid w:val="00FD6D5C"/>
    <w:rsid w:val="00FE1086"/>
    <w:rsid w:val="00FE2226"/>
    <w:rsid w:val="00FE35EA"/>
    <w:rsid w:val="00FE397F"/>
    <w:rsid w:val="00FE4FCE"/>
    <w:rsid w:val="00FE59AE"/>
    <w:rsid w:val="00FE6297"/>
    <w:rsid w:val="00FE690D"/>
    <w:rsid w:val="00FE6931"/>
    <w:rsid w:val="00FE7F48"/>
    <w:rsid w:val="00FF05C9"/>
    <w:rsid w:val="00FF2EFE"/>
    <w:rsid w:val="00FF56B7"/>
    <w:rsid w:val="00FF63F1"/>
    <w:rsid w:val="00FF7533"/>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C0BB2"/>
  <w15:chartTrackingRefBased/>
  <w15:docId w15:val="{5403CC9A-4644-4C9E-B701-621E7BCE3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03C11"/>
    <w:pPr>
      <w:keepNext/>
      <w:keepLines/>
      <w:numPr>
        <w:numId w:val="1"/>
      </w:numPr>
      <w:spacing w:before="240" w:after="0"/>
      <w:outlineLvl w:val="0"/>
    </w:pPr>
    <w:rPr>
      <w:rFonts w:ascii="Times New Roman" w:eastAsiaTheme="majorEastAsia" w:hAnsi="Times New Roman" w:cstheme="majorBidi"/>
      <w:b/>
      <w:color w:val="000000" w:themeColor="text1"/>
      <w:sz w:val="32"/>
      <w:szCs w:val="32"/>
    </w:rPr>
  </w:style>
  <w:style w:type="paragraph" w:styleId="Heading2">
    <w:name w:val="heading 2"/>
    <w:aliases w:val="Abstract"/>
    <w:basedOn w:val="Heading1"/>
    <w:next w:val="Heading1"/>
    <w:link w:val="Heading2Char"/>
    <w:uiPriority w:val="9"/>
    <w:unhideWhenUsed/>
    <w:qFormat/>
    <w:rsid w:val="00C03C11"/>
    <w:pPr>
      <w:numPr>
        <w:numId w:val="2"/>
      </w:numPr>
      <w:spacing w:before="40" w:after="240" w:line="600" w:lineRule="auto"/>
      <w:outlineLvl w:val="1"/>
    </w:pPr>
    <w:rPr>
      <w:sz w:val="36"/>
    </w:rPr>
  </w:style>
  <w:style w:type="paragraph" w:styleId="Heading3">
    <w:name w:val="heading 3"/>
    <w:aliases w:val="Small"/>
    <w:basedOn w:val="Normal"/>
    <w:next w:val="Normal"/>
    <w:link w:val="Heading3Char"/>
    <w:uiPriority w:val="9"/>
    <w:unhideWhenUsed/>
    <w:qFormat/>
    <w:rsid w:val="00A82FFC"/>
    <w:pPr>
      <w:keepNext/>
      <w:keepLines/>
      <w:numPr>
        <w:ilvl w:val="2"/>
        <w:numId w:val="1"/>
      </w:numPr>
      <w:spacing w:before="40" w:after="0" w:line="480" w:lineRule="auto"/>
      <w:ind w:left="720"/>
      <w:outlineLvl w:val="2"/>
    </w:pPr>
    <w:rPr>
      <w:rFonts w:ascii="Times New Roman" w:eastAsiaTheme="majorEastAsia" w:hAnsi="Times New Roman" w:cs="Times New Roman"/>
      <w:b/>
      <w:i/>
      <w:color w:val="000000" w:themeColor="text1"/>
      <w:sz w:val="24"/>
      <w:szCs w:val="24"/>
    </w:rPr>
  </w:style>
  <w:style w:type="paragraph" w:styleId="Heading4">
    <w:name w:val="heading 4"/>
    <w:basedOn w:val="Heading1"/>
    <w:next w:val="Heading1"/>
    <w:link w:val="Heading4Char"/>
    <w:autoRedefine/>
    <w:uiPriority w:val="9"/>
    <w:unhideWhenUsed/>
    <w:qFormat/>
    <w:rsid w:val="003C5C11"/>
    <w:pPr>
      <w:numPr>
        <w:numId w:val="3"/>
      </w:numPr>
      <w:spacing w:before="40" w:line="480" w:lineRule="auto"/>
      <w:outlineLvl w:val="3"/>
    </w:pPr>
    <w:rPr>
      <w:rFonts w:cs="Times New Roman"/>
      <w:iCs/>
      <w:sz w:val="24"/>
      <w:szCs w:val="24"/>
    </w:rPr>
  </w:style>
  <w:style w:type="paragraph" w:styleId="Heading5">
    <w:name w:val="heading 5"/>
    <w:basedOn w:val="Normal"/>
    <w:next w:val="Normal"/>
    <w:link w:val="Heading5Char"/>
    <w:uiPriority w:val="9"/>
    <w:unhideWhenUsed/>
    <w:qFormat/>
    <w:rsid w:val="00DE246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DE246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DE246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rsid w:val="00DE246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rsid w:val="00DE246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06AB0"/>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C37ACE"/>
    <w:rPr>
      <w:i/>
      <w:iCs/>
    </w:rPr>
  </w:style>
  <w:style w:type="paragraph" w:styleId="Header">
    <w:name w:val="header"/>
    <w:basedOn w:val="Normal"/>
    <w:link w:val="HeaderChar"/>
    <w:uiPriority w:val="99"/>
    <w:unhideWhenUsed/>
    <w:rsid w:val="00C37A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7ACE"/>
  </w:style>
  <w:style w:type="paragraph" w:styleId="Footer">
    <w:name w:val="footer"/>
    <w:basedOn w:val="Normal"/>
    <w:link w:val="FooterChar"/>
    <w:uiPriority w:val="99"/>
    <w:unhideWhenUsed/>
    <w:rsid w:val="00C37A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7ACE"/>
  </w:style>
  <w:style w:type="character" w:customStyle="1" w:styleId="Heading1Char">
    <w:name w:val="Heading 1 Char"/>
    <w:basedOn w:val="DefaultParagraphFont"/>
    <w:link w:val="Heading1"/>
    <w:uiPriority w:val="9"/>
    <w:rsid w:val="00C03C11"/>
    <w:rPr>
      <w:rFonts w:ascii="Times New Roman" w:eastAsiaTheme="majorEastAsia" w:hAnsi="Times New Roman" w:cstheme="majorBidi"/>
      <w:b/>
      <w:color w:val="000000" w:themeColor="text1"/>
      <w:sz w:val="32"/>
      <w:szCs w:val="32"/>
    </w:rPr>
  </w:style>
  <w:style w:type="character" w:styleId="PlaceholderText">
    <w:name w:val="Placeholder Text"/>
    <w:basedOn w:val="DefaultParagraphFont"/>
    <w:uiPriority w:val="99"/>
    <w:semiHidden/>
    <w:rsid w:val="00B5656C"/>
    <w:rPr>
      <w:color w:val="808080"/>
    </w:rPr>
  </w:style>
  <w:style w:type="paragraph" w:styleId="Caption">
    <w:name w:val="caption"/>
    <w:basedOn w:val="Normal"/>
    <w:next w:val="Normal"/>
    <w:uiPriority w:val="35"/>
    <w:unhideWhenUsed/>
    <w:qFormat/>
    <w:rsid w:val="005A39B0"/>
    <w:pPr>
      <w:spacing w:after="200" w:line="240" w:lineRule="auto"/>
    </w:pPr>
    <w:rPr>
      <w:i/>
      <w:iCs/>
      <w:color w:val="44546A" w:themeColor="text2"/>
      <w:sz w:val="18"/>
      <w:szCs w:val="18"/>
    </w:rPr>
  </w:style>
  <w:style w:type="paragraph" w:styleId="ListParagraph">
    <w:name w:val="List Paragraph"/>
    <w:basedOn w:val="Normal"/>
    <w:uiPriority w:val="34"/>
    <w:qFormat/>
    <w:rsid w:val="008B2037"/>
    <w:pPr>
      <w:ind w:left="720"/>
      <w:contextualSpacing/>
    </w:pPr>
  </w:style>
  <w:style w:type="character" w:customStyle="1" w:styleId="Heading2Char">
    <w:name w:val="Heading 2 Char"/>
    <w:aliases w:val="Abstract Char"/>
    <w:basedOn w:val="DefaultParagraphFont"/>
    <w:link w:val="Heading2"/>
    <w:uiPriority w:val="9"/>
    <w:rsid w:val="00C03C11"/>
    <w:rPr>
      <w:rFonts w:ascii="Times New Roman" w:eastAsiaTheme="majorEastAsia" w:hAnsi="Times New Roman" w:cstheme="majorBidi"/>
      <w:b/>
      <w:color w:val="000000" w:themeColor="text1"/>
      <w:sz w:val="36"/>
      <w:szCs w:val="32"/>
    </w:rPr>
  </w:style>
  <w:style w:type="table" w:styleId="TableGrid">
    <w:name w:val="Table Grid"/>
    <w:basedOn w:val="TableNormal"/>
    <w:uiPriority w:val="39"/>
    <w:rsid w:val="005379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92968"/>
    <w:pPr>
      <w:numPr>
        <w:numId w:val="0"/>
      </w:numPr>
      <w:spacing w:line="480" w:lineRule="auto"/>
      <w:ind w:left="432" w:hanging="432"/>
      <w:outlineLvl w:val="9"/>
    </w:pPr>
    <w:rPr>
      <w:sz w:val="28"/>
      <w:szCs w:val="28"/>
    </w:rPr>
  </w:style>
  <w:style w:type="paragraph" w:styleId="TOC1">
    <w:name w:val="toc 1"/>
    <w:basedOn w:val="Normal"/>
    <w:next w:val="Normal"/>
    <w:autoRedefine/>
    <w:uiPriority w:val="39"/>
    <w:unhideWhenUsed/>
    <w:rsid w:val="00D92968"/>
    <w:pPr>
      <w:spacing w:before="120" w:after="120"/>
    </w:pPr>
    <w:rPr>
      <w:rFonts w:ascii="Times New Roman" w:hAnsi="Times New Roman" w:cstheme="minorHAnsi"/>
      <w:b/>
      <w:bCs/>
      <w:caps/>
      <w:szCs w:val="20"/>
    </w:rPr>
  </w:style>
  <w:style w:type="character" w:styleId="Hyperlink">
    <w:name w:val="Hyperlink"/>
    <w:basedOn w:val="DefaultParagraphFont"/>
    <w:uiPriority w:val="99"/>
    <w:unhideWhenUsed/>
    <w:rsid w:val="00A8148E"/>
    <w:rPr>
      <w:color w:val="0563C1" w:themeColor="hyperlink"/>
      <w:u w:val="single"/>
    </w:rPr>
  </w:style>
  <w:style w:type="paragraph" w:styleId="TOC2">
    <w:name w:val="toc 2"/>
    <w:basedOn w:val="Normal"/>
    <w:next w:val="Normal"/>
    <w:autoRedefine/>
    <w:uiPriority w:val="39"/>
    <w:unhideWhenUsed/>
    <w:rsid w:val="009B6601"/>
    <w:pPr>
      <w:spacing w:after="0"/>
      <w:ind w:left="220"/>
    </w:pPr>
    <w:rPr>
      <w:rFonts w:ascii="Times New Roman" w:hAnsi="Times New Roman" w:cstheme="minorHAnsi"/>
      <w:smallCaps/>
      <w:sz w:val="20"/>
      <w:szCs w:val="20"/>
    </w:rPr>
  </w:style>
  <w:style w:type="paragraph" w:styleId="NoSpacing">
    <w:name w:val="No Spacing"/>
    <w:uiPriority w:val="1"/>
    <w:qFormat/>
    <w:rsid w:val="00FB01B2"/>
    <w:pPr>
      <w:spacing w:after="0" w:line="240" w:lineRule="auto"/>
    </w:pPr>
  </w:style>
  <w:style w:type="paragraph" w:styleId="TOC3">
    <w:name w:val="toc 3"/>
    <w:basedOn w:val="Normal"/>
    <w:next w:val="Normal"/>
    <w:autoRedefine/>
    <w:uiPriority w:val="39"/>
    <w:unhideWhenUsed/>
    <w:rsid w:val="009B6601"/>
    <w:pPr>
      <w:spacing w:after="0"/>
      <w:ind w:left="440"/>
    </w:pPr>
    <w:rPr>
      <w:rFonts w:ascii="Times New Roman" w:hAnsi="Times New Roman" w:cstheme="minorHAnsi"/>
      <w:iCs/>
      <w:sz w:val="20"/>
      <w:szCs w:val="20"/>
    </w:rPr>
  </w:style>
  <w:style w:type="paragraph" w:styleId="TOC4">
    <w:name w:val="toc 4"/>
    <w:basedOn w:val="Normal"/>
    <w:next w:val="Normal"/>
    <w:autoRedefine/>
    <w:uiPriority w:val="39"/>
    <w:unhideWhenUsed/>
    <w:rsid w:val="00D92968"/>
    <w:pPr>
      <w:spacing w:before="120" w:after="120"/>
    </w:pPr>
    <w:rPr>
      <w:rFonts w:ascii="Times New Roman" w:hAnsi="Times New Roman" w:cstheme="minorHAnsi"/>
      <w:b/>
      <w:sz w:val="20"/>
      <w:szCs w:val="18"/>
    </w:rPr>
  </w:style>
  <w:style w:type="paragraph" w:styleId="TOC9">
    <w:name w:val="toc 9"/>
    <w:basedOn w:val="Normal"/>
    <w:next w:val="Normal"/>
    <w:autoRedefine/>
    <w:uiPriority w:val="39"/>
    <w:unhideWhenUsed/>
    <w:rsid w:val="00B836EC"/>
    <w:pPr>
      <w:spacing w:after="0"/>
      <w:ind w:left="1760"/>
    </w:pPr>
    <w:rPr>
      <w:rFonts w:cstheme="minorHAnsi"/>
      <w:sz w:val="18"/>
      <w:szCs w:val="18"/>
    </w:rPr>
  </w:style>
  <w:style w:type="paragraph" w:styleId="TOC5">
    <w:name w:val="toc 5"/>
    <w:basedOn w:val="Normal"/>
    <w:next w:val="Normal"/>
    <w:autoRedefine/>
    <w:uiPriority w:val="39"/>
    <w:unhideWhenUsed/>
    <w:rsid w:val="005A6153"/>
    <w:pPr>
      <w:spacing w:after="0"/>
      <w:ind w:left="880"/>
    </w:pPr>
    <w:rPr>
      <w:rFonts w:cstheme="minorHAnsi"/>
      <w:sz w:val="18"/>
      <w:szCs w:val="18"/>
    </w:rPr>
  </w:style>
  <w:style w:type="paragraph" w:styleId="TOC6">
    <w:name w:val="toc 6"/>
    <w:basedOn w:val="Normal"/>
    <w:next w:val="Normal"/>
    <w:autoRedefine/>
    <w:uiPriority w:val="39"/>
    <w:unhideWhenUsed/>
    <w:rsid w:val="005A6153"/>
    <w:pPr>
      <w:spacing w:after="0"/>
      <w:ind w:left="1100"/>
    </w:pPr>
    <w:rPr>
      <w:rFonts w:cstheme="minorHAnsi"/>
      <w:sz w:val="18"/>
      <w:szCs w:val="18"/>
    </w:rPr>
  </w:style>
  <w:style w:type="paragraph" w:styleId="TOC7">
    <w:name w:val="toc 7"/>
    <w:basedOn w:val="Normal"/>
    <w:next w:val="Normal"/>
    <w:autoRedefine/>
    <w:uiPriority w:val="39"/>
    <w:unhideWhenUsed/>
    <w:rsid w:val="005A6153"/>
    <w:pPr>
      <w:spacing w:after="0"/>
      <w:ind w:left="1320"/>
    </w:pPr>
    <w:rPr>
      <w:rFonts w:cstheme="minorHAnsi"/>
      <w:sz w:val="18"/>
      <w:szCs w:val="18"/>
    </w:rPr>
  </w:style>
  <w:style w:type="paragraph" w:styleId="TOC8">
    <w:name w:val="toc 8"/>
    <w:basedOn w:val="Normal"/>
    <w:next w:val="Normal"/>
    <w:autoRedefine/>
    <w:uiPriority w:val="39"/>
    <w:unhideWhenUsed/>
    <w:rsid w:val="005A6153"/>
    <w:pPr>
      <w:spacing w:after="0"/>
      <w:ind w:left="1540"/>
    </w:pPr>
    <w:rPr>
      <w:rFonts w:cstheme="minorHAnsi"/>
      <w:sz w:val="18"/>
      <w:szCs w:val="18"/>
    </w:rPr>
  </w:style>
  <w:style w:type="paragraph" w:styleId="TableofFigures">
    <w:name w:val="table of figures"/>
    <w:basedOn w:val="Normal"/>
    <w:next w:val="Normal"/>
    <w:uiPriority w:val="99"/>
    <w:unhideWhenUsed/>
    <w:rsid w:val="000305C7"/>
    <w:pPr>
      <w:spacing w:after="0"/>
      <w:ind w:left="440" w:hanging="440"/>
    </w:pPr>
    <w:rPr>
      <w:rFonts w:cstheme="minorHAnsi"/>
      <w:smallCaps/>
      <w:sz w:val="20"/>
      <w:szCs w:val="20"/>
    </w:rPr>
  </w:style>
  <w:style w:type="paragraph" w:customStyle="1" w:styleId="FigureTitle">
    <w:name w:val="FigureTitle"/>
    <w:basedOn w:val="BodyText"/>
    <w:rsid w:val="00EC25DB"/>
    <w:pPr>
      <w:spacing w:before="120" w:line="240" w:lineRule="auto"/>
      <w:jc w:val="center"/>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EC25DB"/>
    <w:pPr>
      <w:spacing w:after="120"/>
    </w:pPr>
  </w:style>
  <w:style w:type="character" w:customStyle="1" w:styleId="BodyTextChar">
    <w:name w:val="Body Text Char"/>
    <w:basedOn w:val="DefaultParagraphFont"/>
    <w:link w:val="BodyText"/>
    <w:uiPriority w:val="99"/>
    <w:semiHidden/>
    <w:rsid w:val="00EC25DB"/>
  </w:style>
  <w:style w:type="character" w:customStyle="1" w:styleId="Heading3Char">
    <w:name w:val="Heading 3 Char"/>
    <w:aliases w:val="Small Char"/>
    <w:basedOn w:val="DefaultParagraphFont"/>
    <w:link w:val="Heading3"/>
    <w:uiPriority w:val="9"/>
    <w:rsid w:val="00A82FFC"/>
    <w:rPr>
      <w:rFonts w:ascii="Times New Roman" w:eastAsiaTheme="majorEastAsia" w:hAnsi="Times New Roman" w:cs="Times New Roman"/>
      <w:b/>
      <w:i/>
      <w:color w:val="000000" w:themeColor="text1"/>
      <w:sz w:val="24"/>
      <w:szCs w:val="24"/>
    </w:rPr>
  </w:style>
  <w:style w:type="character" w:customStyle="1" w:styleId="Heading4Char">
    <w:name w:val="Heading 4 Char"/>
    <w:basedOn w:val="DefaultParagraphFont"/>
    <w:link w:val="Heading4"/>
    <w:uiPriority w:val="9"/>
    <w:rsid w:val="003C5C11"/>
    <w:rPr>
      <w:rFonts w:ascii="Times New Roman" w:eastAsiaTheme="majorEastAsia" w:hAnsi="Times New Roman" w:cs="Times New Roman"/>
      <w:b/>
      <w:iCs/>
      <w:color w:val="000000" w:themeColor="text1"/>
      <w:sz w:val="24"/>
      <w:szCs w:val="24"/>
    </w:rPr>
  </w:style>
  <w:style w:type="character" w:customStyle="1" w:styleId="Heading5Char">
    <w:name w:val="Heading 5 Char"/>
    <w:basedOn w:val="DefaultParagraphFont"/>
    <w:link w:val="Heading5"/>
    <w:uiPriority w:val="9"/>
    <w:rsid w:val="00DE246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DE246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rsid w:val="00DE246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rsid w:val="00DE246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46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2D1DB9"/>
    <w:pPr>
      <w:spacing w:after="0" w:line="480" w:lineRule="auto"/>
      <w:contextualSpacing/>
    </w:pPr>
    <w:rPr>
      <w:rFonts w:ascii="Times New Roman" w:eastAsiaTheme="majorEastAsia" w:hAnsi="Times New Roman" w:cs="Times New Roman"/>
      <w:b/>
      <w:spacing w:val="-10"/>
      <w:kern w:val="28"/>
      <w:sz w:val="30"/>
      <w:szCs w:val="30"/>
    </w:rPr>
  </w:style>
  <w:style w:type="character" w:customStyle="1" w:styleId="TitleChar">
    <w:name w:val="Title Char"/>
    <w:basedOn w:val="DefaultParagraphFont"/>
    <w:link w:val="Title"/>
    <w:uiPriority w:val="10"/>
    <w:rsid w:val="002D1DB9"/>
    <w:rPr>
      <w:rFonts w:ascii="Times New Roman" w:eastAsiaTheme="majorEastAsia" w:hAnsi="Times New Roman" w:cs="Times New Roman"/>
      <w:b/>
      <w:spacing w:val="-10"/>
      <w:kern w:val="28"/>
      <w:sz w:val="30"/>
      <w:szCs w:val="30"/>
    </w:rPr>
  </w:style>
  <w:style w:type="paragraph" w:customStyle="1" w:styleId="Equation">
    <w:name w:val="Equation"/>
    <w:basedOn w:val="Normal"/>
    <w:qFormat/>
    <w:rsid w:val="00913537"/>
    <w:pPr>
      <w:jc w:val="both"/>
    </w:pPr>
    <w:rPr>
      <w:rFonts w:ascii="Cambria Math" w:eastAsiaTheme="minorEastAsia" w:hAnsi="Cambria Math" w:cs="Times New Roman"/>
      <w:i/>
      <w:iCs/>
    </w:rPr>
  </w:style>
  <w:style w:type="paragraph" w:styleId="NormalWeb">
    <w:name w:val="Normal (Web)"/>
    <w:basedOn w:val="Normal"/>
    <w:uiPriority w:val="99"/>
    <w:unhideWhenUsed/>
    <w:rsid w:val="00B454DB"/>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3A37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A373E"/>
    <w:rPr>
      <w:sz w:val="20"/>
      <w:szCs w:val="20"/>
    </w:rPr>
  </w:style>
  <w:style w:type="character" w:styleId="FootnoteReference">
    <w:name w:val="footnote reference"/>
    <w:basedOn w:val="DefaultParagraphFont"/>
    <w:uiPriority w:val="99"/>
    <w:semiHidden/>
    <w:unhideWhenUsed/>
    <w:rsid w:val="003A373E"/>
    <w:rPr>
      <w:vertAlign w:val="superscript"/>
    </w:rPr>
  </w:style>
  <w:style w:type="paragraph" w:styleId="Bibliography">
    <w:name w:val="Bibliography"/>
    <w:basedOn w:val="Normal"/>
    <w:next w:val="Normal"/>
    <w:uiPriority w:val="37"/>
    <w:unhideWhenUsed/>
    <w:rsid w:val="00846FB6"/>
  </w:style>
  <w:style w:type="paragraph" w:customStyle="1" w:styleId="msonormal0">
    <w:name w:val="msonormal"/>
    <w:basedOn w:val="Normal"/>
    <w:uiPriority w:val="99"/>
    <w:semiHidden/>
    <w:rsid w:val="00B56160"/>
    <w:pPr>
      <w:spacing w:before="100" w:beforeAutospacing="1" w:after="100" w:afterAutospacing="1" w:line="240" w:lineRule="auto"/>
    </w:pPr>
    <w:rPr>
      <w:rFonts w:ascii="Times New Roman" w:eastAsiaTheme="minorEastAsia" w:hAnsi="Times New Roman" w:cs="Times New Roman"/>
      <w:sz w:val="24"/>
      <w:szCs w:val="24"/>
    </w:rPr>
  </w:style>
  <w:style w:type="paragraph" w:styleId="Subtitle">
    <w:name w:val="Subtitle"/>
    <w:basedOn w:val="Normal"/>
    <w:next w:val="Normal"/>
    <w:link w:val="SubtitleChar"/>
    <w:uiPriority w:val="11"/>
    <w:qFormat/>
    <w:rsid w:val="00B56160"/>
    <w:pPr>
      <w:spacing w:line="256" w:lineRule="auto"/>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56160"/>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91978">
      <w:bodyDiv w:val="1"/>
      <w:marLeft w:val="0"/>
      <w:marRight w:val="0"/>
      <w:marTop w:val="0"/>
      <w:marBottom w:val="0"/>
      <w:divBdr>
        <w:top w:val="none" w:sz="0" w:space="0" w:color="auto"/>
        <w:left w:val="none" w:sz="0" w:space="0" w:color="auto"/>
        <w:bottom w:val="none" w:sz="0" w:space="0" w:color="auto"/>
        <w:right w:val="none" w:sz="0" w:space="0" w:color="auto"/>
      </w:divBdr>
    </w:div>
    <w:div w:id="129179713">
      <w:bodyDiv w:val="1"/>
      <w:marLeft w:val="0"/>
      <w:marRight w:val="0"/>
      <w:marTop w:val="0"/>
      <w:marBottom w:val="0"/>
      <w:divBdr>
        <w:top w:val="none" w:sz="0" w:space="0" w:color="auto"/>
        <w:left w:val="none" w:sz="0" w:space="0" w:color="auto"/>
        <w:bottom w:val="none" w:sz="0" w:space="0" w:color="auto"/>
        <w:right w:val="none" w:sz="0" w:space="0" w:color="auto"/>
      </w:divBdr>
    </w:div>
    <w:div w:id="231741088">
      <w:bodyDiv w:val="1"/>
      <w:marLeft w:val="0"/>
      <w:marRight w:val="0"/>
      <w:marTop w:val="0"/>
      <w:marBottom w:val="0"/>
      <w:divBdr>
        <w:top w:val="none" w:sz="0" w:space="0" w:color="auto"/>
        <w:left w:val="none" w:sz="0" w:space="0" w:color="auto"/>
        <w:bottom w:val="none" w:sz="0" w:space="0" w:color="auto"/>
        <w:right w:val="none" w:sz="0" w:space="0" w:color="auto"/>
      </w:divBdr>
    </w:div>
    <w:div w:id="301278890">
      <w:bodyDiv w:val="1"/>
      <w:marLeft w:val="0"/>
      <w:marRight w:val="0"/>
      <w:marTop w:val="0"/>
      <w:marBottom w:val="0"/>
      <w:divBdr>
        <w:top w:val="none" w:sz="0" w:space="0" w:color="auto"/>
        <w:left w:val="none" w:sz="0" w:space="0" w:color="auto"/>
        <w:bottom w:val="none" w:sz="0" w:space="0" w:color="auto"/>
        <w:right w:val="none" w:sz="0" w:space="0" w:color="auto"/>
      </w:divBdr>
      <w:divsChild>
        <w:div w:id="169804202">
          <w:marLeft w:val="360"/>
          <w:marRight w:val="0"/>
          <w:marTop w:val="200"/>
          <w:marBottom w:val="0"/>
          <w:divBdr>
            <w:top w:val="none" w:sz="0" w:space="0" w:color="auto"/>
            <w:left w:val="none" w:sz="0" w:space="0" w:color="auto"/>
            <w:bottom w:val="none" w:sz="0" w:space="0" w:color="auto"/>
            <w:right w:val="none" w:sz="0" w:space="0" w:color="auto"/>
          </w:divBdr>
        </w:div>
        <w:div w:id="987439424">
          <w:marLeft w:val="360"/>
          <w:marRight w:val="0"/>
          <w:marTop w:val="200"/>
          <w:marBottom w:val="0"/>
          <w:divBdr>
            <w:top w:val="none" w:sz="0" w:space="0" w:color="auto"/>
            <w:left w:val="none" w:sz="0" w:space="0" w:color="auto"/>
            <w:bottom w:val="none" w:sz="0" w:space="0" w:color="auto"/>
            <w:right w:val="none" w:sz="0" w:space="0" w:color="auto"/>
          </w:divBdr>
        </w:div>
        <w:div w:id="1026446001">
          <w:marLeft w:val="360"/>
          <w:marRight w:val="0"/>
          <w:marTop w:val="200"/>
          <w:marBottom w:val="0"/>
          <w:divBdr>
            <w:top w:val="none" w:sz="0" w:space="0" w:color="auto"/>
            <w:left w:val="none" w:sz="0" w:space="0" w:color="auto"/>
            <w:bottom w:val="none" w:sz="0" w:space="0" w:color="auto"/>
            <w:right w:val="none" w:sz="0" w:space="0" w:color="auto"/>
          </w:divBdr>
        </w:div>
        <w:div w:id="1126006731">
          <w:marLeft w:val="360"/>
          <w:marRight w:val="0"/>
          <w:marTop w:val="200"/>
          <w:marBottom w:val="0"/>
          <w:divBdr>
            <w:top w:val="none" w:sz="0" w:space="0" w:color="auto"/>
            <w:left w:val="none" w:sz="0" w:space="0" w:color="auto"/>
            <w:bottom w:val="none" w:sz="0" w:space="0" w:color="auto"/>
            <w:right w:val="none" w:sz="0" w:space="0" w:color="auto"/>
          </w:divBdr>
        </w:div>
        <w:div w:id="1461846985">
          <w:marLeft w:val="360"/>
          <w:marRight w:val="0"/>
          <w:marTop w:val="200"/>
          <w:marBottom w:val="0"/>
          <w:divBdr>
            <w:top w:val="none" w:sz="0" w:space="0" w:color="auto"/>
            <w:left w:val="none" w:sz="0" w:space="0" w:color="auto"/>
            <w:bottom w:val="none" w:sz="0" w:space="0" w:color="auto"/>
            <w:right w:val="none" w:sz="0" w:space="0" w:color="auto"/>
          </w:divBdr>
        </w:div>
        <w:div w:id="1488666828">
          <w:marLeft w:val="360"/>
          <w:marRight w:val="0"/>
          <w:marTop w:val="200"/>
          <w:marBottom w:val="0"/>
          <w:divBdr>
            <w:top w:val="none" w:sz="0" w:space="0" w:color="auto"/>
            <w:left w:val="none" w:sz="0" w:space="0" w:color="auto"/>
            <w:bottom w:val="none" w:sz="0" w:space="0" w:color="auto"/>
            <w:right w:val="none" w:sz="0" w:space="0" w:color="auto"/>
          </w:divBdr>
        </w:div>
      </w:divsChild>
    </w:div>
    <w:div w:id="307393958">
      <w:bodyDiv w:val="1"/>
      <w:marLeft w:val="0"/>
      <w:marRight w:val="0"/>
      <w:marTop w:val="0"/>
      <w:marBottom w:val="0"/>
      <w:divBdr>
        <w:top w:val="none" w:sz="0" w:space="0" w:color="auto"/>
        <w:left w:val="none" w:sz="0" w:space="0" w:color="auto"/>
        <w:bottom w:val="none" w:sz="0" w:space="0" w:color="auto"/>
        <w:right w:val="none" w:sz="0" w:space="0" w:color="auto"/>
      </w:divBdr>
    </w:div>
    <w:div w:id="347295233">
      <w:bodyDiv w:val="1"/>
      <w:marLeft w:val="0"/>
      <w:marRight w:val="0"/>
      <w:marTop w:val="0"/>
      <w:marBottom w:val="0"/>
      <w:divBdr>
        <w:top w:val="none" w:sz="0" w:space="0" w:color="auto"/>
        <w:left w:val="none" w:sz="0" w:space="0" w:color="auto"/>
        <w:bottom w:val="none" w:sz="0" w:space="0" w:color="auto"/>
        <w:right w:val="none" w:sz="0" w:space="0" w:color="auto"/>
      </w:divBdr>
    </w:div>
    <w:div w:id="443578838">
      <w:bodyDiv w:val="1"/>
      <w:marLeft w:val="0"/>
      <w:marRight w:val="0"/>
      <w:marTop w:val="0"/>
      <w:marBottom w:val="0"/>
      <w:divBdr>
        <w:top w:val="none" w:sz="0" w:space="0" w:color="auto"/>
        <w:left w:val="none" w:sz="0" w:space="0" w:color="auto"/>
        <w:bottom w:val="none" w:sz="0" w:space="0" w:color="auto"/>
        <w:right w:val="none" w:sz="0" w:space="0" w:color="auto"/>
      </w:divBdr>
    </w:div>
    <w:div w:id="593826581">
      <w:bodyDiv w:val="1"/>
      <w:marLeft w:val="0"/>
      <w:marRight w:val="0"/>
      <w:marTop w:val="0"/>
      <w:marBottom w:val="0"/>
      <w:divBdr>
        <w:top w:val="none" w:sz="0" w:space="0" w:color="auto"/>
        <w:left w:val="none" w:sz="0" w:space="0" w:color="auto"/>
        <w:bottom w:val="none" w:sz="0" w:space="0" w:color="auto"/>
        <w:right w:val="none" w:sz="0" w:space="0" w:color="auto"/>
      </w:divBdr>
    </w:div>
    <w:div w:id="679308754">
      <w:bodyDiv w:val="1"/>
      <w:marLeft w:val="0"/>
      <w:marRight w:val="0"/>
      <w:marTop w:val="0"/>
      <w:marBottom w:val="0"/>
      <w:divBdr>
        <w:top w:val="none" w:sz="0" w:space="0" w:color="auto"/>
        <w:left w:val="none" w:sz="0" w:space="0" w:color="auto"/>
        <w:bottom w:val="none" w:sz="0" w:space="0" w:color="auto"/>
        <w:right w:val="none" w:sz="0" w:space="0" w:color="auto"/>
      </w:divBdr>
    </w:div>
    <w:div w:id="703209175">
      <w:bodyDiv w:val="1"/>
      <w:marLeft w:val="0"/>
      <w:marRight w:val="0"/>
      <w:marTop w:val="0"/>
      <w:marBottom w:val="0"/>
      <w:divBdr>
        <w:top w:val="none" w:sz="0" w:space="0" w:color="auto"/>
        <w:left w:val="none" w:sz="0" w:space="0" w:color="auto"/>
        <w:bottom w:val="none" w:sz="0" w:space="0" w:color="auto"/>
        <w:right w:val="none" w:sz="0" w:space="0" w:color="auto"/>
      </w:divBdr>
      <w:divsChild>
        <w:div w:id="231896537">
          <w:marLeft w:val="360"/>
          <w:marRight w:val="0"/>
          <w:marTop w:val="200"/>
          <w:marBottom w:val="0"/>
          <w:divBdr>
            <w:top w:val="none" w:sz="0" w:space="0" w:color="auto"/>
            <w:left w:val="none" w:sz="0" w:space="0" w:color="auto"/>
            <w:bottom w:val="none" w:sz="0" w:space="0" w:color="auto"/>
            <w:right w:val="none" w:sz="0" w:space="0" w:color="auto"/>
          </w:divBdr>
        </w:div>
        <w:div w:id="666127363">
          <w:marLeft w:val="360"/>
          <w:marRight w:val="0"/>
          <w:marTop w:val="200"/>
          <w:marBottom w:val="0"/>
          <w:divBdr>
            <w:top w:val="none" w:sz="0" w:space="0" w:color="auto"/>
            <w:left w:val="none" w:sz="0" w:space="0" w:color="auto"/>
            <w:bottom w:val="none" w:sz="0" w:space="0" w:color="auto"/>
            <w:right w:val="none" w:sz="0" w:space="0" w:color="auto"/>
          </w:divBdr>
        </w:div>
        <w:div w:id="739447011">
          <w:marLeft w:val="1080"/>
          <w:marRight w:val="0"/>
          <w:marTop w:val="100"/>
          <w:marBottom w:val="0"/>
          <w:divBdr>
            <w:top w:val="none" w:sz="0" w:space="0" w:color="auto"/>
            <w:left w:val="none" w:sz="0" w:space="0" w:color="auto"/>
            <w:bottom w:val="none" w:sz="0" w:space="0" w:color="auto"/>
            <w:right w:val="none" w:sz="0" w:space="0" w:color="auto"/>
          </w:divBdr>
        </w:div>
        <w:div w:id="850026370">
          <w:marLeft w:val="1080"/>
          <w:marRight w:val="0"/>
          <w:marTop w:val="100"/>
          <w:marBottom w:val="0"/>
          <w:divBdr>
            <w:top w:val="none" w:sz="0" w:space="0" w:color="auto"/>
            <w:left w:val="none" w:sz="0" w:space="0" w:color="auto"/>
            <w:bottom w:val="none" w:sz="0" w:space="0" w:color="auto"/>
            <w:right w:val="none" w:sz="0" w:space="0" w:color="auto"/>
          </w:divBdr>
        </w:div>
        <w:div w:id="954602078">
          <w:marLeft w:val="1080"/>
          <w:marRight w:val="0"/>
          <w:marTop w:val="100"/>
          <w:marBottom w:val="0"/>
          <w:divBdr>
            <w:top w:val="none" w:sz="0" w:space="0" w:color="auto"/>
            <w:left w:val="none" w:sz="0" w:space="0" w:color="auto"/>
            <w:bottom w:val="none" w:sz="0" w:space="0" w:color="auto"/>
            <w:right w:val="none" w:sz="0" w:space="0" w:color="auto"/>
          </w:divBdr>
        </w:div>
        <w:div w:id="965618850">
          <w:marLeft w:val="1080"/>
          <w:marRight w:val="0"/>
          <w:marTop w:val="100"/>
          <w:marBottom w:val="0"/>
          <w:divBdr>
            <w:top w:val="none" w:sz="0" w:space="0" w:color="auto"/>
            <w:left w:val="none" w:sz="0" w:space="0" w:color="auto"/>
            <w:bottom w:val="none" w:sz="0" w:space="0" w:color="auto"/>
            <w:right w:val="none" w:sz="0" w:space="0" w:color="auto"/>
          </w:divBdr>
        </w:div>
        <w:div w:id="1583640572">
          <w:marLeft w:val="1080"/>
          <w:marRight w:val="0"/>
          <w:marTop w:val="100"/>
          <w:marBottom w:val="0"/>
          <w:divBdr>
            <w:top w:val="none" w:sz="0" w:space="0" w:color="auto"/>
            <w:left w:val="none" w:sz="0" w:space="0" w:color="auto"/>
            <w:bottom w:val="none" w:sz="0" w:space="0" w:color="auto"/>
            <w:right w:val="none" w:sz="0" w:space="0" w:color="auto"/>
          </w:divBdr>
        </w:div>
        <w:div w:id="1760325649">
          <w:marLeft w:val="1080"/>
          <w:marRight w:val="0"/>
          <w:marTop w:val="100"/>
          <w:marBottom w:val="0"/>
          <w:divBdr>
            <w:top w:val="none" w:sz="0" w:space="0" w:color="auto"/>
            <w:left w:val="none" w:sz="0" w:space="0" w:color="auto"/>
            <w:bottom w:val="none" w:sz="0" w:space="0" w:color="auto"/>
            <w:right w:val="none" w:sz="0" w:space="0" w:color="auto"/>
          </w:divBdr>
        </w:div>
      </w:divsChild>
    </w:div>
    <w:div w:id="718163860">
      <w:bodyDiv w:val="1"/>
      <w:marLeft w:val="0"/>
      <w:marRight w:val="0"/>
      <w:marTop w:val="0"/>
      <w:marBottom w:val="0"/>
      <w:divBdr>
        <w:top w:val="none" w:sz="0" w:space="0" w:color="auto"/>
        <w:left w:val="none" w:sz="0" w:space="0" w:color="auto"/>
        <w:bottom w:val="none" w:sz="0" w:space="0" w:color="auto"/>
        <w:right w:val="none" w:sz="0" w:space="0" w:color="auto"/>
      </w:divBdr>
    </w:div>
    <w:div w:id="747263788">
      <w:bodyDiv w:val="1"/>
      <w:marLeft w:val="0"/>
      <w:marRight w:val="0"/>
      <w:marTop w:val="0"/>
      <w:marBottom w:val="0"/>
      <w:divBdr>
        <w:top w:val="none" w:sz="0" w:space="0" w:color="auto"/>
        <w:left w:val="none" w:sz="0" w:space="0" w:color="auto"/>
        <w:bottom w:val="none" w:sz="0" w:space="0" w:color="auto"/>
        <w:right w:val="none" w:sz="0" w:space="0" w:color="auto"/>
      </w:divBdr>
    </w:div>
    <w:div w:id="775902419">
      <w:bodyDiv w:val="1"/>
      <w:marLeft w:val="0"/>
      <w:marRight w:val="0"/>
      <w:marTop w:val="0"/>
      <w:marBottom w:val="0"/>
      <w:divBdr>
        <w:top w:val="none" w:sz="0" w:space="0" w:color="auto"/>
        <w:left w:val="none" w:sz="0" w:space="0" w:color="auto"/>
        <w:bottom w:val="none" w:sz="0" w:space="0" w:color="auto"/>
        <w:right w:val="none" w:sz="0" w:space="0" w:color="auto"/>
      </w:divBdr>
    </w:div>
    <w:div w:id="838228439">
      <w:bodyDiv w:val="1"/>
      <w:marLeft w:val="0"/>
      <w:marRight w:val="0"/>
      <w:marTop w:val="0"/>
      <w:marBottom w:val="0"/>
      <w:divBdr>
        <w:top w:val="none" w:sz="0" w:space="0" w:color="auto"/>
        <w:left w:val="none" w:sz="0" w:space="0" w:color="auto"/>
        <w:bottom w:val="none" w:sz="0" w:space="0" w:color="auto"/>
        <w:right w:val="none" w:sz="0" w:space="0" w:color="auto"/>
      </w:divBdr>
    </w:div>
    <w:div w:id="953174233">
      <w:bodyDiv w:val="1"/>
      <w:marLeft w:val="0"/>
      <w:marRight w:val="0"/>
      <w:marTop w:val="0"/>
      <w:marBottom w:val="0"/>
      <w:divBdr>
        <w:top w:val="none" w:sz="0" w:space="0" w:color="auto"/>
        <w:left w:val="none" w:sz="0" w:space="0" w:color="auto"/>
        <w:bottom w:val="none" w:sz="0" w:space="0" w:color="auto"/>
        <w:right w:val="none" w:sz="0" w:space="0" w:color="auto"/>
      </w:divBdr>
    </w:div>
    <w:div w:id="1010909837">
      <w:bodyDiv w:val="1"/>
      <w:marLeft w:val="0"/>
      <w:marRight w:val="0"/>
      <w:marTop w:val="0"/>
      <w:marBottom w:val="0"/>
      <w:divBdr>
        <w:top w:val="none" w:sz="0" w:space="0" w:color="auto"/>
        <w:left w:val="none" w:sz="0" w:space="0" w:color="auto"/>
        <w:bottom w:val="none" w:sz="0" w:space="0" w:color="auto"/>
        <w:right w:val="none" w:sz="0" w:space="0" w:color="auto"/>
      </w:divBdr>
    </w:div>
    <w:div w:id="1041437298">
      <w:bodyDiv w:val="1"/>
      <w:marLeft w:val="0"/>
      <w:marRight w:val="0"/>
      <w:marTop w:val="0"/>
      <w:marBottom w:val="0"/>
      <w:divBdr>
        <w:top w:val="none" w:sz="0" w:space="0" w:color="auto"/>
        <w:left w:val="none" w:sz="0" w:space="0" w:color="auto"/>
        <w:bottom w:val="none" w:sz="0" w:space="0" w:color="auto"/>
        <w:right w:val="none" w:sz="0" w:space="0" w:color="auto"/>
      </w:divBdr>
    </w:div>
    <w:div w:id="1063211601">
      <w:bodyDiv w:val="1"/>
      <w:marLeft w:val="0"/>
      <w:marRight w:val="0"/>
      <w:marTop w:val="0"/>
      <w:marBottom w:val="0"/>
      <w:divBdr>
        <w:top w:val="none" w:sz="0" w:space="0" w:color="auto"/>
        <w:left w:val="none" w:sz="0" w:space="0" w:color="auto"/>
        <w:bottom w:val="none" w:sz="0" w:space="0" w:color="auto"/>
        <w:right w:val="none" w:sz="0" w:space="0" w:color="auto"/>
      </w:divBdr>
    </w:div>
    <w:div w:id="1103300128">
      <w:bodyDiv w:val="1"/>
      <w:marLeft w:val="0"/>
      <w:marRight w:val="0"/>
      <w:marTop w:val="0"/>
      <w:marBottom w:val="0"/>
      <w:divBdr>
        <w:top w:val="none" w:sz="0" w:space="0" w:color="auto"/>
        <w:left w:val="none" w:sz="0" w:space="0" w:color="auto"/>
        <w:bottom w:val="none" w:sz="0" w:space="0" w:color="auto"/>
        <w:right w:val="none" w:sz="0" w:space="0" w:color="auto"/>
      </w:divBdr>
    </w:div>
    <w:div w:id="1110932418">
      <w:bodyDiv w:val="1"/>
      <w:marLeft w:val="0"/>
      <w:marRight w:val="0"/>
      <w:marTop w:val="0"/>
      <w:marBottom w:val="0"/>
      <w:divBdr>
        <w:top w:val="none" w:sz="0" w:space="0" w:color="auto"/>
        <w:left w:val="none" w:sz="0" w:space="0" w:color="auto"/>
        <w:bottom w:val="none" w:sz="0" w:space="0" w:color="auto"/>
        <w:right w:val="none" w:sz="0" w:space="0" w:color="auto"/>
      </w:divBdr>
    </w:div>
    <w:div w:id="1244098035">
      <w:bodyDiv w:val="1"/>
      <w:marLeft w:val="0"/>
      <w:marRight w:val="0"/>
      <w:marTop w:val="0"/>
      <w:marBottom w:val="0"/>
      <w:divBdr>
        <w:top w:val="none" w:sz="0" w:space="0" w:color="auto"/>
        <w:left w:val="none" w:sz="0" w:space="0" w:color="auto"/>
        <w:bottom w:val="none" w:sz="0" w:space="0" w:color="auto"/>
        <w:right w:val="none" w:sz="0" w:space="0" w:color="auto"/>
      </w:divBdr>
    </w:div>
    <w:div w:id="1252736659">
      <w:bodyDiv w:val="1"/>
      <w:marLeft w:val="0"/>
      <w:marRight w:val="0"/>
      <w:marTop w:val="0"/>
      <w:marBottom w:val="0"/>
      <w:divBdr>
        <w:top w:val="none" w:sz="0" w:space="0" w:color="auto"/>
        <w:left w:val="none" w:sz="0" w:space="0" w:color="auto"/>
        <w:bottom w:val="none" w:sz="0" w:space="0" w:color="auto"/>
        <w:right w:val="none" w:sz="0" w:space="0" w:color="auto"/>
      </w:divBdr>
    </w:div>
    <w:div w:id="1256091069">
      <w:bodyDiv w:val="1"/>
      <w:marLeft w:val="0"/>
      <w:marRight w:val="0"/>
      <w:marTop w:val="0"/>
      <w:marBottom w:val="0"/>
      <w:divBdr>
        <w:top w:val="none" w:sz="0" w:space="0" w:color="auto"/>
        <w:left w:val="none" w:sz="0" w:space="0" w:color="auto"/>
        <w:bottom w:val="none" w:sz="0" w:space="0" w:color="auto"/>
        <w:right w:val="none" w:sz="0" w:space="0" w:color="auto"/>
      </w:divBdr>
    </w:div>
    <w:div w:id="1261529558">
      <w:bodyDiv w:val="1"/>
      <w:marLeft w:val="0"/>
      <w:marRight w:val="0"/>
      <w:marTop w:val="0"/>
      <w:marBottom w:val="0"/>
      <w:divBdr>
        <w:top w:val="none" w:sz="0" w:space="0" w:color="auto"/>
        <w:left w:val="none" w:sz="0" w:space="0" w:color="auto"/>
        <w:bottom w:val="none" w:sz="0" w:space="0" w:color="auto"/>
        <w:right w:val="none" w:sz="0" w:space="0" w:color="auto"/>
      </w:divBdr>
    </w:div>
    <w:div w:id="1266573898">
      <w:bodyDiv w:val="1"/>
      <w:marLeft w:val="0"/>
      <w:marRight w:val="0"/>
      <w:marTop w:val="0"/>
      <w:marBottom w:val="0"/>
      <w:divBdr>
        <w:top w:val="none" w:sz="0" w:space="0" w:color="auto"/>
        <w:left w:val="none" w:sz="0" w:space="0" w:color="auto"/>
        <w:bottom w:val="none" w:sz="0" w:space="0" w:color="auto"/>
        <w:right w:val="none" w:sz="0" w:space="0" w:color="auto"/>
      </w:divBdr>
    </w:div>
    <w:div w:id="1315916419">
      <w:bodyDiv w:val="1"/>
      <w:marLeft w:val="0"/>
      <w:marRight w:val="0"/>
      <w:marTop w:val="0"/>
      <w:marBottom w:val="0"/>
      <w:divBdr>
        <w:top w:val="none" w:sz="0" w:space="0" w:color="auto"/>
        <w:left w:val="none" w:sz="0" w:space="0" w:color="auto"/>
        <w:bottom w:val="none" w:sz="0" w:space="0" w:color="auto"/>
        <w:right w:val="none" w:sz="0" w:space="0" w:color="auto"/>
      </w:divBdr>
    </w:div>
    <w:div w:id="1661426872">
      <w:bodyDiv w:val="1"/>
      <w:marLeft w:val="0"/>
      <w:marRight w:val="0"/>
      <w:marTop w:val="0"/>
      <w:marBottom w:val="0"/>
      <w:divBdr>
        <w:top w:val="none" w:sz="0" w:space="0" w:color="auto"/>
        <w:left w:val="none" w:sz="0" w:space="0" w:color="auto"/>
        <w:bottom w:val="none" w:sz="0" w:space="0" w:color="auto"/>
        <w:right w:val="none" w:sz="0" w:space="0" w:color="auto"/>
      </w:divBdr>
    </w:div>
    <w:div w:id="1682777831">
      <w:bodyDiv w:val="1"/>
      <w:marLeft w:val="0"/>
      <w:marRight w:val="0"/>
      <w:marTop w:val="0"/>
      <w:marBottom w:val="0"/>
      <w:divBdr>
        <w:top w:val="none" w:sz="0" w:space="0" w:color="auto"/>
        <w:left w:val="none" w:sz="0" w:space="0" w:color="auto"/>
        <w:bottom w:val="none" w:sz="0" w:space="0" w:color="auto"/>
        <w:right w:val="none" w:sz="0" w:space="0" w:color="auto"/>
      </w:divBdr>
    </w:div>
    <w:div w:id="1708867297">
      <w:bodyDiv w:val="1"/>
      <w:marLeft w:val="0"/>
      <w:marRight w:val="0"/>
      <w:marTop w:val="0"/>
      <w:marBottom w:val="0"/>
      <w:divBdr>
        <w:top w:val="none" w:sz="0" w:space="0" w:color="auto"/>
        <w:left w:val="none" w:sz="0" w:space="0" w:color="auto"/>
        <w:bottom w:val="none" w:sz="0" w:space="0" w:color="auto"/>
        <w:right w:val="none" w:sz="0" w:space="0" w:color="auto"/>
      </w:divBdr>
      <w:divsChild>
        <w:div w:id="189537185">
          <w:marLeft w:val="1080"/>
          <w:marRight w:val="0"/>
          <w:marTop w:val="100"/>
          <w:marBottom w:val="0"/>
          <w:divBdr>
            <w:top w:val="none" w:sz="0" w:space="0" w:color="auto"/>
            <w:left w:val="none" w:sz="0" w:space="0" w:color="auto"/>
            <w:bottom w:val="none" w:sz="0" w:space="0" w:color="auto"/>
            <w:right w:val="none" w:sz="0" w:space="0" w:color="auto"/>
          </w:divBdr>
        </w:div>
        <w:div w:id="362874269">
          <w:marLeft w:val="1080"/>
          <w:marRight w:val="0"/>
          <w:marTop w:val="100"/>
          <w:marBottom w:val="0"/>
          <w:divBdr>
            <w:top w:val="none" w:sz="0" w:space="0" w:color="auto"/>
            <w:left w:val="none" w:sz="0" w:space="0" w:color="auto"/>
            <w:bottom w:val="none" w:sz="0" w:space="0" w:color="auto"/>
            <w:right w:val="none" w:sz="0" w:space="0" w:color="auto"/>
          </w:divBdr>
        </w:div>
        <w:div w:id="453326526">
          <w:marLeft w:val="1800"/>
          <w:marRight w:val="0"/>
          <w:marTop w:val="100"/>
          <w:marBottom w:val="0"/>
          <w:divBdr>
            <w:top w:val="none" w:sz="0" w:space="0" w:color="auto"/>
            <w:left w:val="none" w:sz="0" w:space="0" w:color="auto"/>
            <w:bottom w:val="none" w:sz="0" w:space="0" w:color="auto"/>
            <w:right w:val="none" w:sz="0" w:space="0" w:color="auto"/>
          </w:divBdr>
        </w:div>
        <w:div w:id="625737890">
          <w:marLeft w:val="360"/>
          <w:marRight w:val="0"/>
          <w:marTop w:val="200"/>
          <w:marBottom w:val="0"/>
          <w:divBdr>
            <w:top w:val="none" w:sz="0" w:space="0" w:color="auto"/>
            <w:left w:val="none" w:sz="0" w:space="0" w:color="auto"/>
            <w:bottom w:val="none" w:sz="0" w:space="0" w:color="auto"/>
            <w:right w:val="none" w:sz="0" w:space="0" w:color="auto"/>
          </w:divBdr>
        </w:div>
        <w:div w:id="791092585">
          <w:marLeft w:val="1080"/>
          <w:marRight w:val="0"/>
          <w:marTop w:val="100"/>
          <w:marBottom w:val="0"/>
          <w:divBdr>
            <w:top w:val="none" w:sz="0" w:space="0" w:color="auto"/>
            <w:left w:val="none" w:sz="0" w:space="0" w:color="auto"/>
            <w:bottom w:val="none" w:sz="0" w:space="0" w:color="auto"/>
            <w:right w:val="none" w:sz="0" w:space="0" w:color="auto"/>
          </w:divBdr>
        </w:div>
        <w:div w:id="845750243">
          <w:marLeft w:val="360"/>
          <w:marRight w:val="0"/>
          <w:marTop w:val="200"/>
          <w:marBottom w:val="0"/>
          <w:divBdr>
            <w:top w:val="none" w:sz="0" w:space="0" w:color="auto"/>
            <w:left w:val="none" w:sz="0" w:space="0" w:color="auto"/>
            <w:bottom w:val="none" w:sz="0" w:space="0" w:color="auto"/>
            <w:right w:val="none" w:sz="0" w:space="0" w:color="auto"/>
          </w:divBdr>
        </w:div>
        <w:div w:id="1114788230">
          <w:marLeft w:val="1800"/>
          <w:marRight w:val="0"/>
          <w:marTop w:val="100"/>
          <w:marBottom w:val="0"/>
          <w:divBdr>
            <w:top w:val="none" w:sz="0" w:space="0" w:color="auto"/>
            <w:left w:val="none" w:sz="0" w:space="0" w:color="auto"/>
            <w:bottom w:val="none" w:sz="0" w:space="0" w:color="auto"/>
            <w:right w:val="none" w:sz="0" w:space="0" w:color="auto"/>
          </w:divBdr>
        </w:div>
        <w:div w:id="1634142439">
          <w:marLeft w:val="1080"/>
          <w:marRight w:val="0"/>
          <w:marTop w:val="100"/>
          <w:marBottom w:val="0"/>
          <w:divBdr>
            <w:top w:val="none" w:sz="0" w:space="0" w:color="auto"/>
            <w:left w:val="none" w:sz="0" w:space="0" w:color="auto"/>
            <w:bottom w:val="none" w:sz="0" w:space="0" w:color="auto"/>
            <w:right w:val="none" w:sz="0" w:space="0" w:color="auto"/>
          </w:divBdr>
        </w:div>
        <w:div w:id="1880626342">
          <w:marLeft w:val="1800"/>
          <w:marRight w:val="0"/>
          <w:marTop w:val="100"/>
          <w:marBottom w:val="0"/>
          <w:divBdr>
            <w:top w:val="none" w:sz="0" w:space="0" w:color="auto"/>
            <w:left w:val="none" w:sz="0" w:space="0" w:color="auto"/>
            <w:bottom w:val="none" w:sz="0" w:space="0" w:color="auto"/>
            <w:right w:val="none" w:sz="0" w:space="0" w:color="auto"/>
          </w:divBdr>
        </w:div>
        <w:div w:id="1969777958">
          <w:marLeft w:val="360"/>
          <w:marRight w:val="0"/>
          <w:marTop w:val="200"/>
          <w:marBottom w:val="0"/>
          <w:divBdr>
            <w:top w:val="none" w:sz="0" w:space="0" w:color="auto"/>
            <w:left w:val="none" w:sz="0" w:space="0" w:color="auto"/>
            <w:bottom w:val="none" w:sz="0" w:space="0" w:color="auto"/>
            <w:right w:val="none" w:sz="0" w:space="0" w:color="auto"/>
          </w:divBdr>
        </w:div>
        <w:div w:id="2064986643">
          <w:marLeft w:val="360"/>
          <w:marRight w:val="0"/>
          <w:marTop w:val="200"/>
          <w:marBottom w:val="0"/>
          <w:divBdr>
            <w:top w:val="none" w:sz="0" w:space="0" w:color="auto"/>
            <w:left w:val="none" w:sz="0" w:space="0" w:color="auto"/>
            <w:bottom w:val="none" w:sz="0" w:space="0" w:color="auto"/>
            <w:right w:val="none" w:sz="0" w:space="0" w:color="auto"/>
          </w:divBdr>
        </w:div>
      </w:divsChild>
    </w:div>
    <w:div w:id="1806466332">
      <w:bodyDiv w:val="1"/>
      <w:marLeft w:val="0"/>
      <w:marRight w:val="0"/>
      <w:marTop w:val="0"/>
      <w:marBottom w:val="0"/>
      <w:divBdr>
        <w:top w:val="none" w:sz="0" w:space="0" w:color="auto"/>
        <w:left w:val="none" w:sz="0" w:space="0" w:color="auto"/>
        <w:bottom w:val="none" w:sz="0" w:space="0" w:color="auto"/>
        <w:right w:val="none" w:sz="0" w:space="0" w:color="auto"/>
      </w:divBdr>
    </w:div>
    <w:div w:id="1810201371">
      <w:bodyDiv w:val="1"/>
      <w:marLeft w:val="0"/>
      <w:marRight w:val="0"/>
      <w:marTop w:val="0"/>
      <w:marBottom w:val="0"/>
      <w:divBdr>
        <w:top w:val="none" w:sz="0" w:space="0" w:color="auto"/>
        <w:left w:val="none" w:sz="0" w:space="0" w:color="auto"/>
        <w:bottom w:val="none" w:sz="0" w:space="0" w:color="auto"/>
        <w:right w:val="none" w:sz="0" w:space="0" w:color="auto"/>
      </w:divBdr>
    </w:div>
    <w:div w:id="1817868456">
      <w:bodyDiv w:val="1"/>
      <w:marLeft w:val="0"/>
      <w:marRight w:val="0"/>
      <w:marTop w:val="0"/>
      <w:marBottom w:val="0"/>
      <w:divBdr>
        <w:top w:val="none" w:sz="0" w:space="0" w:color="auto"/>
        <w:left w:val="none" w:sz="0" w:space="0" w:color="auto"/>
        <w:bottom w:val="none" w:sz="0" w:space="0" w:color="auto"/>
        <w:right w:val="none" w:sz="0" w:space="0" w:color="auto"/>
      </w:divBdr>
    </w:div>
    <w:div w:id="1926957877">
      <w:bodyDiv w:val="1"/>
      <w:marLeft w:val="0"/>
      <w:marRight w:val="0"/>
      <w:marTop w:val="0"/>
      <w:marBottom w:val="0"/>
      <w:divBdr>
        <w:top w:val="none" w:sz="0" w:space="0" w:color="auto"/>
        <w:left w:val="none" w:sz="0" w:space="0" w:color="auto"/>
        <w:bottom w:val="none" w:sz="0" w:space="0" w:color="auto"/>
        <w:right w:val="none" w:sz="0" w:space="0" w:color="auto"/>
      </w:divBdr>
    </w:div>
    <w:div w:id="1993872402">
      <w:bodyDiv w:val="1"/>
      <w:marLeft w:val="0"/>
      <w:marRight w:val="0"/>
      <w:marTop w:val="0"/>
      <w:marBottom w:val="0"/>
      <w:divBdr>
        <w:top w:val="none" w:sz="0" w:space="0" w:color="auto"/>
        <w:left w:val="none" w:sz="0" w:space="0" w:color="auto"/>
        <w:bottom w:val="none" w:sz="0" w:space="0" w:color="auto"/>
        <w:right w:val="none" w:sz="0" w:space="0" w:color="auto"/>
      </w:divBdr>
    </w:div>
    <w:div w:id="2012947641">
      <w:bodyDiv w:val="1"/>
      <w:marLeft w:val="0"/>
      <w:marRight w:val="0"/>
      <w:marTop w:val="0"/>
      <w:marBottom w:val="0"/>
      <w:divBdr>
        <w:top w:val="none" w:sz="0" w:space="0" w:color="auto"/>
        <w:left w:val="none" w:sz="0" w:space="0" w:color="auto"/>
        <w:bottom w:val="none" w:sz="0" w:space="0" w:color="auto"/>
        <w:right w:val="none" w:sz="0" w:space="0" w:color="auto"/>
      </w:divBdr>
    </w:div>
    <w:div w:id="2027709572">
      <w:bodyDiv w:val="1"/>
      <w:marLeft w:val="0"/>
      <w:marRight w:val="0"/>
      <w:marTop w:val="0"/>
      <w:marBottom w:val="0"/>
      <w:divBdr>
        <w:top w:val="none" w:sz="0" w:space="0" w:color="auto"/>
        <w:left w:val="none" w:sz="0" w:space="0" w:color="auto"/>
        <w:bottom w:val="none" w:sz="0" w:space="0" w:color="auto"/>
        <w:right w:val="none" w:sz="0" w:space="0" w:color="auto"/>
      </w:divBdr>
    </w:div>
    <w:div w:id="2030906876">
      <w:bodyDiv w:val="1"/>
      <w:marLeft w:val="0"/>
      <w:marRight w:val="0"/>
      <w:marTop w:val="0"/>
      <w:marBottom w:val="0"/>
      <w:divBdr>
        <w:top w:val="none" w:sz="0" w:space="0" w:color="auto"/>
        <w:left w:val="none" w:sz="0" w:space="0" w:color="auto"/>
        <w:bottom w:val="none" w:sz="0" w:space="0" w:color="auto"/>
        <w:right w:val="none" w:sz="0" w:space="0" w:color="auto"/>
      </w:divBdr>
    </w:div>
    <w:div w:id="2035688567">
      <w:bodyDiv w:val="1"/>
      <w:marLeft w:val="0"/>
      <w:marRight w:val="0"/>
      <w:marTop w:val="0"/>
      <w:marBottom w:val="0"/>
      <w:divBdr>
        <w:top w:val="none" w:sz="0" w:space="0" w:color="auto"/>
        <w:left w:val="none" w:sz="0" w:space="0" w:color="auto"/>
        <w:bottom w:val="none" w:sz="0" w:space="0" w:color="auto"/>
        <w:right w:val="none" w:sz="0" w:space="0" w:color="auto"/>
      </w:divBdr>
    </w:div>
    <w:div w:id="2052877287">
      <w:bodyDiv w:val="1"/>
      <w:marLeft w:val="0"/>
      <w:marRight w:val="0"/>
      <w:marTop w:val="0"/>
      <w:marBottom w:val="0"/>
      <w:divBdr>
        <w:top w:val="none" w:sz="0" w:space="0" w:color="auto"/>
        <w:left w:val="none" w:sz="0" w:space="0" w:color="auto"/>
        <w:bottom w:val="none" w:sz="0" w:space="0" w:color="auto"/>
        <w:right w:val="none" w:sz="0" w:space="0" w:color="auto"/>
      </w:divBdr>
    </w:div>
    <w:div w:id="2132242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chart" Target="charts/chart4.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chart" Target="charts/chart3.xml"/><Relationship Id="rId38"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1.xml"/><Relationship Id="rId32" Type="http://schemas.openxmlformats.org/officeDocument/2006/relationships/chart" Target="charts/chart2.xml"/><Relationship Id="rId37" Type="http://schemas.openxmlformats.org/officeDocument/2006/relationships/chart" Target="charts/chart7.xml"/><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0.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chart" Target="charts/chart6.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0.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chart" Target="charts/chart5.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ryas\OneDrive\Desktop\My%20Reserach\SoftwareX\CorrealationValidat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ryas\OneDrive\Desktop\My%20Reserach\SoftwareX\CorrealationValid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ryas\OneDrive\Desktop\My%20Reserach\SoftwareX\CorrealationValid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ryas\OneDrive\Desktop\My%20Reserach\SoftwareX\CorrealationValid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ryas\OneDrive\Desktop\My%20Reserach\SoftwareX\CorrealationValidation.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ryas\OneDrive\Desktop\My%20Reserach\SoftwareX\CorrealationValidation.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ryas\OneDrive\Desktop\My%20Reserach\SoftwareX\CorrealationValidation.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ryas\OneDrive\Desktop\My%20Reserach\Thermodynaimcs\South%20Pelto\SouthPelto.xlsx" TargetMode="Externa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chartUserShapes" Target="../drawings/drawing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447489473972003"/>
          <c:y val="4.7511891854848207E-2"/>
          <c:w val="0.72378032524660085"/>
          <c:h val="0.8515545074830384"/>
        </c:manualLayout>
      </c:layout>
      <c:scatterChart>
        <c:scatterStyle val="smoothMarker"/>
        <c:varyColors val="0"/>
        <c:ser>
          <c:idx val="0"/>
          <c:order val="0"/>
          <c:tx>
            <c:v>280.15K</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B$1:$BL$1</c:f>
              <c:numCache>
                <c:formatCode>General</c:formatCode>
                <c:ptCount val="63"/>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numCache>
            </c:numRef>
          </c:xVal>
          <c:yVal>
            <c:numRef>
              <c:f>Sheet1!$B$2:$BL$2</c:f>
              <c:numCache>
                <c:formatCode>0.00E+00</c:formatCode>
                <c:ptCount val="63"/>
                <c:pt idx="0">
                  <c:v>8.0592699999999999E-7</c:v>
                </c:pt>
                <c:pt idx="1">
                  <c:v>1.69812E-6</c:v>
                </c:pt>
                <c:pt idx="2">
                  <c:v>3.0507100000000001E-6</c:v>
                </c:pt>
                <c:pt idx="3">
                  <c:v>5.4191600000000003E-6</c:v>
                </c:pt>
                <c:pt idx="4">
                  <c:v>9.95916E-6</c:v>
                </c:pt>
                <c:pt idx="5">
                  <c:v>1.9479000000000001E-5</c:v>
                </c:pt>
                <c:pt idx="6">
                  <c:v>2.83666E-6</c:v>
                </c:pt>
                <c:pt idx="7">
                  <c:v>9.2303899999999999E-6</c:v>
                </c:pt>
                <c:pt idx="8">
                  <c:v>2.86862E-5</c:v>
                </c:pt>
                <c:pt idx="9">
                  <c:v>1.4494800000000001E-5</c:v>
                </c:pt>
                <c:pt idx="10">
                  <c:v>7.0442299999999995E-5</c:v>
                </c:pt>
                <c:pt idx="11">
                  <c:v>8.93114E-5</c:v>
                </c:pt>
                <c:pt idx="12">
                  <c:v>8.5864299999999997E-5</c:v>
                </c:pt>
                <c:pt idx="13" formatCode="General">
                  <c:v>1.3442E-4</c:v>
                </c:pt>
                <c:pt idx="14" formatCode="General">
                  <c:v>1.65229E-4</c:v>
                </c:pt>
                <c:pt idx="15" formatCode="General">
                  <c:v>1.9856299999999999E-4</c:v>
                </c:pt>
                <c:pt idx="16" formatCode="General">
                  <c:v>2.4384999999999999E-4</c:v>
                </c:pt>
                <c:pt idx="17" formatCode="General">
                  <c:v>4.8553299999999997E-3</c:v>
                </c:pt>
                <c:pt idx="18" formatCode="General">
                  <c:v>0.107891</c:v>
                </c:pt>
                <c:pt idx="19" formatCode="General">
                  <c:v>2.6638099999999998</c:v>
                </c:pt>
                <c:pt idx="20" formatCode="General">
                  <c:v>35.877099999999999</c:v>
                </c:pt>
                <c:pt idx="21" formatCode="General">
                  <c:v>86.8215</c:v>
                </c:pt>
                <c:pt idx="22" formatCode="General">
                  <c:v>149.125</c:v>
                </c:pt>
                <c:pt idx="23" formatCode="General">
                  <c:v>227.52500000000001</c:v>
                </c:pt>
                <c:pt idx="24" formatCode="General">
                  <c:v>326.34399999999999</c:v>
                </c:pt>
                <c:pt idx="25" formatCode="General">
                  <c:v>450.79899999999998</c:v>
                </c:pt>
                <c:pt idx="26" formatCode="General">
                  <c:v>607.35900000000004</c:v>
                </c:pt>
                <c:pt idx="27" formatCode="General">
                  <c:v>804.03</c:v>
                </c:pt>
                <c:pt idx="28" formatCode="General">
                  <c:v>1050.69</c:v>
                </c:pt>
                <c:pt idx="29" formatCode="General">
                  <c:v>1359.47</c:v>
                </c:pt>
                <c:pt idx="30" formatCode="General">
                  <c:v>1745.24</c:v>
                </c:pt>
                <c:pt idx="31" formatCode="General">
                  <c:v>2226.08</c:v>
                </c:pt>
                <c:pt idx="32" formatCode="General">
                  <c:v>2823.92</c:v>
                </c:pt>
                <c:pt idx="33" formatCode="General">
                  <c:v>3565.22</c:v>
                </c:pt>
                <c:pt idx="34" formatCode="General">
                  <c:v>4481.76</c:v>
                </c:pt>
                <c:pt idx="35" formatCode="General">
                  <c:v>5611.36</c:v>
                </c:pt>
                <c:pt idx="36" formatCode="General">
                  <c:v>6996.68</c:v>
                </c:pt>
                <c:pt idx="37" formatCode="General">
                  <c:v>8691.9</c:v>
                </c:pt>
                <c:pt idx="38" formatCode="General">
                  <c:v>10773.3</c:v>
                </c:pt>
                <c:pt idx="39" formatCode="General">
                  <c:v>13273.7</c:v>
                </c:pt>
                <c:pt idx="40" formatCode="General">
                  <c:v>16305.3</c:v>
                </c:pt>
                <c:pt idx="41" formatCode="General">
                  <c:v>19992.3</c:v>
                </c:pt>
                <c:pt idx="42" formatCode="General">
                  <c:v>24380.799999999999</c:v>
                </c:pt>
                <c:pt idx="43" formatCode="General">
                  <c:v>29559.1</c:v>
                </c:pt>
                <c:pt idx="44" formatCode="General">
                  <c:v>35732.5</c:v>
                </c:pt>
                <c:pt idx="45" formatCode="General">
                  <c:v>43240.7</c:v>
                </c:pt>
                <c:pt idx="46" formatCode="General">
                  <c:v>51858.1</c:v>
                </c:pt>
                <c:pt idx="47" formatCode="General">
                  <c:v>61986.5</c:v>
                </c:pt>
                <c:pt idx="48" formatCode="General">
                  <c:v>73442.7</c:v>
                </c:pt>
                <c:pt idx="49" formatCode="General">
                  <c:v>86807.9</c:v>
                </c:pt>
                <c:pt idx="50" formatCode="General">
                  <c:v>102174</c:v>
                </c:pt>
                <c:pt idx="51" formatCode="General">
                  <c:v>119747</c:v>
                </c:pt>
                <c:pt idx="52" formatCode="General">
                  <c:v>139263</c:v>
                </c:pt>
              </c:numCache>
            </c:numRef>
          </c:yVal>
          <c:smooth val="1"/>
          <c:extLst>
            <c:ext xmlns:c16="http://schemas.microsoft.com/office/drawing/2014/chart" uri="{C3380CC4-5D6E-409C-BE32-E72D297353CC}">
              <c16:uniqueId val="{00000000-61AC-4818-96EE-0654F9C0D1FA}"/>
            </c:ext>
          </c:extLst>
        </c:ser>
        <c:ser>
          <c:idx val="1"/>
          <c:order val="1"/>
          <c:tx>
            <c:v>284.65K</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B$1:$BL$1</c:f>
              <c:numCache>
                <c:formatCode>General</c:formatCode>
                <c:ptCount val="63"/>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numCache>
            </c:numRef>
          </c:xVal>
          <c:yVal>
            <c:numRef>
              <c:f>Sheet1!$B$11:$BL$11</c:f>
              <c:numCache>
                <c:formatCode>0.00E+00</c:formatCode>
                <c:ptCount val="63"/>
                <c:pt idx="0">
                  <c:v>8.0592699999999999E-7</c:v>
                </c:pt>
                <c:pt idx="1">
                  <c:v>1.69812E-6</c:v>
                </c:pt>
                <c:pt idx="2">
                  <c:v>3.0507100000000001E-6</c:v>
                </c:pt>
                <c:pt idx="3">
                  <c:v>5.4191600000000003E-6</c:v>
                </c:pt>
                <c:pt idx="4">
                  <c:v>9.95916E-6</c:v>
                </c:pt>
                <c:pt idx="5">
                  <c:v>1.9479000000000001E-5</c:v>
                </c:pt>
                <c:pt idx="6">
                  <c:v>2.83666E-6</c:v>
                </c:pt>
                <c:pt idx="7">
                  <c:v>9.2303899999999999E-6</c:v>
                </c:pt>
                <c:pt idx="8">
                  <c:v>2.86862E-5</c:v>
                </c:pt>
                <c:pt idx="9">
                  <c:v>1.4494800000000001E-5</c:v>
                </c:pt>
                <c:pt idx="10">
                  <c:v>7.0442299999999995E-5</c:v>
                </c:pt>
                <c:pt idx="11">
                  <c:v>8.93114E-5</c:v>
                </c:pt>
                <c:pt idx="12">
                  <c:v>8.5864299999999997E-5</c:v>
                </c:pt>
                <c:pt idx="13" formatCode="General">
                  <c:v>1.3442E-4</c:v>
                </c:pt>
                <c:pt idx="14" formatCode="General">
                  <c:v>1.65229E-4</c:v>
                </c:pt>
                <c:pt idx="15" formatCode="General">
                  <c:v>1.9856299999999999E-4</c:v>
                </c:pt>
                <c:pt idx="16" formatCode="General">
                  <c:v>2.3369800000000001E-4</c:v>
                </c:pt>
                <c:pt idx="17" formatCode="General">
                  <c:v>2.9282800000000002E-4</c:v>
                </c:pt>
                <c:pt idx="18" formatCode="General">
                  <c:v>3.5147999999999999E-4</c:v>
                </c:pt>
                <c:pt idx="19" formatCode="General">
                  <c:v>1.19882E-3</c:v>
                </c:pt>
                <c:pt idx="20" formatCode="General">
                  <c:v>2.99712E-2</c:v>
                </c:pt>
                <c:pt idx="21" formatCode="General">
                  <c:v>0.81068099999999998</c:v>
                </c:pt>
                <c:pt idx="22" formatCode="General">
                  <c:v>21.682500000000001</c:v>
                </c:pt>
                <c:pt idx="23" formatCode="General">
                  <c:v>91.614099999999993</c:v>
                </c:pt>
                <c:pt idx="24" formatCode="General">
                  <c:v>175.62799999999999</c:v>
                </c:pt>
                <c:pt idx="25" formatCode="General">
                  <c:v>278.988</c:v>
                </c:pt>
                <c:pt idx="26" formatCode="General">
                  <c:v>406.84699999999998</c:v>
                </c:pt>
                <c:pt idx="27" formatCode="General">
                  <c:v>564.83900000000006</c:v>
                </c:pt>
                <c:pt idx="28" formatCode="General">
                  <c:v>759.75</c:v>
                </c:pt>
                <c:pt idx="29" formatCode="General">
                  <c:v>999.76</c:v>
                </c:pt>
                <c:pt idx="30" formatCode="General">
                  <c:v>1294.69</c:v>
                </c:pt>
                <c:pt idx="31" formatCode="General">
                  <c:v>1656.26</c:v>
                </c:pt>
                <c:pt idx="32" formatCode="General">
                  <c:v>2098.41</c:v>
                </c:pt>
                <c:pt idx="33" formatCode="General">
                  <c:v>2637.59</c:v>
                </c:pt>
                <c:pt idx="34" formatCode="General">
                  <c:v>3293.2</c:v>
                </c:pt>
                <c:pt idx="35" formatCode="General">
                  <c:v>4087.78</c:v>
                </c:pt>
                <c:pt idx="36" formatCode="General">
                  <c:v>5045.87</c:v>
                </c:pt>
                <c:pt idx="37" formatCode="General">
                  <c:v>6198.66</c:v>
                </c:pt>
                <c:pt idx="38" formatCode="General">
                  <c:v>7591.01</c:v>
                </c:pt>
                <c:pt idx="39" formatCode="General">
                  <c:v>9233.94</c:v>
                </c:pt>
                <c:pt idx="40" formatCode="General">
                  <c:v>11192.6</c:v>
                </c:pt>
                <c:pt idx="41" formatCode="General">
                  <c:v>13536.1</c:v>
                </c:pt>
                <c:pt idx="42" formatCode="General">
                  <c:v>16275.7</c:v>
                </c:pt>
                <c:pt idx="43" formatCode="General">
                  <c:v>19449.8</c:v>
                </c:pt>
                <c:pt idx="44" formatCode="General">
                  <c:v>23170</c:v>
                </c:pt>
                <c:pt idx="45" formatCode="General">
                  <c:v>27626.7</c:v>
                </c:pt>
                <c:pt idx="46" formatCode="General">
                  <c:v>32639.9</c:v>
                </c:pt>
                <c:pt idx="47" formatCode="General">
                  <c:v>38430.6</c:v>
                </c:pt>
                <c:pt idx="48" formatCode="General">
                  <c:v>44846.6</c:v>
                </c:pt>
                <c:pt idx="49" formatCode="General">
                  <c:v>52205.2</c:v>
                </c:pt>
                <c:pt idx="50" formatCode="General">
                  <c:v>60512.5</c:v>
                </c:pt>
                <c:pt idx="51" formatCode="General">
                  <c:v>69839.100000000006</c:v>
                </c:pt>
                <c:pt idx="52" formatCode="General">
                  <c:v>79962.7</c:v>
                </c:pt>
              </c:numCache>
            </c:numRef>
          </c:yVal>
          <c:smooth val="1"/>
          <c:extLst>
            <c:ext xmlns:c16="http://schemas.microsoft.com/office/drawing/2014/chart" uri="{C3380CC4-5D6E-409C-BE32-E72D297353CC}">
              <c16:uniqueId val="{00000001-61AC-4818-96EE-0654F9C0D1FA}"/>
            </c:ext>
          </c:extLst>
        </c:ser>
        <c:ser>
          <c:idx val="2"/>
          <c:order val="2"/>
          <c:tx>
            <c:v>289.65</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1!$B$1:$BL$1</c:f>
              <c:numCache>
                <c:formatCode>General</c:formatCode>
                <c:ptCount val="63"/>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numCache>
            </c:numRef>
          </c:xVal>
          <c:yVal>
            <c:numRef>
              <c:f>Sheet1!$B$21:$BL$21</c:f>
              <c:numCache>
                <c:formatCode>0.00E+00</c:formatCode>
                <c:ptCount val="63"/>
                <c:pt idx="0">
                  <c:v>8.0592699999999999E-7</c:v>
                </c:pt>
                <c:pt idx="1">
                  <c:v>1.69812E-6</c:v>
                </c:pt>
                <c:pt idx="2">
                  <c:v>3.0507100000000001E-6</c:v>
                </c:pt>
                <c:pt idx="3">
                  <c:v>5.4191600000000003E-6</c:v>
                </c:pt>
                <c:pt idx="4">
                  <c:v>9.95916E-6</c:v>
                </c:pt>
                <c:pt idx="5">
                  <c:v>1.9479000000000001E-5</c:v>
                </c:pt>
                <c:pt idx="6">
                  <c:v>2.83666E-6</c:v>
                </c:pt>
                <c:pt idx="7">
                  <c:v>9.2303899999999999E-6</c:v>
                </c:pt>
                <c:pt idx="8">
                  <c:v>2.86862E-5</c:v>
                </c:pt>
                <c:pt idx="9">
                  <c:v>1.4494800000000001E-5</c:v>
                </c:pt>
                <c:pt idx="10">
                  <c:v>7.0442299999999995E-5</c:v>
                </c:pt>
                <c:pt idx="11">
                  <c:v>8.93114E-5</c:v>
                </c:pt>
                <c:pt idx="12">
                  <c:v>8.5864299999999997E-5</c:v>
                </c:pt>
                <c:pt idx="13" formatCode="General">
                  <c:v>1.3442E-4</c:v>
                </c:pt>
                <c:pt idx="14" formatCode="General">
                  <c:v>1.65229E-4</c:v>
                </c:pt>
                <c:pt idx="15" formatCode="General">
                  <c:v>1.9856299999999999E-4</c:v>
                </c:pt>
                <c:pt idx="16" formatCode="General">
                  <c:v>2.3369800000000001E-4</c:v>
                </c:pt>
                <c:pt idx="17" formatCode="General">
                  <c:v>2.9282800000000002E-4</c:v>
                </c:pt>
                <c:pt idx="18" formatCode="General">
                  <c:v>3.5147999999999999E-4</c:v>
                </c:pt>
                <c:pt idx="19" formatCode="General">
                  <c:v>4.3162700000000002E-4</c:v>
                </c:pt>
                <c:pt idx="20" formatCode="General">
                  <c:v>5.2314400000000002E-4</c:v>
                </c:pt>
                <c:pt idx="21" formatCode="General">
                  <c:v>6.32608E-4</c:v>
                </c:pt>
                <c:pt idx="22" formatCode="General">
                  <c:v>7.6780499999999998E-4</c:v>
                </c:pt>
                <c:pt idx="23" formatCode="General">
                  <c:v>1.43009E-2</c:v>
                </c:pt>
                <c:pt idx="24" formatCode="General">
                  <c:v>0.46273399999999998</c:v>
                </c:pt>
                <c:pt idx="25" formatCode="General">
                  <c:v>15.692299999999999</c:v>
                </c:pt>
                <c:pt idx="26" formatCode="General">
                  <c:v>128.82599999999999</c:v>
                </c:pt>
                <c:pt idx="27" formatCode="General">
                  <c:v>267.94799999999998</c:v>
                </c:pt>
                <c:pt idx="28" formatCode="General">
                  <c:v>434.35899999999998</c:v>
                </c:pt>
                <c:pt idx="29" formatCode="General">
                  <c:v>635.43399999999997</c:v>
                </c:pt>
                <c:pt idx="30" formatCode="General">
                  <c:v>878.00599999999997</c:v>
                </c:pt>
                <c:pt idx="31" formatCode="General">
                  <c:v>1169.95</c:v>
                </c:pt>
                <c:pt idx="32" formatCode="General">
                  <c:v>1520.41</c:v>
                </c:pt>
                <c:pt idx="33" formatCode="General">
                  <c:v>1939.91</c:v>
                </c:pt>
                <c:pt idx="34" formatCode="General">
                  <c:v>2440.5700000000002</c:v>
                </c:pt>
                <c:pt idx="35" formatCode="General">
                  <c:v>3036.09</c:v>
                </c:pt>
                <c:pt idx="36" formatCode="General">
                  <c:v>3740.66</c:v>
                </c:pt>
                <c:pt idx="37" formatCode="General">
                  <c:v>4572.53</c:v>
                </c:pt>
                <c:pt idx="38" formatCode="General">
                  <c:v>5559.04</c:v>
                </c:pt>
                <c:pt idx="39" formatCode="General">
                  <c:v>6699.67</c:v>
                </c:pt>
                <c:pt idx="40" formatCode="General">
                  <c:v>8034.08</c:v>
                </c:pt>
                <c:pt idx="41" formatCode="General">
                  <c:v>9601.65</c:v>
                </c:pt>
                <c:pt idx="42" formatCode="General">
                  <c:v>11397.2</c:v>
                </c:pt>
                <c:pt idx="43" formatCode="General">
                  <c:v>13434.6</c:v>
                </c:pt>
                <c:pt idx="44" formatCode="General">
                  <c:v>15777.1</c:v>
                </c:pt>
                <c:pt idx="45" formatCode="General">
                  <c:v>18537.099999999999</c:v>
                </c:pt>
                <c:pt idx="46" formatCode="General">
                  <c:v>21570</c:v>
                </c:pt>
                <c:pt idx="47" formatCode="General">
                  <c:v>25005</c:v>
                </c:pt>
                <c:pt idx="48" formatCode="General">
                  <c:v>28719.7</c:v>
                </c:pt>
                <c:pt idx="49" formatCode="General">
                  <c:v>32898.800000000003</c:v>
                </c:pt>
                <c:pt idx="50" formatCode="General">
                  <c:v>37518.6</c:v>
                </c:pt>
                <c:pt idx="51" formatCode="General">
                  <c:v>42596.3</c:v>
                </c:pt>
                <c:pt idx="52" formatCode="General">
                  <c:v>47956</c:v>
                </c:pt>
              </c:numCache>
            </c:numRef>
          </c:yVal>
          <c:smooth val="1"/>
          <c:extLst>
            <c:ext xmlns:c16="http://schemas.microsoft.com/office/drawing/2014/chart" uri="{C3380CC4-5D6E-409C-BE32-E72D297353CC}">
              <c16:uniqueId val="{00000002-61AC-4818-96EE-0654F9C0D1FA}"/>
            </c:ext>
          </c:extLst>
        </c:ser>
        <c:ser>
          <c:idx val="3"/>
          <c:order val="3"/>
          <c:tx>
            <c:v>294.65K</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Sheet1!$B$1:$BL$1</c:f>
              <c:numCache>
                <c:formatCode>General</c:formatCode>
                <c:ptCount val="63"/>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numCache>
            </c:numRef>
          </c:xVal>
          <c:yVal>
            <c:numRef>
              <c:f>Sheet1!$B$31:$BL$31</c:f>
              <c:numCache>
                <c:formatCode>0.00E+00</c:formatCode>
                <c:ptCount val="63"/>
                <c:pt idx="0">
                  <c:v>8.0592699999999999E-7</c:v>
                </c:pt>
                <c:pt idx="1">
                  <c:v>1.69812E-6</c:v>
                </c:pt>
                <c:pt idx="2">
                  <c:v>3.0507100000000001E-6</c:v>
                </c:pt>
                <c:pt idx="3">
                  <c:v>5.4191600000000003E-6</c:v>
                </c:pt>
                <c:pt idx="4">
                  <c:v>9.95916E-6</c:v>
                </c:pt>
                <c:pt idx="5">
                  <c:v>1.9479000000000001E-5</c:v>
                </c:pt>
                <c:pt idx="6">
                  <c:v>2.83666E-6</c:v>
                </c:pt>
                <c:pt idx="7">
                  <c:v>9.2303899999999999E-6</c:v>
                </c:pt>
                <c:pt idx="8">
                  <c:v>2.86862E-5</c:v>
                </c:pt>
                <c:pt idx="9">
                  <c:v>1.4494800000000001E-5</c:v>
                </c:pt>
                <c:pt idx="10">
                  <c:v>7.0442299999999995E-5</c:v>
                </c:pt>
                <c:pt idx="11">
                  <c:v>8.93114E-5</c:v>
                </c:pt>
                <c:pt idx="12">
                  <c:v>8.5864299999999997E-5</c:v>
                </c:pt>
                <c:pt idx="13" formatCode="General">
                  <c:v>1.3442E-4</c:v>
                </c:pt>
                <c:pt idx="14" formatCode="General">
                  <c:v>1.65229E-4</c:v>
                </c:pt>
                <c:pt idx="15" formatCode="General">
                  <c:v>1.9856299999999999E-4</c:v>
                </c:pt>
                <c:pt idx="16" formatCode="General">
                  <c:v>2.3369800000000001E-4</c:v>
                </c:pt>
                <c:pt idx="17" formatCode="General">
                  <c:v>2.9282800000000002E-4</c:v>
                </c:pt>
                <c:pt idx="18" formatCode="General">
                  <c:v>3.5147999999999999E-4</c:v>
                </c:pt>
                <c:pt idx="19" formatCode="General">
                  <c:v>4.3162700000000002E-4</c:v>
                </c:pt>
                <c:pt idx="20" formatCode="General">
                  <c:v>5.2314400000000002E-4</c:v>
                </c:pt>
                <c:pt idx="21" formatCode="General">
                  <c:v>6.32608E-4</c:v>
                </c:pt>
                <c:pt idx="22" formatCode="General">
                  <c:v>7.6780499999999998E-4</c:v>
                </c:pt>
                <c:pt idx="23" formatCode="General">
                  <c:v>8.9954200000000003E-4</c:v>
                </c:pt>
                <c:pt idx="24" formatCode="General">
                  <c:v>1.1195199999999999E-3</c:v>
                </c:pt>
                <c:pt idx="25" formatCode="General">
                  <c:v>1.33321E-3</c:v>
                </c:pt>
                <c:pt idx="26" formatCode="General">
                  <c:v>1.59472E-3</c:v>
                </c:pt>
                <c:pt idx="27" formatCode="General">
                  <c:v>3.1576899999999998E-2</c:v>
                </c:pt>
                <c:pt idx="28" formatCode="General">
                  <c:v>1.24092</c:v>
                </c:pt>
                <c:pt idx="29" formatCode="General">
                  <c:v>48.536299999999997</c:v>
                </c:pt>
                <c:pt idx="30" formatCode="General">
                  <c:v>284.39499999999998</c:v>
                </c:pt>
                <c:pt idx="31" formatCode="General">
                  <c:v>558.25099999999998</c:v>
                </c:pt>
                <c:pt idx="32" formatCode="General">
                  <c:v>878.87900000000002</c:v>
                </c:pt>
                <c:pt idx="33" formatCode="General">
                  <c:v>1255.48</c:v>
                </c:pt>
                <c:pt idx="34" formatCode="General">
                  <c:v>1696.57</c:v>
                </c:pt>
                <c:pt idx="35" formatCode="General">
                  <c:v>2211.42</c:v>
                </c:pt>
                <c:pt idx="36" formatCode="General">
                  <c:v>2808.98</c:v>
                </c:pt>
                <c:pt idx="37" formatCode="General">
                  <c:v>3501.16</c:v>
                </c:pt>
                <c:pt idx="38" formatCode="General">
                  <c:v>4307.03</c:v>
                </c:pt>
                <c:pt idx="39" formatCode="General">
                  <c:v>5219.58</c:v>
                </c:pt>
                <c:pt idx="40" formatCode="General">
                  <c:v>6266.94</c:v>
                </c:pt>
                <c:pt idx="41" formatCode="General">
                  <c:v>7474.84</c:v>
                </c:pt>
                <c:pt idx="42" formatCode="General">
                  <c:v>8829.66</c:v>
                </c:pt>
                <c:pt idx="43" formatCode="General">
                  <c:v>10334</c:v>
                </c:pt>
                <c:pt idx="44" formatCode="General">
                  <c:v>12030.2</c:v>
                </c:pt>
                <c:pt idx="45" formatCode="General">
                  <c:v>13996.3</c:v>
                </c:pt>
                <c:pt idx="46" formatCode="General">
                  <c:v>16103.8</c:v>
                </c:pt>
                <c:pt idx="47" formatCode="General">
                  <c:v>18442.7</c:v>
                </c:pt>
                <c:pt idx="48" formatCode="General">
                  <c:v>20907</c:v>
                </c:pt>
                <c:pt idx="49" formatCode="General">
                  <c:v>23624.9</c:v>
                </c:pt>
                <c:pt idx="50" formatCode="General">
                  <c:v>26564</c:v>
                </c:pt>
                <c:pt idx="51" formatCode="General">
                  <c:v>29722.799999999999</c:v>
                </c:pt>
                <c:pt idx="52" formatCode="General">
                  <c:v>32952.5</c:v>
                </c:pt>
              </c:numCache>
            </c:numRef>
          </c:yVal>
          <c:smooth val="1"/>
          <c:extLst>
            <c:ext xmlns:c16="http://schemas.microsoft.com/office/drawing/2014/chart" uri="{C3380CC4-5D6E-409C-BE32-E72D297353CC}">
              <c16:uniqueId val="{00000003-61AC-4818-96EE-0654F9C0D1FA}"/>
            </c:ext>
          </c:extLst>
        </c:ser>
        <c:ser>
          <c:idx val="4"/>
          <c:order val="4"/>
          <c:tx>
            <c:v>299.65K</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Sheet1!$B$1:$BL$1</c:f>
              <c:numCache>
                <c:formatCode>General</c:formatCode>
                <c:ptCount val="63"/>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numCache>
            </c:numRef>
          </c:xVal>
          <c:yVal>
            <c:numRef>
              <c:f>Sheet1!$B$41:$BL$41</c:f>
              <c:numCache>
                <c:formatCode>0.00E+00</c:formatCode>
                <c:ptCount val="63"/>
                <c:pt idx="0">
                  <c:v>8.0592699999999999E-7</c:v>
                </c:pt>
                <c:pt idx="1">
                  <c:v>1.69812E-6</c:v>
                </c:pt>
                <c:pt idx="2">
                  <c:v>3.0507100000000001E-6</c:v>
                </c:pt>
                <c:pt idx="3">
                  <c:v>5.4191600000000003E-6</c:v>
                </c:pt>
                <c:pt idx="4">
                  <c:v>9.95916E-6</c:v>
                </c:pt>
                <c:pt idx="5">
                  <c:v>1.9479000000000001E-5</c:v>
                </c:pt>
                <c:pt idx="6">
                  <c:v>2.83666E-6</c:v>
                </c:pt>
                <c:pt idx="7">
                  <c:v>9.2303899999999999E-6</c:v>
                </c:pt>
                <c:pt idx="8">
                  <c:v>2.86862E-5</c:v>
                </c:pt>
                <c:pt idx="9">
                  <c:v>1.4494800000000001E-5</c:v>
                </c:pt>
                <c:pt idx="10">
                  <c:v>7.0442299999999995E-5</c:v>
                </c:pt>
                <c:pt idx="11">
                  <c:v>8.93114E-5</c:v>
                </c:pt>
                <c:pt idx="12">
                  <c:v>8.5864299999999997E-5</c:v>
                </c:pt>
                <c:pt idx="13" formatCode="General">
                  <c:v>1.3442E-4</c:v>
                </c:pt>
                <c:pt idx="14" formatCode="General">
                  <c:v>1.65229E-4</c:v>
                </c:pt>
                <c:pt idx="15" formatCode="General">
                  <c:v>1.9856299999999999E-4</c:v>
                </c:pt>
                <c:pt idx="16" formatCode="General">
                  <c:v>2.3369800000000001E-4</c:v>
                </c:pt>
                <c:pt idx="17" formatCode="General">
                  <c:v>2.9282800000000002E-4</c:v>
                </c:pt>
                <c:pt idx="18" formatCode="General">
                  <c:v>3.5147999999999999E-4</c:v>
                </c:pt>
                <c:pt idx="19" formatCode="General">
                  <c:v>4.3162700000000002E-4</c:v>
                </c:pt>
                <c:pt idx="20" formatCode="General">
                  <c:v>5.2314400000000002E-4</c:v>
                </c:pt>
                <c:pt idx="21" formatCode="General">
                  <c:v>6.32608E-4</c:v>
                </c:pt>
                <c:pt idx="22" formatCode="General">
                  <c:v>7.6780499999999998E-4</c:v>
                </c:pt>
                <c:pt idx="23" formatCode="General">
                  <c:v>8.9954200000000003E-4</c:v>
                </c:pt>
                <c:pt idx="24" formatCode="General">
                  <c:v>1.1195199999999999E-3</c:v>
                </c:pt>
                <c:pt idx="25" formatCode="General">
                  <c:v>1.33321E-3</c:v>
                </c:pt>
                <c:pt idx="26" formatCode="General">
                  <c:v>1.59472E-3</c:v>
                </c:pt>
                <c:pt idx="27" formatCode="General">
                  <c:v>1.99534E-3</c:v>
                </c:pt>
                <c:pt idx="28" formatCode="General">
                  <c:v>2.3988899999999999E-3</c:v>
                </c:pt>
                <c:pt idx="29" formatCode="General">
                  <c:v>2.9262799999999999E-3</c:v>
                </c:pt>
                <c:pt idx="30" formatCode="General">
                  <c:v>3.4522200000000002E-3</c:v>
                </c:pt>
                <c:pt idx="31" formatCode="General">
                  <c:v>4.1060799999999998E-3</c:v>
                </c:pt>
                <c:pt idx="32" formatCode="General">
                  <c:v>9.0723300000000007E-2</c:v>
                </c:pt>
                <c:pt idx="33" formatCode="General">
                  <c:v>4.3447300000000002</c:v>
                </c:pt>
                <c:pt idx="34" formatCode="General">
                  <c:v>185.84899999999999</c:v>
                </c:pt>
                <c:pt idx="35" formatCode="General">
                  <c:v>772.04499999999996</c:v>
                </c:pt>
                <c:pt idx="36" formatCode="General">
                  <c:v>1422.07</c:v>
                </c:pt>
                <c:pt idx="37" formatCode="General">
                  <c:v>2158.37</c:v>
                </c:pt>
                <c:pt idx="38" formatCode="General">
                  <c:v>2999.8</c:v>
                </c:pt>
                <c:pt idx="39" formatCode="General">
                  <c:v>3932.26</c:v>
                </c:pt>
                <c:pt idx="40" formatCode="General">
                  <c:v>4981.8599999999997</c:v>
                </c:pt>
                <c:pt idx="41" formatCode="General">
                  <c:v>6170.1</c:v>
                </c:pt>
                <c:pt idx="42" formatCode="General">
                  <c:v>7474.03</c:v>
                </c:pt>
                <c:pt idx="43" formatCode="General">
                  <c:v>8889.4</c:v>
                </c:pt>
                <c:pt idx="44" formatCode="General">
                  <c:v>10453.6</c:v>
                </c:pt>
                <c:pt idx="45" formatCode="General">
                  <c:v>12237.9</c:v>
                </c:pt>
                <c:pt idx="46" formatCode="General">
                  <c:v>14099.7</c:v>
                </c:pt>
                <c:pt idx="47" formatCode="General">
                  <c:v>16122.8</c:v>
                </c:pt>
                <c:pt idx="48" formatCode="General">
                  <c:v>18193.599999999999</c:v>
                </c:pt>
                <c:pt idx="49" formatCode="General">
                  <c:v>20431.2</c:v>
                </c:pt>
                <c:pt idx="50" formatCode="General">
                  <c:v>22794.3</c:v>
                </c:pt>
                <c:pt idx="51" formatCode="General">
                  <c:v>25273.200000000001</c:v>
                </c:pt>
                <c:pt idx="52" formatCode="General">
                  <c:v>27713</c:v>
                </c:pt>
              </c:numCache>
            </c:numRef>
          </c:yVal>
          <c:smooth val="1"/>
          <c:extLst>
            <c:ext xmlns:c16="http://schemas.microsoft.com/office/drawing/2014/chart" uri="{C3380CC4-5D6E-409C-BE32-E72D297353CC}">
              <c16:uniqueId val="{00000004-61AC-4818-96EE-0654F9C0D1FA}"/>
            </c:ext>
          </c:extLst>
        </c:ser>
        <c:ser>
          <c:idx val="5"/>
          <c:order val="5"/>
          <c:tx>
            <c:v>304.65K</c:v>
          </c:tx>
          <c:spPr>
            <a:ln w="19050" cap="rnd">
              <a:solidFill>
                <a:schemeClr val="accent6"/>
              </a:solidFill>
              <a:round/>
            </a:ln>
            <a:effectLst/>
          </c:spPr>
          <c:marker>
            <c:symbol val="circle"/>
            <c:size val="5"/>
            <c:spPr>
              <a:solidFill>
                <a:schemeClr val="accent6"/>
              </a:solidFill>
              <a:ln w="9525">
                <a:solidFill>
                  <a:schemeClr val="accent6"/>
                </a:solidFill>
              </a:ln>
              <a:effectLst/>
            </c:spPr>
          </c:marker>
          <c:xVal>
            <c:numRef>
              <c:f>Sheet1!$B$1:$BL$1</c:f>
              <c:numCache>
                <c:formatCode>General</c:formatCode>
                <c:ptCount val="63"/>
                <c:pt idx="0">
                  <c:v>10</c:v>
                </c:pt>
                <c:pt idx="1">
                  <c:v>11</c:v>
                </c:pt>
                <c:pt idx="2">
                  <c:v>12</c:v>
                </c:pt>
                <c:pt idx="3">
                  <c:v>13</c:v>
                </c:pt>
                <c:pt idx="4">
                  <c:v>14</c:v>
                </c:pt>
                <c:pt idx="5">
                  <c:v>15</c:v>
                </c:pt>
                <c:pt idx="6">
                  <c:v>16</c:v>
                </c:pt>
                <c:pt idx="7">
                  <c:v>17</c:v>
                </c:pt>
                <c:pt idx="8">
                  <c:v>18</c:v>
                </c:pt>
                <c:pt idx="9">
                  <c:v>19</c:v>
                </c:pt>
                <c:pt idx="10">
                  <c:v>20</c:v>
                </c:pt>
                <c:pt idx="11">
                  <c:v>21</c:v>
                </c:pt>
                <c:pt idx="12">
                  <c:v>22</c:v>
                </c:pt>
                <c:pt idx="13">
                  <c:v>23</c:v>
                </c:pt>
                <c:pt idx="14">
                  <c:v>24</c:v>
                </c:pt>
                <c:pt idx="15">
                  <c:v>25</c:v>
                </c:pt>
                <c:pt idx="16">
                  <c:v>26</c:v>
                </c:pt>
                <c:pt idx="17">
                  <c:v>27</c:v>
                </c:pt>
                <c:pt idx="18">
                  <c:v>28</c:v>
                </c:pt>
                <c:pt idx="19">
                  <c:v>29</c:v>
                </c:pt>
                <c:pt idx="20">
                  <c:v>30</c:v>
                </c:pt>
                <c:pt idx="21">
                  <c:v>31</c:v>
                </c:pt>
                <c:pt idx="22">
                  <c:v>32</c:v>
                </c:pt>
                <c:pt idx="23">
                  <c:v>33</c:v>
                </c:pt>
                <c:pt idx="24">
                  <c:v>34</c:v>
                </c:pt>
                <c:pt idx="25">
                  <c:v>35</c:v>
                </c:pt>
                <c:pt idx="26">
                  <c:v>36</c:v>
                </c:pt>
                <c:pt idx="27">
                  <c:v>37</c:v>
                </c:pt>
                <c:pt idx="28">
                  <c:v>38</c:v>
                </c:pt>
                <c:pt idx="29">
                  <c:v>39</c:v>
                </c:pt>
                <c:pt idx="30">
                  <c:v>40</c:v>
                </c:pt>
                <c:pt idx="31">
                  <c:v>41</c:v>
                </c:pt>
                <c:pt idx="32">
                  <c:v>42</c:v>
                </c:pt>
                <c:pt idx="33">
                  <c:v>43</c:v>
                </c:pt>
                <c:pt idx="34">
                  <c:v>44</c:v>
                </c:pt>
                <c:pt idx="35">
                  <c:v>45</c:v>
                </c:pt>
                <c:pt idx="36">
                  <c:v>46</c:v>
                </c:pt>
                <c:pt idx="37">
                  <c:v>47</c:v>
                </c:pt>
                <c:pt idx="38">
                  <c:v>48</c:v>
                </c:pt>
                <c:pt idx="39">
                  <c:v>49</c:v>
                </c:pt>
                <c:pt idx="40">
                  <c:v>50</c:v>
                </c:pt>
                <c:pt idx="41">
                  <c:v>51</c:v>
                </c:pt>
                <c:pt idx="42">
                  <c:v>52</c:v>
                </c:pt>
                <c:pt idx="43">
                  <c:v>53</c:v>
                </c:pt>
                <c:pt idx="44">
                  <c:v>54</c:v>
                </c:pt>
                <c:pt idx="45">
                  <c:v>55</c:v>
                </c:pt>
                <c:pt idx="46">
                  <c:v>56</c:v>
                </c:pt>
                <c:pt idx="47">
                  <c:v>57</c:v>
                </c:pt>
                <c:pt idx="48">
                  <c:v>58</c:v>
                </c:pt>
                <c:pt idx="49">
                  <c:v>59</c:v>
                </c:pt>
                <c:pt idx="50">
                  <c:v>60</c:v>
                </c:pt>
                <c:pt idx="51">
                  <c:v>61</c:v>
                </c:pt>
                <c:pt idx="52">
                  <c:v>62</c:v>
                </c:pt>
              </c:numCache>
            </c:numRef>
          </c:xVal>
          <c:yVal>
            <c:numRef>
              <c:f>Sheet1!$B$51:$BL$51</c:f>
              <c:numCache>
                <c:formatCode>0.00E+00</c:formatCode>
                <c:ptCount val="63"/>
                <c:pt idx="0">
                  <c:v>8.0592699999999999E-7</c:v>
                </c:pt>
                <c:pt idx="1">
                  <c:v>1.69812E-6</c:v>
                </c:pt>
                <c:pt idx="2">
                  <c:v>3.0507100000000001E-6</c:v>
                </c:pt>
                <c:pt idx="3">
                  <c:v>5.4191600000000003E-6</c:v>
                </c:pt>
                <c:pt idx="4">
                  <c:v>9.95916E-6</c:v>
                </c:pt>
                <c:pt idx="5">
                  <c:v>1.9479000000000001E-5</c:v>
                </c:pt>
                <c:pt idx="6">
                  <c:v>2.83666E-6</c:v>
                </c:pt>
                <c:pt idx="7">
                  <c:v>9.2303899999999999E-6</c:v>
                </c:pt>
                <c:pt idx="8">
                  <c:v>2.86862E-5</c:v>
                </c:pt>
                <c:pt idx="9">
                  <c:v>1.4494800000000001E-5</c:v>
                </c:pt>
                <c:pt idx="10">
                  <c:v>7.0442299999999995E-5</c:v>
                </c:pt>
                <c:pt idx="11">
                  <c:v>8.93114E-5</c:v>
                </c:pt>
                <c:pt idx="12">
                  <c:v>8.5864299999999997E-5</c:v>
                </c:pt>
                <c:pt idx="13" formatCode="General">
                  <c:v>1.3442E-4</c:v>
                </c:pt>
                <c:pt idx="14" formatCode="General">
                  <c:v>1.65229E-4</c:v>
                </c:pt>
                <c:pt idx="15" formatCode="General">
                  <c:v>1.9856299999999999E-4</c:v>
                </c:pt>
                <c:pt idx="16" formatCode="General">
                  <c:v>2.3369800000000001E-4</c:v>
                </c:pt>
                <c:pt idx="17" formatCode="General">
                  <c:v>2.9282800000000002E-4</c:v>
                </c:pt>
                <c:pt idx="18" formatCode="General">
                  <c:v>3.5147999999999999E-4</c:v>
                </c:pt>
                <c:pt idx="19" formatCode="General">
                  <c:v>4.3162700000000002E-4</c:v>
                </c:pt>
                <c:pt idx="20" formatCode="General">
                  <c:v>5.2314400000000002E-4</c:v>
                </c:pt>
                <c:pt idx="21" formatCode="General">
                  <c:v>6.32608E-4</c:v>
                </c:pt>
                <c:pt idx="22" formatCode="General">
                  <c:v>7.6780499999999998E-4</c:v>
                </c:pt>
                <c:pt idx="23" formatCode="General">
                  <c:v>8.9954200000000003E-4</c:v>
                </c:pt>
                <c:pt idx="24" formatCode="General">
                  <c:v>1.1195199999999999E-3</c:v>
                </c:pt>
                <c:pt idx="25" formatCode="General">
                  <c:v>1.33321E-3</c:v>
                </c:pt>
                <c:pt idx="26" formatCode="General">
                  <c:v>1.59472E-3</c:v>
                </c:pt>
                <c:pt idx="27" formatCode="General">
                  <c:v>1.99534E-3</c:v>
                </c:pt>
                <c:pt idx="28" formatCode="General">
                  <c:v>2.3988899999999999E-3</c:v>
                </c:pt>
                <c:pt idx="29" formatCode="General">
                  <c:v>2.9262799999999999E-3</c:v>
                </c:pt>
                <c:pt idx="30" formatCode="General">
                  <c:v>3.4522200000000002E-3</c:v>
                </c:pt>
                <c:pt idx="31" formatCode="General">
                  <c:v>4.1060799999999998E-3</c:v>
                </c:pt>
                <c:pt idx="32" formatCode="General">
                  <c:v>5.0526800000000004E-3</c:v>
                </c:pt>
                <c:pt idx="33" formatCode="General">
                  <c:v>6.1959800000000002E-3</c:v>
                </c:pt>
                <c:pt idx="34" formatCode="General">
                  <c:v>7.3280799999999998E-3</c:v>
                </c:pt>
                <c:pt idx="35" formatCode="General">
                  <c:v>9.1252299999999998E-3</c:v>
                </c:pt>
                <c:pt idx="36" formatCode="General">
                  <c:v>1.0966699999999999E-2</c:v>
                </c:pt>
                <c:pt idx="37" formatCode="General">
                  <c:v>1.34488E-2</c:v>
                </c:pt>
                <c:pt idx="38" formatCode="General">
                  <c:v>1.6287599999999999E-2</c:v>
                </c:pt>
                <c:pt idx="39" formatCode="General">
                  <c:v>0.73964799999999997</c:v>
                </c:pt>
                <c:pt idx="40" formatCode="General">
                  <c:v>42.308700000000002</c:v>
                </c:pt>
                <c:pt idx="41" formatCode="General">
                  <c:v>1464.49</c:v>
                </c:pt>
                <c:pt idx="42" formatCode="General">
                  <c:v>3745.06</c:v>
                </c:pt>
                <c:pt idx="43" formatCode="General">
                  <c:v>6105.48</c:v>
                </c:pt>
                <c:pt idx="44" formatCode="General">
                  <c:v>8658.07</c:v>
                </c:pt>
                <c:pt idx="45" formatCode="General">
                  <c:v>11525.3</c:v>
                </c:pt>
                <c:pt idx="46" formatCode="General">
                  <c:v>14428</c:v>
                </c:pt>
                <c:pt idx="47" formatCode="General">
                  <c:v>17512.599999999999</c:v>
                </c:pt>
                <c:pt idx="48" formatCode="General">
                  <c:v>20566.599999999999</c:v>
                </c:pt>
                <c:pt idx="49" formatCode="General">
                  <c:v>23795.1</c:v>
                </c:pt>
                <c:pt idx="50" formatCode="General">
                  <c:v>27116.7</c:v>
                </c:pt>
                <c:pt idx="51" formatCode="General">
                  <c:v>30507</c:v>
                </c:pt>
                <c:pt idx="52" formatCode="General">
                  <c:v>33683.5</c:v>
                </c:pt>
              </c:numCache>
            </c:numRef>
          </c:yVal>
          <c:smooth val="1"/>
          <c:extLst>
            <c:ext xmlns:c16="http://schemas.microsoft.com/office/drawing/2014/chart" uri="{C3380CC4-5D6E-409C-BE32-E72D297353CC}">
              <c16:uniqueId val="{00000005-61AC-4818-96EE-0654F9C0D1FA}"/>
            </c:ext>
          </c:extLst>
        </c:ser>
        <c:dLbls>
          <c:showLegendKey val="0"/>
          <c:showVal val="0"/>
          <c:showCatName val="0"/>
          <c:showSerName val="0"/>
          <c:showPercent val="0"/>
          <c:showBubbleSize val="0"/>
        </c:dLbls>
        <c:axId val="612791016"/>
        <c:axId val="612786752"/>
      </c:scatterChart>
      <c:valAx>
        <c:axId val="6127910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rabon Number</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2786752"/>
        <c:crosses val="autoZero"/>
        <c:crossBetween val="midCat"/>
      </c:valAx>
      <c:valAx>
        <c:axId val="612786752"/>
        <c:scaling>
          <c:logBase val="10"/>
          <c:orientation val="minMax"/>
          <c:min val="1.0000000000000003E-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Equilibrium constant,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E+00"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12791016"/>
        <c:crosses val="autoZero"/>
        <c:crossBetween val="midCat"/>
        <c:majorUnit val="100"/>
      </c:valAx>
      <c:spPr>
        <a:noFill/>
        <a:ln>
          <a:noFill/>
        </a:ln>
        <a:effectLst/>
      </c:spPr>
    </c:plotArea>
    <c:legend>
      <c:legendPos val="b"/>
      <c:layout>
        <c:manualLayout>
          <c:xMode val="edge"/>
          <c:yMode val="edge"/>
          <c:x val="0.2881787751747657"/>
          <c:y val="3.3549442683300942E-2"/>
          <c:w val="0.25503097483511261"/>
          <c:h val="0.2717376237061275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T=288.15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v>DIPPR</c:v>
          </c:tx>
          <c:spPr>
            <a:ln w="28575" cap="rnd">
              <a:solidFill>
                <a:schemeClr val="accent1"/>
              </a:solidFill>
              <a:prstDash val="dash"/>
              <a:round/>
            </a:ln>
            <a:effectLst/>
          </c:spPr>
          <c:marker>
            <c:symbol val="none"/>
          </c:marker>
          <c:xVal>
            <c:numRef>
              <c:f>'Molar volume'!$C$14:$C$27</c:f>
              <c:numCache>
                <c:formatCode>General</c:formatCode>
                <c:ptCount val="14"/>
                <c:pt idx="0">
                  <c:v>7</c:v>
                </c:pt>
                <c:pt idx="1">
                  <c:v>8</c:v>
                </c:pt>
                <c:pt idx="2">
                  <c:v>9</c:v>
                </c:pt>
                <c:pt idx="3">
                  <c:v>10</c:v>
                </c:pt>
                <c:pt idx="4">
                  <c:v>11</c:v>
                </c:pt>
                <c:pt idx="5">
                  <c:v>12</c:v>
                </c:pt>
                <c:pt idx="6">
                  <c:v>13</c:v>
                </c:pt>
                <c:pt idx="7">
                  <c:v>14</c:v>
                </c:pt>
                <c:pt idx="8">
                  <c:v>15</c:v>
                </c:pt>
                <c:pt idx="9">
                  <c:v>16</c:v>
                </c:pt>
                <c:pt idx="10">
                  <c:v>17</c:v>
                </c:pt>
                <c:pt idx="11">
                  <c:v>18</c:v>
                </c:pt>
                <c:pt idx="12">
                  <c:v>19</c:v>
                </c:pt>
                <c:pt idx="13">
                  <c:v>20</c:v>
                </c:pt>
              </c:numCache>
            </c:numRef>
          </c:xVal>
          <c:yVal>
            <c:numRef>
              <c:f>'Molar volume'!$D$14:$D$27</c:f>
              <c:numCache>
                <c:formatCode>General</c:formatCode>
                <c:ptCount val="14"/>
                <c:pt idx="0">
                  <c:v>0.14522768653120147</c:v>
                </c:pt>
                <c:pt idx="1">
                  <c:v>0.16171877417487068</c:v>
                </c:pt>
                <c:pt idx="2">
                  <c:v>0.17742578753609281</c:v>
                </c:pt>
                <c:pt idx="3">
                  <c:v>0.19338620260164785</c:v>
                </c:pt>
                <c:pt idx="4">
                  <c:v>0.21005269576624616</c:v>
                </c:pt>
                <c:pt idx="5">
                  <c:v>0.22648410317345632</c:v>
                </c:pt>
                <c:pt idx="6">
                  <c:v>0.24214513949963259</c:v>
                </c:pt>
                <c:pt idx="7">
                  <c:v>0.25961818594474118</c:v>
                </c:pt>
                <c:pt idx="8">
                  <c:v>0.27522904296156459</c:v>
                </c:pt>
                <c:pt idx="9">
                  <c:v>0.2915007007128958</c:v>
                </c:pt>
                <c:pt idx="10">
                  <c:v>0.30859500153187513</c:v>
                </c:pt>
                <c:pt idx="11">
                  <c:v>0.32603804823182181</c:v>
                </c:pt>
                <c:pt idx="12">
                  <c:v>0.34143902837222212</c:v>
                </c:pt>
                <c:pt idx="13">
                  <c:v>0.35787467215481272</c:v>
                </c:pt>
              </c:numCache>
            </c:numRef>
          </c:yVal>
          <c:smooth val="1"/>
          <c:extLst>
            <c:ext xmlns:c16="http://schemas.microsoft.com/office/drawing/2014/chart" uri="{C3380CC4-5D6E-409C-BE32-E72D297353CC}">
              <c16:uniqueId val="{00000000-5263-4D8D-992A-46E57C0E0128}"/>
            </c:ext>
          </c:extLst>
        </c:ser>
        <c:ser>
          <c:idx val="1"/>
          <c:order val="1"/>
          <c:tx>
            <c:v>GCVOL-Elbro</c:v>
          </c:tx>
          <c:spPr>
            <a:ln w="28575" cap="rnd">
              <a:solidFill>
                <a:srgbClr val="FF0000"/>
              </a:solidFill>
              <a:prstDash val="sysDot"/>
              <a:round/>
            </a:ln>
            <a:effectLst/>
          </c:spPr>
          <c:marker>
            <c:symbol val="none"/>
          </c:marker>
          <c:xVal>
            <c:numRef>
              <c:f>'Molar volume'!$C$12:$C$27</c:f>
              <c:numCache>
                <c:formatCode>General</c:formatCode>
                <c:ptCount val="16"/>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numCache>
            </c:numRef>
          </c:xVal>
          <c:yVal>
            <c:numRef>
              <c:f>'Molar volume'!$F$12:$F$27</c:f>
              <c:numCache>
                <c:formatCode>General</c:formatCode>
                <c:ptCount val="16"/>
                <c:pt idx="0">
                  <c:v>0.113093259</c:v>
                </c:pt>
                <c:pt idx="1">
                  <c:v>0.12940662</c:v>
                </c:pt>
                <c:pt idx="2">
                  <c:v>0.14571998100000003</c:v>
                </c:pt>
                <c:pt idx="3">
                  <c:v>0.162033342</c:v>
                </c:pt>
                <c:pt idx="4">
                  <c:v>0.178346703</c:v>
                </c:pt>
                <c:pt idx="5">
                  <c:v>0.19466006399999999</c:v>
                </c:pt>
                <c:pt idx="6">
                  <c:v>0.21097342499999999</c:v>
                </c:pt>
                <c:pt idx="7">
                  <c:v>0.22728678600000002</c:v>
                </c:pt>
                <c:pt idx="8">
                  <c:v>0.24360014700000002</c:v>
                </c:pt>
                <c:pt idx="9">
                  <c:v>0.25991350799999996</c:v>
                </c:pt>
                <c:pt idx="10">
                  <c:v>0.27622686899999999</c:v>
                </c:pt>
                <c:pt idx="11">
                  <c:v>0.29254023000000001</c:v>
                </c:pt>
                <c:pt idx="12">
                  <c:v>0.30885359100000004</c:v>
                </c:pt>
                <c:pt idx="13">
                  <c:v>0.32516695200000006</c:v>
                </c:pt>
                <c:pt idx="14">
                  <c:v>0.34148031300000004</c:v>
                </c:pt>
                <c:pt idx="15">
                  <c:v>0.35779367400000001</c:v>
                </c:pt>
              </c:numCache>
            </c:numRef>
          </c:yVal>
          <c:smooth val="1"/>
          <c:extLst>
            <c:ext xmlns:c16="http://schemas.microsoft.com/office/drawing/2014/chart" uri="{C3380CC4-5D6E-409C-BE32-E72D297353CC}">
              <c16:uniqueId val="{00000001-5263-4D8D-992A-46E57C0E0128}"/>
            </c:ext>
          </c:extLst>
        </c:ser>
        <c:dLbls>
          <c:showLegendKey val="0"/>
          <c:showVal val="0"/>
          <c:showCatName val="0"/>
          <c:showSerName val="0"/>
          <c:showPercent val="0"/>
          <c:showBubbleSize val="0"/>
        </c:dLbls>
        <c:axId val="702758016"/>
        <c:axId val="702761296"/>
      </c:scatterChart>
      <c:scatterChart>
        <c:scatterStyle val="lineMarker"/>
        <c:varyColors val="0"/>
        <c:ser>
          <c:idx val="2"/>
          <c:order val="2"/>
          <c:tx>
            <c:v>Richard et al. (Exp)</c:v>
          </c:tx>
          <c:spPr>
            <a:ln w="25400" cap="rnd">
              <a:noFill/>
              <a:round/>
            </a:ln>
            <a:effectLst/>
          </c:spPr>
          <c:marker>
            <c:symbol val="circle"/>
            <c:size val="5"/>
            <c:spPr>
              <a:solidFill>
                <a:schemeClr val="tx1"/>
              </a:solidFill>
              <a:ln w="9525">
                <a:solidFill>
                  <a:schemeClr val="accent3"/>
                </a:solidFill>
              </a:ln>
              <a:effectLst/>
            </c:spPr>
          </c:marker>
          <c:xVal>
            <c:numRef>
              <c:f>'Molar volume'!$C$12:$C$27</c:f>
              <c:numCache>
                <c:formatCode>General</c:formatCode>
                <c:ptCount val="16"/>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numCache>
            </c:numRef>
          </c:xVal>
          <c:yVal>
            <c:numRef>
              <c:f>'Molar volume'!$H$12:$H$19</c:f>
              <c:numCache>
                <c:formatCode>General</c:formatCode>
                <c:ptCount val="8"/>
                <c:pt idx="0">
                  <c:v>0.11427</c:v>
                </c:pt>
                <c:pt idx="1">
                  <c:v>0.12989200000000001</c:v>
                </c:pt>
                <c:pt idx="2">
                  <c:v>0.14574400000000001</c:v>
                </c:pt>
                <c:pt idx="3">
                  <c:v>0.16170699999999999</c:v>
                </c:pt>
                <c:pt idx="4">
                  <c:v>0.17780699999999999</c:v>
                </c:pt>
                <c:pt idx="5">
                  <c:v>0.19592400000000001</c:v>
                </c:pt>
                <c:pt idx="6">
                  <c:v>0.21022200000000002</c:v>
                </c:pt>
                <c:pt idx="7">
                  <c:v>0.24251400000000001</c:v>
                </c:pt>
              </c:numCache>
            </c:numRef>
          </c:yVal>
          <c:smooth val="0"/>
          <c:extLst>
            <c:ext xmlns:c16="http://schemas.microsoft.com/office/drawing/2014/chart" uri="{C3380CC4-5D6E-409C-BE32-E72D297353CC}">
              <c16:uniqueId val="{00000002-5263-4D8D-992A-46E57C0E0128}"/>
            </c:ext>
          </c:extLst>
        </c:ser>
        <c:dLbls>
          <c:showLegendKey val="0"/>
          <c:showVal val="0"/>
          <c:showCatName val="0"/>
          <c:showSerName val="0"/>
          <c:showPercent val="0"/>
          <c:showBubbleSize val="0"/>
        </c:dLbls>
        <c:axId val="702758016"/>
        <c:axId val="702761296"/>
      </c:scatterChart>
      <c:valAx>
        <c:axId val="7027580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9904054033527934"/>
              <c:y val="0.8249362925574217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2761296"/>
        <c:crosses val="autoZero"/>
        <c:crossBetween val="midCat"/>
      </c:valAx>
      <c:valAx>
        <c:axId val="702761296"/>
        <c:scaling>
          <c:orientation val="minMax"/>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m3/Kmol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27580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2"/>
      </a:solidFill>
      <a:prstDash val="solid"/>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T=298.15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v>DIPPR</c:v>
          </c:tx>
          <c:spPr>
            <a:ln w="28575" cap="rnd">
              <a:solidFill>
                <a:schemeClr val="accent1"/>
              </a:solidFill>
              <a:prstDash val="dash"/>
              <a:round/>
            </a:ln>
            <a:effectLst/>
          </c:spPr>
          <c:marker>
            <c:symbol val="none"/>
          </c:marker>
          <c:xVal>
            <c:numRef>
              <c:f>'Molar volume'!$C$14:$C$27</c:f>
              <c:numCache>
                <c:formatCode>General</c:formatCode>
                <c:ptCount val="14"/>
                <c:pt idx="0">
                  <c:v>7</c:v>
                </c:pt>
                <c:pt idx="1">
                  <c:v>8</c:v>
                </c:pt>
                <c:pt idx="2">
                  <c:v>9</c:v>
                </c:pt>
                <c:pt idx="3">
                  <c:v>10</c:v>
                </c:pt>
                <c:pt idx="4">
                  <c:v>11</c:v>
                </c:pt>
                <c:pt idx="5">
                  <c:v>12</c:v>
                </c:pt>
                <c:pt idx="6">
                  <c:v>13</c:v>
                </c:pt>
                <c:pt idx="7">
                  <c:v>14</c:v>
                </c:pt>
                <c:pt idx="8">
                  <c:v>15</c:v>
                </c:pt>
                <c:pt idx="9">
                  <c:v>16</c:v>
                </c:pt>
                <c:pt idx="10">
                  <c:v>17</c:v>
                </c:pt>
                <c:pt idx="11">
                  <c:v>18</c:v>
                </c:pt>
                <c:pt idx="12">
                  <c:v>19</c:v>
                </c:pt>
                <c:pt idx="13">
                  <c:v>20</c:v>
                </c:pt>
              </c:numCache>
            </c:numRef>
          </c:xVal>
          <c:yVal>
            <c:numRef>
              <c:f>'Molar volume'!$E$14:$E$27</c:f>
              <c:numCache>
                <c:formatCode>General</c:formatCode>
                <c:ptCount val="14"/>
                <c:pt idx="0">
                  <c:v>0.14701393785688166</c:v>
                </c:pt>
                <c:pt idx="1">
                  <c:v>0.16350662627537679</c:v>
                </c:pt>
                <c:pt idx="2">
                  <c:v>0.17931974876396312</c:v>
                </c:pt>
                <c:pt idx="3">
                  <c:v>0.19534232344589525</c:v>
                </c:pt>
                <c:pt idx="4">
                  <c:v>0.21208232938455038</c:v>
                </c:pt>
                <c:pt idx="5">
                  <c:v>0.22858288778353539</c:v>
                </c:pt>
                <c:pt idx="6">
                  <c:v>0.24444543099482788</c:v>
                </c:pt>
                <c:pt idx="7">
                  <c:v>0.26170865072967059</c:v>
                </c:pt>
                <c:pt idx="8">
                  <c:v>0.27767295755387461</c:v>
                </c:pt>
                <c:pt idx="9">
                  <c:v>0.29406420705051645</c:v>
                </c:pt>
                <c:pt idx="10">
                  <c:v>0.31112045627602736</c:v>
                </c:pt>
                <c:pt idx="11">
                  <c:v>0.32838336413854785</c:v>
                </c:pt>
                <c:pt idx="12">
                  <c:v>0.34414599366588139</c:v>
                </c:pt>
                <c:pt idx="13">
                  <c:v>0.36067710538840619</c:v>
                </c:pt>
              </c:numCache>
            </c:numRef>
          </c:yVal>
          <c:smooth val="1"/>
          <c:extLst>
            <c:ext xmlns:c16="http://schemas.microsoft.com/office/drawing/2014/chart" uri="{C3380CC4-5D6E-409C-BE32-E72D297353CC}">
              <c16:uniqueId val="{00000000-9990-495C-BCEB-0C2A9185DE5E}"/>
            </c:ext>
          </c:extLst>
        </c:ser>
        <c:ser>
          <c:idx val="1"/>
          <c:order val="1"/>
          <c:tx>
            <c:v>GCVOL-Elbro</c:v>
          </c:tx>
          <c:spPr>
            <a:ln w="28575" cap="rnd">
              <a:solidFill>
                <a:srgbClr val="FF0000"/>
              </a:solidFill>
              <a:prstDash val="sysDot"/>
              <a:round/>
            </a:ln>
            <a:effectLst/>
          </c:spPr>
          <c:marker>
            <c:symbol val="none"/>
          </c:marker>
          <c:xVal>
            <c:numRef>
              <c:f>'Molar volume'!$C$12:$C$27</c:f>
              <c:numCache>
                <c:formatCode>General</c:formatCode>
                <c:ptCount val="16"/>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numCache>
            </c:numRef>
          </c:xVal>
          <c:yVal>
            <c:numRef>
              <c:f>'Molar volume'!$G$12:$G$27</c:f>
              <c:numCache>
                <c:formatCode>General</c:formatCode>
                <c:ptCount val="16"/>
                <c:pt idx="0">
                  <c:v>0.11400365899999999</c:v>
                </c:pt>
                <c:pt idx="1">
                  <c:v>0.13031702000000001</c:v>
                </c:pt>
                <c:pt idx="2">
                  <c:v>0.146630381</c:v>
                </c:pt>
                <c:pt idx="3">
                  <c:v>0.16294374199999997</c:v>
                </c:pt>
                <c:pt idx="4">
                  <c:v>0.179257103</c:v>
                </c:pt>
                <c:pt idx="5">
                  <c:v>0.19557046400000003</c:v>
                </c:pt>
                <c:pt idx="6">
                  <c:v>0.211883825</c:v>
                </c:pt>
                <c:pt idx="7">
                  <c:v>0.228197186</c:v>
                </c:pt>
                <c:pt idx="8">
                  <c:v>0.24451054700000002</c:v>
                </c:pt>
                <c:pt idx="9">
                  <c:v>0.26082390799999999</c:v>
                </c:pt>
                <c:pt idx="10">
                  <c:v>0.27713726900000002</c:v>
                </c:pt>
                <c:pt idx="11">
                  <c:v>0.29345062999999999</c:v>
                </c:pt>
                <c:pt idx="12">
                  <c:v>0.30976399100000002</c:v>
                </c:pt>
                <c:pt idx="13">
                  <c:v>0.32607735200000004</c:v>
                </c:pt>
                <c:pt idx="14">
                  <c:v>0.34239071300000001</c:v>
                </c:pt>
                <c:pt idx="15">
                  <c:v>0.35870407399999998</c:v>
                </c:pt>
              </c:numCache>
            </c:numRef>
          </c:yVal>
          <c:smooth val="1"/>
          <c:extLst>
            <c:ext xmlns:c16="http://schemas.microsoft.com/office/drawing/2014/chart" uri="{C3380CC4-5D6E-409C-BE32-E72D297353CC}">
              <c16:uniqueId val="{00000001-9990-495C-BCEB-0C2A9185DE5E}"/>
            </c:ext>
          </c:extLst>
        </c:ser>
        <c:dLbls>
          <c:showLegendKey val="0"/>
          <c:showVal val="0"/>
          <c:showCatName val="0"/>
          <c:showSerName val="0"/>
          <c:showPercent val="0"/>
          <c:showBubbleSize val="0"/>
        </c:dLbls>
        <c:axId val="702758016"/>
        <c:axId val="702761296"/>
      </c:scatterChart>
      <c:scatterChart>
        <c:scatterStyle val="lineMarker"/>
        <c:varyColors val="0"/>
        <c:ser>
          <c:idx val="2"/>
          <c:order val="2"/>
          <c:tx>
            <c:v>Ricahrd et al.</c:v>
          </c:tx>
          <c:spPr>
            <a:ln w="25400" cap="rnd">
              <a:noFill/>
              <a:round/>
            </a:ln>
            <a:effectLst/>
          </c:spPr>
          <c:marker>
            <c:symbol val="circle"/>
            <c:size val="5"/>
            <c:spPr>
              <a:solidFill>
                <a:schemeClr val="tx1"/>
              </a:solidFill>
              <a:ln w="9525">
                <a:solidFill>
                  <a:schemeClr val="accent3"/>
                </a:solidFill>
              </a:ln>
              <a:effectLst/>
            </c:spPr>
          </c:marker>
          <c:xVal>
            <c:numRef>
              <c:f>'Molar volume'!$C$12:$C$27</c:f>
              <c:numCache>
                <c:formatCode>General</c:formatCode>
                <c:ptCount val="16"/>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numCache>
            </c:numRef>
          </c:xVal>
          <c:yVal>
            <c:numRef>
              <c:f>'Molar volume'!$I$12:$I$19</c:f>
              <c:numCache>
                <c:formatCode>General</c:formatCode>
                <c:ptCount val="8"/>
                <c:pt idx="0">
                  <c:v>0.11599899999999999</c:v>
                </c:pt>
                <c:pt idx="1">
                  <c:v>0.13150100000000001</c:v>
                </c:pt>
                <c:pt idx="2">
                  <c:v>0.14746700000000001</c:v>
                </c:pt>
                <c:pt idx="3">
                  <c:v>0.16347500000000001</c:v>
                </c:pt>
                <c:pt idx="4">
                  <c:v>0.17963699999999999</c:v>
                </c:pt>
                <c:pt idx="5">
                  <c:v>0.19592400000000001</c:v>
                </c:pt>
                <c:pt idx="6">
                  <c:v>0.21222900000000003</c:v>
                </c:pt>
                <c:pt idx="7">
                  <c:v>0.24479100000000001</c:v>
                </c:pt>
              </c:numCache>
            </c:numRef>
          </c:yVal>
          <c:smooth val="0"/>
          <c:extLst>
            <c:ext xmlns:c16="http://schemas.microsoft.com/office/drawing/2014/chart" uri="{C3380CC4-5D6E-409C-BE32-E72D297353CC}">
              <c16:uniqueId val="{00000002-9990-495C-BCEB-0C2A9185DE5E}"/>
            </c:ext>
          </c:extLst>
        </c:ser>
        <c:dLbls>
          <c:showLegendKey val="0"/>
          <c:showVal val="0"/>
          <c:showCatName val="0"/>
          <c:showSerName val="0"/>
          <c:showPercent val="0"/>
          <c:showBubbleSize val="0"/>
        </c:dLbls>
        <c:axId val="702758016"/>
        <c:axId val="702761296"/>
      </c:scatterChart>
      <c:valAx>
        <c:axId val="70275801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9904054033527934"/>
              <c:y val="0.8249362925574217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2761296"/>
        <c:crosses val="autoZero"/>
        <c:crossBetween val="midCat"/>
      </c:valAx>
      <c:valAx>
        <c:axId val="702761296"/>
        <c:scaling>
          <c:orientation val="minMax"/>
          <c:min val="0.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m3/Kmol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275801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28575" cap="flat" cmpd="sng" algn="ctr">
      <a:noFill/>
      <a:prstDash val="solid"/>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Enthalpy of fu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635839568257085"/>
          <c:y val="0.12979526446513154"/>
          <c:w val="0.83193916349809882"/>
          <c:h val="0.67480270649905394"/>
        </c:manualLayout>
      </c:layout>
      <c:scatterChart>
        <c:scatterStyle val="smoothMarker"/>
        <c:varyColors val="0"/>
        <c:ser>
          <c:idx val="2"/>
          <c:order val="0"/>
          <c:tx>
            <c:v>Coutinho Correlation</c:v>
          </c:tx>
          <c:spPr>
            <a:ln w="38100" cap="rnd">
              <a:solidFill>
                <a:srgbClr val="00B0F0"/>
              </a:solidFill>
              <a:round/>
            </a:ln>
            <a:effectLst/>
          </c:spPr>
          <c:marker>
            <c:symbol val="none"/>
          </c:marker>
          <c:xVal>
            <c:numRef>
              <c:f>'Thermo-phsyical Properties'!$J$13:$J$34</c:f>
              <c:numCache>
                <c:formatCode>General</c:formatCode>
                <c:ptCount val="22"/>
                <c:pt idx="0">
                  <c:v>9</c:v>
                </c:pt>
                <c:pt idx="1">
                  <c:v>10</c:v>
                </c:pt>
                <c:pt idx="2">
                  <c:v>11</c:v>
                </c:pt>
                <c:pt idx="3">
                  <c:v>12</c:v>
                </c:pt>
                <c:pt idx="4">
                  <c:v>13</c:v>
                </c:pt>
                <c:pt idx="5">
                  <c:v>14</c:v>
                </c:pt>
                <c:pt idx="6">
                  <c:v>15</c:v>
                </c:pt>
                <c:pt idx="7">
                  <c:v>16</c:v>
                </c:pt>
                <c:pt idx="8">
                  <c:v>17</c:v>
                </c:pt>
                <c:pt idx="9">
                  <c:v>18</c:v>
                </c:pt>
                <c:pt idx="10">
                  <c:v>19</c:v>
                </c:pt>
                <c:pt idx="11">
                  <c:v>20</c:v>
                </c:pt>
                <c:pt idx="12">
                  <c:v>21</c:v>
                </c:pt>
                <c:pt idx="13">
                  <c:v>22</c:v>
                </c:pt>
                <c:pt idx="14">
                  <c:v>23</c:v>
                </c:pt>
                <c:pt idx="15">
                  <c:v>24</c:v>
                </c:pt>
                <c:pt idx="16">
                  <c:v>25</c:v>
                </c:pt>
                <c:pt idx="17">
                  <c:v>26</c:v>
                </c:pt>
                <c:pt idx="18">
                  <c:v>27</c:v>
                </c:pt>
                <c:pt idx="19">
                  <c:v>28</c:v>
                </c:pt>
                <c:pt idx="20">
                  <c:v>29</c:v>
                </c:pt>
                <c:pt idx="21">
                  <c:v>30</c:v>
                </c:pt>
              </c:numCache>
            </c:numRef>
          </c:xVal>
          <c:yVal>
            <c:numRef>
              <c:f>'Thermo-phsyical Properties'!$L$13:$L$34</c:f>
              <c:numCache>
                <c:formatCode>General</c:formatCode>
                <c:ptCount val="22"/>
                <c:pt idx="0">
                  <c:v>15.128350000000005</c:v>
                </c:pt>
                <c:pt idx="1">
                  <c:v>18.976000000000006</c:v>
                </c:pt>
                <c:pt idx="2">
                  <c:v>22.561450000000001</c:v>
                </c:pt>
                <c:pt idx="3">
                  <c:v>25.906000000000013</c:v>
                </c:pt>
                <c:pt idx="4">
                  <c:v>29.030950000000004</c:v>
                </c:pt>
                <c:pt idx="5">
                  <c:v>31.957600000000006</c:v>
                </c:pt>
                <c:pt idx="6">
                  <c:v>34.707250000000009</c:v>
                </c:pt>
                <c:pt idx="7">
                  <c:v>37.301200000000001</c:v>
                </c:pt>
                <c:pt idx="8">
                  <c:v>39.760750000000023</c:v>
                </c:pt>
                <c:pt idx="9">
                  <c:v>42.107200000000013</c:v>
                </c:pt>
                <c:pt idx="10">
                  <c:v>44.361849999999997</c:v>
                </c:pt>
                <c:pt idx="11">
                  <c:v>46.546000000000014</c:v>
                </c:pt>
                <c:pt idx="12">
                  <c:v>48.680949999999989</c:v>
                </c:pt>
                <c:pt idx="13">
                  <c:v>50.788000000000004</c:v>
                </c:pt>
                <c:pt idx="14">
                  <c:v>52.888449999999999</c:v>
                </c:pt>
                <c:pt idx="15">
                  <c:v>55.003600000000027</c:v>
                </c:pt>
                <c:pt idx="16">
                  <c:v>57.154750000000014</c:v>
                </c:pt>
                <c:pt idx="17">
                  <c:v>59.363199999999999</c:v>
                </c:pt>
                <c:pt idx="18">
                  <c:v>61.650249999999993</c:v>
                </c:pt>
                <c:pt idx="19">
                  <c:v>64.037200000000013</c:v>
                </c:pt>
                <c:pt idx="20">
                  <c:v>66.545350000000013</c:v>
                </c:pt>
                <c:pt idx="21">
                  <c:v>69.195999999999998</c:v>
                </c:pt>
              </c:numCache>
            </c:numRef>
          </c:yVal>
          <c:smooth val="1"/>
          <c:extLst>
            <c:ext xmlns:c16="http://schemas.microsoft.com/office/drawing/2014/chart" uri="{C3380CC4-5D6E-409C-BE32-E72D297353CC}">
              <c16:uniqueId val="{00000000-D98A-439D-BB07-47439BFB97F4}"/>
            </c:ext>
          </c:extLst>
        </c:ser>
        <c:dLbls>
          <c:showLegendKey val="0"/>
          <c:showVal val="0"/>
          <c:showCatName val="0"/>
          <c:showSerName val="0"/>
          <c:showPercent val="0"/>
          <c:showBubbleSize val="0"/>
        </c:dLbls>
        <c:axId val="709348736"/>
        <c:axId val="709352672"/>
      </c:scatterChart>
      <c:scatterChart>
        <c:scatterStyle val="lineMarker"/>
        <c:varyColors val="0"/>
        <c:ser>
          <c:idx val="0"/>
          <c:order val="1"/>
          <c:tx>
            <c:v>Exp data (Broadhust)</c:v>
          </c:tx>
          <c:spPr>
            <a:ln w="25400" cap="rnd">
              <a:noFill/>
              <a:round/>
            </a:ln>
            <a:effectLst/>
          </c:spPr>
          <c:marker>
            <c:symbol val="circle"/>
            <c:size val="5"/>
            <c:spPr>
              <a:solidFill>
                <a:srgbClr val="FF0000"/>
              </a:solidFill>
              <a:ln w="9525">
                <a:solidFill>
                  <a:schemeClr val="tx1"/>
                </a:solidFill>
              </a:ln>
              <a:effectLst/>
            </c:spPr>
          </c:marker>
          <c:xVal>
            <c:numRef>
              <c:f>'Thermo-phsyical Properties'!$J$13:$J$34</c:f>
              <c:numCache>
                <c:formatCode>General</c:formatCode>
                <c:ptCount val="22"/>
                <c:pt idx="0">
                  <c:v>9</c:v>
                </c:pt>
                <c:pt idx="1">
                  <c:v>10</c:v>
                </c:pt>
                <c:pt idx="2">
                  <c:v>11</c:v>
                </c:pt>
                <c:pt idx="3">
                  <c:v>12</c:v>
                </c:pt>
                <c:pt idx="4">
                  <c:v>13</c:v>
                </c:pt>
                <c:pt idx="5">
                  <c:v>14</c:v>
                </c:pt>
                <c:pt idx="6">
                  <c:v>15</c:v>
                </c:pt>
                <c:pt idx="7">
                  <c:v>16</c:v>
                </c:pt>
                <c:pt idx="8">
                  <c:v>17</c:v>
                </c:pt>
                <c:pt idx="9">
                  <c:v>18</c:v>
                </c:pt>
                <c:pt idx="10">
                  <c:v>19</c:v>
                </c:pt>
                <c:pt idx="11">
                  <c:v>20</c:v>
                </c:pt>
                <c:pt idx="12">
                  <c:v>21</c:v>
                </c:pt>
                <c:pt idx="13">
                  <c:v>22</c:v>
                </c:pt>
                <c:pt idx="14">
                  <c:v>23</c:v>
                </c:pt>
                <c:pt idx="15">
                  <c:v>24</c:v>
                </c:pt>
                <c:pt idx="16">
                  <c:v>25</c:v>
                </c:pt>
                <c:pt idx="17">
                  <c:v>26</c:v>
                </c:pt>
                <c:pt idx="18">
                  <c:v>27</c:v>
                </c:pt>
                <c:pt idx="19">
                  <c:v>28</c:v>
                </c:pt>
                <c:pt idx="20">
                  <c:v>29</c:v>
                </c:pt>
                <c:pt idx="21">
                  <c:v>30</c:v>
                </c:pt>
              </c:numCache>
            </c:numRef>
          </c:xVal>
          <c:yVal>
            <c:numRef>
              <c:f>'Thermo-phsyical Properties'!$K$13:$K$34</c:f>
              <c:numCache>
                <c:formatCode>General</c:formatCode>
                <c:ptCount val="22"/>
                <c:pt idx="0">
                  <c:v>15.468248000000001</c:v>
                </c:pt>
                <c:pt idx="1">
                  <c:v>28.714792000000003</c:v>
                </c:pt>
                <c:pt idx="2">
                  <c:v>22.179383999999999</c:v>
                </c:pt>
                <c:pt idx="3">
                  <c:v>36.835936000000004</c:v>
                </c:pt>
                <c:pt idx="4">
                  <c:v>28.501408000000001</c:v>
                </c:pt>
                <c:pt idx="5">
                  <c:v>45.070048</c:v>
                </c:pt>
                <c:pt idx="6">
                  <c:v>34.593312000000005</c:v>
                </c:pt>
                <c:pt idx="7">
                  <c:v>53.358552000000003</c:v>
                </c:pt>
                <c:pt idx="8">
                  <c:v>40.484384000000006</c:v>
                </c:pt>
                <c:pt idx="9">
                  <c:v>61.965040000000002</c:v>
                </c:pt>
                <c:pt idx="10">
                  <c:v>45.814799999999998</c:v>
                </c:pt>
                <c:pt idx="11">
                  <c:v>69.872799999999998</c:v>
                </c:pt>
                <c:pt idx="12">
                  <c:v>47.697600000000001</c:v>
                </c:pt>
                <c:pt idx="13">
                  <c:v>48.952799999999996</c:v>
                </c:pt>
                <c:pt idx="14">
                  <c:v>53.973600000000005</c:v>
                </c:pt>
                <c:pt idx="15">
                  <c:v>54.894080000000002</c:v>
                </c:pt>
                <c:pt idx="16">
                  <c:v>57.739200000000004</c:v>
                </c:pt>
                <c:pt idx="17">
                  <c:v>59.496480000000005</c:v>
                </c:pt>
                <c:pt idx="18">
                  <c:v>60.416960000000003</c:v>
                </c:pt>
                <c:pt idx="19">
                  <c:v>64.642799999999994</c:v>
                </c:pt>
                <c:pt idx="20">
                  <c:v>66.107200000000006</c:v>
                </c:pt>
                <c:pt idx="21">
                  <c:v>68.826800000000006</c:v>
                </c:pt>
              </c:numCache>
            </c:numRef>
          </c:yVal>
          <c:smooth val="0"/>
          <c:extLst>
            <c:ext xmlns:c16="http://schemas.microsoft.com/office/drawing/2014/chart" uri="{C3380CC4-5D6E-409C-BE32-E72D297353CC}">
              <c16:uniqueId val="{00000001-D98A-439D-BB07-47439BFB97F4}"/>
            </c:ext>
          </c:extLst>
        </c:ser>
        <c:dLbls>
          <c:showLegendKey val="0"/>
          <c:showVal val="0"/>
          <c:showCatName val="0"/>
          <c:showSerName val="0"/>
          <c:showPercent val="0"/>
          <c:showBubbleSize val="0"/>
        </c:dLbls>
        <c:axId val="709348736"/>
        <c:axId val="709352672"/>
      </c:scatterChart>
      <c:valAx>
        <c:axId val="709348736"/>
        <c:scaling>
          <c:orientation val="minMax"/>
          <c:max val="30"/>
          <c:min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4254460219947056"/>
              <c:y val="0.8693811763462453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9352672"/>
        <c:crosses val="autoZero"/>
        <c:crossBetween val="midCat"/>
      </c:valAx>
      <c:valAx>
        <c:axId val="70935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KJ/mol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9348736"/>
        <c:crosses val="autoZero"/>
        <c:crossBetween val="midCat"/>
        <c:majorUnit val="20"/>
      </c:valAx>
      <c:spPr>
        <a:noFill/>
        <a:ln>
          <a:noFill/>
        </a:ln>
        <a:effectLst/>
      </c:spPr>
    </c:plotArea>
    <c:legend>
      <c:legendPos val="b"/>
      <c:layout>
        <c:manualLayout>
          <c:xMode val="edge"/>
          <c:yMode val="edge"/>
          <c:x val="0.51908395154198983"/>
          <c:y val="0.47241460945623437"/>
          <c:w val="0.43577505696833374"/>
          <c:h val="0.172029878647464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Temperature of fus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37031484257871"/>
          <c:y val="0.132057643737929"/>
          <c:w val="0.81381809095452273"/>
          <c:h val="0.66353234147618345"/>
        </c:manualLayout>
      </c:layout>
      <c:scatterChart>
        <c:scatterStyle val="smoothMarker"/>
        <c:varyColors val="0"/>
        <c:ser>
          <c:idx val="2"/>
          <c:order val="0"/>
          <c:tx>
            <c:v>Coutinho Correlation</c:v>
          </c:tx>
          <c:spPr>
            <a:ln w="28575" cap="rnd">
              <a:solidFill>
                <a:srgbClr val="00B0F0"/>
              </a:solidFill>
              <a:round/>
            </a:ln>
            <a:effectLst/>
          </c:spPr>
          <c:marker>
            <c:symbol val="none"/>
          </c:marker>
          <c:xVal>
            <c:numRef>
              <c:f>'Thermo-phsyical Properties'!$S$9:$S$32</c:f>
              <c:numCache>
                <c:formatCode>General</c:formatCode>
                <c:ptCount val="24"/>
                <c:pt idx="0">
                  <c:v>7</c:v>
                </c:pt>
                <c:pt idx="1">
                  <c:v>8</c:v>
                </c:pt>
                <c:pt idx="2">
                  <c:v>9</c:v>
                </c:pt>
                <c:pt idx="3">
                  <c:v>10</c:v>
                </c:pt>
                <c:pt idx="4">
                  <c:v>11</c:v>
                </c:pt>
                <c:pt idx="5">
                  <c:v>12</c:v>
                </c:pt>
                <c:pt idx="6">
                  <c:v>13</c:v>
                </c:pt>
                <c:pt idx="7">
                  <c:v>14</c:v>
                </c:pt>
                <c:pt idx="8">
                  <c:v>15</c:v>
                </c:pt>
                <c:pt idx="9">
                  <c:v>16</c:v>
                </c:pt>
                <c:pt idx="10">
                  <c:v>17</c:v>
                </c:pt>
                <c:pt idx="11">
                  <c:v>18</c:v>
                </c:pt>
                <c:pt idx="12">
                  <c:v>19</c:v>
                </c:pt>
                <c:pt idx="13">
                  <c:v>20</c:v>
                </c:pt>
                <c:pt idx="14">
                  <c:v>21</c:v>
                </c:pt>
                <c:pt idx="15">
                  <c:v>22</c:v>
                </c:pt>
                <c:pt idx="16">
                  <c:v>23</c:v>
                </c:pt>
                <c:pt idx="17">
                  <c:v>24</c:v>
                </c:pt>
                <c:pt idx="18">
                  <c:v>25</c:v>
                </c:pt>
                <c:pt idx="19">
                  <c:v>26</c:v>
                </c:pt>
                <c:pt idx="20">
                  <c:v>27</c:v>
                </c:pt>
                <c:pt idx="21">
                  <c:v>28</c:v>
                </c:pt>
                <c:pt idx="22">
                  <c:v>29</c:v>
                </c:pt>
                <c:pt idx="23">
                  <c:v>30</c:v>
                </c:pt>
              </c:numCache>
            </c:numRef>
          </c:xVal>
          <c:yVal>
            <c:numRef>
              <c:f>'Thermo-phsyical Properties'!$U$9:$U$32</c:f>
              <c:numCache>
                <c:formatCode>General</c:formatCode>
                <c:ptCount val="24"/>
                <c:pt idx="0">
                  <c:v>177.973736274412</c:v>
                </c:pt>
                <c:pt idx="1">
                  <c:v>201.19274953860605</c:v>
                </c:pt>
                <c:pt idx="2">
                  <c:v>219.69195265139041</c:v>
                </c:pt>
                <c:pt idx="3">
                  <c:v>234.84760170300311</c:v>
                </c:pt>
                <c:pt idx="4">
                  <c:v>247.53630220767465</c:v>
                </c:pt>
                <c:pt idx="5">
                  <c:v>258.34571657172853</c:v>
                </c:pt>
                <c:pt idx="6">
                  <c:v>267.6861077836499</c:v>
                </c:pt>
                <c:pt idx="7">
                  <c:v>275.85349046112094</c:v>
                </c:pt>
                <c:pt idx="8">
                  <c:v>283.06736725585898</c:v>
                </c:pt>
                <c:pt idx="9">
                  <c:v>289.49430239077606</c:v>
                </c:pt>
                <c:pt idx="10">
                  <c:v>295.26320603609548</c:v>
                </c:pt>
                <c:pt idx="11">
                  <c:v>300.47556293795901</c:v>
                </c:pt>
                <c:pt idx="12">
                  <c:v>305.2124668838228</c:v>
                </c:pt>
                <c:pt idx="13">
                  <c:v>309.53957474724734</c:v>
                </c:pt>
                <c:pt idx="14">
                  <c:v>313.51066899806438</c:v>
                </c:pt>
                <c:pt idx="15">
                  <c:v>317.17026738343924</c:v>
                </c:pt>
                <c:pt idx="16">
                  <c:v>320.55556645194906</c:v>
                </c:pt>
                <c:pt idx="17">
                  <c:v>323.69791059125657</c:v>
                </c:pt>
                <c:pt idx="18">
                  <c:v>326.62391739169277</c:v>
                </c:pt>
                <c:pt idx="19">
                  <c:v>329.35635028217769</c:v>
                </c:pt>
                <c:pt idx="20">
                  <c:v>331.91480273869979</c:v>
                </c:pt>
                <c:pt idx="21">
                  <c:v>334.31624022657201</c:v>
                </c:pt>
                <c:pt idx="22">
                  <c:v>336.57543348217479</c:v>
                </c:pt>
                <c:pt idx="23">
                  <c:v>338.70530791538323</c:v>
                </c:pt>
              </c:numCache>
            </c:numRef>
          </c:yVal>
          <c:smooth val="1"/>
          <c:extLst>
            <c:ext xmlns:c16="http://schemas.microsoft.com/office/drawing/2014/chart" uri="{C3380CC4-5D6E-409C-BE32-E72D297353CC}">
              <c16:uniqueId val="{00000000-406D-462D-9E98-FFF8AC359E94}"/>
            </c:ext>
          </c:extLst>
        </c:ser>
        <c:dLbls>
          <c:showLegendKey val="0"/>
          <c:showVal val="0"/>
          <c:showCatName val="0"/>
          <c:showSerName val="0"/>
          <c:showPercent val="0"/>
          <c:showBubbleSize val="0"/>
        </c:dLbls>
        <c:axId val="709348736"/>
        <c:axId val="709352672"/>
      </c:scatterChart>
      <c:scatterChart>
        <c:scatterStyle val="lineMarker"/>
        <c:varyColors val="0"/>
        <c:ser>
          <c:idx val="0"/>
          <c:order val="1"/>
          <c:tx>
            <c:v>EXP data (Broadhurst)</c:v>
          </c:tx>
          <c:spPr>
            <a:ln w="25400" cap="rnd">
              <a:noFill/>
              <a:round/>
            </a:ln>
            <a:effectLst/>
          </c:spPr>
          <c:marker>
            <c:symbol val="circle"/>
            <c:size val="5"/>
            <c:spPr>
              <a:solidFill>
                <a:srgbClr val="FF0000"/>
              </a:solidFill>
              <a:ln w="9525">
                <a:solidFill>
                  <a:schemeClr val="tx1"/>
                </a:solidFill>
              </a:ln>
              <a:effectLst/>
            </c:spPr>
          </c:marker>
          <c:xVal>
            <c:numRef>
              <c:f>'Thermo-phsyical Properties'!$S$9:$S$32</c:f>
              <c:numCache>
                <c:formatCode>General</c:formatCode>
                <c:ptCount val="24"/>
                <c:pt idx="0">
                  <c:v>7</c:v>
                </c:pt>
                <c:pt idx="1">
                  <c:v>8</c:v>
                </c:pt>
                <c:pt idx="2">
                  <c:v>9</c:v>
                </c:pt>
                <c:pt idx="3">
                  <c:v>10</c:v>
                </c:pt>
                <c:pt idx="4">
                  <c:v>11</c:v>
                </c:pt>
                <c:pt idx="5">
                  <c:v>12</c:v>
                </c:pt>
                <c:pt idx="6">
                  <c:v>13</c:v>
                </c:pt>
                <c:pt idx="7">
                  <c:v>14</c:v>
                </c:pt>
                <c:pt idx="8">
                  <c:v>15</c:v>
                </c:pt>
                <c:pt idx="9">
                  <c:v>16</c:v>
                </c:pt>
                <c:pt idx="10">
                  <c:v>17</c:v>
                </c:pt>
                <c:pt idx="11">
                  <c:v>18</c:v>
                </c:pt>
                <c:pt idx="12">
                  <c:v>19</c:v>
                </c:pt>
                <c:pt idx="13">
                  <c:v>20</c:v>
                </c:pt>
                <c:pt idx="14">
                  <c:v>21</c:v>
                </c:pt>
                <c:pt idx="15">
                  <c:v>22</c:v>
                </c:pt>
                <c:pt idx="16">
                  <c:v>23</c:v>
                </c:pt>
                <c:pt idx="17">
                  <c:v>24</c:v>
                </c:pt>
                <c:pt idx="18">
                  <c:v>25</c:v>
                </c:pt>
                <c:pt idx="19">
                  <c:v>26</c:v>
                </c:pt>
                <c:pt idx="20">
                  <c:v>27</c:v>
                </c:pt>
                <c:pt idx="21">
                  <c:v>28</c:v>
                </c:pt>
                <c:pt idx="22">
                  <c:v>29</c:v>
                </c:pt>
                <c:pt idx="23">
                  <c:v>30</c:v>
                </c:pt>
              </c:numCache>
            </c:numRef>
          </c:xVal>
          <c:yVal>
            <c:numRef>
              <c:f>'Thermo-phsyical Properties'!$T$9:$T$32</c:f>
              <c:numCache>
                <c:formatCode>General</c:formatCode>
                <c:ptCount val="24"/>
                <c:pt idx="0">
                  <c:v>182.5</c:v>
                </c:pt>
                <c:pt idx="1">
                  <c:v>216.4</c:v>
                </c:pt>
                <c:pt idx="2">
                  <c:v>219.7</c:v>
                </c:pt>
                <c:pt idx="3">
                  <c:v>243.5</c:v>
                </c:pt>
                <c:pt idx="4">
                  <c:v>247.6</c:v>
                </c:pt>
                <c:pt idx="5">
                  <c:v>263.60000000000002</c:v>
                </c:pt>
                <c:pt idx="6">
                  <c:v>267.8</c:v>
                </c:pt>
                <c:pt idx="7">
                  <c:v>279</c:v>
                </c:pt>
                <c:pt idx="8">
                  <c:v>283.10000000000002</c:v>
                </c:pt>
                <c:pt idx="9">
                  <c:v>291.3</c:v>
                </c:pt>
                <c:pt idx="10">
                  <c:v>295.10000000000002</c:v>
                </c:pt>
                <c:pt idx="11">
                  <c:v>301.3</c:v>
                </c:pt>
                <c:pt idx="12">
                  <c:v>305.2</c:v>
                </c:pt>
                <c:pt idx="13">
                  <c:v>309.8</c:v>
                </c:pt>
                <c:pt idx="14">
                  <c:v>313.39999999999998</c:v>
                </c:pt>
                <c:pt idx="15">
                  <c:v>317.2</c:v>
                </c:pt>
                <c:pt idx="16">
                  <c:v>320.7</c:v>
                </c:pt>
                <c:pt idx="17">
                  <c:v>323.8</c:v>
                </c:pt>
                <c:pt idx="18">
                  <c:v>326.7</c:v>
                </c:pt>
                <c:pt idx="19">
                  <c:v>329.5</c:v>
                </c:pt>
                <c:pt idx="20">
                  <c:v>332</c:v>
                </c:pt>
                <c:pt idx="21">
                  <c:v>334.4</c:v>
                </c:pt>
                <c:pt idx="22">
                  <c:v>336.6</c:v>
                </c:pt>
                <c:pt idx="23">
                  <c:v>338.6</c:v>
                </c:pt>
              </c:numCache>
            </c:numRef>
          </c:yVal>
          <c:smooth val="0"/>
          <c:extLst>
            <c:ext xmlns:c16="http://schemas.microsoft.com/office/drawing/2014/chart" uri="{C3380CC4-5D6E-409C-BE32-E72D297353CC}">
              <c16:uniqueId val="{00000001-406D-462D-9E98-FFF8AC359E94}"/>
            </c:ext>
          </c:extLst>
        </c:ser>
        <c:dLbls>
          <c:showLegendKey val="0"/>
          <c:showVal val="0"/>
          <c:showCatName val="0"/>
          <c:showSerName val="0"/>
          <c:showPercent val="0"/>
          <c:showBubbleSize val="0"/>
        </c:dLbls>
        <c:axId val="709348736"/>
        <c:axId val="709352672"/>
      </c:scatterChart>
      <c:valAx>
        <c:axId val="709348736"/>
        <c:scaling>
          <c:orientation val="minMax"/>
          <c:max val="30"/>
          <c:min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5229084366721439"/>
              <c:y val="0.8772462876102751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9352672"/>
        <c:crosses val="autoZero"/>
        <c:crossBetween val="midCat"/>
      </c:valAx>
      <c:valAx>
        <c:axId val="709352672"/>
        <c:scaling>
          <c:orientation val="minMax"/>
          <c:max val="350"/>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emperature,</a:t>
                </a:r>
                <a:r>
                  <a:rPr lang="en-US" sz="1200" baseline="0">
                    <a:latin typeface="Times New Roman" panose="02020603050405020304" pitchFamily="18" charset="0"/>
                    <a:cs typeface="Times New Roman" panose="02020603050405020304" pitchFamily="18" charset="0"/>
                  </a:rPr>
                  <a:t> 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9348736"/>
        <c:crosses val="autoZero"/>
        <c:crossBetween val="midCat"/>
        <c:majorUnit val="50"/>
      </c:valAx>
      <c:spPr>
        <a:noFill/>
        <a:ln>
          <a:noFill/>
        </a:ln>
        <a:effectLst/>
      </c:spPr>
    </c:plotArea>
    <c:legend>
      <c:legendPos val="b"/>
      <c:layout>
        <c:manualLayout>
          <c:xMode val="edge"/>
          <c:yMode val="edge"/>
          <c:x val="0.53101178813062866"/>
          <c:y val="0.38062934308521218"/>
          <c:w val="0.40934902892617775"/>
          <c:h val="0.172029878647464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Enthalpy of Solid-phase transi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2545056015586947"/>
          <c:y val="0.12244265035014575"/>
          <c:w val="0.83314661471018026"/>
          <c:h val="0.69802690441768755"/>
        </c:manualLayout>
      </c:layout>
      <c:scatterChart>
        <c:scatterStyle val="lineMarker"/>
        <c:varyColors val="0"/>
        <c:ser>
          <c:idx val="2"/>
          <c:order val="0"/>
          <c:tx>
            <c:v>Exp data (Broadhust)</c:v>
          </c:tx>
          <c:spPr>
            <a:ln w="25400" cap="rnd">
              <a:noFill/>
              <a:round/>
            </a:ln>
            <a:effectLst/>
          </c:spPr>
          <c:marker>
            <c:symbol val="circle"/>
            <c:size val="5"/>
            <c:spPr>
              <a:solidFill>
                <a:srgbClr val="FF0000"/>
              </a:solidFill>
              <a:ln w="9525">
                <a:solidFill>
                  <a:schemeClr val="tx1"/>
                </a:solidFill>
              </a:ln>
              <a:effectLst/>
            </c:spPr>
          </c:marker>
          <c:xVal>
            <c:numRef>
              <c:f>'Thermo-phsyical Properties'!$N$3:$N$22</c:f>
              <c:numCache>
                <c:formatCode>General</c:formatCode>
                <c:ptCount val="20"/>
                <c:pt idx="0">
                  <c:v>11</c:v>
                </c:pt>
                <c:pt idx="1">
                  <c:v>12</c:v>
                </c:pt>
                <c:pt idx="2">
                  <c:v>13</c:v>
                </c:pt>
                <c:pt idx="3">
                  <c:v>14</c:v>
                </c:pt>
                <c:pt idx="4">
                  <c:v>15</c:v>
                </c:pt>
                <c:pt idx="5">
                  <c:v>16</c:v>
                </c:pt>
                <c:pt idx="6">
                  <c:v>17</c:v>
                </c:pt>
                <c:pt idx="7">
                  <c:v>18</c:v>
                </c:pt>
                <c:pt idx="8">
                  <c:v>19</c:v>
                </c:pt>
                <c:pt idx="9">
                  <c:v>20</c:v>
                </c:pt>
                <c:pt idx="10">
                  <c:v>21</c:v>
                </c:pt>
                <c:pt idx="11">
                  <c:v>22</c:v>
                </c:pt>
                <c:pt idx="12">
                  <c:v>23</c:v>
                </c:pt>
                <c:pt idx="13">
                  <c:v>24</c:v>
                </c:pt>
                <c:pt idx="14">
                  <c:v>25</c:v>
                </c:pt>
                <c:pt idx="15">
                  <c:v>26</c:v>
                </c:pt>
                <c:pt idx="16">
                  <c:v>27</c:v>
                </c:pt>
                <c:pt idx="17">
                  <c:v>28</c:v>
                </c:pt>
                <c:pt idx="18">
                  <c:v>29</c:v>
                </c:pt>
                <c:pt idx="19">
                  <c:v>30</c:v>
                </c:pt>
              </c:numCache>
            </c:numRef>
          </c:xVal>
          <c:yVal>
            <c:numRef>
              <c:f>'Thermo-phsyical Properties'!$O$3:$O$22</c:f>
              <c:numCache>
                <c:formatCode>General</c:formatCode>
                <c:ptCount val="20"/>
                <c:pt idx="0">
                  <c:v>6.8575759999999999</c:v>
                </c:pt>
                <c:pt idx="2">
                  <c:v>7.6609040000000004</c:v>
                </c:pt>
                <c:pt idx="4">
                  <c:v>9.1671440000000004</c:v>
                </c:pt>
                <c:pt idx="6">
                  <c:v>11.06668</c:v>
                </c:pt>
                <c:pt idx="8">
                  <c:v>13.8072</c:v>
                </c:pt>
                <c:pt idx="10">
                  <c:v>15.480800000000002</c:v>
                </c:pt>
                <c:pt idx="11">
                  <c:v>28.20016</c:v>
                </c:pt>
                <c:pt idx="12">
                  <c:v>21.756800000000002</c:v>
                </c:pt>
                <c:pt idx="13">
                  <c:v>31.296320000000001</c:v>
                </c:pt>
                <c:pt idx="14">
                  <c:v>26.066320000000001</c:v>
                </c:pt>
                <c:pt idx="15">
                  <c:v>34.225119999999997</c:v>
                </c:pt>
                <c:pt idx="16">
                  <c:v>28.953279999999999</c:v>
                </c:pt>
                <c:pt idx="17">
                  <c:v>35.438480000000006</c:v>
                </c:pt>
                <c:pt idx="18">
                  <c:v>31.547360000000001</c:v>
                </c:pt>
                <c:pt idx="19">
                  <c:v>37.488640000000004</c:v>
                </c:pt>
              </c:numCache>
            </c:numRef>
          </c:yVal>
          <c:smooth val="0"/>
          <c:extLst>
            <c:ext xmlns:c16="http://schemas.microsoft.com/office/drawing/2014/chart" uri="{C3380CC4-5D6E-409C-BE32-E72D297353CC}">
              <c16:uniqueId val="{00000000-2BF6-4BA8-9B33-B0120375FA58}"/>
            </c:ext>
          </c:extLst>
        </c:ser>
        <c:dLbls>
          <c:showLegendKey val="0"/>
          <c:showVal val="0"/>
          <c:showCatName val="0"/>
          <c:showSerName val="0"/>
          <c:showPercent val="0"/>
          <c:showBubbleSize val="0"/>
        </c:dLbls>
        <c:axId val="709348736"/>
        <c:axId val="709352672"/>
      </c:scatterChart>
      <c:scatterChart>
        <c:scatterStyle val="smoothMarker"/>
        <c:varyColors val="0"/>
        <c:ser>
          <c:idx val="0"/>
          <c:order val="1"/>
          <c:tx>
            <c:v>Coutinho correlation</c:v>
          </c:tx>
          <c:spPr>
            <a:ln w="28575" cap="rnd">
              <a:solidFill>
                <a:srgbClr val="00B0F0"/>
              </a:solidFill>
              <a:round/>
            </a:ln>
            <a:effectLst/>
          </c:spPr>
          <c:marker>
            <c:symbol val="none"/>
          </c:marker>
          <c:xVal>
            <c:numRef>
              <c:f>'Thermo-phsyical Properties'!$N$3:$N$22</c:f>
              <c:numCache>
                <c:formatCode>General</c:formatCode>
                <c:ptCount val="20"/>
                <c:pt idx="0">
                  <c:v>11</c:v>
                </c:pt>
                <c:pt idx="1">
                  <c:v>12</c:v>
                </c:pt>
                <c:pt idx="2">
                  <c:v>13</c:v>
                </c:pt>
                <c:pt idx="3">
                  <c:v>14</c:v>
                </c:pt>
                <c:pt idx="4">
                  <c:v>15</c:v>
                </c:pt>
                <c:pt idx="5">
                  <c:v>16</c:v>
                </c:pt>
                <c:pt idx="6">
                  <c:v>17</c:v>
                </c:pt>
                <c:pt idx="7">
                  <c:v>18</c:v>
                </c:pt>
                <c:pt idx="8">
                  <c:v>19</c:v>
                </c:pt>
                <c:pt idx="9">
                  <c:v>20</c:v>
                </c:pt>
                <c:pt idx="10">
                  <c:v>21</c:v>
                </c:pt>
                <c:pt idx="11">
                  <c:v>22</c:v>
                </c:pt>
                <c:pt idx="12">
                  <c:v>23</c:v>
                </c:pt>
                <c:pt idx="13">
                  <c:v>24</c:v>
                </c:pt>
                <c:pt idx="14">
                  <c:v>25</c:v>
                </c:pt>
                <c:pt idx="15">
                  <c:v>26</c:v>
                </c:pt>
                <c:pt idx="16">
                  <c:v>27</c:v>
                </c:pt>
                <c:pt idx="17">
                  <c:v>28</c:v>
                </c:pt>
                <c:pt idx="18">
                  <c:v>29</c:v>
                </c:pt>
                <c:pt idx="19">
                  <c:v>30</c:v>
                </c:pt>
              </c:numCache>
            </c:numRef>
          </c:xVal>
          <c:yVal>
            <c:numRef>
              <c:f>'Thermo-phsyical Properties'!$Q$3:$Q$22</c:f>
              <c:numCache>
                <c:formatCode>General</c:formatCode>
                <c:ptCount val="20"/>
                <c:pt idx="0">
                  <c:v>6.354650000000003</c:v>
                </c:pt>
                <c:pt idx="1">
                  <c:v>6.7891999999999868</c:v>
                </c:pt>
                <c:pt idx="2">
                  <c:v>7.4433499999999952</c:v>
                </c:pt>
                <c:pt idx="3">
                  <c:v>8.2957999999999927</c:v>
                </c:pt>
                <c:pt idx="4">
                  <c:v>9.3252499999999898</c:v>
                </c:pt>
                <c:pt idx="5">
                  <c:v>10.510399999999997</c:v>
                </c:pt>
                <c:pt idx="6">
                  <c:v>11.82994999999999</c:v>
                </c:pt>
                <c:pt idx="7">
                  <c:v>13.262599999999999</c:v>
                </c:pt>
                <c:pt idx="8">
                  <c:v>14.787050000000015</c:v>
                </c:pt>
                <c:pt idx="9">
                  <c:v>16.381999999999998</c:v>
                </c:pt>
                <c:pt idx="10">
                  <c:v>18.026150000000023</c:v>
                </c:pt>
                <c:pt idx="11">
                  <c:v>19.698200000000007</c:v>
                </c:pt>
                <c:pt idx="12">
                  <c:v>21.376850000000012</c:v>
                </c:pt>
                <c:pt idx="13">
                  <c:v>23.040799999999983</c:v>
                </c:pt>
                <c:pt idx="14">
                  <c:v>24.668749999999996</c:v>
                </c:pt>
                <c:pt idx="15">
                  <c:v>26.23940000000001</c:v>
                </c:pt>
                <c:pt idx="16">
                  <c:v>27.731450000000017</c:v>
                </c:pt>
                <c:pt idx="17">
                  <c:v>29.123599999999996</c:v>
                </c:pt>
                <c:pt idx="18">
                  <c:v>30.394549999999995</c:v>
                </c:pt>
                <c:pt idx="19">
                  <c:v>31.52300000000001</c:v>
                </c:pt>
              </c:numCache>
            </c:numRef>
          </c:yVal>
          <c:smooth val="1"/>
          <c:extLst>
            <c:ext xmlns:c16="http://schemas.microsoft.com/office/drawing/2014/chart" uri="{C3380CC4-5D6E-409C-BE32-E72D297353CC}">
              <c16:uniqueId val="{00000001-2BF6-4BA8-9B33-B0120375FA58}"/>
            </c:ext>
          </c:extLst>
        </c:ser>
        <c:dLbls>
          <c:showLegendKey val="0"/>
          <c:showVal val="0"/>
          <c:showCatName val="0"/>
          <c:showSerName val="0"/>
          <c:showPercent val="0"/>
          <c:showBubbleSize val="0"/>
        </c:dLbls>
        <c:axId val="709348736"/>
        <c:axId val="709352672"/>
      </c:scatterChart>
      <c:valAx>
        <c:axId val="709348736"/>
        <c:scaling>
          <c:orientation val="minMax"/>
          <c:max val="30"/>
          <c:min val="1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5481012998070808"/>
              <c:y val="0.90050245718618738"/>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9352672"/>
        <c:crosses val="autoZero"/>
        <c:crossBetween val="midCat"/>
      </c:valAx>
      <c:valAx>
        <c:axId val="70935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KJ/mol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9348736"/>
        <c:crosses val="autoZero"/>
        <c:crossBetween val="midCat"/>
        <c:majorUnit val="10"/>
      </c:valAx>
      <c:spPr>
        <a:noFill/>
        <a:ln>
          <a:noFill/>
        </a:ln>
        <a:effectLst/>
      </c:spPr>
    </c:plotArea>
    <c:legend>
      <c:legendPos val="b"/>
      <c:layout>
        <c:manualLayout>
          <c:xMode val="edge"/>
          <c:yMode val="edge"/>
          <c:x val="0.59065085541781237"/>
          <c:y val="0.47241460945623437"/>
          <c:w val="0.36420804316523869"/>
          <c:h val="0.1720298786474646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Temperature of Solid-phase transi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871610213808663"/>
          <c:y val="0.11932144624152863"/>
          <c:w val="0.83988106799743012"/>
          <c:h val="0.69273542463305093"/>
        </c:manualLayout>
      </c:layout>
      <c:scatterChart>
        <c:scatterStyle val="smoothMarker"/>
        <c:varyColors val="0"/>
        <c:ser>
          <c:idx val="2"/>
          <c:order val="0"/>
          <c:tx>
            <c:v>Coutinho Correlation</c:v>
          </c:tx>
          <c:spPr>
            <a:ln w="28575" cap="rnd">
              <a:solidFill>
                <a:srgbClr val="00B0F0"/>
              </a:solidFill>
              <a:round/>
            </a:ln>
            <a:effectLst/>
          </c:spPr>
          <c:marker>
            <c:symbol val="none"/>
          </c:marker>
          <c:xVal>
            <c:numRef>
              <c:f>'Thermo-phsyical Properties'!$W$3:$W$26</c:f>
              <c:numCache>
                <c:formatCode>General</c:formatCode>
                <c:ptCount val="24"/>
                <c:pt idx="0">
                  <c:v>9</c:v>
                </c:pt>
                <c:pt idx="1">
                  <c:v>10</c:v>
                </c:pt>
                <c:pt idx="2">
                  <c:v>11</c:v>
                </c:pt>
                <c:pt idx="3">
                  <c:v>12</c:v>
                </c:pt>
                <c:pt idx="4">
                  <c:v>13</c:v>
                </c:pt>
                <c:pt idx="5">
                  <c:v>14</c:v>
                </c:pt>
                <c:pt idx="6">
                  <c:v>15</c:v>
                </c:pt>
                <c:pt idx="7">
                  <c:v>16</c:v>
                </c:pt>
                <c:pt idx="8">
                  <c:v>17</c:v>
                </c:pt>
                <c:pt idx="9">
                  <c:v>18</c:v>
                </c:pt>
                <c:pt idx="10">
                  <c:v>19</c:v>
                </c:pt>
                <c:pt idx="11">
                  <c:v>20</c:v>
                </c:pt>
                <c:pt idx="12">
                  <c:v>21</c:v>
                </c:pt>
                <c:pt idx="13">
                  <c:v>22</c:v>
                </c:pt>
                <c:pt idx="14">
                  <c:v>23</c:v>
                </c:pt>
                <c:pt idx="15">
                  <c:v>24</c:v>
                </c:pt>
                <c:pt idx="16">
                  <c:v>25</c:v>
                </c:pt>
                <c:pt idx="17">
                  <c:v>26</c:v>
                </c:pt>
                <c:pt idx="18">
                  <c:v>27</c:v>
                </c:pt>
                <c:pt idx="19">
                  <c:v>28</c:v>
                </c:pt>
                <c:pt idx="20">
                  <c:v>29</c:v>
                </c:pt>
                <c:pt idx="21">
                  <c:v>30</c:v>
                </c:pt>
              </c:numCache>
            </c:numRef>
          </c:xVal>
          <c:yVal>
            <c:numRef>
              <c:f>'Thermo-phsyical Properties'!$Y$3:$Y$26</c:f>
              <c:numCache>
                <c:formatCode>General</c:formatCode>
                <c:ptCount val="24"/>
                <c:pt idx="0">
                  <c:v>216.14320609714554</c:v>
                </c:pt>
                <c:pt idx="1">
                  <c:v>227.90416964089277</c:v>
                </c:pt>
                <c:pt idx="2">
                  <c:v>238.44718294290192</c:v>
                </c:pt>
                <c:pt idx="3">
                  <c:v>247.95294628174017</c:v>
                </c:pt>
                <c:pt idx="4">
                  <c:v>256.56782309791686</c:v>
                </c:pt>
                <c:pt idx="5">
                  <c:v>264.41167888824316</c:v>
                </c:pt>
                <c:pt idx="6">
                  <c:v>271.58365551849533</c:v>
                </c:pt>
                <c:pt idx="7">
                  <c:v>278.16649116667816</c:v>
                </c:pt>
                <c:pt idx="8">
                  <c:v>284.22979769854419</c:v>
                </c:pt>
                <c:pt idx="9">
                  <c:v>289.83257878984676</c:v>
                </c:pt>
                <c:pt idx="10">
                  <c:v>295.02518714208406</c:v>
                </c:pt>
                <c:pt idx="11">
                  <c:v>299.85086187297446</c:v>
                </c:pt>
                <c:pt idx="12">
                  <c:v>304.34694789488736</c:v>
                </c:pt>
                <c:pt idx="13">
                  <c:v>308.54587173862512</c:v>
                </c:pt>
                <c:pt idx="14">
                  <c:v>312.47592894409661</c:v>
                </c:pt>
                <c:pt idx="15">
                  <c:v>316.16192428830948</c:v>
                </c:pt>
                <c:pt idx="16">
                  <c:v>319.62569607550074</c:v>
                </c:pt>
                <c:pt idx="17">
                  <c:v>322.88654834458862</c:v>
                </c:pt>
                <c:pt idx="18">
                  <c:v>325.96160938464686</c:v>
                </c:pt>
                <c:pt idx="19">
                  <c:v>328.86613085680631</c:v>
                </c:pt>
                <c:pt idx="20">
                  <c:v>331.61373872766268</c:v>
                </c:pt>
                <c:pt idx="21">
                  <c:v>334.21664486063736</c:v>
                </c:pt>
              </c:numCache>
            </c:numRef>
          </c:yVal>
          <c:smooth val="1"/>
          <c:extLst>
            <c:ext xmlns:c16="http://schemas.microsoft.com/office/drawing/2014/chart" uri="{C3380CC4-5D6E-409C-BE32-E72D297353CC}">
              <c16:uniqueId val="{00000000-DDBC-4971-B322-B8AD7053D4CA}"/>
            </c:ext>
          </c:extLst>
        </c:ser>
        <c:dLbls>
          <c:showLegendKey val="0"/>
          <c:showVal val="0"/>
          <c:showCatName val="0"/>
          <c:showSerName val="0"/>
          <c:showPercent val="0"/>
          <c:showBubbleSize val="0"/>
        </c:dLbls>
        <c:axId val="709348736"/>
        <c:axId val="709352672"/>
      </c:scatterChart>
      <c:scatterChart>
        <c:scatterStyle val="lineMarker"/>
        <c:varyColors val="0"/>
        <c:ser>
          <c:idx val="0"/>
          <c:order val="1"/>
          <c:tx>
            <c:v>Exp data (Broadhust)</c:v>
          </c:tx>
          <c:spPr>
            <a:ln w="25400" cap="rnd">
              <a:noFill/>
              <a:round/>
            </a:ln>
            <a:effectLst/>
          </c:spPr>
          <c:marker>
            <c:symbol val="circle"/>
            <c:size val="5"/>
            <c:spPr>
              <a:solidFill>
                <a:srgbClr val="FF0000"/>
              </a:solidFill>
              <a:ln w="9525">
                <a:solidFill>
                  <a:schemeClr val="tx1"/>
                </a:solidFill>
              </a:ln>
              <a:effectLst/>
            </c:spPr>
          </c:marker>
          <c:xVal>
            <c:numRef>
              <c:f>'Thermo-phsyical Properties'!$W$3:$W$24</c:f>
              <c:numCache>
                <c:formatCode>General</c:formatCode>
                <c:ptCount val="22"/>
                <c:pt idx="0">
                  <c:v>9</c:v>
                </c:pt>
                <c:pt idx="1">
                  <c:v>10</c:v>
                </c:pt>
                <c:pt idx="2">
                  <c:v>11</c:v>
                </c:pt>
                <c:pt idx="3">
                  <c:v>12</c:v>
                </c:pt>
                <c:pt idx="4">
                  <c:v>13</c:v>
                </c:pt>
                <c:pt idx="5">
                  <c:v>14</c:v>
                </c:pt>
                <c:pt idx="6">
                  <c:v>15</c:v>
                </c:pt>
                <c:pt idx="7">
                  <c:v>16</c:v>
                </c:pt>
                <c:pt idx="8">
                  <c:v>17</c:v>
                </c:pt>
                <c:pt idx="9">
                  <c:v>18</c:v>
                </c:pt>
                <c:pt idx="10">
                  <c:v>19</c:v>
                </c:pt>
                <c:pt idx="11">
                  <c:v>20</c:v>
                </c:pt>
                <c:pt idx="12">
                  <c:v>21</c:v>
                </c:pt>
                <c:pt idx="13">
                  <c:v>22</c:v>
                </c:pt>
                <c:pt idx="14">
                  <c:v>23</c:v>
                </c:pt>
                <c:pt idx="15">
                  <c:v>24</c:v>
                </c:pt>
                <c:pt idx="16">
                  <c:v>25</c:v>
                </c:pt>
                <c:pt idx="17">
                  <c:v>26</c:v>
                </c:pt>
                <c:pt idx="18">
                  <c:v>27</c:v>
                </c:pt>
                <c:pt idx="19">
                  <c:v>28</c:v>
                </c:pt>
                <c:pt idx="20">
                  <c:v>29</c:v>
                </c:pt>
                <c:pt idx="21">
                  <c:v>30</c:v>
                </c:pt>
              </c:numCache>
            </c:numRef>
          </c:xVal>
          <c:yVal>
            <c:numRef>
              <c:f>'Thermo-phsyical Properties'!$X$3:$X$24</c:f>
              <c:numCache>
                <c:formatCode>General</c:formatCode>
                <c:ptCount val="22"/>
                <c:pt idx="0">
                  <c:v>217.2</c:v>
                </c:pt>
                <c:pt idx="2">
                  <c:v>236.6</c:v>
                </c:pt>
                <c:pt idx="4">
                  <c:v>255</c:v>
                </c:pt>
                <c:pt idx="6">
                  <c:v>270.89999999999998</c:v>
                </c:pt>
                <c:pt idx="8">
                  <c:v>283.7</c:v>
                </c:pt>
                <c:pt idx="10">
                  <c:v>295.2</c:v>
                </c:pt>
                <c:pt idx="12">
                  <c:v>305.7</c:v>
                </c:pt>
                <c:pt idx="13">
                  <c:v>316.2</c:v>
                </c:pt>
                <c:pt idx="14">
                  <c:v>313.7</c:v>
                </c:pt>
                <c:pt idx="15">
                  <c:v>321.3</c:v>
                </c:pt>
                <c:pt idx="16">
                  <c:v>320.2</c:v>
                </c:pt>
                <c:pt idx="17">
                  <c:v>326.5</c:v>
                </c:pt>
                <c:pt idx="18">
                  <c:v>326.2</c:v>
                </c:pt>
                <c:pt idx="19">
                  <c:v>331.2</c:v>
                </c:pt>
                <c:pt idx="20">
                  <c:v>331.4</c:v>
                </c:pt>
                <c:pt idx="21">
                  <c:v>335.2</c:v>
                </c:pt>
              </c:numCache>
            </c:numRef>
          </c:yVal>
          <c:smooth val="0"/>
          <c:extLst>
            <c:ext xmlns:c16="http://schemas.microsoft.com/office/drawing/2014/chart" uri="{C3380CC4-5D6E-409C-BE32-E72D297353CC}">
              <c16:uniqueId val="{00000001-DDBC-4971-B322-B8AD7053D4CA}"/>
            </c:ext>
          </c:extLst>
        </c:ser>
        <c:dLbls>
          <c:showLegendKey val="0"/>
          <c:showVal val="0"/>
          <c:showCatName val="0"/>
          <c:showSerName val="0"/>
          <c:showPercent val="0"/>
          <c:showBubbleSize val="0"/>
        </c:dLbls>
        <c:axId val="709348736"/>
        <c:axId val="709352672"/>
      </c:scatterChart>
      <c:valAx>
        <c:axId val="709348736"/>
        <c:scaling>
          <c:orientation val="minMax"/>
          <c:max val="30"/>
          <c:min val="5"/>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 Number</a:t>
                </a:r>
              </a:p>
            </c:rich>
          </c:tx>
          <c:layout>
            <c:manualLayout>
              <c:xMode val="edge"/>
              <c:yMode val="edge"/>
              <c:x val="0.43532644756473149"/>
              <c:y val="0.9019658831004624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9352672"/>
        <c:crosses val="autoZero"/>
        <c:crossBetween val="midCat"/>
      </c:valAx>
      <c:valAx>
        <c:axId val="709352672"/>
        <c:scaling>
          <c:orientation val="minMax"/>
          <c:max val="350"/>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Temperature,</a:t>
                </a:r>
                <a:r>
                  <a:rPr lang="en-US" sz="1200" baseline="0">
                    <a:latin typeface="Times New Roman" panose="02020603050405020304" pitchFamily="18" charset="0"/>
                    <a:cs typeface="Times New Roman" panose="02020603050405020304" pitchFamily="18" charset="0"/>
                  </a:rPr>
                  <a:t> K</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09348736"/>
        <c:crosses val="autoZero"/>
        <c:crossBetween val="midCat"/>
        <c:majorUnit val="50"/>
        <c:minorUnit val="20"/>
      </c:valAx>
      <c:spPr>
        <a:noFill/>
        <a:ln>
          <a:noFill/>
        </a:ln>
        <a:effectLst/>
      </c:spPr>
    </c:plotArea>
    <c:legend>
      <c:legendPos val="b"/>
      <c:layout>
        <c:manualLayout>
          <c:xMode val="edge"/>
          <c:yMode val="edge"/>
          <c:x val="0.53463867348733074"/>
          <c:y val="0.37804623737101356"/>
          <c:w val="0.42883164264496387"/>
          <c:h val="0.1892148755378180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at T=25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1334890254077498"/>
          <c:y val="0.14396896911429269"/>
          <c:w val="0.84312133677023038"/>
          <c:h val="0.68367464516111287"/>
        </c:manualLayout>
      </c:layout>
      <c:scatterChart>
        <c:scatterStyle val="smoothMarker"/>
        <c:varyColors val="0"/>
        <c:ser>
          <c:idx val="0"/>
          <c:order val="0"/>
          <c:tx>
            <c:v>Pitzer CSP models</c:v>
          </c:tx>
          <c:spPr>
            <a:ln w="19050" cap="rnd">
              <a:solidFill>
                <a:srgbClr val="00B0F0"/>
              </a:solidFill>
              <a:round/>
            </a:ln>
            <a:effectLst/>
          </c:spPr>
          <c:marker>
            <c:symbol val="none"/>
          </c:marker>
          <c:xVal>
            <c:numRef>
              <c:f>'Thermo-phsyical Properties'!$AT$9:$AT$31</c:f>
              <c:numCache>
                <c:formatCode>General</c:formatCode>
                <c:ptCount val="23"/>
                <c:pt idx="0">
                  <c:v>4</c:v>
                </c:pt>
                <c:pt idx="1">
                  <c:v>5</c:v>
                </c:pt>
                <c:pt idx="2">
                  <c:v>6</c:v>
                </c:pt>
                <c:pt idx="3">
                  <c:v>7</c:v>
                </c:pt>
                <c:pt idx="4">
                  <c:v>8</c:v>
                </c:pt>
                <c:pt idx="5">
                  <c:v>9</c:v>
                </c:pt>
                <c:pt idx="6">
                  <c:v>10</c:v>
                </c:pt>
                <c:pt idx="7">
                  <c:v>12</c:v>
                </c:pt>
                <c:pt idx="8">
                  <c:v>13</c:v>
                </c:pt>
                <c:pt idx="9">
                  <c:v>14</c:v>
                </c:pt>
                <c:pt idx="10">
                  <c:v>15</c:v>
                </c:pt>
                <c:pt idx="11">
                  <c:v>16</c:v>
                </c:pt>
                <c:pt idx="12">
                  <c:v>17</c:v>
                </c:pt>
                <c:pt idx="13">
                  <c:v>18</c:v>
                </c:pt>
                <c:pt idx="14">
                  <c:v>19</c:v>
                </c:pt>
                <c:pt idx="15">
                  <c:v>20</c:v>
                </c:pt>
                <c:pt idx="16">
                  <c:v>26</c:v>
                </c:pt>
                <c:pt idx="17">
                  <c:v>28</c:v>
                </c:pt>
                <c:pt idx="18">
                  <c:v>30</c:v>
                </c:pt>
                <c:pt idx="19">
                  <c:v>31</c:v>
                </c:pt>
                <c:pt idx="20">
                  <c:v>32</c:v>
                </c:pt>
                <c:pt idx="21">
                  <c:v>33</c:v>
                </c:pt>
                <c:pt idx="22">
                  <c:v>34</c:v>
                </c:pt>
              </c:numCache>
            </c:numRef>
          </c:xVal>
          <c:yVal>
            <c:numRef>
              <c:f>'Thermo-phsyical Properties'!$BB$9:$BB$31</c:f>
              <c:numCache>
                <c:formatCode>General</c:formatCode>
                <c:ptCount val="23"/>
                <c:pt idx="0">
                  <c:v>21.63681138384003</c:v>
                </c:pt>
                <c:pt idx="1">
                  <c:v>26.934099908441254</c:v>
                </c:pt>
                <c:pt idx="2">
                  <c:v>31.948521033827106</c:v>
                </c:pt>
                <c:pt idx="3">
                  <c:v>36.854380823886686</c:v>
                </c:pt>
                <c:pt idx="4">
                  <c:v>41.7301153659362</c:v>
                </c:pt>
                <c:pt idx="5">
                  <c:v>46.613504841758406</c:v>
                </c:pt>
                <c:pt idx="6">
                  <c:v>51.522608142776534</c:v>
                </c:pt>
                <c:pt idx="7">
                  <c:v>61.443165380112333</c:v>
                </c:pt>
                <c:pt idx="8">
                  <c:v>66.455551050108014</c:v>
                </c:pt>
                <c:pt idx="9">
                  <c:v>71.499416991520263</c:v>
                </c:pt>
                <c:pt idx="10">
                  <c:v>76.570931288446275</c:v>
                </c:pt>
                <c:pt idx="11">
                  <c:v>81.665802405262596</c:v>
                </c:pt>
                <c:pt idx="12">
                  <c:v>86.779573360703083</c:v>
                </c:pt>
                <c:pt idx="13">
                  <c:v>91.907799346133856</c:v>
                </c:pt>
                <c:pt idx="14">
                  <c:v>97.046153546066378</c:v>
                </c:pt>
                <c:pt idx="15">
                  <c:v>102.1904880240667</c:v>
                </c:pt>
                <c:pt idx="16">
                  <c:v>132.97743469398904</c:v>
                </c:pt>
                <c:pt idx="17">
                  <c:v>143.13506486301517</c:v>
                </c:pt>
                <c:pt idx="18">
                  <c:v>153.20615310965806</c:v>
                </c:pt>
                <c:pt idx="19">
                  <c:v>158.20399051795746</c:v>
                </c:pt>
                <c:pt idx="20">
                  <c:v>163.17416832064706</c:v>
                </c:pt>
                <c:pt idx="21">
                  <c:v>168.1149514337279</c:v>
                </c:pt>
                <c:pt idx="22">
                  <c:v>173.02471803308154</c:v>
                </c:pt>
              </c:numCache>
            </c:numRef>
          </c:yVal>
          <c:smooth val="1"/>
          <c:extLst>
            <c:ext xmlns:c16="http://schemas.microsoft.com/office/drawing/2014/chart" uri="{C3380CC4-5D6E-409C-BE32-E72D297353CC}">
              <c16:uniqueId val="{00000000-354B-48EF-A3C1-3AB4F524A50F}"/>
            </c:ext>
          </c:extLst>
        </c:ser>
        <c:dLbls>
          <c:showLegendKey val="0"/>
          <c:showVal val="0"/>
          <c:showCatName val="0"/>
          <c:showSerName val="0"/>
          <c:showPercent val="0"/>
          <c:showBubbleSize val="0"/>
        </c:dLbls>
        <c:axId val="1008668576"/>
        <c:axId val="1008670872"/>
      </c:scatterChart>
      <c:scatterChart>
        <c:scatterStyle val="lineMarker"/>
        <c:varyColors val="0"/>
        <c:ser>
          <c:idx val="1"/>
          <c:order val="1"/>
          <c:tx>
            <c:v>Morawetz</c:v>
          </c:tx>
          <c:spPr>
            <a:ln w="25400" cap="rnd">
              <a:noFill/>
              <a:round/>
            </a:ln>
            <a:effectLst/>
          </c:spPr>
          <c:marker>
            <c:symbol val="square"/>
            <c:size val="6"/>
            <c:spPr>
              <a:solidFill>
                <a:srgbClr val="FF0000"/>
              </a:solidFill>
              <a:ln w="9525">
                <a:solidFill>
                  <a:schemeClr val="tx1"/>
                </a:solidFill>
              </a:ln>
              <a:effectLst/>
            </c:spPr>
          </c:marker>
          <c:xVal>
            <c:numRef>
              <c:f>'Thermo-phsyical Properties'!$AT$9:$AT$21</c:f>
              <c:numCache>
                <c:formatCode>General</c:formatCode>
                <c:ptCount val="13"/>
                <c:pt idx="0">
                  <c:v>4</c:v>
                </c:pt>
                <c:pt idx="1">
                  <c:v>5</c:v>
                </c:pt>
                <c:pt idx="2">
                  <c:v>6</c:v>
                </c:pt>
                <c:pt idx="3">
                  <c:v>7</c:v>
                </c:pt>
                <c:pt idx="4">
                  <c:v>8</c:v>
                </c:pt>
                <c:pt idx="5">
                  <c:v>9</c:v>
                </c:pt>
                <c:pt idx="6">
                  <c:v>10</c:v>
                </c:pt>
                <c:pt idx="7">
                  <c:v>12</c:v>
                </c:pt>
                <c:pt idx="8">
                  <c:v>13</c:v>
                </c:pt>
                <c:pt idx="9">
                  <c:v>14</c:v>
                </c:pt>
                <c:pt idx="10">
                  <c:v>15</c:v>
                </c:pt>
                <c:pt idx="11">
                  <c:v>16</c:v>
                </c:pt>
                <c:pt idx="12">
                  <c:v>17</c:v>
                </c:pt>
              </c:numCache>
            </c:numRef>
          </c:xVal>
          <c:yVal>
            <c:numRef>
              <c:f>'Thermo-phsyical Properties'!$BC$9:$BC$21</c:f>
              <c:numCache>
                <c:formatCode>General</c:formatCode>
                <c:ptCount val="13"/>
                <c:pt idx="0">
                  <c:v>20.604226415094331</c:v>
                </c:pt>
                <c:pt idx="1">
                  <c:v>26.130264150943379</c:v>
                </c:pt>
                <c:pt idx="2">
                  <c:v>30.708981132075454</c:v>
                </c:pt>
                <c:pt idx="3">
                  <c:v>36.235018867924545</c:v>
                </c:pt>
                <c:pt idx="4">
                  <c:v>40.971622641509434</c:v>
                </c:pt>
                <c:pt idx="5">
                  <c:v>46.181886792452822</c:v>
                </c:pt>
                <c:pt idx="6">
                  <c:v>50.444830188679227</c:v>
                </c:pt>
                <c:pt idx="7">
                  <c:v>60.375120000000003</c:v>
                </c:pt>
                <c:pt idx="8">
                  <c:v>65.437760000000011</c:v>
                </c:pt>
                <c:pt idx="9">
                  <c:v>70.165679999999995</c:v>
                </c:pt>
                <c:pt idx="10">
                  <c:v>75.27015999999999</c:v>
                </c:pt>
                <c:pt idx="11">
                  <c:v>80.458320000000001</c:v>
                </c:pt>
                <c:pt idx="12">
                  <c:v>84.307599999999994</c:v>
                </c:pt>
              </c:numCache>
            </c:numRef>
          </c:yVal>
          <c:smooth val="0"/>
          <c:extLst>
            <c:ext xmlns:c16="http://schemas.microsoft.com/office/drawing/2014/chart" uri="{C3380CC4-5D6E-409C-BE32-E72D297353CC}">
              <c16:uniqueId val="{00000001-354B-48EF-A3C1-3AB4F524A50F}"/>
            </c:ext>
          </c:extLst>
        </c:ser>
        <c:ser>
          <c:idx val="2"/>
          <c:order val="2"/>
          <c:tx>
            <c:v>Chickos et al.</c:v>
          </c:tx>
          <c:spPr>
            <a:ln w="25400" cap="rnd">
              <a:noFill/>
              <a:round/>
            </a:ln>
            <a:effectLst/>
          </c:spPr>
          <c:marker>
            <c:symbol val="triangle"/>
            <c:size val="7"/>
            <c:spPr>
              <a:solidFill>
                <a:srgbClr val="FFFF00"/>
              </a:solidFill>
              <a:ln w="19050">
                <a:solidFill>
                  <a:srgbClr val="7030A0"/>
                </a:solidFill>
              </a:ln>
              <a:effectLst/>
            </c:spPr>
          </c:marker>
          <c:xVal>
            <c:numRef>
              <c:f>'Thermo-phsyical Properties'!$AT$9:$AT$31</c:f>
              <c:numCache>
                <c:formatCode>General</c:formatCode>
                <c:ptCount val="23"/>
                <c:pt idx="0">
                  <c:v>4</c:v>
                </c:pt>
                <c:pt idx="1">
                  <c:v>5</c:v>
                </c:pt>
                <c:pt idx="2">
                  <c:v>6</c:v>
                </c:pt>
                <c:pt idx="3">
                  <c:v>7</c:v>
                </c:pt>
                <c:pt idx="4">
                  <c:v>8</c:v>
                </c:pt>
                <c:pt idx="5">
                  <c:v>9</c:v>
                </c:pt>
                <c:pt idx="6">
                  <c:v>10</c:v>
                </c:pt>
                <c:pt idx="7">
                  <c:v>12</c:v>
                </c:pt>
                <c:pt idx="8">
                  <c:v>13</c:v>
                </c:pt>
                <c:pt idx="9">
                  <c:v>14</c:v>
                </c:pt>
                <c:pt idx="10">
                  <c:v>15</c:v>
                </c:pt>
                <c:pt idx="11">
                  <c:v>16</c:v>
                </c:pt>
                <c:pt idx="12">
                  <c:v>17</c:v>
                </c:pt>
                <c:pt idx="13">
                  <c:v>18</c:v>
                </c:pt>
                <c:pt idx="14">
                  <c:v>19</c:v>
                </c:pt>
                <c:pt idx="15">
                  <c:v>20</c:v>
                </c:pt>
                <c:pt idx="16">
                  <c:v>26</c:v>
                </c:pt>
                <c:pt idx="17">
                  <c:v>28</c:v>
                </c:pt>
                <c:pt idx="18">
                  <c:v>30</c:v>
                </c:pt>
                <c:pt idx="19">
                  <c:v>31</c:v>
                </c:pt>
                <c:pt idx="20">
                  <c:v>32</c:v>
                </c:pt>
                <c:pt idx="21">
                  <c:v>33</c:v>
                </c:pt>
                <c:pt idx="22">
                  <c:v>34</c:v>
                </c:pt>
              </c:numCache>
            </c:numRef>
          </c:xVal>
          <c:yVal>
            <c:numRef>
              <c:f>'Thermo-phsyical Properties'!$BD$9:$BD$31</c:f>
              <c:numCache>
                <c:formatCode>General</c:formatCode>
                <c:ptCount val="23"/>
                <c:pt idx="6">
                  <c:v>51.4</c:v>
                </c:pt>
                <c:pt idx="7">
                  <c:v>61.5</c:v>
                </c:pt>
                <c:pt idx="9">
                  <c:v>71.7</c:v>
                </c:pt>
                <c:pt idx="10">
                  <c:v>76.8</c:v>
                </c:pt>
                <c:pt idx="16">
                  <c:v>131.69999999999999</c:v>
                </c:pt>
                <c:pt idx="17">
                  <c:v>141.9</c:v>
                </c:pt>
                <c:pt idx="18">
                  <c:v>152.30000000000001</c:v>
                </c:pt>
                <c:pt idx="19">
                  <c:v>157.30000000000001</c:v>
                </c:pt>
                <c:pt idx="20">
                  <c:v>162.5</c:v>
                </c:pt>
                <c:pt idx="21">
                  <c:v>167.6</c:v>
                </c:pt>
                <c:pt idx="22">
                  <c:v>172.7</c:v>
                </c:pt>
              </c:numCache>
            </c:numRef>
          </c:yVal>
          <c:smooth val="0"/>
          <c:extLst>
            <c:ext xmlns:c16="http://schemas.microsoft.com/office/drawing/2014/chart" uri="{C3380CC4-5D6E-409C-BE32-E72D297353CC}">
              <c16:uniqueId val="{00000002-354B-48EF-A3C1-3AB4F524A50F}"/>
            </c:ext>
          </c:extLst>
        </c:ser>
        <c:dLbls>
          <c:showLegendKey val="0"/>
          <c:showVal val="0"/>
          <c:showCatName val="0"/>
          <c:showSerName val="0"/>
          <c:showPercent val="0"/>
          <c:showBubbleSize val="0"/>
        </c:dLbls>
        <c:axId val="1008668576"/>
        <c:axId val="1008670872"/>
      </c:scatterChart>
      <c:valAx>
        <c:axId val="1008668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Carbon</a:t>
                </a:r>
                <a:r>
                  <a:rPr lang="en-US" sz="1200" baseline="0">
                    <a:latin typeface="Times New Roman" panose="02020603050405020304" pitchFamily="18" charset="0"/>
                    <a:cs typeface="Times New Roman" panose="02020603050405020304" pitchFamily="18" charset="0"/>
                  </a:rPr>
                  <a:t> Number</a:t>
                </a:r>
                <a:endParaRPr lang="en-US"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08670872"/>
        <c:crosses val="autoZero"/>
        <c:crossBetween val="midCat"/>
      </c:valAx>
      <c:valAx>
        <c:axId val="1008670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200">
                    <a:latin typeface="Times New Roman" panose="02020603050405020304" pitchFamily="18" charset="0"/>
                    <a:cs typeface="Times New Roman" panose="02020603050405020304" pitchFamily="18" charset="0"/>
                  </a:rPr>
                  <a:t>Heat</a:t>
                </a:r>
                <a:r>
                  <a:rPr lang="en-US" sz="1200" baseline="0">
                    <a:latin typeface="Times New Roman" panose="02020603050405020304" pitchFamily="18" charset="0"/>
                    <a:cs typeface="Times New Roman" panose="02020603050405020304" pitchFamily="18" charset="0"/>
                  </a:rPr>
                  <a:t> of vaporization [</a:t>
                </a:r>
                <a:r>
                  <a:rPr lang="en-US" sz="1200">
                    <a:latin typeface="Times New Roman" panose="02020603050405020304" pitchFamily="18" charset="0"/>
                    <a:cs typeface="Times New Roman" panose="02020603050405020304" pitchFamily="18" charset="0"/>
                  </a:rPr>
                  <a:t>KJ/mole]</a:t>
                </a:r>
              </a:p>
            </c:rich>
          </c:tx>
          <c:layout>
            <c:manualLayout>
              <c:xMode val="edge"/>
              <c:yMode val="edge"/>
              <c:x val="1.1302572391089725E-2"/>
              <c:y val="0.1643859397641141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08668576"/>
        <c:crosses val="autoZero"/>
        <c:crossBetween val="midCat"/>
        <c:majorUnit val="40"/>
      </c:valAx>
      <c:spPr>
        <a:noFill/>
        <a:ln>
          <a:noFill/>
        </a:ln>
        <a:effectLst/>
      </c:spPr>
    </c:plotArea>
    <c:legend>
      <c:legendPos val="r"/>
      <c:layout>
        <c:manualLayout>
          <c:xMode val="edge"/>
          <c:yMode val="edge"/>
          <c:x val="0.62171719764607758"/>
          <c:y val="0.47955292393844806"/>
          <c:w val="0.30792219779196972"/>
          <c:h val="0.2624953504713101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97862671746184"/>
          <c:y val="8.0096599495311019E-2"/>
          <c:w val="0.81923423694175646"/>
          <c:h val="0.89814814814814814"/>
        </c:manualLayout>
      </c:layout>
      <c:scatterChart>
        <c:scatterStyle val="lineMarker"/>
        <c:varyColors val="0"/>
        <c:ser>
          <c:idx val="0"/>
          <c:order val="0"/>
          <c:tx>
            <c:v>South Pelto, Experimental data</c:v>
          </c:tx>
          <c:spPr>
            <a:ln w="25400" cap="rnd">
              <a:noFill/>
              <a:round/>
            </a:ln>
            <a:effectLst/>
          </c:spPr>
          <c:marker>
            <c:symbol val="circle"/>
            <c:size val="5"/>
            <c:spPr>
              <a:solidFill>
                <a:schemeClr val="accent4"/>
              </a:solidFill>
              <a:ln w="9525">
                <a:solidFill>
                  <a:schemeClr val="tx1"/>
                </a:solidFill>
              </a:ln>
              <a:effectLst/>
            </c:spPr>
          </c:marker>
          <c:xVal>
            <c:numRef>
              <c:f>Inputs!$E$2:$E$57</c:f>
              <c:numCache>
                <c:formatCode>General</c:formatCode>
                <c:ptCount val="56"/>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pt idx="16">
                  <c:v>21</c:v>
                </c:pt>
                <c:pt idx="17">
                  <c:v>22</c:v>
                </c:pt>
                <c:pt idx="18">
                  <c:v>23</c:v>
                </c:pt>
                <c:pt idx="19">
                  <c:v>24</c:v>
                </c:pt>
                <c:pt idx="20">
                  <c:v>25</c:v>
                </c:pt>
                <c:pt idx="21">
                  <c:v>26</c:v>
                </c:pt>
                <c:pt idx="22">
                  <c:v>27</c:v>
                </c:pt>
                <c:pt idx="23">
                  <c:v>28</c:v>
                </c:pt>
                <c:pt idx="24">
                  <c:v>29</c:v>
                </c:pt>
                <c:pt idx="25">
                  <c:v>30</c:v>
                </c:pt>
                <c:pt idx="26">
                  <c:v>31</c:v>
                </c:pt>
                <c:pt idx="27">
                  <c:v>32</c:v>
                </c:pt>
                <c:pt idx="28">
                  <c:v>33</c:v>
                </c:pt>
                <c:pt idx="29">
                  <c:v>34</c:v>
                </c:pt>
                <c:pt idx="30">
                  <c:v>35</c:v>
                </c:pt>
                <c:pt idx="31">
                  <c:v>36</c:v>
                </c:pt>
                <c:pt idx="32">
                  <c:v>37</c:v>
                </c:pt>
                <c:pt idx="33">
                  <c:v>38</c:v>
                </c:pt>
                <c:pt idx="34">
                  <c:v>39</c:v>
                </c:pt>
                <c:pt idx="35">
                  <c:v>40</c:v>
                </c:pt>
                <c:pt idx="36">
                  <c:v>41</c:v>
                </c:pt>
                <c:pt idx="37">
                  <c:v>42</c:v>
                </c:pt>
                <c:pt idx="38">
                  <c:v>43</c:v>
                </c:pt>
                <c:pt idx="39">
                  <c:v>44</c:v>
                </c:pt>
                <c:pt idx="40">
                  <c:v>45</c:v>
                </c:pt>
                <c:pt idx="41">
                  <c:v>46</c:v>
                </c:pt>
                <c:pt idx="42">
                  <c:v>47</c:v>
                </c:pt>
                <c:pt idx="43">
                  <c:v>48</c:v>
                </c:pt>
                <c:pt idx="44">
                  <c:v>49</c:v>
                </c:pt>
                <c:pt idx="45">
                  <c:v>50</c:v>
                </c:pt>
                <c:pt idx="46">
                  <c:v>51</c:v>
                </c:pt>
                <c:pt idx="47">
                  <c:v>52</c:v>
                </c:pt>
                <c:pt idx="48">
                  <c:v>53</c:v>
                </c:pt>
                <c:pt idx="49">
                  <c:v>54</c:v>
                </c:pt>
                <c:pt idx="50">
                  <c:v>55</c:v>
                </c:pt>
                <c:pt idx="51">
                  <c:v>56</c:v>
                </c:pt>
                <c:pt idx="52">
                  <c:v>57</c:v>
                </c:pt>
                <c:pt idx="53">
                  <c:v>58</c:v>
                </c:pt>
                <c:pt idx="54">
                  <c:v>59</c:v>
                </c:pt>
                <c:pt idx="55">
                  <c:v>60</c:v>
                </c:pt>
              </c:numCache>
            </c:numRef>
          </c:xVal>
          <c:yVal>
            <c:numRef>
              <c:f>Inputs!$J$2:$J$57</c:f>
              <c:numCache>
                <c:formatCode>General</c:formatCode>
                <c:ptCount val="56"/>
                <c:pt idx="0">
                  <c:v>7.4562074059246095E-4</c:v>
                </c:pt>
                <c:pt idx="1">
                  <c:v>5.0355410015825728E-3</c:v>
                </c:pt>
                <c:pt idx="2">
                  <c:v>1.8682273276284703E-2</c:v>
                </c:pt>
                <c:pt idx="3">
                  <c:v>4.4219234236820261E-2</c:v>
                </c:pt>
                <c:pt idx="4">
                  <c:v>5.9989848710292185E-2</c:v>
                </c:pt>
                <c:pt idx="5">
                  <c:v>6.9953927848373246E-2</c:v>
                </c:pt>
                <c:pt idx="6">
                  <c:v>7.3564089375683886E-2</c:v>
                </c:pt>
                <c:pt idx="7">
                  <c:v>7.3663820367049992E-2</c:v>
                </c:pt>
                <c:pt idx="8">
                  <c:v>7.7910883733298311E-2</c:v>
                </c:pt>
                <c:pt idx="9">
                  <c:v>6.4539123740251669E-2</c:v>
                </c:pt>
                <c:pt idx="10">
                  <c:v>8.3228156629150923E-2</c:v>
                </c:pt>
                <c:pt idx="11">
                  <c:v>6.3756511892925624E-2</c:v>
                </c:pt>
                <c:pt idx="12">
                  <c:v>5.5175934803842107E-2</c:v>
                </c:pt>
                <c:pt idx="13">
                  <c:v>4.651968897762538E-2</c:v>
                </c:pt>
                <c:pt idx="14">
                  <c:v>4.4263163188544091E-2</c:v>
                </c:pt>
                <c:pt idx="15">
                  <c:v>3.6227649430147738E-2</c:v>
                </c:pt>
                <c:pt idx="16">
                  <c:v>3.0778015056942311E-2</c:v>
                </c:pt>
                <c:pt idx="17">
                  <c:v>2.5272213695332599E-2</c:v>
                </c:pt>
                <c:pt idx="18">
                  <c:v>1.9480032237552663E-2</c:v>
                </c:pt>
                <c:pt idx="19">
                  <c:v>1.9096714873256853E-2</c:v>
                </c:pt>
                <c:pt idx="20">
                  <c:v>1.8006740885307931E-2</c:v>
                </c:pt>
                <c:pt idx="21">
                  <c:v>1.0976515164787376E-2</c:v>
                </c:pt>
                <c:pt idx="22">
                  <c:v>9.1640713338500771E-3</c:v>
                </c:pt>
                <c:pt idx="23">
                  <c:v>6.522099797913343E-3</c:v>
                </c:pt>
                <c:pt idx="24">
                  <c:v>6.1404060989967372E-3</c:v>
                </c:pt>
                <c:pt idx="25">
                  <c:v>5.067394037960137E-3</c:v>
                </c:pt>
                <c:pt idx="26">
                  <c:v>5.2535479704129357E-3</c:v>
                </c:pt>
                <c:pt idx="27">
                  <c:v>4.0800366925219465E-3</c:v>
                </c:pt>
                <c:pt idx="28">
                  <c:v>3.4208565357181698E-3</c:v>
                </c:pt>
                <c:pt idx="29">
                  <c:v>3.0286552927496278E-3</c:v>
                </c:pt>
                <c:pt idx="30">
                  <c:v>2.5605707384248415E-3</c:v>
                </c:pt>
                <c:pt idx="31">
                  <c:v>1.5596146083854954E-3</c:v>
                </c:pt>
                <c:pt idx="32">
                  <c:v>1.3696479450267668E-3</c:v>
                </c:pt>
                <c:pt idx="33">
                  <c:v>1.1929931849479374E-3</c:v>
                </c:pt>
                <c:pt idx="34">
                  <c:v>1.1167983647414085E-3</c:v>
                </c:pt>
                <c:pt idx="35">
                  <c:v>1.190870421273653E-3</c:v>
                </c:pt>
                <c:pt idx="36">
                  <c:v>9.3823943191217985E-4</c:v>
                </c:pt>
                <c:pt idx="37">
                  <c:v>9.6753769321625087E-4</c:v>
                </c:pt>
                <c:pt idx="38">
                  <c:v>6.9031642076043741E-4</c:v>
                </c:pt>
                <c:pt idx="39">
                  <c:v>6.1966150868655E-4</c:v>
                </c:pt>
                <c:pt idx="40">
                  <c:v>5.4930540636052188E-4</c:v>
                </c:pt>
                <c:pt idx="41">
                  <c:v>6.6482592350039862E-4</c:v>
                </c:pt>
                <c:pt idx="42">
                  <c:v>6.859710813450641E-4</c:v>
                </c:pt>
                <c:pt idx="43">
                  <c:v>3.7966919609989995E-4</c:v>
                </c:pt>
                <c:pt idx="44">
                  <c:v>2.9131228934775214E-4</c:v>
                </c:pt>
                <c:pt idx="45">
                  <c:v>3.4413264950421276E-4</c:v>
                </c:pt>
                <c:pt idx="46">
                  <c:v>2.8241947604563602E-4</c:v>
                </c:pt>
                <c:pt idx="47">
                  <c:v>1.6424084258529826E-4</c:v>
                </c:pt>
                <c:pt idx="48">
                  <c:v>1.2507186616389667E-4</c:v>
                </c:pt>
                <c:pt idx="49">
                  <c:v>6.3741720303946533E-5</c:v>
                </c:pt>
                <c:pt idx="50">
                  <c:v>1.1310847468963993E-4</c:v>
                </c:pt>
                <c:pt idx="51">
                  <c:v>9.716155114451585E-5</c:v>
                </c:pt>
                <c:pt idx="52">
                  <c:v>8.3489438064824514E-5</c:v>
                </c:pt>
                <c:pt idx="53">
                  <c:v>7.1763177425858426E-5</c:v>
                </c:pt>
                <c:pt idx="54">
                  <c:v>6.1702145715642446E-5</c:v>
                </c:pt>
                <c:pt idx="55">
                  <c:v>5.3066818559500533E-5</c:v>
                </c:pt>
              </c:numCache>
            </c:numRef>
          </c:yVal>
          <c:smooth val="0"/>
          <c:extLst>
            <c:ext xmlns:c16="http://schemas.microsoft.com/office/drawing/2014/chart" uri="{C3380CC4-5D6E-409C-BE32-E72D297353CC}">
              <c16:uniqueId val="{00000000-89F1-49F6-B457-0C1BC4B68E7E}"/>
            </c:ext>
          </c:extLst>
        </c:ser>
        <c:ser>
          <c:idx val="2"/>
          <c:order val="2"/>
          <c:tx>
            <c:v>Garden Banks, Experimental data</c:v>
          </c:tx>
          <c:spPr>
            <a:ln w="25400" cap="rnd">
              <a:noFill/>
              <a:round/>
            </a:ln>
            <a:effectLst/>
          </c:spPr>
          <c:marker>
            <c:symbol val="circle"/>
            <c:size val="5"/>
            <c:spPr>
              <a:solidFill>
                <a:srgbClr val="FF0000"/>
              </a:solidFill>
              <a:ln w="9525">
                <a:solidFill>
                  <a:schemeClr val="tx1"/>
                </a:solidFill>
              </a:ln>
              <a:effectLst/>
            </c:spPr>
          </c:marker>
          <c:xVal>
            <c:numRef>
              <c:f>'[1]Garden Banks Oil'!$J$2:$J$59</c:f>
              <c:numCache>
                <c:formatCode>General</c:formatCode>
                <c:ptCount val="58"/>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pt idx="16">
                  <c:v>21</c:v>
                </c:pt>
                <c:pt idx="17">
                  <c:v>22</c:v>
                </c:pt>
                <c:pt idx="18">
                  <c:v>23</c:v>
                </c:pt>
                <c:pt idx="19">
                  <c:v>24</c:v>
                </c:pt>
                <c:pt idx="20">
                  <c:v>25</c:v>
                </c:pt>
                <c:pt idx="21">
                  <c:v>26</c:v>
                </c:pt>
                <c:pt idx="22">
                  <c:v>27</c:v>
                </c:pt>
                <c:pt idx="23">
                  <c:v>28</c:v>
                </c:pt>
                <c:pt idx="24">
                  <c:v>29</c:v>
                </c:pt>
                <c:pt idx="25">
                  <c:v>30</c:v>
                </c:pt>
                <c:pt idx="26">
                  <c:v>31</c:v>
                </c:pt>
                <c:pt idx="27">
                  <c:v>32</c:v>
                </c:pt>
                <c:pt idx="28">
                  <c:v>33</c:v>
                </c:pt>
                <c:pt idx="29">
                  <c:v>34</c:v>
                </c:pt>
                <c:pt idx="30">
                  <c:v>35</c:v>
                </c:pt>
                <c:pt idx="31">
                  <c:v>36</c:v>
                </c:pt>
                <c:pt idx="32">
                  <c:v>37</c:v>
                </c:pt>
                <c:pt idx="33">
                  <c:v>38</c:v>
                </c:pt>
                <c:pt idx="34">
                  <c:v>39</c:v>
                </c:pt>
                <c:pt idx="35">
                  <c:v>40</c:v>
                </c:pt>
                <c:pt idx="36">
                  <c:v>41</c:v>
                </c:pt>
                <c:pt idx="37">
                  <c:v>42</c:v>
                </c:pt>
                <c:pt idx="38">
                  <c:v>43</c:v>
                </c:pt>
                <c:pt idx="39">
                  <c:v>44</c:v>
                </c:pt>
                <c:pt idx="40">
                  <c:v>45</c:v>
                </c:pt>
                <c:pt idx="41">
                  <c:v>46</c:v>
                </c:pt>
                <c:pt idx="42">
                  <c:v>47</c:v>
                </c:pt>
                <c:pt idx="43">
                  <c:v>48</c:v>
                </c:pt>
                <c:pt idx="44">
                  <c:v>49</c:v>
                </c:pt>
                <c:pt idx="45">
                  <c:v>50</c:v>
                </c:pt>
                <c:pt idx="46">
                  <c:v>51</c:v>
                </c:pt>
                <c:pt idx="47">
                  <c:v>52</c:v>
                </c:pt>
                <c:pt idx="48">
                  <c:v>53</c:v>
                </c:pt>
                <c:pt idx="49">
                  <c:v>54</c:v>
                </c:pt>
                <c:pt idx="50">
                  <c:v>55</c:v>
                </c:pt>
                <c:pt idx="51">
                  <c:v>56</c:v>
                </c:pt>
                <c:pt idx="52">
                  <c:v>57</c:v>
                </c:pt>
                <c:pt idx="53">
                  <c:v>58</c:v>
                </c:pt>
                <c:pt idx="54">
                  <c:v>59</c:v>
                </c:pt>
                <c:pt idx="55">
                  <c:v>60</c:v>
                </c:pt>
                <c:pt idx="56">
                  <c:v>61</c:v>
                </c:pt>
                <c:pt idx="57">
                  <c:v>62</c:v>
                </c:pt>
              </c:numCache>
            </c:numRef>
          </c:xVal>
          <c:yVal>
            <c:numRef>
              <c:f>'[1]Garden Banks Oil'!$N$2:$N$59</c:f>
              <c:numCache>
                <c:formatCode>General</c:formatCode>
                <c:ptCount val="58"/>
                <c:pt idx="0">
                  <c:v>2.9871796746115321E-2</c:v>
                </c:pt>
                <c:pt idx="1">
                  <c:v>8.9484367599901832E-2</c:v>
                </c:pt>
                <c:pt idx="2">
                  <c:v>0.13251105561687368</c:v>
                </c:pt>
                <c:pt idx="3">
                  <c:v>0.13161999823652842</c:v>
                </c:pt>
                <c:pt idx="4">
                  <c:v>0.11214028019633887</c:v>
                </c:pt>
                <c:pt idx="5">
                  <c:v>9.0245244664880736E-2</c:v>
                </c:pt>
                <c:pt idx="6">
                  <c:v>7.3424488163396209E-2</c:v>
                </c:pt>
                <c:pt idx="7">
                  <c:v>5.876524295509334E-2</c:v>
                </c:pt>
                <c:pt idx="8">
                  <c:v>4.9557532792607134E-2</c:v>
                </c:pt>
                <c:pt idx="9">
                  <c:v>3.8813595522055544E-2</c:v>
                </c:pt>
                <c:pt idx="10">
                  <c:v>3.9294971684375367E-2</c:v>
                </c:pt>
                <c:pt idx="11">
                  <c:v>2.81340317042581E-2</c:v>
                </c:pt>
                <c:pt idx="12">
                  <c:v>2.1972496467083647E-2</c:v>
                </c:pt>
                <c:pt idx="13">
                  <c:v>1.7841840143055124E-2</c:v>
                </c:pt>
                <c:pt idx="14">
                  <c:v>1.8502242109732104E-2</c:v>
                </c:pt>
                <c:pt idx="15">
                  <c:v>1.3189641308749578E-2</c:v>
                </c:pt>
                <c:pt idx="16">
                  <c:v>1.0367415254170672E-2</c:v>
                </c:pt>
                <c:pt idx="17">
                  <c:v>8.3964378559078946E-3</c:v>
                </c:pt>
                <c:pt idx="18">
                  <c:v>5.9958779978286489E-3</c:v>
                </c:pt>
                <c:pt idx="19">
                  <c:v>5.6506420136104964E-3</c:v>
                </c:pt>
                <c:pt idx="20">
                  <c:v>5.4769184402900534E-3</c:v>
                </c:pt>
                <c:pt idx="21">
                  <c:v>3.2989916275058596E-3</c:v>
                </c:pt>
                <c:pt idx="22">
                  <c:v>2.7132030050447419E-3</c:v>
                </c:pt>
                <c:pt idx="23">
                  <c:v>1.8178144041246967E-3</c:v>
                </c:pt>
                <c:pt idx="24">
                  <c:v>1.6311595934981498E-3</c:v>
                </c:pt>
                <c:pt idx="25">
                  <c:v>1.6070842521723136E-3</c:v>
                </c:pt>
                <c:pt idx="26">
                  <c:v>1.3616512674776166E-3</c:v>
                </c:pt>
                <c:pt idx="27">
                  <c:v>1.1455746021300022E-3</c:v>
                </c:pt>
                <c:pt idx="28">
                  <c:v>9.0611049339971107E-4</c:v>
                </c:pt>
                <c:pt idx="29">
                  <c:v>8.3095215155530372E-4</c:v>
                </c:pt>
                <c:pt idx="30">
                  <c:v>6.5701062372259969E-4</c:v>
                </c:pt>
                <c:pt idx="31">
                  <c:v>4.697297530683548E-4</c:v>
                </c:pt>
                <c:pt idx="32">
                  <c:v>3.8191839273407228E-4</c:v>
                </c:pt>
                <c:pt idx="33">
                  <c:v>2.4529940596355269E-4</c:v>
                </c:pt>
                <c:pt idx="34">
                  <c:v>2.3132190272757912E-4</c:v>
                </c:pt>
                <c:pt idx="35">
                  <c:v>1.8608653420487282E-4</c:v>
                </c:pt>
                <c:pt idx="36">
                  <c:v>2.2191106374508561E-4</c:v>
                </c:pt>
                <c:pt idx="37">
                  <c:v>1.307034095581084E-4</c:v>
                </c:pt>
                <c:pt idx="38">
                  <c:v>1.5390821519225685E-4</c:v>
                </c:pt>
                <c:pt idx="39">
                  <c:v>1.6751498737974525E-4</c:v>
                </c:pt>
                <c:pt idx="40">
                  <c:v>1.5043243990670095E-4</c:v>
                </c:pt>
                <c:pt idx="41">
                  <c:v>6.0504165372863714E-5</c:v>
                </c:pt>
                <c:pt idx="42">
                  <c:v>6.2421864963305818E-5</c:v>
                </c:pt>
                <c:pt idx="43">
                  <c:v>5.4838516237126478E-5</c:v>
                </c:pt>
                <c:pt idx="44">
                  <c:v>4.58251960106932E-5</c:v>
                </c:pt>
                <c:pt idx="45">
                  <c:v>3.8309178117042215E-5</c:v>
                </c:pt>
                <c:pt idx="46">
                  <c:v>3.2038642169209133E-5</c:v>
                </c:pt>
                <c:pt idx="47">
                  <c:v>2.6804730278796676E-5</c:v>
                </c:pt>
                <c:pt idx="48">
                  <c:v>2.2434094424197786E-5</c:v>
                </c:pt>
                <c:pt idx="49">
                  <c:v>1.8782761794583287E-5</c:v>
                </c:pt>
                <c:pt idx="50">
                  <c:v>1.5731079774611846E-5</c:v>
                </c:pt>
                <c:pt idx="51">
                  <c:v>1.3179546451331273E-5</c:v>
                </c:pt>
                <c:pt idx="52">
                  <c:v>1.1045368295972731E-5</c:v>
                </c:pt>
                <c:pt idx="53">
                  <c:v>9.2596156657865631E-6</c:v>
                </c:pt>
                <c:pt idx="54">
                  <c:v>7.764870310353555E-6</c:v>
                </c:pt>
                <c:pt idx="55">
                  <c:v>6.5132782101568226E-6</c:v>
                </c:pt>
                <c:pt idx="56">
                  <c:v>5.4649366678720908E-6</c:v>
                </c:pt>
                <c:pt idx="57">
                  <c:v>4.5865572922024959E-6</c:v>
                </c:pt>
              </c:numCache>
            </c:numRef>
          </c:yVal>
          <c:smooth val="0"/>
          <c:extLst>
            <c:ext xmlns:c16="http://schemas.microsoft.com/office/drawing/2014/chart" uri="{C3380CC4-5D6E-409C-BE32-E72D297353CC}">
              <c16:uniqueId val="{00000001-89F1-49F6-B457-0C1BC4B68E7E}"/>
            </c:ext>
          </c:extLst>
        </c:ser>
        <c:dLbls>
          <c:showLegendKey val="0"/>
          <c:showVal val="0"/>
          <c:showCatName val="0"/>
          <c:showSerName val="0"/>
          <c:showPercent val="0"/>
          <c:showBubbleSize val="0"/>
        </c:dLbls>
        <c:axId val="503244048"/>
        <c:axId val="503248640"/>
      </c:scatterChart>
      <c:scatterChart>
        <c:scatterStyle val="smoothMarker"/>
        <c:varyColors val="0"/>
        <c:ser>
          <c:idx val="1"/>
          <c:order val="1"/>
          <c:tx>
            <c:v>Exponentially fitted lines</c:v>
          </c:tx>
          <c:spPr>
            <a:ln w="19050" cap="rnd">
              <a:solidFill>
                <a:schemeClr val="tx1"/>
              </a:solidFill>
              <a:round/>
            </a:ln>
            <a:effectLst/>
          </c:spPr>
          <c:marker>
            <c:symbol val="none"/>
          </c:marker>
          <c:xVal>
            <c:numRef>
              <c:f>Inputs!$O$2:$O$57</c:f>
              <c:numCache>
                <c:formatCode>General</c:formatCode>
                <c:ptCount val="56"/>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pt idx="16">
                  <c:v>21</c:v>
                </c:pt>
                <c:pt idx="17">
                  <c:v>22</c:v>
                </c:pt>
                <c:pt idx="18">
                  <c:v>23</c:v>
                </c:pt>
                <c:pt idx="19">
                  <c:v>24</c:v>
                </c:pt>
                <c:pt idx="20">
                  <c:v>25</c:v>
                </c:pt>
                <c:pt idx="21">
                  <c:v>26</c:v>
                </c:pt>
                <c:pt idx="22">
                  <c:v>27</c:v>
                </c:pt>
                <c:pt idx="23">
                  <c:v>28</c:v>
                </c:pt>
                <c:pt idx="24">
                  <c:v>29</c:v>
                </c:pt>
                <c:pt idx="25">
                  <c:v>30</c:v>
                </c:pt>
                <c:pt idx="26">
                  <c:v>31</c:v>
                </c:pt>
                <c:pt idx="27">
                  <c:v>32</c:v>
                </c:pt>
                <c:pt idx="28">
                  <c:v>33</c:v>
                </c:pt>
                <c:pt idx="29">
                  <c:v>34</c:v>
                </c:pt>
                <c:pt idx="30">
                  <c:v>35</c:v>
                </c:pt>
                <c:pt idx="31">
                  <c:v>36</c:v>
                </c:pt>
                <c:pt idx="32">
                  <c:v>37</c:v>
                </c:pt>
                <c:pt idx="33">
                  <c:v>38</c:v>
                </c:pt>
                <c:pt idx="34">
                  <c:v>39</c:v>
                </c:pt>
                <c:pt idx="35">
                  <c:v>40</c:v>
                </c:pt>
                <c:pt idx="36">
                  <c:v>41</c:v>
                </c:pt>
                <c:pt idx="37">
                  <c:v>42</c:v>
                </c:pt>
                <c:pt idx="38">
                  <c:v>43</c:v>
                </c:pt>
                <c:pt idx="39">
                  <c:v>44</c:v>
                </c:pt>
                <c:pt idx="40">
                  <c:v>45</c:v>
                </c:pt>
                <c:pt idx="41">
                  <c:v>46</c:v>
                </c:pt>
                <c:pt idx="42">
                  <c:v>47</c:v>
                </c:pt>
                <c:pt idx="43">
                  <c:v>48</c:v>
                </c:pt>
                <c:pt idx="44">
                  <c:v>49</c:v>
                </c:pt>
                <c:pt idx="45">
                  <c:v>50</c:v>
                </c:pt>
                <c:pt idx="46">
                  <c:v>51</c:v>
                </c:pt>
                <c:pt idx="47">
                  <c:v>52</c:v>
                </c:pt>
                <c:pt idx="48">
                  <c:v>53</c:v>
                </c:pt>
                <c:pt idx="49">
                  <c:v>54</c:v>
                </c:pt>
                <c:pt idx="50">
                  <c:v>55</c:v>
                </c:pt>
                <c:pt idx="51">
                  <c:v>56</c:v>
                </c:pt>
                <c:pt idx="52">
                  <c:v>57</c:v>
                </c:pt>
                <c:pt idx="53">
                  <c:v>58</c:v>
                </c:pt>
                <c:pt idx="54">
                  <c:v>59</c:v>
                </c:pt>
                <c:pt idx="55">
                  <c:v>60</c:v>
                </c:pt>
              </c:numCache>
            </c:numRef>
          </c:xVal>
          <c:yVal>
            <c:numRef>
              <c:f>Inputs!$U$2:$U$57</c:f>
              <c:numCache>
                <c:formatCode>General</c:formatCode>
                <c:ptCount val="56"/>
                <c:pt idx="0">
                  <c:v>7.5672942542096412E-4</c:v>
                </c:pt>
                <c:pt idx="1">
                  <c:v>5.1105638802476008E-3</c:v>
                </c:pt>
                <c:pt idx="2">
                  <c:v>1.8960613676295202E-2</c:v>
                </c:pt>
                <c:pt idx="3">
                  <c:v>4.4878039838837189E-2</c:v>
                </c:pt>
                <c:pt idx="4">
                  <c:v>6.0883613945268672E-2</c:v>
                </c:pt>
                <c:pt idx="5">
                  <c:v>7.099614391864327E-2</c:v>
                </c:pt>
                <c:pt idx="6">
                  <c:v>7.4660092557264079E-2</c:v>
                </c:pt>
                <c:pt idx="7">
                  <c:v>7.476130847434706E-2</c:v>
                </c:pt>
                <c:pt idx="8">
                  <c:v>7.907164802171146E-2</c:v>
                </c:pt>
                <c:pt idx="9">
                  <c:v>8.6725779897037322E-2</c:v>
                </c:pt>
                <c:pt idx="10">
                  <c:v>7.3534242756812279E-2</c:v>
                </c:pt>
                <c:pt idx="11">
                  <c:v>6.2349221468373565E-2</c:v>
                </c:pt>
                <c:pt idx="12">
                  <c:v>5.2865512337817062E-2</c:v>
                </c:pt>
                <c:pt idx="13">
                  <c:v>4.4824335074617118E-2</c:v>
                </c:pt>
                <c:pt idx="14">
                  <c:v>3.8006271499694995E-2</c:v>
                </c:pt>
                <c:pt idx="15">
                  <c:v>3.2225278320447373E-2</c:v>
                </c:pt>
                <c:pt idx="16">
                  <c:v>2.7323610600388133E-2</c:v>
                </c:pt>
                <c:pt idx="17">
                  <c:v>2.3167517401018939E-2</c:v>
                </c:pt>
                <c:pt idx="18">
                  <c:v>1.9643592143671191E-2</c:v>
                </c:pt>
                <c:pt idx="19">
                  <c:v>1.6655678104289653E-2</c:v>
                </c:pt>
                <c:pt idx="20">
                  <c:v>1.412224460194215E-2</c:v>
                </c:pt>
                <c:pt idx="21">
                  <c:v>1.1974162285576304E-2</c:v>
                </c:pt>
                <c:pt idx="22">
                  <c:v>1.0152816813667117E-2</c:v>
                </c:pt>
                <c:pt idx="23">
                  <c:v>8.6085094550662818E-3</c:v>
                </c:pt>
                <c:pt idx="24">
                  <c:v>7.2991009685319953E-3</c:v>
                </c:pt>
                <c:pt idx="25">
                  <c:v>6.1888617567202866E-3</c:v>
                </c:pt>
                <c:pt idx="26">
                  <c:v>5.2474969189936094E-3</c:v>
                </c:pt>
                <c:pt idx="27">
                  <c:v>4.4493195998354176E-3</c:v>
                </c:pt>
                <c:pt idx="28">
                  <c:v>3.7725500761754158E-3</c:v>
                </c:pt>
                <c:pt idx="29">
                  <c:v>3.1987214579455221E-3</c:v>
                </c:pt>
                <c:pt idx="30">
                  <c:v>2.7121757853229267E-3</c:v>
                </c:pt>
                <c:pt idx="31">
                  <c:v>2.2996367727550087E-3</c:v>
                </c:pt>
                <c:pt idx="32">
                  <c:v>1.9498475413080249E-3</c:v>
                </c:pt>
                <c:pt idx="33">
                  <c:v>1.6532634542063766E-3</c:v>
                </c:pt>
                <c:pt idx="34">
                  <c:v>1.4017916740202271E-3</c:v>
                </c:pt>
                <c:pt idx="35">
                  <c:v>1.1885703348446105E-3</c:v>
                </c:pt>
                <c:pt idx="36">
                  <c:v>1.0077813037804113E-3</c:v>
                </c:pt>
                <c:pt idx="37">
                  <c:v>8.5449142257292205E-4</c:v>
                </c:pt>
                <c:pt idx="38">
                  <c:v>7.2451789739670723E-4</c:v>
                </c:pt>
                <c:pt idx="39">
                  <c:v>6.1431416370168266E-4</c:v>
                </c:pt>
                <c:pt idx="40">
                  <c:v>5.2087311173469001E-4</c:v>
                </c:pt>
                <c:pt idx="41">
                  <c:v>4.4164503206852514E-4</c:v>
                </c:pt>
                <c:pt idx="42">
                  <c:v>3.7446804213260815E-4</c:v>
                </c:pt>
                <c:pt idx="43">
                  <c:v>3.1750909530636713E-4</c:v>
                </c:pt>
                <c:pt idx="44">
                  <c:v>2.6921396290091848E-4</c:v>
                </c:pt>
                <c:pt idx="45">
                  <c:v>2.282648241962467E-4</c:v>
                </c:pt>
                <c:pt idx="46">
                  <c:v>1.9354430730073236E-4</c:v>
                </c:pt>
                <c:pt idx="47">
                  <c:v>1.6410499962234794E-4</c:v>
                </c:pt>
                <c:pt idx="48">
                  <c:v>1.3914359598913849E-4</c:v>
                </c:pt>
                <c:pt idx="49">
                  <c:v>1.1797897900334321E-4</c:v>
                </c:pt>
                <c:pt idx="50">
                  <c:v>1.0003363351165502E-4</c:v>
                </c:pt>
                <c:pt idx="51">
                  <c:v>8.4817888051570334E-5</c:v>
                </c:pt>
                <c:pt idx="52">
                  <c:v>7.191655327296006E-5</c:v>
                </c:pt>
                <c:pt idx="53">
                  <c:v>6.09775927398461E-5</c:v>
                </c:pt>
                <c:pt idx="54">
                  <c:v>5.1702516974552455E-5</c:v>
                </c:pt>
                <c:pt idx="55">
                  <c:v>4.3838238628221664E-5</c:v>
                </c:pt>
              </c:numCache>
            </c:numRef>
          </c:yVal>
          <c:smooth val="1"/>
          <c:extLst>
            <c:ext xmlns:c16="http://schemas.microsoft.com/office/drawing/2014/chart" uri="{C3380CC4-5D6E-409C-BE32-E72D297353CC}">
              <c16:uniqueId val="{00000002-89F1-49F6-B457-0C1BC4B68E7E}"/>
            </c:ext>
          </c:extLst>
        </c:ser>
        <c:ser>
          <c:idx val="3"/>
          <c:order val="3"/>
          <c:tx>
            <c:v>Exponentially fitted line</c:v>
          </c:tx>
          <c:spPr>
            <a:ln w="19050" cap="rnd">
              <a:solidFill>
                <a:schemeClr val="tx1"/>
              </a:solidFill>
              <a:round/>
            </a:ln>
            <a:effectLst/>
          </c:spPr>
          <c:marker>
            <c:symbol val="none"/>
          </c:marker>
          <c:xVal>
            <c:numRef>
              <c:f>'[1]Garden Banks Oil'!$J$2:$J$59</c:f>
              <c:numCache>
                <c:formatCode>General</c:formatCode>
                <c:ptCount val="58"/>
                <c:pt idx="0">
                  <c:v>5</c:v>
                </c:pt>
                <c:pt idx="1">
                  <c:v>6</c:v>
                </c:pt>
                <c:pt idx="2">
                  <c:v>7</c:v>
                </c:pt>
                <c:pt idx="3">
                  <c:v>8</c:v>
                </c:pt>
                <c:pt idx="4">
                  <c:v>9</c:v>
                </c:pt>
                <c:pt idx="5">
                  <c:v>10</c:v>
                </c:pt>
                <c:pt idx="6">
                  <c:v>11</c:v>
                </c:pt>
                <c:pt idx="7">
                  <c:v>12</c:v>
                </c:pt>
                <c:pt idx="8">
                  <c:v>13</c:v>
                </c:pt>
                <c:pt idx="9">
                  <c:v>14</c:v>
                </c:pt>
                <c:pt idx="10">
                  <c:v>15</c:v>
                </c:pt>
                <c:pt idx="11">
                  <c:v>16</c:v>
                </c:pt>
                <c:pt idx="12">
                  <c:v>17</c:v>
                </c:pt>
                <c:pt idx="13">
                  <c:v>18</c:v>
                </c:pt>
                <c:pt idx="14">
                  <c:v>19</c:v>
                </c:pt>
                <c:pt idx="15">
                  <c:v>20</c:v>
                </c:pt>
                <c:pt idx="16">
                  <c:v>21</c:v>
                </c:pt>
                <c:pt idx="17">
                  <c:v>22</c:v>
                </c:pt>
                <c:pt idx="18">
                  <c:v>23</c:v>
                </c:pt>
                <c:pt idx="19">
                  <c:v>24</c:v>
                </c:pt>
                <c:pt idx="20">
                  <c:v>25</c:v>
                </c:pt>
                <c:pt idx="21">
                  <c:v>26</c:v>
                </c:pt>
                <c:pt idx="22">
                  <c:v>27</c:v>
                </c:pt>
                <c:pt idx="23">
                  <c:v>28</c:v>
                </c:pt>
                <c:pt idx="24">
                  <c:v>29</c:v>
                </c:pt>
                <c:pt idx="25">
                  <c:v>30</c:v>
                </c:pt>
                <c:pt idx="26">
                  <c:v>31</c:v>
                </c:pt>
                <c:pt idx="27">
                  <c:v>32</c:v>
                </c:pt>
                <c:pt idx="28">
                  <c:v>33</c:v>
                </c:pt>
                <c:pt idx="29">
                  <c:v>34</c:v>
                </c:pt>
                <c:pt idx="30">
                  <c:v>35</c:v>
                </c:pt>
                <c:pt idx="31">
                  <c:v>36</c:v>
                </c:pt>
                <c:pt idx="32">
                  <c:v>37</c:v>
                </c:pt>
                <c:pt idx="33">
                  <c:v>38</c:v>
                </c:pt>
                <c:pt idx="34">
                  <c:v>39</c:v>
                </c:pt>
                <c:pt idx="35">
                  <c:v>40</c:v>
                </c:pt>
                <c:pt idx="36">
                  <c:v>41</c:v>
                </c:pt>
                <c:pt idx="37">
                  <c:v>42</c:v>
                </c:pt>
                <c:pt idx="38">
                  <c:v>43</c:v>
                </c:pt>
                <c:pt idx="39">
                  <c:v>44</c:v>
                </c:pt>
                <c:pt idx="40">
                  <c:v>45</c:v>
                </c:pt>
                <c:pt idx="41">
                  <c:v>46</c:v>
                </c:pt>
                <c:pt idx="42">
                  <c:v>47</c:v>
                </c:pt>
                <c:pt idx="43">
                  <c:v>48</c:v>
                </c:pt>
                <c:pt idx="44">
                  <c:v>49</c:v>
                </c:pt>
                <c:pt idx="45">
                  <c:v>50</c:v>
                </c:pt>
                <c:pt idx="46">
                  <c:v>51</c:v>
                </c:pt>
                <c:pt idx="47">
                  <c:v>52</c:v>
                </c:pt>
                <c:pt idx="48">
                  <c:v>53</c:v>
                </c:pt>
                <c:pt idx="49">
                  <c:v>54</c:v>
                </c:pt>
                <c:pt idx="50">
                  <c:v>55</c:v>
                </c:pt>
                <c:pt idx="51">
                  <c:v>56</c:v>
                </c:pt>
                <c:pt idx="52">
                  <c:v>57</c:v>
                </c:pt>
                <c:pt idx="53">
                  <c:v>58</c:v>
                </c:pt>
                <c:pt idx="54">
                  <c:v>59</c:v>
                </c:pt>
                <c:pt idx="55">
                  <c:v>60</c:v>
                </c:pt>
                <c:pt idx="56">
                  <c:v>61</c:v>
                </c:pt>
                <c:pt idx="57">
                  <c:v>62</c:v>
                </c:pt>
              </c:numCache>
            </c:numRef>
          </c:xVal>
          <c:yVal>
            <c:numRef>
              <c:f>'[1]Garden Banks Oil'!$P$2:$P$59</c:f>
              <c:numCache>
                <c:formatCode>General</c:formatCode>
                <c:ptCount val="58"/>
                <c:pt idx="0">
                  <c:v>3.1822766141078332E-2</c:v>
                </c:pt>
                <c:pt idx="1">
                  <c:v>9.5328718510522312E-2</c:v>
                </c:pt>
                <c:pt idx="2">
                  <c:v>0.14116554052114696</c:v>
                </c:pt>
                <c:pt idx="3">
                  <c:v>0.1272193108230345</c:v>
                </c:pt>
                <c:pt idx="4">
                  <c:v>0.10510001851304468</c:v>
                </c:pt>
                <c:pt idx="5">
                  <c:v>8.6826550308919989E-2</c:v>
                </c:pt>
                <c:pt idx="6">
                  <c:v>7.1730242726947932E-2</c:v>
                </c:pt>
                <c:pt idx="7">
                  <c:v>5.9258691072726841E-2</c:v>
                </c:pt>
                <c:pt idx="8">
                  <c:v>4.8955535826363868E-2</c:v>
                </c:pt>
                <c:pt idx="9">
                  <c:v>4.0443763516562481E-2</c:v>
                </c:pt>
                <c:pt idx="10">
                  <c:v>3.3411911028512577E-2</c:v>
                </c:pt>
                <c:pt idx="11">
                  <c:v>2.7602668533062518E-2</c:v>
                </c:pt>
                <c:pt idx="12">
                  <c:v>2.2803463995098458E-2</c:v>
                </c:pt>
                <c:pt idx="13">
                  <c:v>1.8838684729083247E-2</c:v>
                </c:pt>
                <c:pt idx="14">
                  <c:v>1.556325137260192E-2</c:v>
                </c:pt>
                <c:pt idx="15">
                  <c:v>1.285730913649524E-2</c:v>
                </c:pt>
                <c:pt idx="16">
                  <c:v>1.0621842073592805E-2</c:v>
                </c:pt>
                <c:pt idx="17">
                  <c:v>8.7750498831904687E-3</c:v>
                </c:pt>
                <c:pt idx="18">
                  <c:v>7.2493546711559749E-3</c:v>
                </c:pt>
                <c:pt idx="19">
                  <c:v>5.9889281369080337E-3</c:v>
                </c:pt>
                <c:pt idx="20">
                  <c:v>4.9476487019953375E-3</c:v>
                </c:pt>
                <c:pt idx="21">
                  <c:v>4.0874138274423037E-3</c:v>
                </c:pt>
                <c:pt idx="22">
                  <c:v>3.3767457641098882E-3</c:v>
                </c:pt>
                <c:pt idx="23">
                  <c:v>2.7896397176326829E-3</c:v>
                </c:pt>
                <c:pt idx="24">
                  <c:v>2.3046122799372545E-3</c:v>
                </c:pt>
                <c:pt idx="25">
                  <c:v>1.9039153075095863E-3</c:v>
                </c:pt>
                <c:pt idx="26">
                  <c:v>1.572886480613571E-3</c:v>
                </c:pt>
                <c:pt idx="27">
                  <c:v>1.2994127790973121E-3</c:v>
                </c:pt>
                <c:pt idx="28">
                  <c:v>1.0734872422723982E-3</c:v>
                </c:pt>
                <c:pt idx="29">
                  <c:v>8.8684279380578422E-4</c:v>
                </c:pt>
                <c:pt idx="30">
                  <c:v>7.326497325300075E-4</c:v>
                </c:pt>
                <c:pt idx="31">
                  <c:v>6.0526581974329518E-4</c:v>
                </c:pt>
                <c:pt idx="32">
                  <c:v>5.000298181839824E-4</c:v>
                </c:pt>
                <c:pt idx="33">
                  <c:v>4.1309092784910437E-4</c:v>
                </c:pt>
                <c:pt idx="34">
                  <c:v>3.4126787736575868E-4</c:v>
                </c:pt>
                <c:pt idx="35">
                  <c:v>2.8193251478103831E-4</c:v>
                </c:pt>
                <c:pt idx="36">
                  <c:v>2.329136381200339E-4</c:v>
                </c:pt>
                <c:pt idx="37">
                  <c:v>1.9241754667581422E-4</c:v>
                </c:pt>
                <c:pt idx="38">
                  <c:v>1.5896240584099345E-4</c:v>
                </c:pt>
                <c:pt idx="39">
                  <c:v>1.313240237561605E-4</c:v>
                </c:pt>
                <c:pt idx="40">
                  <c:v>1.0849105563210565E-4</c:v>
                </c:pt>
                <c:pt idx="41">
                  <c:v>8.9627996580606695E-5</c:v>
                </c:pt>
                <c:pt idx="42">
                  <c:v>7.4044608785942906E-5</c:v>
                </c:pt>
                <c:pt idx="43">
                  <c:v>6.117066429497371E-5</c:v>
                </c:pt>
                <c:pt idx="44">
                  <c:v>5.0535079212934419E-5</c:v>
                </c:pt>
                <c:pt idx="45">
                  <c:v>4.174867578260708E-5</c:v>
                </c:pt>
                <c:pt idx="46">
                  <c:v>3.4489941576170292E-5</c:v>
                </c:pt>
                <c:pt idx="47">
                  <c:v>2.8493264699505004E-5</c:v>
                </c:pt>
                <c:pt idx="48">
                  <c:v>2.3539214511079143E-5</c:v>
                </c:pt>
                <c:pt idx="49">
                  <c:v>1.9446512207083937E-5</c:v>
                </c:pt>
                <c:pt idx="50">
                  <c:v>1.6065397460152026E-5</c:v>
                </c:pt>
                <c:pt idx="51">
                  <c:v>1.3272148383433025E-5</c:v>
                </c:pt>
                <c:pt idx="52">
                  <c:v>1.0964554294332198E-5</c:v>
                </c:pt>
                <c:pt idx="53">
                  <c:v>9.0581756171009569E-6</c:v>
                </c:pt>
                <c:pt idx="54">
                  <c:v>7.4832540664836457E-6</c:v>
                </c:pt>
                <c:pt idx="55">
                  <c:v>6.1821600497370755E-6</c:v>
                </c:pt>
                <c:pt idx="56">
                  <c:v>5.107283882254209E-6</c:v>
                </c:pt>
                <c:pt idx="57">
                  <c:v>4.2192936520695438E-6</c:v>
                </c:pt>
              </c:numCache>
            </c:numRef>
          </c:yVal>
          <c:smooth val="1"/>
          <c:extLst>
            <c:ext xmlns:c16="http://schemas.microsoft.com/office/drawing/2014/chart" uri="{C3380CC4-5D6E-409C-BE32-E72D297353CC}">
              <c16:uniqueId val="{00000003-89F1-49F6-B457-0C1BC4B68E7E}"/>
            </c:ext>
          </c:extLst>
        </c:ser>
        <c:dLbls>
          <c:showLegendKey val="0"/>
          <c:showVal val="0"/>
          <c:showCatName val="0"/>
          <c:showSerName val="0"/>
          <c:showPercent val="0"/>
          <c:showBubbleSize val="0"/>
        </c:dLbls>
        <c:axId val="503244048"/>
        <c:axId val="503248640"/>
      </c:scatterChart>
      <c:valAx>
        <c:axId val="503244048"/>
        <c:scaling>
          <c:orientation val="minMax"/>
        </c:scaling>
        <c:delete val="0"/>
        <c:axPos val="b"/>
        <c:majorGridlines>
          <c:spPr>
            <a:ln w="3175" cap="flat" cmpd="sng" algn="ctr">
              <a:solidFill>
                <a:schemeClr val="tx1">
                  <a:lumMod val="15000"/>
                  <a:lumOff val="85000"/>
                </a:schemeClr>
              </a:solidFill>
              <a:prstDash val="sysDot"/>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Carbon</a:t>
                </a:r>
                <a:r>
                  <a:rPr lang="en-US" sz="1200" baseline="0">
                    <a:latin typeface="Times New Roman" panose="02020603050405020304" pitchFamily="18" charset="0"/>
                    <a:cs typeface="Times New Roman" panose="02020603050405020304" pitchFamily="18" charset="0"/>
                  </a:rPr>
                  <a:t> Number</a:t>
                </a:r>
                <a:endParaRPr lang="en-US" sz="1200">
                  <a:latin typeface="Times New Roman" panose="02020603050405020304" pitchFamily="18" charset="0"/>
                  <a:cs typeface="Times New Roman" panose="02020603050405020304" pitchFamily="18" charset="0"/>
                </a:endParaRPr>
              </a:p>
            </c:rich>
          </c:tx>
          <c:layout>
            <c:manualLayout>
              <c:xMode val="edge"/>
              <c:yMode val="edge"/>
              <c:x val="0.45849638399516607"/>
              <c:y val="0.1632690541781450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3248640"/>
        <c:crosses val="autoZero"/>
        <c:crossBetween val="midCat"/>
      </c:valAx>
      <c:valAx>
        <c:axId val="50324864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latin typeface="Times New Roman" panose="02020603050405020304" pitchFamily="18" charset="0"/>
                    <a:cs typeface="Times New Roman" panose="02020603050405020304" pitchFamily="18" charset="0"/>
                  </a:rPr>
                  <a:t>Normalized</a:t>
                </a:r>
                <a:r>
                  <a:rPr lang="en-US" sz="1200" baseline="0">
                    <a:latin typeface="Times New Roman" panose="02020603050405020304" pitchFamily="18" charset="0"/>
                    <a:cs typeface="Times New Roman" panose="02020603050405020304" pitchFamily="18" charset="0"/>
                  </a:rPr>
                  <a:t> mole fraction, [-]</a:t>
                </a:r>
                <a:endParaRPr lang="en-US" sz="1200">
                  <a:latin typeface="Times New Roman" panose="02020603050405020304" pitchFamily="18" charset="0"/>
                  <a:cs typeface="Times New Roman" panose="02020603050405020304" pitchFamily="18" charset="0"/>
                </a:endParaRPr>
              </a:p>
            </c:rich>
          </c:tx>
          <c:layout>
            <c:manualLayout>
              <c:xMode val="edge"/>
              <c:yMode val="edge"/>
              <c:x val="4.7961630695443642E-3"/>
              <c:y val="0.2611633876343969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E+00" sourceLinked="0"/>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3244048"/>
        <c:crosses val="autoZero"/>
        <c:crossBetween val="midCat"/>
      </c:valAx>
      <c:spPr>
        <a:noFill/>
        <a:ln w="25400">
          <a:noFill/>
        </a:ln>
        <a:effectLst/>
      </c:spPr>
    </c:plotArea>
    <c:legend>
      <c:legendPos val="r"/>
      <c:legendEntry>
        <c:idx val="3"/>
        <c:delete val="1"/>
      </c:legendEntry>
      <c:layout>
        <c:manualLayout>
          <c:xMode val="edge"/>
          <c:yMode val="edge"/>
          <c:x val="0.13139388110837294"/>
          <c:y val="0.62671988315510152"/>
          <c:w val="0.46319700145395504"/>
          <c:h val="0.31221651012631685"/>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5777</cdr:x>
      <cdr:y>0.67211</cdr:y>
    </cdr:from>
    <cdr:to>
      <cdr:x>0.88454</cdr:x>
      <cdr:y>0.73437</cdr:y>
    </cdr:to>
    <cdr:sp macro="" textlink="">
      <cdr:nvSpPr>
        <cdr:cNvPr id="2" name="Oval 1"/>
        <cdr:cNvSpPr/>
      </cdr:nvSpPr>
      <cdr:spPr>
        <a:xfrm xmlns:a="http://schemas.openxmlformats.org/drawingml/2006/main" rot="1825568">
          <a:off x="3971219" y="2323868"/>
          <a:ext cx="664358" cy="215269"/>
        </a:xfrm>
        <a:prstGeom xmlns:a="http://schemas.openxmlformats.org/drawingml/2006/main" prst="ellipse">
          <a:avLst/>
        </a:prstGeom>
        <a:noFill xmlns:a="http://schemas.openxmlformats.org/drawingml/2006/main"/>
        <a:ln xmlns:a="http://schemas.openxmlformats.org/drawingml/2006/main">
          <a:solidFill>
            <a:schemeClr val="tx1"/>
          </a:solidFill>
          <a:prstDash val="sysDot"/>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6607</cdr:x>
      <cdr:y>0.7685</cdr:y>
    </cdr:from>
    <cdr:to>
      <cdr:x>0.89778</cdr:x>
      <cdr:y>0.83216</cdr:y>
    </cdr:to>
    <cdr:sp macro="" textlink="">
      <cdr:nvSpPr>
        <cdr:cNvPr id="3" name="Oval 2"/>
        <cdr:cNvSpPr/>
      </cdr:nvSpPr>
      <cdr:spPr>
        <a:xfrm xmlns:a="http://schemas.openxmlformats.org/drawingml/2006/main" rot="2101064">
          <a:off x="3462514" y="2657163"/>
          <a:ext cx="1242455" cy="220109"/>
        </a:xfrm>
        <a:prstGeom xmlns:a="http://schemas.openxmlformats.org/drawingml/2006/main" prst="ellipse">
          <a:avLst/>
        </a:prstGeom>
        <a:noFill xmlns:a="http://schemas.openxmlformats.org/drawingml/2006/main"/>
        <a:ln xmlns:a="http://schemas.openxmlformats.org/drawingml/2006/main">
          <a:solidFill>
            <a:schemeClr val="tx1"/>
          </a:solidFill>
          <a:prstDash val="sysDot"/>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88231</cdr:x>
      <cdr:y>0.7496</cdr:y>
    </cdr:from>
    <cdr:to>
      <cdr:x>0.908</cdr:x>
      <cdr:y>0.89101</cdr:y>
    </cdr:to>
    <cdr:sp macro="" textlink="">
      <cdr:nvSpPr>
        <cdr:cNvPr id="4" name="Right Brace 3"/>
        <cdr:cNvSpPr/>
      </cdr:nvSpPr>
      <cdr:spPr>
        <a:xfrm xmlns:a="http://schemas.openxmlformats.org/drawingml/2006/main">
          <a:off x="4623897" y="2591782"/>
          <a:ext cx="134620" cy="488950"/>
        </a:xfrm>
        <a:prstGeom xmlns:a="http://schemas.openxmlformats.org/drawingml/2006/main" prst="rightBrace">
          <a:avLst>
            <a:gd name="adj1" fmla="val 24227"/>
            <a:gd name="adj2" fmla="val 48570"/>
          </a:avLst>
        </a:prstGeom>
        <a:ln xmlns:a="http://schemas.openxmlformats.org/drawingml/2006/main">
          <a:solidFill>
            <a:schemeClr val="tx1"/>
          </a:solidFill>
          <a:prstDash val="sysDot"/>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dr:relSizeAnchor xmlns:cdr="http://schemas.openxmlformats.org/drawingml/2006/chartDrawing">
    <cdr:from>
      <cdr:x>0.91508</cdr:x>
      <cdr:y>0.70345</cdr:y>
    </cdr:from>
    <cdr:to>
      <cdr:x>0.96019</cdr:x>
      <cdr:y>0.96936</cdr:y>
    </cdr:to>
    <cdr:sp macro="" textlink="">
      <cdr:nvSpPr>
        <cdr:cNvPr id="5" name="Text Box 2"/>
        <cdr:cNvSpPr txBox="1">
          <a:spLocks xmlns:a="http://schemas.openxmlformats.org/drawingml/2006/main" noChangeArrowheads="1"/>
        </cdr:cNvSpPr>
      </cdr:nvSpPr>
      <cdr:spPr bwMode="auto">
        <a:xfrm xmlns:a="http://schemas.openxmlformats.org/drawingml/2006/main" rot="5400000">
          <a:off x="4454105" y="2773737"/>
          <a:ext cx="919404" cy="236406"/>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900">
              <a:solidFill>
                <a:schemeClr val="tx1"/>
              </a:solidFill>
              <a:effectLst/>
              <a:latin typeface="Times New Roman" panose="02020603050405020304" pitchFamily="18" charset="0"/>
              <a:ea typeface="Calibri" panose="020F0502020204030204" pitchFamily="34" charset="0"/>
              <a:cs typeface="Arial" panose="020B0604020202020204" pitchFamily="34" charset="0"/>
            </a:rPr>
            <a:t>Extrapolated</a:t>
          </a:r>
          <a:endParaRPr lang="en-US" sz="900">
            <a:solidFill>
              <a:schemeClr val="tx1"/>
            </a:solidFill>
            <a:effectLst/>
            <a:latin typeface="Calibri" panose="020F0502020204030204" pitchFamily="34" charset="0"/>
            <a:ea typeface="Calibri" panose="020F0502020204030204" pitchFamily="34" charset="0"/>
            <a:cs typeface="Arial" panose="020B0604020202020204" pitchFamily="34" charset="0"/>
          </a:endParaRPr>
        </a:p>
      </cdr:txBody>
    </cdr:sp>
  </cdr:relSizeAnchor>
  <cdr:relSizeAnchor xmlns:cdr="http://schemas.openxmlformats.org/drawingml/2006/chartDrawing">
    <cdr:from>
      <cdr:x>0.41483</cdr:x>
      <cdr:y>0.52875</cdr:y>
    </cdr:from>
    <cdr:to>
      <cdr:x>0.56702</cdr:x>
      <cdr:y>0.60192</cdr:y>
    </cdr:to>
    <cdr:sp macro="" textlink="">
      <cdr:nvSpPr>
        <cdr:cNvPr id="6" name="Text Box 2"/>
        <cdr:cNvSpPr txBox="1">
          <a:spLocks xmlns:a="http://schemas.openxmlformats.org/drawingml/2006/main" noChangeArrowheads="1"/>
        </cdr:cNvSpPr>
      </cdr:nvSpPr>
      <cdr:spPr bwMode="auto">
        <a:xfrm xmlns:a="http://schemas.openxmlformats.org/drawingml/2006/main">
          <a:off x="2196915" y="1828203"/>
          <a:ext cx="805983" cy="252991"/>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pPr marL="0" marR="0">
            <a:lnSpc>
              <a:spcPct val="107000"/>
            </a:lnSpc>
            <a:spcBef>
              <a:spcPts val="0"/>
            </a:spcBef>
            <a:spcAft>
              <a:spcPts val="800"/>
            </a:spcAft>
          </a:pPr>
          <a:r>
            <a:rPr lang="en-US" sz="1100">
              <a:solidFill>
                <a:srgbClr val="FF0000"/>
              </a:solidFill>
              <a:effectLst/>
              <a:latin typeface="Times New Roman" panose="02020603050405020304" pitchFamily="18" charset="0"/>
              <a:ea typeface="Calibri" panose="020F0502020204030204" pitchFamily="34" charset="0"/>
              <a:cs typeface="Times New Roman" panose="02020603050405020304" pitchFamily="18" charset="0"/>
            </a:rPr>
            <a:t>R</a:t>
          </a:r>
          <a:r>
            <a:rPr lang="en-US" sz="1100" baseline="30000">
              <a:solidFill>
                <a:srgbClr val="FF0000"/>
              </a:solidFill>
              <a:effectLst/>
              <a:latin typeface="Times New Roman" panose="02020603050405020304" pitchFamily="18" charset="0"/>
              <a:ea typeface="Calibri" panose="020F0502020204030204" pitchFamily="34" charset="0"/>
              <a:cs typeface="Times New Roman" panose="02020603050405020304" pitchFamily="18" charset="0"/>
            </a:rPr>
            <a:t>2</a:t>
          </a:r>
          <a:r>
            <a:rPr lang="en-US" sz="1100">
              <a:solidFill>
                <a:srgbClr val="FF0000"/>
              </a:solidFill>
              <a:effectLst/>
              <a:latin typeface="Times New Roman" panose="02020603050405020304" pitchFamily="18" charset="0"/>
              <a:ea typeface="Calibri" panose="020F0502020204030204" pitchFamily="34" charset="0"/>
              <a:cs typeface="Times New Roman" panose="02020603050405020304" pitchFamily="18" charset="0"/>
            </a:rPr>
            <a:t>=0.996</a:t>
          </a:r>
        </a:p>
      </cdr:txBody>
    </cdr:sp>
  </cdr:relSizeAnchor>
  <cdr:relSizeAnchor xmlns:cdr="http://schemas.openxmlformats.org/drawingml/2006/chartDrawing">
    <cdr:from>
      <cdr:x>0.55791</cdr:x>
      <cdr:y>0.41808</cdr:y>
    </cdr:from>
    <cdr:to>
      <cdr:x>0.7101</cdr:x>
      <cdr:y>0.52662</cdr:y>
    </cdr:to>
    <cdr:sp macro="" textlink="">
      <cdr:nvSpPr>
        <cdr:cNvPr id="7" name="Text Box 2"/>
        <cdr:cNvSpPr txBox="1">
          <a:spLocks xmlns:a="http://schemas.openxmlformats.org/drawingml/2006/main" noChangeArrowheads="1"/>
        </cdr:cNvSpPr>
      </cdr:nvSpPr>
      <cdr:spPr bwMode="auto">
        <a:xfrm xmlns:a="http://schemas.openxmlformats.org/drawingml/2006/main">
          <a:off x="2954616" y="1445545"/>
          <a:ext cx="805983" cy="375285"/>
        </a:xfrm>
        <a:prstGeom xmlns:a="http://schemas.openxmlformats.org/drawingml/2006/main" prst="rect">
          <a:avLst/>
        </a:prstGeom>
        <a:noFill xmlns:a="http://schemas.openxmlformats.org/drawingml/2006/main"/>
        <a:ln xmlns:a="http://schemas.openxmlformats.org/drawingml/2006/main" w="9525">
          <a:noFill/>
          <a:miter lim="800000"/>
          <a:headEnd/>
          <a:tailEnd/>
        </a:ln>
      </cdr:spPr>
      <cdr:txBody>
        <a:bodyPr xmlns:a="http://schemas.openxmlformats.org/drawingml/2006/main" rot="0" vert="horz" wrap="square" lIns="91440" tIns="45720" rIns="91440" bIns="45720" anchor="t" anchorCtr="0">
          <a:spAutoFit/>
        </a:bodyPr>
        <a:lstStyle xmlns:a="http://schemas.openxmlformats.org/drawingml/2006/main"/>
        <a:p xmlns:a="http://schemas.openxmlformats.org/drawingml/2006/main">
          <a:pPr marL="0" marR="0">
            <a:lnSpc>
              <a:spcPct val="107000"/>
            </a:lnSpc>
            <a:spcBef>
              <a:spcPts val="0"/>
            </a:spcBef>
            <a:spcAft>
              <a:spcPts val="800"/>
            </a:spcAft>
          </a:pPr>
          <a:r>
            <a:rPr lang="en-US" sz="1100">
              <a:solidFill>
                <a:srgbClr val="C45911"/>
              </a:solidFill>
              <a:effectLst/>
              <a:latin typeface="Times New Roman" panose="02020603050405020304" pitchFamily="18" charset="0"/>
              <a:ea typeface="Calibri" panose="020F0502020204030204" pitchFamily="34" charset="0"/>
              <a:cs typeface="Arial" panose="020B0604020202020204" pitchFamily="34" charset="0"/>
            </a:rPr>
            <a:t>R</a:t>
          </a:r>
          <a:r>
            <a:rPr lang="en-US" sz="1100" baseline="30000">
              <a:solidFill>
                <a:srgbClr val="C45911"/>
              </a:solidFill>
              <a:effectLst/>
              <a:latin typeface="Times New Roman" panose="02020603050405020304" pitchFamily="18" charset="0"/>
              <a:ea typeface="Calibri" panose="020F0502020204030204" pitchFamily="34" charset="0"/>
              <a:cs typeface="Arial" panose="020B0604020202020204" pitchFamily="34" charset="0"/>
            </a:rPr>
            <a:t>2</a:t>
          </a:r>
          <a:r>
            <a:rPr lang="en-US" sz="1100">
              <a:solidFill>
                <a:srgbClr val="C45911"/>
              </a:solidFill>
              <a:effectLst/>
              <a:latin typeface="Times New Roman" panose="02020603050405020304" pitchFamily="18" charset="0"/>
              <a:ea typeface="Calibri" panose="020F0502020204030204" pitchFamily="34" charset="0"/>
              <a:cs typeface="Arial" panose="020B0604020202020204" pitchFamily="34" charset="0"/>
            </a:rPr>
            <a:t>=0.981</a:t>
          </a:r>
          <a:endParaRPr lang="en-US" sz="1100">
            <a:effectLst/>
            <a:latin typeface="Calibri" panose="020F0502020204030204" pitchFamily="34" charset="0"/>
            <a:ea typeface="Calibri" panose="020F0502020204030204" pitchFamily="34" charset="0"/>
            <a:cs typeface="Arial" panose="020B0604020202020204" pitchFamily="34" charset="0"/>
          </a:endParaRP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F07182-952D-4D40-8068-025405CFA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7</Pages>
  <Words>13000</Words>
  <Characters>74104</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shahdi</dc:creator>
  <cp:keywords/>
  <dc:description/>
  <cp:lastModifiedBy>arya shahdi</cp:lastModifiedBy>
  <cp:revision>17</cp:revision>
  <cp:lastPrinted>2018-10-18T19:38:00Z</cp:lastPrinted>
  <dcterms:created xsi:type="dcterms:W3CDTF">2018-10-11T14:39:00Z</dcterms:created>
  <dcterms:modified xsi:type="dcterms:W3CDTF">2018-10-1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1a1481-486c-3d92-b305-a0cbd573e2ef</vt:lpwstr>
  </property>
  <property fmtid="{D5CDD505-2E9C-101B-9397-08002B2CF9AE}" pid="4" name="Mendeley Citation Style_1">
    <vt:lpwstr>https://csl.mendeley.com/styles/460350061/vvv</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deprecate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s://csl.mendeley.com/styles/460350061/vvv</vt:lpwstr>
  </property>
  <property fmtid="{D5CDD505-2E9C-101B-9397-08002B2CF9AE}" pid="12" name="Mendeley Recent Style Name 3_1">
    <vt:lpwstr>IEEE - Arya Shahdi</vt:lpwstr>
  </property>
  <property fmtid="{D5CDD505-2E9C-101B-9397-08002B2CF9AE}" pid="13" name="Mendeley Recent Style Id 4_1">
    <vt:lpwstr>http://www.zotero.org/styles/softwarex</vt:lpwstr>
  </property>
  <property fmtid="{D5CDD505-2E9C-101B-9397-08002B2CF9AE}" pid="14" name="Mendeley Recent Style Name 4_1">
    <vt:lpwstr>SoftwareX</vt:lpwstr>
  </property>
  <property fmtid="{D5CDD505-2E9C-101B-9397-08002B2CF9AE}" pid="15" name="Mendeley Recent Style Id 5_1">
    <vt:lpwstr>http://www.zotero.org/styles/taylor-and-francis-national-library-of-medicine</vt:lpwstr>
  </property>
  <property fmtid="{D5CDD505-2E9C-101B-9397-08002B2CF9AE}" pid="16" name="Mendeley Recent Style Name 5_1">
    <vt:lpwstr>Taylor &amp; Francis - National Library of Medicine</vt:lpwstr>
  </property>
  <property fmtid="{D5CDD505-2E9C-101B-9397-08002B2CF9AE}" pid="17" name="Mendeley Recent Style Id 6_1">
    <vt:lpwstr>http://csl.mendeley.com/styles/460350061/ieee-2</vt:lpwstr>
  </property>
  <property fmtid="{D5CDD505-2E9C-101B-9397-08002B2CF9AE}" pid="18" name="Mendeley Recent Style Name 6_1">
    <vt:lpwstr>IEEE</vt:lpwstr>
  </property>
  <property fmtid="{D5CDD505-2E9C-101B-9397-08002B2CF9AE}" pid="19" name="Mendeley Recent Style Id 7_1">
    <vt:lpwstr>https://csl.mendeley.com/styles/460350061/ieee</vt:lpwstr>
  </property>
  <property fmtid="{D5CDD505-2E9C-101B-9397-08002B2CF9AE}" pid="20" name="Mendeley Recent Style Name 7_1">
    <vt:lpwstr>IEEE</vt:lpwstr>
  </property>
  <property fmtid="{D5CDD505-2E9C-101B-9397-08002B2CF9AE}" pid="21" name="Mendeley Recent Style Id 8_1">
    <vt:lpwstr>http://www.zotero.org/styles/softwarex</vt:lpwstr>
  </property>
  <property fmtid="{D5CDD505-2E9C-101B-9397-08002B2CF9AE}" pid="22" name="Mendeley Recent Style Name 8_1">
    <vt:lpwstr>SoftwareX</vt:lpwstr>
  </property>
  <property fmtid="{D5CDD505-2E9C-101B-9397-08002B2CF9AE}" pid="23" name="Mendeley Recent Style Id 9_1">
    <vt:lpwstr>http://www.zotero.org/styles/taylor-and-francis-national-library-of-medicine</vt:lpwstr>
  </property>
  <property fmtid="{D5CDD505-2E9C-101B-9397-08002B2CF9AE}" pid="24" name="Mendeley Recent Style Name 9_1">
    <vt:lpwstr>Taylor &amp; Francis - National Library of Medicine</vt:lpwstr>
  </property>
</Properties>
</file>